
<file path=[Content_Types].xml><?xml version="1.0" encoding="utf-8"?>
<Types xmlns="http://schemas.openxmlformats.org/package/2006/content-types">
  <Default Extension="jpeg" ContentType="image/jpeg"/>
  <Default Extension="jpg" ContentType="image/jpeg"/>
  <Default Extension="png" ContentType="image/png"/>
  <Default Extension="rels" ContentType="application/vnd.openxmlformats-package.relationships+xml"/>
  <Default Extension="xml" ContentType="application/xml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header1.xml" ContentType="application/vnd.openxmlformats-officedocument.wordprocessingml.header+xml"/>
  <Override PartName="/word/footer1.xml" ContentType="application/vnd.openxmlformats-officedocument.wordprocessingml.footer+xml"/>
  <Override PartName="/word/footer2.xml" ContentType="application/vnd.openxmlformats-officedocument.wordprocessingml.footer+xml"/>
  <Override PartName="/word/header2.xml" ContentType="application/vnd.openxmlformats-officedocument.wordprocessingml.header+xml"/>
  <Override PartName="/word/footer3.xml" ContentType="application/vnd.openxmlformats-officedocument.wordprocessingml.footer+xml"/>
  <Override PartName="/word/header3.xml" ContentType="application/vnd.openxmlformats-officedocument.wordprocessingml.header+xml"/>
  <Override PartName="/word/header4.xml" ContentType="application/vnd.openxmlformats-officedocument.wordprocessingml.header+xml"/>
  <Override PartName="/word/footer4.xml" ContentType="application/vnd.openxmlformats-officedocument.wordprocessingml.footer+xml"/>
  <Override PartName="/word/footer5.xml" ContentType="application/vnd.openxmlformats-officedocument.wordprocessingml.footer+xml"/>
  <Override PartName="/word/header5.xml" ContentType="application/vnd.openxmlformats-officedocument.wordprocessingml.header+xml"/>
  <Override PartName="/word/footer6.xml" ContentType="application/vnd.openxmlformats-officedocument.wordprocessingml.footer+xml"/>
  <Override PartName="/word/header6.xml" ContentType="application/vnd.openxmlformats-officedocument.wordprocessingml.header+xml"/>
  <Override PartName="/word/footer7.xml" ContentType="application/vnd.openxmlformats-officedocument.wordprocessingml.footer+xml"/>
  <Override PartName="/word/header7.xml" ContentType="application/vnd.openxmlformats-officedocument.wordprocessingml.header+xml"/>
  <Override PartName="/word/footer8.xml" ContentType="application/vnd.openxmlformats-officedocument.wordprocessingml.footer+xml"/>
  <Override PartName="/word/header8.xml" ContentType="application/vnd.openxmlformats-officedocument.wordprocessingml.header+xml"/>
  <Override PartName="/word/footer9.xml" ContentType="application/vnd.openxmlformats-officedocument.wordprocessingml.footer+xml"/>
  <Override PartName="/word/header9.xml" ContentType="application/vnd.openxmlformats-officedocument.wordprocessingml.header+xml"/>
  <Override PartName="/word/footer10.xml" ContentType="application/vnd.openxmlformats-officedocument.wordprocessingml.footer+xml"/>
  <Override PartName="/word/header10.xml" ContentType="application/vnd.openxmlformats-officedocument.wordprocessingml.header+xml"/>
  <Override PartName="/word/footer11.xml" ContentType="application/vnd.openxmlformats-officedocument.wordprocessingml.footer+xml"/>
  <Override PartName="/word/header11.xml" ContentType="application/vnd.openxmlformats-officedocument.wordprocessingml.header+xml"/>
  <Override PartName="/word/footer12.xml" ContentType="application/vnd.openxmlformats-officedocument.wordprocessingml.footer+xml"/>
  <Override PartName="/word/header12.xml" ContentType="application/vnd.openxmlformats-officedocument.wordprocessingml.header+xml"/>
  <Override PartName="/word/footer13.xml" ContentType="application/vnd.openxmlformats-officedocument.wordprocessingml.footer+xml"/>
  <Override PartName="/word/fontTable.xml" ContentType="application/vnd.openxmlformats-officedocument.wordprocessingml.fontTab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body>
    <w:p w14:paraId="112C9508" w14:textId="40DCAA41" w:rsidR="00BF6524" w:rsidRDefault="001D1C75" w:rsidP="001D1C75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  <w:r>
        <w:rPr>
          <w:rFonts w:ascii="Times New Roman" w:hAnsi="Times New Roman" w:cs="Times New Roman"/>
          <w:b/>
          <w:bCs/>
          <w:sz w:val="32"/>
          <w:szCs w:val="32"/>
        </w:rPr>
        <w:t>SKRIPSI</w:t>
      </w:r>
    </w:p>
    <w:p w14:paraId="6C7C437F" w14:textId="77777777" w:rsidR="001D1C75" w:rsidRDefault="001D1C75" w:rsidP="001D1C75">
      <w:pPr>
        <w:jc w:val="center"/>
        <w:rPr>
          <w:rFonts w:ascii="Times New Roman" w:hAnsi="Times New Roman" w:cs="Times New Roman"/>
          <w:b/>
          <w:bCs/>
          <w:sz w:val="32"/>
          <w:szCs w:val="32"/>
        </w:rPr>
      </w:pPr>
    </w:p>
    <w:p w14:paraId="140B4136" w14:textId="7B1DB973" w:rsidR="00BF6524" w:rsidRDefault="004D62A6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 xml:space="preserve">PENERAPAN METODE </w:t>
      </w:r>
      <w:r w:rsidRPr="00ED3379">
        <w:rPr>
          <w:rFonts w:ascii="Times New Roman" w:hAnsi="Times New Roman" w:cs="Times New Roman"/>
          <w:b/>
          <w:bCs/>
          <w:i/>
          <w:iCs/>
          <w:sz w:val="28"/>
          <w:szCs w:val="28"/>
        </w:rPr>
        <w:t>FORWARD CHAINING</w:t>
      </w:r>
      <w:r>
        <w:rPr>
          <w:rFonts w:ascii="Times New Roman" w:hAnsi="Times New Roman" w:cs="Times New Roman"/>
          <w:b/>
          <w:bCs/>
          <w:sz w:val="28"/>
          <w:szCs w:val="28"/>
        </w:rPr>
        <w:t xml:space="preserve"> UNTUK </w:t>
      </w:r>
      <w:r w:rsidR="00341180">
        <w:rPr>
          <w:rFonts w:ascii="Times New Roman" w:hAnsi="Times New Roman" w:cs="Times New Roman"/>
          <w:b/>
          <w:bCs/>
          <w:sz w:val="28"/>
          <w:szCs w:val="28"/>
        </w:rPr>
        <w:t xml:space="preserve">IDENTIFIKASI </w:t>
      </w:r>
      <w:r w:rsidR="00D26411">
        <w:rPr>
          <w:rFonts w:ascii="Times New Roman" w:hAnsi="Times New Roman" w:cs="Times New Roman"/>
          <w:b/>
          <w:bCs/>
          <w:sz w:val="28"/>
          <w:szCs w:val="28"/>
        </w:rPr>
        <w:t xml:space="preserve">PENYAKIT </w:t>
      </w:r>
      <w:r w:rsidR="000B3A8A">
        <w:rPr>
          <w:rFonts w:ascii="Times New Roman" w:hAnsi="Times New Roman" w:cs="Times New Roman"/>
          <w:b/>
          <w:bCs/>
          <w:sz w:val="28"/>
          <w:szCs w:val="28"/>
        </w:rPr>
        <w:t>KULIT</w:t>
      </w:r>
      <w:r w:rsidR="00B23B57">
        <w:rPr>
          <w:rFonts w:ascii="Times New Roman" w:hAnsi="Times New Roman" w:cs="Times New Roman"/>
          <w:b/>
          <w:bCs/>
          <w:sz w:val="28"/>
          <w:szCs w:val="28"/>
        </w:rPr>
        <w:t xml:space="preserve"> </w:t>
      </w:r>
      <w:r w:rsidR="00A22B33">
        <w:rPr>
          <w:rFonts w:ascii="Times New Roman" w:hAnsi="Times New Roman" w:cs="Times New Roman"/>
          <w:b/>
          <w:bCs/>
          <w:sz w:val="28"/>
          <w:szCs w:val="28"/>
        </w:rPr>
        <w:t xml:space="preserve">PADA </w:t>
      </w:r>
      <w:r w:rsidR="00D26411">
        <w:rPr>
          <w:rFonts w:ascii="Times New Roman" w:hAnsi="Times New Roman" w:cs="Times New Roman"/>
          <w:b/>
          <w:bCs/>
          <w:sz w:val="28"/>
          <w:szCs w:val="28"/>
        </w:rPr>
        <w:t>MANUSIA</w:t>
      </w:r>
    </w:p>
    <w:p w14:paraId="2C19634D" w14:textId="650357E3" w:rsidR="00A0067E" w:rsidRDefault="00A0067E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4C4F9447" w14:textId="353A4691" w:rsidR="00A0067E" w:rsidRPr="00AE1972" w:rsidRDefault="00A0067E" w:rsidP="00AE1972">
      <w:pPr>
        <w:jc w:val="center"/>
        <w:rPr>
          <w:rFonts w:ascii="Times New Roman" w:hAnsi="Times New Roman" w:cs="Times New Roman"/>
          <w:sz w:val="24"/>
          <w:szCs w:val="24"/>
        </w:rPr>
      </w:pPr>
      <w:r w:rsidRPr="00AE1972">
        <w:rPr>
          <w:rFonts w:ascii="Times New Roman" w:hAnsi="Times New Roman" w:cs="Times New Roman"/>
          <w:sz w:val="24"/>
          <w:szCs w:val="24"/>
        </w:rPr>
        <w:t xml:space="preserve">Diajukan </w:t>
      </w:r>
      <w:proofErr w:type="spellStart"/>
      <w:r w:rsidRPr="00AE1972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AE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1972"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 w:rsidRPr="00AE1972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AE1972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AE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E1972">
        <w:rPr>
          <w:rFonts w:ascii="Times New Roman" w:hAnsi="Times New Roman" w:cs="Times New Roman"/>
          <w:sz w:val="24"/>
          <w:szCs w:val="24"/>
        </w:rPr>
        <w:t>syarat</w:t>
      </w:r>
      <w:proofErr w:type="spellEnd"/>
      <w:r w:rsidRPr="00AE19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15AA"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 w:rsidR="004515A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515AA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="004515AA">
        <w:rPr>
          <w:rFonts w:ascii="Times New Roman" w:hAnsi="Times New Roman" w:cs="Times New Roman"/>
          <w:sz w:val="24"/>
          <w:szCs w:val="24"/>
        </w:rPr>
        <w:t xml:space="preserve"> Sarjana Teknik </w:t>
      </w:r>
      <w:proofErr w:type="spellStart"/>
      <w:r w:rsidR="004515AA"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2BC5489B" w14:textId="0376BE60" w:rsidR="00AE1972" w:rsidRDefault="00AE197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7D7228C9" w14:textId="77777777" w:rsidR="00441D81" w:rsidRDefault="00441D81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0E10D108" w14:textId="3B290452" w:rsidR="00AE1972" w:rsidRDefault="00AE197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noProof/>
        </w:rPr>
        <w:drawing>
          <wp:inline distT="0" distB="0" distL="0" distR="0" wp14:anchorId="5E37B687" wp14:editId="376F1297">
            <wp:extent cx="1805940" cy="1684020"/>
            <wp:effectExtent l="0" t="0" r="3810" b="0"/>
            <wp:docPr id="10" name="Picture 10" descr="Logo&#10;&#10;Description automatically generated"/>
            <wp:cNvGraphicFramePr/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0" name="Picture 10" descr="Logo&#10;&#10;Description automatically generated"/>
                    <pic:cNvPicPr/>
                  </pic:nvPicPr>
                  <pic:blipFill>
                    <a:blip r:embed="rId8">
                      <a:clrChange>
                        <a:clrFrom>
                          <a:srgbClr val="FFFFFF"/>
                        </a:clrFrom>
                        <a:clrTo>
                          <a:srgbClr val="FFFFFF">
                            <a:alpha val="0"/>
                          </a:srgbClr>
                        </a:clrTo>
                      </a:clrChange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/>
                    <a:stretch>
                      <a:fillRect/>
                    </a:stretch>
                  </pic:blipFill>
                  <pic:spPr bwMode="auto">
                    <a:xfrm>
                      <a:off x="0" y="0"/>
                      <a:ext cx="1805940" cy="1684020"/>
                    </a:xfrm>
                    <a:prstGeom prst="rect">
                      <a:avLst/>
                    </a:prstGeom>
                    <a:noFill/>
                  </pic:spPr>
                </pic:pic>
              </a:graphicData>
            </a:graphic>
          </wp:inline>
        </w:drawing>
      </w:r>
    </w:p>
    <w:p w14:paraId="27B75CEF" w14:textId="7F43D106" w:rsidR="00AE1972" w:rsidRDefault="00AE197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1DBE5997" w14:textId="77777777" w:rsidR="000C7B98" w:rsidRPr="00AE1972" w:rsidRDefault="000C7B98" w:rsidP="00764E9D">
      <w:pPr>
        <w:jc w:val="center"/>
        <w:rPr>
          <w:rFonts w:ascii="Times New Roman" w:hAnsi="Times New Roman" w:cs="Times New Roman"/>
          <w:sz w:val="28"/>
          <w:szCs w:val="28"/>
        </w:rPr>
      </w:pPr>
    </w:p>
    <w:p w14:paraId="04432D5F" w14:textId="7A931053" w:rsidR="00AE1972" w:rsidRDefault="00AE1972" w:rsidP="00764E9D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AE1972">
        <w:rPr>
          <w:rFonts w:ascii="Times New Roman" w:hAnsi="Times New Roman" w:cs="Times New Roman"/>
          <w:sz w:val="24"/>
          <w:szCs w:val="24"/>
        </w:rPr>
        <w:t>Disusun</w:t>
      </w:r>
      <w:proofErr w:type="spellEnd"/>
      <w:r w:rsidRPr="00AE1972">
        <w:rPr>
          <w:rFonts w:ascii="Times New Roman" w:hAnsi="Times New Roman" w:cs="Times New Roman"/>
          <w:sz w:val="24"/>
          <w:szCs w:val="24"/>
        </w:rPr>
        <w:t xml:space="preserve"> oleh:</w:t>
      </w:r>
    </w:p>
    <w:p w14:paraId="10147F54" w14:textId="52A09767" w:rsidR="00AE1972" w:rsidRPr="00831AC2" w:rsidRDefault="00AE1972" w:rsidP="00FC0F10">
      <w:pPr>
        <w:ind w:left="2160"/>
        <w:rPr>
          <w:rFonts w:ascii="Times New Roman" w:hAnsi="Times New Roman" w:cs="Times New Roman"/>
          <w:sz w:val="28"/>
          <w:szCs w:val="28"/>
        </w:rPr>
      </w:pPr>
      <w:r w:rsidRPr="00831AC2">
        <w:rPr>
          <w:rFonts w:ascii="Times New Roman" w:hAnsi="Times New Roman" w:cs="Times New Roman"/>
          <w:sz w:val="28"/>
          <w:szCs w:val="28"/>
        </w:rPr>
        <w:t xml:space="preserve">Nama </w:t>
      </w:r>
      <w:r w:rsidRPr="00831AC2">
        <w:rPr>
          <w:rFonts w:ascii="Times New Roman" w:hAnsi="Times New Roman" w:cs="Times New Roman"/>
          <w:sz w:val="28"/>
          <w:szCs w:val="28"/>
        </w:rPr>
        <w:tab/>
      </w:r>
      <w:r w:rsidR="00831AC2">
        <w:rPr>
          <w:rFonts w:ascii="Times New Roman" w:hAnsi="Times New Roman" w:cs="Times New Roman"/>
          <w:sz w:val="28"/>
          <w:szCs w:val="28"/>
        </w:rPr>
        <w:tab/>
      </w:r>
      <w:r w:rsidRPr="00831AC2">
        <w:rPr>
          <w:rFonts w:ascii="Times New Roman" w:hAnsi="Times New Roman" w:cs="Times New Roman"/>
          <w:sz w:val="28"/>
          <w:szCs w:val="28"/>
        </w:rPr>
        <w:t>: Muhammad Iman Nur Izza</w:t>
      </w:r>
    </w:p>
    <w:p w14:paraId="32C29752" w14:textId="7F939FA4" w:rsidR="00AE1972" w:rsidRPr="00831AC2" w:rsidRDefault="00AE1972" w:rsidP="00FC0F10">
      <w:pPr>
        <w:ind w:left="2160"/>
        <w:rPr>
          <w:rFonts w:ascii="Times New Roman" w:hAnsi="Times New Roman" w:cs="Times New Roman"/>
          <w:sz w:val="28"/>
          <w:szCs w:val="28"/>
        </w:rPr>
      </w:pPr>
      <w:r w:rsidRPr="00831AC2">
        <w:rPr>
          <w:rFonts w:ascii="Times New Roman" w:hAnsi="Times New Roman" w:cs="Times New Roman"/>
          <w:sz w:val="28"/>
          <w:szCs w:val="28"/>
        </w:rPr>
        <w:t xml:space="preserve">NIM </w:t>
      </w:r>
      <w:r w:rsidRPr="00831AC2">
        <w:rPr>
          <w:rFonts w:ascii="Times New Roman" w:hAnsi="Times New Roman" w:cs="Times New Roman"/>
          <w:sz w:val="28"/>
          <w:szCs w:val="28"/>
        </w:rPr>
        <w:tab/>
      </w:r>
      <w:r w:rsidRPr="00831AC2">
        <w:rPr>
          <w:rFonts w:ascii="Times New Roman" w:hAnsi="Times New Roman" w:cs="Times New Roman"/>
          <w:sz w:val="28"/>
          <w:szCs w:val="28"/>
        </w:rPr>
        <w:tab/>
      </w:r>
      <w:r w:rsidR="00831AC2">
        <w:rPr>
          <w:rFonts w:ascii="Times New Roman" w:hAnsi="Times New Roman" w:cs="Times New Roman"/>
          <w:sz w:val="28"/>
          <w:szCs w:val="28"/>
        </w:rPr>
        <w:tab/>
      </w:r>
      <w:r w:rsidRPr="00831AC2">
        <w:rPr>
          <w:rFonts w:ascii="Times New Roman" w:hAnsi="Times New Roman" w:cs="Times New Roman"/>
          <w:sz w:val="28"/>
          <w:szCs w:val="28"/>
        </w:rPr>
        <w:t>: A11.2018.10877</w:t>
      </w:r>
    </w:p>
    <w:p w14:paraId="4D9D0EF7" w14:textId="2312AC58" w:rsidR="00AE1972" w:rsidRPr="00831AC2" w:rsidRDefault="00AE1972" w:rsidP="00FC0F10">
      <w:pPr>
        <w:ind w:left="2160"/>
        <w:rPr>
          <w:rFonts w:ascii="Times New Roman" w:hAnsi="Times New Roman" w:cs="Times New Roman"/>
          <w:sz w:val="28"/>
          <w:szCs w:val="28"/>
        </w:rPr>
      </w:pPr>
      <w:r w:rsidRPr="00831AC2">
        <w:rPr>
          <w:rFonts w:ascii="Times New Roman" w:hAnsi="Times New Roman" w:cs="Times New Roman"/>
          <w:sz w:val="28"/>
          <w:szCs w:val="28"/>
        </w:rPr>
        <w:t>Program Studi</w:t>
      </w:r>
      <w:r w:rsidR="00501BAA" w:rsidRPr="00831AC2">
        <w:rPr>
          <w:rFonts w:ascii="Times New Roman" w:hAnsi="Times New Roman" w:cs="Times New Roman"/>
          <w:sz w:val="28"/>
          <w:szCs w:val="28"/>
        </w:rPr>
        <w:t xml:space="preserve"> </w:t>
      </w:r>
      <w:r w:rsidR="00831AC2">
        <w:rPr>
          <w:rFonts w:ascii="Times New Roman" w:hAnsi="Times New Roman" w:cs="Times New Roman"/>
          <w:sz w:val="28"/>
          <w:szCs w:val="28"/>
        </w:rPr>
        <w:tab/>
      </w:r>
      <w:r w:rsidRPr="00831AC2">
        <w:rPr>
          <w:rFonts w:ascii="Times New Roman" w:hAnsi="Times New Roman" w:cs="Times New Roman"/>
          <w:sz w:val="28"/>
          <w:szCs w:val="28"/>
        </w:rPr>
        <w:t xml:space="preserve">: Teknik </w:t>
      </w:r>
      <w:proofErr w:type="spellStart"/>
      <w:r w:rsidRPr="00831AC2">
        <w:rPr>
          <w:rFonts w:ascii="Times New Roman" w:hAnsi="Times New Roman" w:cs="Times New Roman"/>
          <w:sz w:val="28"/>
          <w:szCs w:val="28"/>
        </w:rPr>
        <w:t>Informatika</w:t>
      </w:r>
      <w:proofErr w:type="spellEnd"/>
    </w:p>
    <w:p w14:paraId="3A9FFF0E" w14:textId="6B4E2E8E" w:rsidR="00FD3002" w:rsidRDefault="00FD3002" w:rsidP="00AE1972">
      <w:pPr>
        <w:ind w:left="2880"/>
        <w:rPr>
          <w:rFonts w:ascii="Times New Roman" w:hAnsi="Times New Roman" w:cs="Times New Roman"/>
          <w:sz w:val="24"/>
          <w:szCs w:val="24"/>
        </w:rPr>
      </w:pPr>
    </w:p>
    <w:p w14:paraId="315CE3F0" w14:textId="77777777" w:rsidR="00441D81" w:rsidRPr="00AE1972" w:rsidRDefault="00441D81" w:rsidP="00AE1972">
      <w:pPr>
        <w:ind w:left="2880"/>
        <w:rPr>
          <w:rFonts w:ascii="Times New Roman" w:hAnsi="Times New Roman" w:cs="Times New Roman"/>
          <w:sz w:val="24"/>
          <w:szCs w:val="24"/>
        </w:rPr>
      </w:pPr>
    </w:p>
    <w:p w14:paraId="5FA7E4A7" w14:textId="74CF0933" w:rsidR="00D0676B" w:rsidRDefault="00FD300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FAKULTAS ILMU KOMPUTER</w:t>
      </w:r>
    </w:p>
    <w:p w14:paraId="45A0E828" w14:textId="3DECA4BC" w:rsidR="00FD3002" w:rsidRDefault="00FD300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UNIVERSITAS DIAN NUSWANTORO</w:t>
      </w:r>
    </w:p>
    <w:p w14:paraId="3A788E4C" w14:textId="2BE63F2C" w:rsidR="00FD3002" w:rsidRDefault="00FD3002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SEMARANG</w:t>
      </w:r>
    </w:p>
    <w:p w14:paraId="6EF2808E" w14:textId="3ABF1E2C" w:rsidR="00522C5A" w:rsidRDefault="00FD3002" w:rsidP="009D2343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  <w:r>
        <w:rPr>
          <w:rFonts w:ascii="Times New Roman" w:hAnsi="Times New Roman" w:cs="Times New Roman"/>
          <w:b/>
          <w:bCs/>
          <w:sz w:val="28"/>
          <w:szCs w:val="28"/>
        </w:rPr>
        <w:t>20</w:t>
      </w:r>
      <w:r w:rsidR="0069649C">
        <w:rPr>
          <w:rFonts w:ascii="Times New Roman" w:hAnsi="Times New Roman" w:cs="Times New Roman"/>
          <w:b/>
          <w:bCs/>
          <w:sz w:val="28"/>
          <w:szCs w:val="28"/>
        </w:rPr>
        <w:t>2</w:t>
      </w:r>
      <w:r w:rsidR="00771716">
        <w:rPr>
          <w:rFonts w:ascii="Times New Roman" w:hAnsi="Times New Roman" w:cs="Times New Roman"/>
          <w:b/>
          <w:bCs/>
          <w:sz w:val="28"/>
          <w:szCs w:val="28"/>
        </w:rPr>
        <w:t>2</w:t>
      </w:r>
      <w:r w:rsidR="00522C5A">
        <w:rPr>
          <w:rFonts w:ascii="Times New Roman" w:hAnsi="Times New Roman" w:cs="Times New Roman"/>
          <w:b/>
          <w:bCs/>
          <w:sz w:val="28"/>
          <w:szCs w:val="28"/>
        </w:rPr>
        <w:br w:type="page"/>
      </w:r>
    </w:p>
    <w:p w14:paraId="51C2A026" w14:textId="77777777" w:rsidR="0069649C" w:rsidRDefault="0069649C" w:rsidP="009D2343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  <w:sectPr w:rsidR="0069649C" w:rsidSect="009B0988">
          <w:headerReference w:type="even" r:id="rId9"/>
          <w:footerReference w:type="even" r:id="rId10"/>
          <w:footerReference w:type="default" r:id="rId11"/>
          <w:pgSz w:w="12240" w:h="15840"/>
          <w:pgMar w:top="1440" w:right="1440" w:bottom="1440" w:left="1440" w:header="720" w:footer="720" w:gutter="0"/>
          <w:pgNumType w:fmt="lowerRoman"/>
          <w:cols w:space="720"/>
          <w:titlePg/>
          <w:docGrid w:linePitch="360"/>
        </w:sectPr>
      </w:pPr>
    </w:p>
    <w:p w14:paraId="4E292465" w14:textId="10BE97F7" w:rsidR="00D70874" w:rsidRDefault="00D70874" w:rsidP="00AB023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0" w:name="_Toc109050265"/>
      <w:r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PERSETUJUAN SKRIPSI</w:t>
      </w:r>
      <w:bookmarkEnd w:id="0"/>
    </w:p>
    <w:p w14:paraId="7AD8A11D" w14:textId="6EAF1C9F" w:rsidR="00D70874" w:rsidRDefault="00D70874" w:rsidP="00D70874"/>
    <w:p w14:paraId="4EE9FBD8" w14:textId="77777777" w:rsidR="002518E9" w:rsidRDefault="002518E9" w:rsidP="00D70874"/>
    <w:p w14:paraId="69F58A41" w14:textId="6C06782D" w:rsidR="002518E9" w:rsidRDefault="002518E9" w:rsidP="00D70874">
      <w:pPr>
        <w:rPr>
          <w:rFonts w:ascii="Times New Roman" w:hAnsi="Times New Roman" w:cs="Times New Roman"/>
          <w:sz w:val="24"/>
          <w:szCs w:val="24"/>
        </w:rPr>
      </w:pPr>
      <w:r w:rsidRPr="002518E9">
        <w:rPr>
          <w:rFonts w:ascii="Times New Roman" w:hAnsi="Times New Roman" w:cs="Times New Roman"/>
          <w:sz w:val="24"/>
          <w:szCs w:val="24"/>
        </w:rPr>
        <w:t>Nama</w:t>
      </w:r>
      <w:r w:rsidRPr="002518E9">
        <w:rPr>
          <w:rFonts w:ascii="Times New Roman" w:hAnsi="Times New Roman" w:cs="Times New Roman"/>
          <w:sz w:val="24"/>
          <w:szCs w:val="24"/>
        </w:rPr>
        <w:tab/>
      </w:r>
      <w:r w:rsidRPr="002518E9">
        <w:rPr>
          <w:rFonts w:ascii="Times New Roman" w:hAnsi="Times New Roman" w:cs="Times New Roman"/>
          <w:sz w:val="24"/>
          <w:szCs w:val="24"/>
        </w:rPr>
        <w:tab/>
      </w:r>
      <w:r w:rsidRPr="002518E9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t>Muhammad Iman Nur Izza</w:t>
      </w:r>
    </w:p>
    <w:p w14:paraId="4F3D4012" w14:textId="5A7FAEFB" w:rsidR="002518E9" w:rsidRDefault="002518E9" w:rsidP="00D7087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11.2018.10877</w:t>
      </w:r>
    </w:p>
    <w:p w14:paraId="6F68A993" w14:textId="60CEDD62" w:rsidR="002518E9" w:rsidRDefault="002518E9" w:rsidP="00D70874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gram Sud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7B0FD8F5" w14:textId="2C3B5D97" w:rsidR="002518E9" w:rsidRDefault="002518E9" w:rsidP="00D70874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C82275E" w14:textId="3456187B" w:rsidR="002518E9" w:rsidRDefault="002518E9" w:rsidP="002518E9">
      <w:pPr>
        <w:ind w:left="2160" w:hanging="2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gas Akhi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 w:rsidRPr="00675124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Pada Manusia.</w:t>
      </w:r>
    </w:p>
    <w:p w14:paraId="65F5E878" w14:textId="25E42FDE" w:rsidR="001D0994" w:rsidRDefault="001D0994" w:rsidP="002518E9">
      <w:pPr>
        <w:ind w:left="2160" w:hanging="2160"/>
        <w:rPr>
          <w:rFonts w:ascii="Times New Roman" w:hAnsi="Times New Roman" w:cs="Times New Roman"/>
          <w:sz w:val="24"/>
          <w:szCs w:val="24"/>
        </w:rPr>
      </w:pPr>
    </w:p>
    <w:p w14:paraId="3E0D1D2F" w14:textId="0B3C095E" w:rsidR="001D0994" w:rsidRDefault="001D0994" w:rsidP="002518E9">
      <w:pPr>
        <w:ind w:left="2160" w:hanging="2160"/>
        <w:rPr>
          <w:rFonts w:ascii="Times New Roman" w:hAnsi="Times New Roman" w:cs="Times New Roman"/>
          <w:sz w:val="24"/>
          <w:szCs w:val="24"/>
        </w:rPr>
      </w:pPr>
    </w:p>
    <w:p w14:paraId="19401752" w14:textId="77777777" w:rsidR="001D0994" w:rsidRDefault="001D0994" w:rsidP="002518E9">
      <w:pPr>
        <w:ind w:left="2160" w:hanging="2160"/>
        <w:rPr>
          <w:rFonts w:ascii="Times New Roman" w:hAnsi="Times New Roman" w:cs="Times New Roman"/>
          <w:sz w:val="24"/>
          <w:szCs w:val="24"/>
        </w:rPr>
      </w:pPr>
    </w:p>
    <w:p w14:paraId="3CBC78BC" w14:textId="77777777" w:rsidR="001D0994" w:rsidRDefault="001D0994" w:rsidP="001D0994">
      <w:pPr>
        <w:ind w:left="2160" w:hanging="21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ugas Akhir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k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tuj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</w:p>
    <w:p w14:paraId="6C7298A5" w14:textId="58BBEE94" w:rsidR="001D0994" w:rsidRPr="002518E9" w:rsidRDefault="001D0994" w:rsidP="001D0994">
      <w:pPr>
        <w:ind w:left="2160" w:hanging="216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mara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14:paraId="0517C9CF" w14:textId="25709D63" w:rsidR="00D70874" w:rsidRDefault="00D70874" w:rsidP="00D70874"/>
    <w:p w14:paraId="6C52B7AD" w14:textId="3C5D6A73" w:rsidR="001D0994" w:rsidRDefault="001D0994" w:rsidP="00D70874"/>
    <w:p w14:paraId="66C98854" w14:textId="5C7FF474" w:rsidR="001D0994" w:rsidRDefault="001D0994" w:rsidP="00D70874"/>
    <w:p w14:paraId="47D10629" w14:textId="73B550C2" w:rsidR="001D0994" w:rsidRDefault="001D0994" w:rsidP="00D70874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1D0994">
        <w:rPr>
          <w:rFonts w:ascii="Times New Roman" w:hAnsi="Times New Roman" w:cs="Times New Roman"/>
          <w:sz w:val="24"/>
          <w:szCs w:val="24"/>
        </w:rPr>
        <w:t>Menyetuj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</w:p>
    <w:p w14:paraId="0BEAB7C8" w14:textId="54ECCBB5" w:rsidR="001D0994" w:rsidRPr="001D0994" w:rsidRDefault="001D0994" w:rsidP="00D70874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Dekan </w:t>
      </w: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17E096A" w14:textId="1BFB46F5" w:rsidR="001D0994" w:rsidRDefault="001D0994" w:rsidP="00D70874"/>
    <w:p w14:paraId="11DDF5DB" w14:textId="0B2D85AA" w:rsidR="009656F1" w:rsidRDefault="009656F1" w:rsidP="00D70874"/>
    <w:p w14:paraId="6C6D7996" w14:textId="1D3D7DCB" w:rsidR="009656F1" w:rsidRDefault="009656F1" w:rsidP="00D70874">
      <w:pPr>
        <w:rPr>
          <w:rFonts w:ascii="Times New Roman" w:hAnsi="Times New Roman" w:cs="Times New Roman"/>
          <w:sz w:val="24"/>
          <w:szCs w:val="24"/>
        </w:rPr>
      </w:pPr>
      <w:r w:rsidRPr="00076053">
        <w:rPr>
          <w:rFonts w:ascii="Times New Roman" w:hAnsi="Times New Roman" w:cs="Times New Roman"/>
          <w:sz w:val="24"/>
          <w:szCs w:val="24"/>
        </w:rPr>
        <w:t xml:space="preserve">Dr. Wahyu Aji Eko Prabowo, </w:t>
      </w:r>
      <w:proofErr w:type="spellStart"/>
      <w:r w:rsidRPr="00076053">
        <w:rPr>
          <w:rFonts w:ascii="Times New Roman" w:hAnsi="Times New Roman" w:cs="Times New Roman"/>
          <w:sz w:val="24"/>
          <w:szCs w:val="24"/>
        </w:rPr>
        <w:t>S.Si</w:t>
      </w:r>
      <w:proofErr w:type="spellEnd"/>
      <w:r w:rsidRPr="00076053">
        <w:rPr>
          <w:rFonts w:ascii="Times New Roman" w:hAnsi="Times New Roman" w:cs="Times New Roman"/>
          <w:sz w:val="24"/>
          <w:szCs w:val="24"/>
        </w:rPr>
        <w:t>, M.T.</w:t>
      </w:r>
      <w:r w:rsidR="00BB2B67">
        <w:rPr>
          <w:rFonts w:ascii="Times New Roman" w:hAnsi="Times New Roman" w:cs="Times New Roman"/>
          <w:sz w:val="24"/>
          <w:szCs w:val="24"/>
        </w:rPr>
        <w:tab/>
      </w:r>
      <w:r w:rsidR="00BB2B67">
        <w:rPr>
          <w:rFonts w:ascii="Times New Roman" w:hAnsi="Times New Roman" w:cs="Times New Roman"/>
          <w:sz w:val="24"/>
          <w:szCs w:val="24"/>
        </w:rPr>
        <w:tab/>
      </w:r>
      <w:r w:rsidR="00BB2B67">
        <w:rPr>
          <w:rFonts w:ascii="Times New Roman" w:hAnsi="Times New Roman" w:cs="Times New Roman"/>
          <w:sz w:val="24"/>
          <w:szCs w:val="24"/>
        </w:rPr>
        <w:tab/>
        <w:t xml:space="preserve">Dr. Drs. Abdul </w:t>
      </w:r>
      <w:proofErr w:type="spellStart"/>
      <w:r w:rsidR="00BB2B67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="00520941">
        <w:rPr>
          <w:rFonts w:ascii="Times New Roman" w:hAnsi="Times New Roman" w:cs="Times New Roman"/>
          <w:sz w:val="24"/>
          <w:szCs w:val="24"/>
        </w:rPr>
        <w:t xml:space="preserve"> </w:t>
      </w:r>
      <w:r w:rsidR="00BB2B67">
        <w:rPr>
          <w:rFonts w:ascii="Times New Roman" w:hAnsi="Times New Roman" w:cs="Times New Roman"/>
          <w:sz w:val="24"/>
          <w:szCs w:val="24"/>
        </w:rPr>
        <w:t>MM</w:t>
      </w:r>
    </w:p>
    <w:p w14:paraId="6ED09D9F" w14:textId="543BBF4B" w:rsidR="00AF546A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132674B1" w14:textId="455778FA" w:rsidR="00AF546A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47C8DE05" w14:textId="7FFA3F6D" w:rsidR="00AF546A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3E604217" w14:textId="0DD45230" w:rsidR="00AF546A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2561A925" w14:textId="2EA2C2A4" w:rsidR="00AF546A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3511CB05" w14:textId="77777777" w:rsidR="00AF546A" w:rsidRPr="00076053" w:rsidRDefault="00AF546A" w:rsidP="00D70874">
      <w:pPr>
        <w:rPr>
          <w:rFonts w:ascii="Times New Roman" w:hAnsi="Times New Roman" w:cs="Times New Roman"/>
          <w:sz w:val="24"/>
          <w:szCs w:val="24"/>
        </w:rPr>
      </w:pPr>
    </w:p>
    <w:p w14:paraId="38D97D72" w14:textId="043968CB" w:rsidR="00D70874" w:rsidRDefault="00AF546A" w:rsidP="00AB023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" w:name="_Toc109050266"/>
      <w:r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PENGESAHAN DEWAN PENGUJI</w:t>
      </w:r>
      <w:bookmarkEnd w:id="1"/>
    </w:p>
    <w:p w14:paraId="04D9DF9A" w14:textId="3563D4C3" w:rsidR="00AF546A" w:rsidRDefault="00AF546A" w:rsidP="00AF546A"/>
    <w:p w14:paraId="51E6110F" w14:textId="02294C96" w:rsidR="00AF546A" w:rsidRDefault="00AF546A" w:rsidP="00AF546A"/>
    <w:p w14:paraId="44AFB982" w14:textId="77777777" w:rsidR="00AF546A" w:rsidRDefault="00AF546A" w:rsidP="00AF546A">
      <w:pPr>
        <w:rPr>
          <w:rFonts w:ascii="Times New Roman" w:hAnsi="Times New Roman" w:cs="Times New Roman"/>
          <w:sz w:val="24"/>
          <w:szCs w:val="24"/>
        </w:rPr>
      </w:pPr>
      <w:r w:rsidRPr="002518E9">
        <w:rPr>
          <w:rFonts w:ascii="Times New Roman" w:hAnsi="Times New Roman" w:cs="Times New Roman"/>
          <w:sz w:val="24"/>
          <w:szCs w:val="24"/>
        </w:rPr>
        <w:t>Nama</w:t>
      </w:r>
      <w:r w:rsidRPr="002518E9">
        <w:rPr>
          <w:rFonts w:ascii="Times New Roman" w:hAnsi="Times New Roman" w:cs="Times New Roman"/>
          <w:sz w:val="24"/>
          <w:szCs w:val="24"/>
        </w:rPr>
        <w:tab/>
      </w:r>
      <w:r w:rsidRPr="002518E9">
        <w:rPr>
          <w:rFonts w:ascii="Times New Roman" w:hAnsi="Times New Roman" w:cs="Times New Roman"/>
          <w:sz w:val="24"/>
          <w:szCs w:val="24"/>
        </w:rPr>
        <w:tab/>
      </w:r>
      <w:r w:rsidRPr="002518E9">
        <w:rPr>
          <w:rFonts w:ascii="Times New Roman" w:hAnsi="Times New Roman" w:cs="Times New Roman"/>
          <w:sz w:val="24"/>
          <w:szCs w:val="24"/>
        </w:rPr>
        <w:tab/>
        <w:t xml:space="preserve">: </w:t>
      </w:r>
      <w:r>
        <w:rPr>
          <w:rFonts w:ascii="Times New Roman" w:hAnsi="Times New Roman" w:cs="Times New Roman"/>
          <w:sz w:val="24"/>
          <w:szCs w:val="24"/>
        </w:rPr>
        <w:t>Muhammad Iman Nur Izza</w:t>
      </w:r>
    </w:p>
    <w:p w14:paraId="246C8A11" w14:textId="77777777" w:rsidR="00AF546A" w:rsidRDefault="00AF546A" w:rsidP="00AF54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11.2018.10877</w:t>
      </w:r>
    </w:p>
    <w:p w14:paraId="72F97FD8" w14:textId="77777777" w:rsidR="00AF546A" w:rsidRDefault="00AF546A" w:rsidP="00AF546A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Program Sudi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</w:p>
    <w:p w14:paraId="68AA8138" w14:textId="77777777" w:rsidR="00AF546A" w:rsidRDefault="00AF546A" w:rsidP="00AF546A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Ilm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</w:p>
    <w:p w14:paraId="702C3601" w14:textId="77777777" w:rsidR="00AF546A" w:rsidRDefault="00AF546A" w:rsidP="00AF546A">
      <w:pPr>
        <w:ind w:left="2160" w:hanging="2160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ugas Akhir</w:t>
      </w:r>
      <w:r>
        <w:rPr>
          <w:rFonts w:ascii="Times New Roman" w:hAnsi="Times New Roman" w:cs="Times New Roman"/>
          <w:sz w:val="24"/>
          <w:szCs w:val="24"/>
        </w:rPr>
        <w:tab/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 w:rsidRPr="00B760B3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  Pada Manusia.</w:t>
      </w:r>
    </w:p>
    <w:p w14:paraId="6210ACA2" w14:textId="498534FA" w:rsidR="00AF546A" w:rsidRDefault="00AF546A" w:rsidP="00AF546A"/>
    <w:p w14:paraId="164E333D" w14:textId="6F12E189" w:rsidR="00AF546A" w:rsidRDefault="00AF546A" w:rsidP="0000022B">
      <w:pPr>
        <w:spacing w:line="360" w:lineRule="auto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ugas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u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h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d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w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.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mi, </w:t>
      </w:r>
      <w:proofErr w:type="spellStart"/>
      <w:r>
        <w:rPr>
          <w:rFonts w:ascii="Times New Roman" w:hAnsi="Times New Roman" w:cs="Times New Roman"/>
          <w:sz w:val="24"/>
          <w:szCs w:val="24"/>
        </w:rPr>
        <w:t>tug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d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ant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ugr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l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rjana </w:t>
      </w:r>
      <w:proofErr w:type="spellStart"/>
      <w:r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>
        <w:rPr>
          <w:rFonts w:ascii="Times New Roman" w:hAnsi="Times New Roman" w:cs="Times New Roman"/>
          <w:sz w:val="24"/>
          <w:szCs w:val="24"/>
        </w:rPr>
        <w:t>S.Kom</w:t>
      </w:r>
      <w:proofErr w:type="spellEnd"/>
      <w:r>
        <w:rPr>
          <w:rFonts w:ascii="Times New Roman" w:hAnsi="Times New Roman" w:cs="Times New Roman"/>
          <w:sz w:val="24"/>
          <w:szCs w:val="24"/>
        </w:rPr>
        <w:t>)</w:t>
      </w:r>
      <w:r w:rsidR="0006528D">
        <w:rPr>
          <w:rFonts w:ascii="Times New Roman" w:hAnsi="Times New Roman" w:cs="Times New Roman"/>
          <w:sz w:val="24"/>
          <w:szCs w:val="24"/>
        </w:rPr>
        <w:t>.</w:t>
      </w:r>
    </w:p>
    <w:p w14:paraId="426326A0" w14:textId="70CDAAA7" w:rsidR="0006528D" w:rsidRDefault="0006528D" w:rsidP="00AF546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D18C367" w14:textId="62DA5E0F" w:rsidR="0006528D" w:rsidRDefault="0006528D" w:rsidP="00AF546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mara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14:paraId="6E575D2F" w14:textId="7D1B48A1" w:rsidR="0006528D" w:rsidRDefault="0006528D" w:rsidP="00AF546A">
      <w:pPr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wan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</w:t>
      </w:r>
      <w:proofErr w:type="spellEnd"/>
      <w:r w:rsidR="00D328E0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1ABE4A7E" w14:textId="113C7CF2" w:rsidR="00D328E0" w:rsidRPr="003808BE" w:rsidRDefault="00D328E0" w:rsidP="00AF546A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A5965D4" w14:textId="669F0C1E" w:rsidR="00D328E0" w:rsidRPr="003808BE" w:rsidRDefault="008870F4" w:rsidP="00D328E0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   </w:t>
      </w:r>
      <w:proofErr w:type="spellStart"/>
      <w:r w:rsidR="00D328E0" w:rsidRPr="003808BE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D328E0" w:rsidRPr="003808BE">
        <w:rPr>
          <w:rFonts w:ascii="Times New Roman" w:hAnsi="Times New Roman" w:cs="Times New Roman"/>
          <w:sz w:val="24"/>
          <w:szCs w:val="24"/>
        </w:rPr>
        <w:t xml:space="preserve"> :</w:t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r w:rsidR="00D328E0" w:rsidRPr="003808BE">
        <w:rPr>
          <w:rFonts w:ascii="Times New Roman" w:hAnsi="Times New Roman" w:cs="Times New Roman"/>
          <w:sz w:val="24"/>
          <w:szCs w:val="24"/>
        </w:rPr>
        <w:tab/>
      </w:r>
      <w:proofErr w:type="spellStart"/>
      <w:r w:rsidR="00D328E0" w:rsidRPr="003808BE">
        <w:rPr>
          <w:rFonts w:ascii="Times New Roman" w:hAnsi="Times New Roman" w:cs="Times New Roman"/>
          <w:sz w:val="24"/>
          <w:szCs w:val="24"/>
        </w:rPr>
        <w:t>Anggota</w:t>
      </w:r>
      <w:proofErr w:type="spellEnd"/>
      <w:r w:rsidR="00D328E0" w:rsidRPr="003808B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FB2DED6" w14:textId="7C1B83E7" w:rsidR="00AF546A" w:rsidRPr="003808BE" w:rsidRDefault="00AF546A" w:rsidP="00AF546A">
      <w:pPr>
        <w:rPr>
          <w:rFonts w:ascii="Times New Roman" w:hAnsi="Times New Roman" w:cs="Times New Roman"/>
          <w:sz w:val="24"/>
          <w:szCs w:val="24"/>
        </w:rPr>
      </w:pPr>
    </w:p>
    <w:p w14:paraId="46A03A67" w14:textId="76F0F56A" w:rsidR="00AF546A" w:rsidRPr="003808BE" w:rsidRDefault="00AF546A" w:rsidP="00AF546A">
      <w:pPr>
        <w:rPr>
          <w:rFonts w:ascii="Times New Roman" w:hAnsi="Times New Roman" w:cs="Times New Roman"/>
          <w:sz w:val="24"/>
          <w:szCs w:val="24"/>
        </w:rPr>
      </w:pPr>
    </w:p>
    <w:p w14:paraId="1503DD45" w14:textId="388AD5A8" w:rsidR="00D328E0" w:rsidRPr="003808BE" w:rsidRDefault="00D328E0" w:rsidP="00AF546A">
      <w:pPr>
        <w:rPr>
          <w:rFonts w:ascii="Times New Roman" w:hAnsi="Times New Roman" w:cs="Times New Roman"/>
          <w:sz w:val="24"/>
          <w:szCs w:val="24"/>
        </w:rPr>
      </w:pPr>
      <w:r w:rsidRPr="003808BE">
        <w:rPr>
          <w:rFonts w:ascii="Times New Roman" w:hAnsi="Times New Roman" w:cs="Times New Roman"/>
          <w:sz w:val="24"/>
          <w:szCs w:val="24"/>
        </w:rPr>
        <w:t>……………….</w:t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Pr="003808BE">
        <w:rPr>
          <w:rFonts w:ascii="Times New Roman" w:hAnsi="Times New Roman" w:cs="Times New Roman"/>
          <w:sz w:val="24"/>
          <w:szCs w:val="24"/>
        </w:rPr>
        <w:tab/>
      </w:r>
      <w:r w:rsidR="008870F4">
        <w:rPr>
          <w:rFonts w:ascii="Times New Roman" w:hAnsi="Times New Roman" w:cs="Times New Roman"/>
          <w:sz w:val="24"/>
          <w:szCs w:val="24"/>
        </w:rPr>
        <w:t xml:space="preserve">        </w:t>
      </w:r>
      <w:r w:rsidRPr="003808BE">
        <w:rPr>
          <w:rFonts w:ascii="Times New Roman" w:hAnsi="Times New Roman" w:cs="Times New Roman"/>
          <w:sz w:val="24"/>
          <w:szCs w:val="24"/>
        </w:rPr>
        <w:t>………………..</w:t>
      </w:r>
    </w:p>
    <w:p w14:paraId="3FC5B83F" w14:textId="1F3A1278" w:rsidR="00D328E0" w:rsidRPr="003808BE" w:rsidRDefault="00D328E0" w:rsidP="00AF546A">
      <w:pPr>
        <w:rPr>
          <w:rFonts w:ascii="Times New Roman" w:hAnsi="Times New Roman" w:cs="Times New Roman"/>
          <w:sz w:val="24"/>
          <w:szCs w:val="24"/>
        </w:rPr>
      </w:pPr>
    </w:p>
    <w:p w14:paraId="690F3D3B" w14:textId="08ACEF7B" w:rsidR="00D328E0" w:rsidRPr="003808BE" w:rsidRDefault="00D328E0" w:rsidP="00AF546A">
      <w:pPr>
        <w:rPr>
          <w:rFonts w:ascii="Times New Roman" w:hAnsi="Times New Roman" w:cs="Times New Roman"/>
          <w:sz w:val="24"/>
          <w:szCs w:val="24"/>
        </w:rPr>
      </w:pPr>
    </w:p>
    <w:p w14:paraId="6D6BFC80" w14:textId="59C5CFE0" w:rsidR="00D328E0" w:rsidRPr="003808BE" w:rsidRDefault="00D328E0" w:rsidP="00D328E0">
      <w:pPr>
        <w:jc w:val="center"/>
        <w:rPr>
          <w:rFonts w:ascii="Times New Roman" w:hAnsi="Times New Roman" w:cs="Times New Roman"/>
          <w:sz w:val="24"/>
          <w:szCs w:val="24"/>
        </w:rPr>
      </w:pPr>
      <w:proofErr w:type="spellStart"/>
      <w:r w:rsidRPr="003808BE">
        <w:rPr>
          <w:rFonts w:ascii="Times New Roman" w:hAnsi="Times New Roman" w:cs="Times New Roman"/>
          <w:sz w:val="24"/>
          <w:szCs w:val="24"/>
        </w:rPr>
        <w:t>Ketua</w:t>
      </w:r>
      <w:proofErr w:type="spellEnd"/>
      <w:r w:rsidRPr="003808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08BE">
        <w:rPr>
          <w:rFonts w:ascii="Times New Roman" w:hAnsi="Times New Roman" w:cs="Times New Roman"/>
          <w:sz w:val="24"/>
          <w:szCs w:val="24"/>
        </w:rPr>
        <w:t>Penguji</w:t>
      </w:r>
      <w:proofErr w:type="spellEnd"/>
    </w:p>
    <w:p w14:paraId="14C4A4F6" w14:textId="56F92A03" w:rsidR="00D328E0" w:rsidRPr="003808BE" w:rsidRDefault="00D328E0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FCD9B38" w14:textId="7DC87CEB" w:rsidR="00D328E0" w:rsidRPr="003808BE" w:rsidRDefault="00D328E0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0F6D51D0" w14:textId="770FBDEF" w:rsidR="00D328E0" w:rsidRDefault="00D328E0" w:rsidP="00D328E0">
      <w:pPr>
        <w:jc w:val="center"/>
        <w:rPr>
          <w:rFonts w:ascii="Times New Roman" w:hAnsi="Times New Roman" w:cs="Times New Roman"/>
          <w:sz w:val="24"/>
          <w:szCs w:val="24"/>
        </w:rPr>
      </w:pPr>
      <w:r w:rsidRPr="003808BE">
        <w:rPr>
          <w:rFonts w:ascii="Times New Roman" w:hAnsi="Times New Roman" w:cs="Times New Roman"/>
          <w:sz w:val="24"/>
          <w:szCs w:val="24"/>
        </w:rPr>
        <w:t>……………….</w:t>
      </w:r>
    </w:p>
    <w:p w14:paraId="31F67FA6" w14:textId="588BC6AA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79BE787D" w14:textId="1B215A35" w:rsidR="009E1FD7" w:rsidRDefault="009E1FD7" w:rsidP="008C310A">
      <w:pPr>
        <w:rPr>
          <w:rFonts w:ascii="Times New Roman" w:hAnsi="Times New Roman" w:cs="Times New Roman"/>
          <w:sz w:val="24"/>
          <w:szCs w:val="24"/>
        </w:rPr>
      </w:pPr>
    </w:p>
    <w:p w14:paraId="698E7466" w14:textId="2695463E" w:rsidR="009E1FD7" w:rsidRDefault="0087111B" w:rsidP="007835C2">
      <w:pPr>
        <w:pStyle w:val="Heading1"/>
        <w:spacing w:line="24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" w:name="_Toc109050267"/>
      <w:r w:rsidRPr="0087111B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PERNYATAAN</w:t>
      </w:r>
      <w:r w:rsidR="007835C2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</w:t>
      </w:r>
      <w:r w:rsidRPr="0087111B">
        <w:rPr>
          <w:rFonts w:ascii="Times New Roman" w:hAnsi="Times New Roman" w:cs="Times New Roman"/>
          <w:b/>
          <w:bCs/>
          <w:color w:val="auto"/>
          <w:sz w:val="28"/>
          <w:szCs w:val="28"/>
        </w:rPr>
        <w:t>KEASLIAN SKRIPSI</w:t>
      </w:r>
      <w:bookmarkEnd w:id="2"/>
    </w:p>
    <w:p w14:paraId="39AB75AB" w14:textId="01CE066E" w:rsidR="0087111B" w:rsidRDefault="0087111B" w:rsidP="0087111B"/>
    <w:p w14:paraId="57D94D40" w14:textId="46757F4C" w:rsidR="0087111B" w:rsidRDefault="0087111B" w:rsidP="0087111B"/>
    <w:p w14:paraId="24A1586F" w14:textId="50AE22D3" w:rsidR="0087111B" w:rsidRDefault="000D3B77" w:rsidP="0087111B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0D3B7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 w:rsidR="00B760B3">
        <w:rPr>
          <w:rFonts w:ascii="Times New Roman" w:hAnsi="Times New Roman" w:cs="Times New Roman"/>
          <w:sz w:val="24"/>
          <w:szCs w:val="24"/>
        </w:rPr>
        <w:t>bertanda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60B3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B760B3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60B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760B3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B760B3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437AD63D" w14:textId="424A147B" w:rsidR="00B760B3" w:rsidRDefault="00B760B3" w:rsidP="0087111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Muhammad Iman Nur Izza</w:t>
      </w:r>
    </w:p>
    <w:p w14:paraId="094239FB" w14:textId="4837F24C" w:rsidR="00B760B3" w:rsidRDefault="00B760B3" w:rsidP="0087111B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11.2018.10877</w:t>
      </w:r>
    </w:p>
    <w:p w14:paraId="2557334A" w14:textId="59B8CD39" w:rsidR="00B760B3" w:rsidRDefault="00B760B3" w:rsidP="0087111B">
      <w:pPr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lmi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1A5F6B9" w14:textId="253E1211" w:rsidR="00B760B3" w:rsidRDefault="00B760B3" w:rsidP="006009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 w:rsidRPr="00B760B3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6009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600998">
        <w:rPr>
          <w:rFonts w:ascii="Times New Roman" w:hAnsi="Times New Roman" w:cs="Times New Roman"/>
          <w:sz w:val="24"/>
          <w:szCs w:val="24"/>
        </w:rPr>
        <w:t xml:space="preserve"> Pada Manusia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ecual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cupli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ringkas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yang masing-masing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jelas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umbern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pendukung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web cam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Apabil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i</w:t>
      </w:r>
      <w:r w:rsidR="009025C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inyalir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asl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>, yang di</w:t>
      </w:r>
      <w:r w:rsidR="001951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erta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ukti-bukt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i</w:t>
      </w:r>
      <w:r w:rsidR="00C4102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atalk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kewajib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melekat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gelar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>.</w:t>
      </w:r>
      <w:r w:rsidR="005C2936">
        <w:rPr>
          <w:rFonts w:ascii="Times New Roman" w:hAnsi="Times New Roman" w:cs="Times New Roman"/>
          <w:sz w:val="24"/>
          <w:szCs w:val="24"/>
        </w:rPr>
        <w:t xml:space="preserve"> </w:t>
      </w:r>
      <w:r w:rsidR="00600998" w:rsidRPr="00600998">
        <w:rPr>
          <w:rFonts w:ascii="Times New Roman" w:hAnsi="Times New Roman" w:cs="Times New Roman"/>
          <w:sz w:val="24"/>
          <w:szCs w:val="24"/>
        </w:rPr>
        <w:t>Demikian</w:t>
      </w:r>
      <w:r w:rsidR="00A13E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0998" w:rsidRPr="00600998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="00600998" w:rsidRPr="00600998">
        <w:rPr>
          <w:rFonts w:ascii="Times New Roman" w:hAnsi="Times New Roman" w:cs="Times New Roman"/>
          <w:sz w:val="24"/>
          <w:szCs w:val="24"/>
        </w:rPr>
        <w:t>.</w:t>
      </w:r>
    </w:p>
    <w:p w14:paraId="5947CB00" w14:textId="32439B03" w:rsidR="006B7260" w:rsidRDefault="006B7260" w:rsidP="006009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69E9E06" w14:textId="6E214782" w:rsidR="006B7260" w:rsidRDefault="006B7260" w:rsidP="0060099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C145AF" w14:textId="7ED14E45" w:rsidR="006B7260" w:rsidRDefault="006B7260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: Semarang</w:t>
      </w:r>
    </w:p>
    <w:p w14:paraId="3EB4B01E" w14:textId="2A4EA98E" w:rsidR="006B7260" w:rsidRDefault="006B7260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………</w:t>
      </w:r>
    </w:p>
    <w:p w14:paraId="26CB7A5D" w14:textId="4AC72DB8" w:rsidR="006B7260" w:rsidRDefault="006B7260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</w:p>
    <w:p w14:paraId="5631BEF0" w14:textId="4D76E7E3" w:rsidR="006B7260" w:rsidRDefault="006B7260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65AABC1D" w14:textId="1AF8B493" w:rsidR="006B7260" w:rsidRDefault="006B7260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hammad Iman Nur Izza</w:t>
      </w:r>
    </w:p>
    <w:p w14:paraId="52343954" w14:textId="388821C2" w:rsidR="004E5D96" w:rsidRDefault="004E5D96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5983EBF0" w14:textId="34FF3592" w:rsidR="004E5D96" w:rsidRDefault="004E5D96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3DB704A5" w14:textId="313A0948" w:rsidR="004E5D96" w:rsidRDefault="004E5D96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A82D2BF" w14:textId="389DA869" w:rsidR="004E5D96" w:rsidRDefault="004E5D96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352A854" w14:textId="77777777" w:rsidR="004A1FB2" w:rsidRDefault="004A1FB2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2E31E690" w14:textId="4B66F45C" w:rsidR="004E5D96" w:rsidRDefault="004E5D96" w:rsidP="006B7260">
      <w:pPr>
        <w:spacing w:line="36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3E56D76D" w14:textId="735B2CE1" w:rsidR="00182FCB" w:rsidRPr="00D8223E" w:rsidRDefault="00250F00" w:rsidP="00D8223E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" w:name="_Toc109050268"/>
      <w:r w:rsidRPr="00D8223E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PERNYATAAN PERSETUJUAN PUBLIKASI KARYA ILMIAH</w:t>
      </w:r>
      <w:bookmarkEnd w:id="3"/>
    </w:p>
    <w:p w14:paraId="47B9434A" w14:textId="1E469D7D" w:rsidR="004E5D96" w:rsidRPr="00D8223E" w:rsidRDefault="00250F00" w:rsidP="00D8223E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4" w:name="_Toc109050269"/>
      <w:r w:rsidRPr="00D8223E">
        <w:rPr>
          <w:rFonts w:ascii="Times New Roman" w:hAnsi="Times New Roman" w:cs="Times New Roman"/>
          <w:b/>
          <w:bCs/>
          <w:color w:val="auto"/>
          <w:sz w:val="28"/>
          <w:szCs w:val="28"/>
        </w:rPr>
        <w:t>UNTUK KEPENTINGAN AK</w:t>
      </w:r>
      <w:r w:rsidR="00024C41">
        <w:rPr>
          <w:rFonts w:ascii="Times New Roman" w:hAnsi="Times New Roman" w:cs="Times New Roman"/>
          <w:b/>
          <w:bCs/>
          <w:color w:val="auto"/>
          <w:sz w:val="28"/>
          <w:szCs w:val="28"/>
        </w:rPr>
        <w:t>A</w:t>
      </w:r>
      <w:r w:rsidRPr="00D8223E">
        <w:rPr>
          <w:rFonts w:ascii="Times New Roman" w:hAnsi="Times New Roman" w:cs="Times New Roman"/>
          <w:b/>
          <w:bCs/>
          <w:color w:val="auto"/>
          <w:sz w:val="28"/>
          <w:szCs w:val="28"/>
        </w:rPr>
        <w:t>DEMIS</w:t>
      </w:r>
      <w:bookmarkEnd w:id="4"/>
    </w:p>
    <w:p w14:paraId="1C4C91D9" w14:textId="4083EA2E" w:rsidR="00FF54DC" w:rsidRDefault="00FF54DC" w:rsidP="00433919">
      <w:pPr>
        <w:spacing w:line="360" w:lineRule="auto"/>
        <w:rPr>
          <w:rFonts w:ascii="Times New Roman" w:hAnsi="Times New Roman" w:cs="Times New Roman"/>
          <w:b/>
          <w:bCs/>
          <w:sz w:val="28"/>
          <w:szCs w:val="28"/>
        </w:rPr>
      </w:pPr>
    </w:p>
    <w:p w14:paraId="75A2F07B" w14:textId="77777777" w:rsidR="00433919" w:rsidRDefault="00433919" w:rsidP="00433919">
      <w:pPr>
        <w:rPr>
          <w:rFonts w:ascii="Times New Roman" w:hAnsi="Times New Roman" w:cs="Times New Roman"/>
          <w:sz w:val="24"/>
          <w:szCs w:val="24"/>
        </w:rPr>
      </w:pPr>
      <w:proofErr w:type="spellStart"/>
      <w:r w:rsidRPr="000D3B77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hasis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06F0856A" w14:textId="77777777" w:rsidR="00433919" w:rsidRDefault="00433919" w:rsidP="0043391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ama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Muhammad Iman Nur Izza</w:t>
      </w:r>
    </w:p>
    <w:p w14:paraId="543AE82E" w14:textId="77777777" w:rsidR="00433919" w:rsidRDefault="00433919" w:rsidP="00433919">
      <w:pPr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Nim</w:t>
      </w:r>
      <w:r>
        <w:rPr>
          <w:rFonts w:ascii="Times New Roman" w:hAnsi="Times New Roman" w:cs="Times New Roman"/>
          <w:sz w:val="24"/>
          <w:szCs w:val="24"/>
        </w:rPr>
        <w:tab/>
      </w:r>
      <w:r>
        <w:rPr>
          <w:rFonts w:ascii="Times New Roman" w:hAnsi="Times New Roman" w:cs="Times New Roman"/>
          <w:sz w:val="24"/>
          <w:szCs w:val="24"/>
        </w:rPr>
        <w:tab/>
        <w:t>: A11.2018.10877</w:t>
      </w:r>
    </w:p>
    <w:p w14:paraId="1FBBB0F8" w14:textId="3BF7CD2E" w:rsidR="00FF54DC" w:rsidRPr="00433919" w:rsidRDefault="00433919" w:rsidP="00433919">
      <w:pPr>
        <w:spacing w:line="360" w:lineRule="auto"/>
        <w:jc w:val="both"/>
        <w:rPr>
          <w:rFonts w:ascii="Times New Roman" w:hAnsi="Times New Roman" w:cs="Times New Roman"/>
          <w:b/>
          <w:bCs/>
          <w:sz w:val="36"/>
          <w:szCs w:val="36"/>
        </w:rPr>
      </w:pPr>
      <w:r w:rsidRPr="00433919">
        <w:rPr>
          <w:rFonts w:ascii="Times New Roman" w:hAnsi="Times New Roman" w:cs="Times New Roman"/>
          <w:sz w:val="24"/>
          <w:szCs w:val="24"/>
        </w:rPr>
        <w:t xml:space="preserve">Demi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gembangk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yetujui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Royalti Non-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ekskusif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(Non-exclusive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Royalt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-Free Right)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 w:rsidRPr="00433919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Manusia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yang di</w:t>
      </w:r>
      <w:r w:rsidR="000773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rluk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).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bas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Royalti Non-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Ekslusif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Universitas Dian</w:t>
      </w:r>
      <w:r w:rsidR="000D16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rha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copy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ulang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mperbanya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),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gelolan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angkal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data </w:t>
      </w:r>
      <w:r w:rsidRPr="00951F03">
        <w:rPr>
          <w:rFonts w:ascii="Times New Roman" w:hAnsi="Times New Roman" w:cs="Times New Roman"/>
          <w:i/>
          <w:iCs/>
          <w:sz w:val="24"/>
          <w:szCs w:val="24"/>
        </w:rPr>
        <w:t>(database)</w:t>
      </w:r>
      <w:r w:rsidRPr="0043391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distribusikann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ampi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33919">
        <w:rPr>
          <w:rFonts w:ascii="Times New Roman" w:hAnsi="Times New Roman" w:cs="Times New Roman"/>
          <w:sz w:val="24"/>
          <w:szCs w:val="24"/>
        </w:rPr>
        <w:t xml:space="preserve">/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mpublikasikann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di internet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media lain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kepenting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akademis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rlu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mint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iji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selam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tetap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mencantumkan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nam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433919">
        <w:rPr>
          <w:rFonts w:ascii="Times New Roman" w:hAnsi="Times New Roman" w:cs="Times New Roman"/>
          <w:sz w:val="24"/>
          <w:szCs w:val="24"/>
        </w:rPr>
        <w:t xml:space="preserve">/ </w:t>
      </w:r>
      <w:proofErr w:type="spellStart"/>
      <w:r w:rsidRPr="00433919">
        <w:rPr>
          <w:rFonts w:ascii="Times New Roman" w:hAnsi="Times New Roman" w:cs="Times New Roman"/>
          <w:sz w:val="24"/>
          <w:szCs w:val="24"/>
        </w:rPr>
        <w:t>pencipta</w:t>
      </w:r>
      <w:proofErr w:type="spellEnd"/>
      <w:r w:rsidRPr="00433919">
        <w:rPr>
          <w:rFonts w:ascii="Times New Roman" w:hAnsi="Times New Roman" w:cs="Times New Roman"/>
          <w:sz w:val="24"/>
          <w:szCs w:val="24"/>
        </w:rPr>
        <w:t>.</w:t>
      </w:r>
    </w:p>
    <w:p w14:paraId="1542478A" w14:textId="77777777" w:rsidR="00862F41" w:rsidRDefault="00875D6C" w:rsidP="0000712B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5D6C">
        <w:rPr>
          <w:rFonts w:ascii="Times New Roman" w:hAnsi="Times New Roman" w:cs="Times New Roman"/>
          <w:sz w:val="24"/>
          <w:szCs w:val="24"/>
        </w:rPr>
        <w:t xml:space="preserve">Saya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bersedi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menanggung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tanp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melibatkan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Nuaswantoro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tuntutan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hukum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pelanggaran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Hak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Cipta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kary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ilmiah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E0F8167" w14:textId="49777FDD" w:rsidR="009E1FD7" w:rsidRDefault="00875D6C" w:rsidP="0000712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  <w:r w:rsidRPr="00875D6C">
        <w:rPr>
          <w:rFonts w:ascii="Times New Roman" w:hAnsi="Times New Roman" w:cs="Times New Roman"/>
          <w:sz w:val="24"/>
          <w:szCs w:val="24"/>
        </w:rPr>
        <w:t xml:space="preserve">Demikian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urat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pernyataan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ay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75D6C">
        <w:rPr>
          <w:rFonts w:ascii="Times New Roman" w:hAnsi="Times New Roman" w:cs="Times New Roman"/>
          <w:sz w:val="24"/>
          <w:szCs w:val="24"/>
        </w:rPr>
        <w:t>sebenarnya</w:t>
      </w:r>
      <w:proofErr w:type="spellEnd"/>
      <w:r w:rsidRPr="00875D6C">
        <w:rPr>
          <w:rFonts w:ascii="Times New Roman" w:hAnsi="Times New Roman" w:cs="Times New Roman"/>
          <w:sz w:val="24"/>
          <w:szCs w:val="24"/>
        </w:rPr>
        <w:t>.</w:t>
      </w:r>
    </w:p>
    <w:p w14:paraId="087113DC" w14:textId="7513A44D" w:rsidR="00F100A1" w:rsidRDefault="00F100A1" w:rsidP="0000712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0D9325D2" w14:textId="611EA8E7" w:rsidR="00F100A1" w:rsidRDefault="00F100A1" w:rsidP="0000712B">
      <w:pPr>
        <w:spacing w:line="24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04287EC" w14:textId="00DCE2F7" w:rsidR="00F100A1" w:rsidRDefault="00F100A1" w:rsidP="00F100A1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: Semarang</w:t>
      </w:r>
    </w:p>
    <w:p w14:paraId="34FBD016" w14:textId="11CD6978" w:rsidR="00F100A1" w:rsidRDefault="00F100A1" w:rsidP="00F100A1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ngg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………</w:t>
      </w:r>
    </w:p>
    <w:p w14:paraId="36356B1E" w14:textId="760DCB12" w:rsidR="00974C73" w:rsidRDefault="00974C73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atakan</w:t>
      </w:r>
      <w:proofErr w:type="spellEnd"/>
    </w:p>
    <w:p w14:paraId="0A3465AE" w14:textId="172D8CAB" w:rsidR="00974C73" w:rsidRDefault="00974C73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97A4866" w14:textId="73384772" w:rsidR="00974C73" w:rsidRDefault="00974C73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5119CAD0" w14:textId="5F5976B8" w:rsidR="00974C73" w:rsidRDefault="00974C73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Muhammad Iman Nur Izza</w:t>
      </w:r>
    </w:p>
    <w:p w14:paraId="062C5A1F" w14:textId="6E8A129A" w:rsidR="00B71A1C" w:rsidRDefault="00B71A1C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11C4331A" w14:textId="2EE92039" w:rsidR="00B71A1C" w:rsidRDefault="00B71A1C" w:rsidP="00974C73">
      <w:pPr>
        <w:spacing w:line="240" w:lineRule="auto"/>
        <w:jc w:val="right"/>
        <w:rPr>
          <w:rFonts w:ascii="Times New Roman" w:hAnsi="Times New Roman" w:cs="Times New Roman"/>
          <w:sz w:val="24"/>
          <w:szCs w:val="24"/>
        </w:rPr>
      </w:pPr>
    </w:p>
    <w:p w14:paraId="4085F1E4" w14:textId="628F0542" w:rsidR="00B71A1C" w:rsidRPr="00B71A1C" w:rsidRDefault="00B71A1C" w:rsidP="00B71A1C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5" w:name="_Toc109050270"/>
      <w:r w:rsidRPr="00B71A1C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UCAPAN TERIMAKASIH</w:t>
      </w:r>
      <w:bookmarkEnd w:id="5"/>
    </w:p>
    <w:p w14:paraId="101B807E" w14:textId="16085573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8C2E070" w14:textId="4729035A" w:rsidR="00B71A1C" w:rsidRDefault="00B71A1C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A84A4CA" w14:textId="7EE67C0A" w:rsidR="00C472FA" w:rsidRDefault="001972E1" w:rsidP="00C472FA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1972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memanjatkan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puji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syukur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kehadirat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Allah SWT. Tuhan Yang Maha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Pengasih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dan Maha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Penyayang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melimpahkan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segala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rahmat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hidayah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inayah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-Nya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1972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72E1">
        <w:rPr>
          <w:rFonts w:ascii="Times New Roman" w:hAnsi="Times New Roman" w:cs="Times New Roman"/>
          <w:sz w:val="24"/>
          <w:szCs w:val="24"/>
        </w:rPr>
        <w:t>jud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“PENERAPAN METODE </w:t>
      </w:r>
      <w:r w:rsidRPr="003C7433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UNTUK IDENTIFIKASI PENYAKIT KULIT PADA MANUSIA”</w:t>
      </w:r>
      <w:r w:rsidR="003C74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selesaikan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rencana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atas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pihak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ternilai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77D7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menyampaikan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terimakasih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B99" w:rsidRPr="00F02B9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F02B99" w:rsidRPr="00F02B99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B318098" w14:textId="22CB880C" w:rsidR="00C472FA" w:rsidRDefault="00C472FA" w:rsidP="00C472FA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rof. Dr. Ir. Edi </w:t>
      </w:r>
      <w:proofErr w:type="spellStart"/>
      <w:r>
        <w:rPr>
          <w:rFonts w:ascii="Times New Roman" w:hAnsi="Times New Roman" w:cs="Times New Roman"/>
          <w:sz w:val="24"/>
          <w:szCs w:val="24"/>
        </w:rPr>
        <w:t>Noersasongk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.Kom</w:t>
      </w:r>
      <w:proofErr w:type="spellEnd"/>
      <w:r w:rsidR="009459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marang.</w:t>
      </w:r>
    </w:p>
    <w:p w14:paraId="0E24789F" w14:textId="49306565" w:rsidR="00C472FA" w:rsidRDefault="00520941" w:rsidP="00C472FA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r. Drs. Abdul </w:t>
      </w:r>
      <w:proofErr w:type="spellStart"/>
      <w:r>
        <w:rPr>
          <w:rFonts w:ascii="Times New Roman" w:hAnsi="Times New Roman" w:cs="Times New Roman"/>
          <w:sz w:val="24"/>
          <w:szCs w:val="24"/>
        </w:rPr>
        <w:t>Sy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M</w:t>
      </w:r>
      <w:r w:rsidR="002347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33BEB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="002347F9">
        <w:rPr>
          <w:rFonts w:ascii="Times New Roman" w:hAnsi="Times New Roman" w:cs="Times New Roman"/>
          <w:sz w:val="24"/>
          <w:szCs w:val="24"/>
        </w:rPr>
        <w:t xml:space="preserve"> Dekan </w:t>
      </w:r>
      <w:proofErr w:type="spellStart"/>
      <w:r w:rsidR="002347F9">
        <w:rPr>
          <w:rFonts w:ascii="Times New Roman" w:hAnsi="Times New Roman" w:cs="Times New Roman"/>
          <w:sz w:val="24"/>
          <w:szCs w:val="24"/>
        </w:rPr>
        <w:t>Fasilkom</w:t>
      </w:r>
      <w:proofErr w:type="spellEnd"/>
      <w:r w:rsidR="002347F9">
        <w:rPr>
          <w:rFonts w:ascii="Times New Roman" w:hAnsi="Times New Roman" w:cs="Times New Roman"/>
          <w:sz w:val="24"/>
          <w:szCs w:val="24"/>
        </w:rPr>
        <w:t>.</w:t>
      </w:r>
    </w:p>
    <w:p w14:paraId="5DD671E2" w14:textId="70FA2E70" w:rsidR="002347F9" w:rsidRPr="00FF75B9" w:rsidRDefault="002347F9" w:rsidP="00FF75B9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r. </w:t>
      </w:r>
      <w:proofErr w:type="spellStart"/>
      <w:r>
        <w:rPr>
          <w:rFonts w:ascii="Times New Roman" w:hAnsi="Times New Roman" w:cs="Times New Roman"/>
          <w:sz w:val="24"/>
          <w:szCs w:val="24"/>
        </w:rPr>
        <w:t>Muljono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.Si</w:t>
      </w:r>
      <w:proofErr w:type="spellEnd"/>
      <w:r w:rsidR="00BB3AE2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.Ko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.Prog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3394386" w14:textId="2443182D" w:rsidR="00FF75B9" w:rsidRPr="00193039" w:rsidRDefault="00FF75B9" w:rsidP="00C472FA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28"/>
          <w:szCs w:val="28"/>
        </w:rPr>
      </w:pPr>
      <w:r w:rsidRPr="00FF75B9">
        <w:rPr>
          <w:rFonts w:ascii="Times New Roman" w:hAnsi="Times New Roman" w:cs="Times New Roman"/>
          <w:sz w:val="24"/>
          <w:szCs w:val="24"/>
        </w:rPr>
        <w:t>Dr. Wahyu Aji Eko Prabowo</w:t>
      </w:r>
      <w:r w:rsidR="003B090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S.Si</w:t>
      </w:r>
      <w:proofErr w:type="spellEnd"/>
      <w:r w:rsidR="00DA0661">
        <w:rPr>
          <w:rFonts w:ascii="Times New Roman" w:hAnsi="Times New Roman" w:cs="Times New Roman"/>
          <w:sz w:val="24"/>
          <w:szCs w:val="24"/>
        </w:rPr>
        <w:t>.</w:t>
      </w:r>
      <w:r w:rsidRPr="00FF75B9">
        <w:rPr>
          <w:rFonts w:ascii="Times New Roman" w:hAnsi="Times New Roman" w:cs="Times New Roman"/>
          <w:sz w:val="24"/>
          <w:szCs w:val="24"/>
        </w:rPr>
        <w:t>, M.T</w:t>
      </w:r>
      <w:r w:rsidR="00DA0661">
        <w:rPr>
          <w:rFonts w:ascii="Times New Roman" w:hAnsi="Times New Roman" w:cs="Times New Roman"/>
          <w:sz w:val="24"/>
          <w:szCs w:val="24"/>
        </w:rPr>
        <w:t>.</w:t>
      </w:r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selaku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pembimbing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ide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bimbing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berkait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75B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FF75B9">
        <w:rPr>
          <w:rFonts w:ascii="Times New Roman" w:hAnsi="Times New Roman" w:cs="Times New Roman"/>
          <w:sz w:val="24"/>
          <w:szCs w:val="24"/>
        </w:rPr>
        <w:t>.</w:t>
      </w:r>
    </w:p>
    <w:p w14:paraId="3D033450" w14:textId="5852F1F8" w:rsidR="00193039" w:rsidRPr="00A5250F" w:rsidRDefault="00193039" w:rsidP="00C472FA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32"/>
          <w:szCs w:val="32"/>
        </w:rPr>
      </w:pPr>
      <w:r w:rsidRPr="00193039">
        <w:rPr>
          <w:rFonts w:ascii="Times New Roman" w:hAnsi="Times New Roman" w:cs="Times New Roman"/>
          <w:sz w:val="24"/>
          <w:szCs w:val="24"/>
        </w:rPr>
        <w:t>Dosen-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dosen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pengampu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Fakultas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Teknik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Informatika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Universitas Dian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Nuswantoro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Semarang yang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pengalamannya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masing</w:t>
      </w:r>
      <w:r>
        <w:rPr>
          <w:rFonts w:ascii="Times New Roman" w:hAnsi="Times New Roman" w:cs="Times New Roman"/>
          <w:sz w:val="24"/>
          <w:szCs w:val="24"/>
        </w:rPr>
        <w:t>-</w:t>
      </w:r>
      <w:r w:rsidRPr="00193039">
        <w:rPr>
          <w:rFonts w:ascii="Times New Roman" w:hAnsi="Times New Roman" w:cs="Times New Roman"/>
          <w:sz w:val="24"/>
          <w:szCs w:val="24"/>
        </w:rPr>
        <w:t xml:space="preserve">masing,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193039">
        <w:rPr>
          <w:rFonts w:ascii="Times New Roman" w:hAnsi="Times New Roman" w:cs="Times New Roman"/>
          <w:sz w:val="24"/>
          <w:szCs w:val="24"/>
        </w:rPr>
        <w:t>telah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 xml:space="preserve"> di</w:t>
      </w:r>
      <w:r w:rsidR="00080E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80E2E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Pr="00193039">
        <w:rPr>
          <w:rFonts w:ascii="Times New Roman" w:hAnsi="Times New Roman" w:cs="Times New Roman"/>
          <w:sz w:val="24"/>
          <w:szCs w:val="24"/>
        </w:rPr>
        <w:t>.</w:t>
      </w:r>
    </w:p>
    <w:p w14:paraId="0119A3D2" w14:textId="0890BA3F" w:rsidR="00A5250F" w:rsidRPr="00AF0101" w:rsidRDefault="00AF0101" w:rsidP="00C472FA">
      <w:pPr>
        <w:pStyle w:val="ListParagraph"/>
        <w:numPr>
          <w:ilvl w:val="0"/>
          <w:numId w:val="37"/>
        </w:numPr>
        <w:spacing w:line="360" w:lineRule="auto"/>
        <w:ind w:left="360"/>
        <w:jc w:val="both"/>
        <w:rPr>
          <w:rFonts w:ascii="Times New Roman" w:hAnsi="Times New Roman" w:cs="Times New Roman"/>
          <w:sz w:val="32"/>
          <w:szCs w:val="32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r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ng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duk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or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14D22">
        <w:rPr>
          <w:rFonts w:ascii="Times New Roman" w:hAnsi="Times New Roman" w:cs="Times New Roman"/>
          <w:sz w:val="24"/>
          <w:szCs w:val="24"/>
        </w:rPr>
        <w:t>l</w:t>
      </w:r>
      <w:r>
        <w:rPr>
          <w:rFonts w:ascii="Times New Roman" w:hAnsi="Times New Roman" w:cs="Times New Roman"/>
          <w:sz w:val="24"/>
          <w:szCs w:val="24"/>
        </w:rPr>
        <w:t>anc</w:t>
      </w:r>
      <w:r w:rsidR="00C14D22">
        <w:rPr>
          <w:rFonts w:ascii="Times New Roman" w:hAnsi="Times New Roman" w:cs="Times New Roman"/>
          <w:sz w:val="24"/>
          <w:szCs w:val="24"/>
        </w:rPr>
        <w:t>a</w:t>
      </w:r>
      <w:r>
        <w:rPr>
          <w:rFonts w:ascii="Times New Roman" w:hAnsi="Times New Roman" w:cs="Times New Roman"/>
          <w:sz w:val="24"/>
          <w:szCs w:val="24"/>
        </w:rPr>
        <w:t>r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2BDDC10" w14:textId="3A6CBCE8" w:rsidR="00AF0101" w:rsidRDefault="00AF0101" w:rsidP="00CA06C1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32"/>
          <w:szCs w:val="32"/>
        </w:rPr>
      </w:pPr>
    </w:p>
    <w:p w14:paraId="7897D64C" w14:textId="4D96710D" w:rsidR="00CA06C1" w:rsidRDefault="00CA06C1" w:rsidP="00CA06C1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CA06C1">
        <w:rPr>
          <w:rFonts w:ascii="Times New Roman" w:hAnsi="Times New Roman" w:cs="Times New Roman"/>
          <w:sz w:val="24"/>
          <w:szCs w:val="24"/>
        </w:rPr>
        <w:t>Semog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Tuhan yang Maha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Es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alasan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eliau</w:t>
      </w:r>
      <w:r w:rsidR="000D5D63">
        <w:rPr>
          <w:rFonts w:ascii="Times New Roman" w:hAnsi="Times New Roman" w:cs="Times New Roman"/>
          <w:sz w:val="24"/>
          <w:szCs w:val="24"/>
        </w:rPr>
        <w:t>-</w:t>
      </w:r>
      <w:r w:rsidRPr="00CA06C1">
        <w:rPr>
          <w:rFonts w:ascii="Times New Roman" w:hAnsi="Times New Roman" w:cs="Times New Roman"/>
          <w:sz w:val="24"/>
          <w:szCs w:val="24"/>
        </w:rPr>
        <w:t>beliau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, dan pada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akhiry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laporan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ermanfaat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sebagaimana</w:t>
      </w:r>
      <w:proofErr w:type="spellEnd"/>
      <w:r w:rsidRPr="00CA06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A06C1">
        <w:rPr>
          <w:rFonts w:ascii="Times New Roman" w:hAnsi="Times New Roman" w:cs="Times New Roman"/>
          <w:sz w:val="24"/>
          <w:szCs w:val="24"/>
        </w:rPr>
        <w:t>fungsi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F7BD6E3" w14:textId="6CEF7796" w:rsidR="001014D1" w:rsidRDefault="001014D1" w:rsidP="00CA06C1">
      <w:pPr>
        <w:pStyle w:val="ListParagraph"/>
        <w:spacing w:line="360" w:lineRule="auto"/>
        <w:ind w:left="360"/>
        <w:jc w:val="both"/>
        <w:rPr>
          <w:rFonts w:ascii="Times New Roman" w:hAnsi="Times New Roman" w:cs="Times New Roman"/>
          <w:sz w:val="24"/>
          <w:szCs w:val="24"/>
        </w:rPr>
      </w:pPr>
    </w:p>
    <w:p w14:paraId="39CBAD61" w14:textId="3BE4F62B" w:rsidR="001014D1" w:rsidRDefault="001014D1" w:rsidP="001014D1">
      <w:pPr>
        <w:pStyle w:val="ListParagraph"/>
        <w:spacing w:line="360" w:lineRule="auto"/>
        <w:ind w:left="360"/>
        <w:jc w:val="right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marang, </w:t>
      </w:r>
      <w:proofErr w:type="spellStart"/>
      <w:r>
        <w:rPr>
          <w:rFonts w:ascii="Times New Roman" w:hAnsi="Times New Roman" w:cs="Times New Roman"/>
          <w:sz w:val="24"/>
          <w:szCs w:val="24"/>
        </w:rPr>
        <w:t>Ju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022</w:t>
      </w:r>
    </w:p>
    <w:p w14:paraId="59C4A410" w14:textId="67D6EED9" w:rsidR="001014D1" w:rsidRDefault="001014D1" w:rsidP="001014D1">
      <w:pPr>
        <w:pStyle w:val="ListParagraph"/>
        <w:spacing w:line="360" w:lineRule="auto"/>
        <w:ind w:left="360"/>
        <w:jc w:val="right"/>
        <w:rPr>
          <w:rFonts w:ascii="Times New Roman" w:hAnsi="Times New Roman" w:cs="Times New Roman"/>
          <w:sz w:val="24"/>
          <w:szCs w:val="24"/>
        </w:rPr>
      </w:pPr>
    </w:p>
    <w:p w14:paraId="3B95F065" w14:textId="6B4D14BC" w:rsidR="001014D1" w:rsidRDefault="001014D1" w:rsidP="001014D1">
      <w:pPr>
        <w:pStyle w:val="ListParagraph"/>
        <w:spacing w:line="360" w:lineRule="auto"/>
        <w:ind w:left="360"/>
        <w:jc w:val="right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ulis</w:t>
      </w:r>
      <w:proofErr w:type="spellEnd"/>
    </w:p>
    <w:p w14:paraId="07215AD9" w14:textId="25A6F5B3" w:rsidR="00635CF8" w:rsidRDefault="00635CF8" w:rsidP="001014D1">
      <w:pPr>
        <w:pStyle w:val="ListParagraph"/>
        <w:spacing w:line="360" w:lineRule="auto"/>
        <w:ind w:left="360"/>
        <w:jc w:val="right"/>
        <w:rPr>
          <w:rFonts w:ascii="Times New Roman" w:hAnsi="Times New Roman" w:cs="Times New Roman"/>
          <w:sz w:val="24"/>
          <w:szCs w:val="24"/>
        </w:rPr>
      </w:pPr>
    </w:p>
    <w:p w14:paraId="112C96B7" w14:textId="1C91A07F" w:rsidR="00635CF8" w:rsidRDefault="00635CF8" w:rsidP="00635CF8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6" w:name="_Toc109050271"/>
      <w:r w:rsidRPr="00635CF8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ABSTRAK</w:t>
      </w:r>
      <w:bookmarkEnd w:id="6"/>
    </w:p>
    <w:p w14:paraId="19C6EA60" w14:textId="2C01974A" w:rsidR="00635CF8" w:rsidRDefault="00635CF8" w:rsidP="00635CF8"/>
    <w:p w14:paraId="5415BE29" w14:textId="77777777" w:rsidR="0036690C" w:rsidRDefault="0036690C" w:rsidP="00635CF8"/>
    <w:p w14:paraId="7190FAF8" w14:textId="77777777" w:rsidR="00BF7A16" w:rsidRDefault="00BF7A16" w:rsidP="00BF7A16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tu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jaga. Jik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jag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imbul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atu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virus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lerg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iagnosis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juga. Belum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ibu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h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h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erkonsulta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erdesa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himpit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maki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</w:t>
      </w:r>
      <w:r>
        <w:rPr>
          <w:rFonts w:ascii="Times New Roman" w:hAnsi="Times New Roman" w:cs="Times New Roman"/>
          <w:sz w:val="24"/>
          <w:szCs w:val="24"/>
        </w:rPr>
        <w:t>nolo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gidentifika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erit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er</w:t>
      </w:r>
      <w:r>
        <w:rPr>
          <w:rFonts w:ascii="Times New Roman" w:hAnsi="Times New Roman" w:cs="Times New Roman"/>
          <w:sz w:val="24"/>
          <w:szCs w:val="24"/>
        </w:rPr>
        <w:t>landas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ham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Salah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tode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r w:rsidRPr="00745658">
        <w:rPr>
          <w:rFonts w:ascii="Times New Roman" w:hAnsi="Times New Roman" w:cs="Times New Roman"/>
          <w:i/>
          <w:iCs/>
          <w:sz w:val="24"/>
          <w:szCs w:val="24"/>
        </w:rPr>
        <w:t>forward</w:t>
      </w:r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r w:rsidRPr="00745658">
        <w:rPr>
          <w:rFonts w:ascii="Times New Roman" w:hAnsi="Times New Roman" w:cs="Times New Roman"/>
          <w:i/>
          <w:iCs/>
          <w:sz w:val="24"/>
          <w:szCs w:val="24"/>
        </w:rPr>
        <w:t>chaining</w:t>
      </w:r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runu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wa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lebihany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yaji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. Hasil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30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30 </w:t>
      </w:r>
      <w:r w:rsidRPr="00211B42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yang di uji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umpai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gam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74565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745658">
        <w:rPr>
          <w:rFonts w:ascii="Times New Roman" w:hAnsi="Times New Roman" w:cs="Times New Roman"/>
          <w:sz w:val="24"/>
          <w:szCs w:val="24"/>
        </w:rPr>
        <w:t>.</w:t>
      </w:r>
    </w:p>
    <w:p w14:paraId="023B7035" w14:textId="50DD6211" w:rsidR="00785CBA" w:rsidRPr="00785CBA" w:rsidRDefault="00785CBA" w:rsidP="00785CBA">
      <w:pPr>
        <w:jc w:val="both"/>
        <w:rPr>
          <w:rFonts w:ascii="Times New Roman" w:hAnsi="Times New Roman" w:cs="Times New Roman"/>
          <w:sz w:val="24"/>
          <w:szCs w:val="24"/>
        </w:rPr>
      </w:pPr>
      <w:r w:rsidRPr="00785CBA">
        <w:rPr>
          <w:rFonts w:ascii="Times New Roman" w:hAnsi="Times New Roman" w:cs="Times New Roman"/>
          <w:sz w:val="24"/>
          <w:szCs w:val="24"/>
        </w:rPr>
        <w:t xml:space="preserve">Kata </w:t>
      </w:r>
      <w:proofErr w:type="spellStart"/>
      <w:r w:rsidRPr="00785CBA">
        <w:rPr>
          <w:rFonts w:ascii="Times New Roman" w:hAnsi="Times New Roman" w:cs="Times New Roman"/>
          <w:sz w:val="24"/>
          <w:szCs w:val="24"/>
        </w:rPr>
        <w:t>kunci</w:t>
      </w:r>
      <w:proofErr w:type="spellEnd"/>
      <w:r w:rsidRPr="00785CBA">
        <w:rPr>
          <w:rFonts w:ascii="Times New Roman" w:hAnsi="Times New Roman" w:cs="Times New Roman"/>
          <w:sz w:val="24"/>
          <w:szCs w:val="24"/>
        </w:rPr>
        <w:t xml:space="preserve"> : </w:t>
      </w:r>
      <w:proofErr w:type="spellStart"/>
      <w:r w:rsidR="00535C28">
        <w:rPr>
          <w:rFonts w:ascii="Times New Roman" w:hAnsi="Times New Roman" w:cs="Times New Roman"/>
          <w:sz w:val="24"/>
          <w:szCs w:val="24"/>
        </w:rPr>
        <w:t>S</w:t>
      </w:r>
      <w:r w:rsidRPr="00785CBA">
        <w:rPr>
          <w:rFonts w:ascii="Times New Roman" w:hAnsi="Times New Roman" w:cs="Times New Roman"/>
          <w:sz w:val="24"/>
          <w:szCs w:val="24"/>
        </w:rPr>
        <w:t>istem</w:t>
      </w:r>
      <w:proofErr w:type="spellEnd"/>
      <w:r w:rsidRPr="00785CBA">
        <w:rPr>
          <w:rFonts w:ascii="Times New Roman" w:hAnsi="Times New Roman" w:cs="Times New Roman"/>
          <w:sz w:val="24"/>
          <w:szCs w:val="24"/>
        </w:rPr>
        <w:t xml:space="preserve"> </w:t>
      </w:r>
      <w:r w:rsidR="00535C28">
        <w:rPr>
          <w:rFonts w:ascii="Times New Roman" w:hAnsi="Times New Roman" w:cs="Times New Roman"/>
          <w:sz w:val="24"/>
          <w:szCs w:val="24"/>
        </w:rPr>
        <w:t>P</w:t>
      </w:r>
      <w:r w:rsidRPr="00785CBA">
        <w:rPr>
          <w:rFonts w:ascii="Times New Roman" w:hAnsi="Times New Roman" w:cs="Times New Roman"/>
          <w:sz w:val="24"/>
          <w:szCs w:val="24"/>
        </w:rPr>
        <w:t xml:space="preserve">akar, </w:t>
      </w:r>
      <w:proofErr w:type="spellStart"/>
      <w:r w:rsidR="00535C28">
        <w:rPr>
          <w:rFonts w:ascii="Times New Roman" w:hAnsi="Times New Roman" w:cs="Times New Roman"/>
          <w:sz w:val="24"/>
          <w:szCs w:val="24"/>
        </w:rPr>
        <w:t>P</w:t>
      </w:r>
      <w:r w:rsidRPr="00785CBA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Pr="00785CB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35C28">
        <w:rPr>
          <w:rFonts w:ascii="Times New Roman" w:hAnsi="Times New Roman" w:cs="Times New Roman"/>
          <w:sz w:val="24"/>
          <w:szCs w:val="24"/>
        </w:rPr>
        <w:t>K</w:t>
      </w:r>
      <w:r w:rsidRPr="00785CBA">
        <w:rPr>
          <w:rFonts w:ascii="Times New Roman" w:hAnsi="Times New Roman" w:cs="Times New Roman"/>
          <w:sz w:val="24"/>
          <w:szCs w:val="24"/>
        </w:rPr>
        <w:t>ulit</w:t>
      </w:r>
      <w:proofErr w:type="spellEnd"/>
      <w:r w:rsidRPr="00785CBA">
        <w:rPr>
          <w:rFonts w:ascii="Times New Roman" w:hAnsi="Times New Roman" w:cs="Times New Roman"/>
          <w:sz w:val="24"/>
          <w:szCs w:val="24"/>
        </w:rPr>
        <w:t>,</w:t>
      </w:r>
      <w:r w:rsidR="0028142F">
        <w:rPr>
          <w:rFonts w:ascii="Times New Roman" w:hAnsi="Times New Roman" w:cs="Times New Roman"/>
          <w:sz w:val="24"/>
          <w:szCs w:val="24"/>
        </w:rPr>
        <w:t xml:space="preserve"> </w:t>
      </w:r>
      <w:r w:rsidR="00535C28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Pr="00785CBA">
        <w:rPr>
          <w:rFonts w:ascii="Times New Roman" w:hAnsi="Times New Roman" w:cs="Times New Roman"/>
          <w:i/>
          <w:iCs/>
          <w:sz w:val="24"/>
          <w:szCs w:val="24"/>
        </w:rPr>
        <w:t xml:space="preserve">orward </w:t>
      </w:r>
      <w:r w:rsidR="00535C28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785CBA">
        <w:rPr>
          <w:rFonts w:ascii="Times New Roman" w:hAnsi="Times New Roman" w:cs="Times New Roman"/>
          <w:i/>
          <w:iCs/>
          <w:sz w:val="24"/>
          <w:szCs w:val="24"/>
        </w:rPr>
        <w:t>haining</w:t>
      </w:r>
      <w:r w:rsidRPr="00785CBA">
        <w:rPr>
          <w:rFonts w:ascii="Times New Roman" w:hAnsi="Times New Roman" w:cs="Times New Roman"/>
          <w:sz w:val="24"/>
          <w:szCs w:val="24"/>
        </w:rPr>
        <w:t>.</w:t>
      </w:r>
    </w:p>
    <w:p w14:paraId="484F4BCD" w14:textId="77777777" w:rsidR="00745658" w:rsidRPr="00745658" w:rsidRDefault="00745658" w:rsidP="0074565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8748D8C" w14:textId="4A66E72F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8BFE02C" w14:textId="2407D99E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C344FDF" w14:textId="5DE9172B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22AC1CF" w14:textId="4D59FF56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10A5579E" w14:textId="321F05EA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6B32C0B7" w14:textId="15181D1A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59212238" w14:textId="672AABE3" w:rsidR="009E1FD7" w:rsidRDefault="009E1FD7" w:rsidP="00D328E0">
      <w:pPr>
        <w:jc w:val="center"/>
        <w:rPr>
          <w:rFonts w:ascii="Times New Roman" w:hAnsi="Times New Roman" w:cs="Times New Roman"/>
          <w:sz w:val="24"/>
          <w:szCs w:val="24"/>
        </w:rPr>
      </w:pPr>
    </w:p>
    <w:p w14:paraId="20A5FF76" w14:textId="1B4608CB" w:rsidR="009E1FD7" w:rsidRDefault="009E1FD7" w:rsidP="00AF546A"/>
    <w:p w14:paraId="29AD98B6" w14:textId="20A2B9EF" w:rsidR="00EA1441" w:rsidRPr="00AB023B" w:rsidRDefault="00814421" w:rsidP="00AB023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7" w:name="_Toc109050272"/>
      <w:r w:rsidRPr="000D564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 xml:space="preserve">DAFTAR </w:t>
      </w:r>
      <w:r w:rsidR="00B40D1D" w:rsidRPr="000D5646">
        <w:rPr>
          <w:rFonts w:ascii="Times New Roman" w:hAnsi="Times New Roman" w:cs="Times New Roman"/>
          <w:b/>
          <w:bCs/>
          <w:color w:val="auto"/>
          <w:sz w:val="28"/>
          <w:szCs w:val="28"/>
        </w:rPr>
        <w:t>IS</w:t>
      </w:r>
      <w:r w:rsidR="005576D0" w:rsidRPr="000D5646">
        <w:rPr>
          <w:rFonts w:ascii="Times New Roman" w:hAnsi="Times New Roman" w:cs="Times New Roman"/>
          <w:b/>
          <w:bCs/>
          <w:color w:val="auto"/>
          <w:sz w:val="28"/>
          <w:szCs w:val="28"/>
        </w:rPr>
        <w:t>I</w:t>
      </w:r>
      <w:bookmarkEnd w:id="7"/>
    </w:p>
    <w:sdt>
      <w:sdtPr>
        <w:rPr>
          <w:rFonts w:ascii="Times New Roman" w:eastAsiaTheme="minorHAnsi" w:hAnsi="Times New Roman" w:cs="Times New Roman"/>
          <w:color w:val="auto"/>
          <w:sz w:val="24"/>
          <w:szCs w:val="24"/>
        </w:rPr>
        <w:id w:val="-807240125"/>
        <w:docPartObj>
          <w:docPartGallery w:val="Table of Contents"/>
          <w:docPartUnique/>
        </w:docPartObj>
      </w:sdtPr>
      <w:sdtEndPr>
        <w:rPr>
          <w:rFonts w:asciiTheme="minorHAnsi" w:hAnsiTheme="minorHAnsi" w:cstheme="minorBidi"/>
          <w:noProof/>
          <w:sz w:val="22"/>
          <w:szCs w:val="22"/>
        </w:rPr>
      </w:sdtEndPr>
      <w:sdtContent>
        <w:p w14:paraId="33C983C2" w14:textId="2FFC9782" w:rsidR="005260BD" w:rsidRPr="000F4A22" w:rsidRDefault="001B5590" w:rsidP="001B5590">
          <w:pPr>
            <w:pStyle w:val="TOCHeading"/>
            <w:tabs>
              <w:tab w:val="left" w:pos="2520"/>
            </w:tabs>
            <w:rPr>
              <w:rFonts w:ascii="Times New Roman" w:hAnsi="Times New Roman" w:cs="Times New Roman"/>
              <w:sz w:val="24"/>
              <w:szCs w:val="24"/>
            </w:rPr>
          </w:pPr>
          <w:r w:rsidRPr="000F4A22">
            <w:rPr>
              <w:rFonts w:ascii="Times New Roman" w:eastAsiaTheme="minorHAnsi" w:hAnsi="Times New Roman" w:cs="Times New Roman"/>
              <w:color w:val="auto"/>
              <w:sz w:val="24"/>
              <w:szCs w:val="24"/>
            </w:rPr>
            <w:tab/>
          </w:r>
        </w:p>
        <w:p w14:paraId="260BFE1E" w14:textId="785744A2" w:rsidR="000F4A22" w:rsidRPr="000F4A22" w:rsidRDefault="005260BD">
          <w:pPr>
            <w:pStyle w:val="TOC1"/>
            <w:rPr>
              <w:rFonts w:eastAsiaTheme="minorEastAsia"/>
              <w:b w:val="0"/>
              <w:bCs w:val="0"/>
            </w:rPr>
          </w:pPr>
          <w:r w:rsidRPr="000F4A22">
            <w:rPr>
              <w:b w:val="0"/>
              <w:bCs w:val="0"/>
              <w:noProof w:val="0"/>
            </w:rPr>
            <w:fldChar w:fldCharType="begin"/>
          </w:r>
          <w:r w:rsidRPr="000F4A22">
            <w:rPr>
              <w:b w:val="0"/>
              <w:bCs w:val="0"/>
            </w:rPr>
            <w:instrText xml:space="preserve"> TOC \o "1-3" \h \z \u </w:instrText>
          </w:r>
          <w:r w:rsidRPr="000F4A22">
            <w:rPr>
              <w:b w:val="0"/>
              <w:bCs w:val="0"/>
              <w:noProof w:val="0"/>
            </w:rPr>
            <w:fldChar w:fldCharType="separate"/>
          </w:r>
          <w:hyperlink w:anchor="_Toc109050265" w:history="1">
            <w:r w:rsidR="000F4A22" w:rsidRPr="000F4A22">
              <w:rPr>
                <w:rStyle w:val="Hyperlink"/>
                <w:b w:val="0"/>
                <w:bCs w:val="0"/>
              </w:rPr>
              <w:t>PERSETUJUAN SKRIPS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65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520978C" w14:textId="7C1410E6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66" w:history="1">
            <w:r w:rsidR="000F4A22" w:rsidRPr="000F4A22">
              <w:rPr>
                <w:rStyle w:val="Hyperlink"/>
                <w:b w:val="0"/>
                <w:bCs w:val="0"/>
              </w:rPr>
              <w:t>PENGESAHAN DEWAN PENGUJ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66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i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E6296BF" w14:textId="5137BA8A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67" w:history="1">
            <w:r w:rsidR="000F4A22" w:rsidRPr="000F4A22">
              <w:rPr>
                <w:rStyle w:val="Hyperlink"/>
                <w:b w:val="0"/>
                <w:bCs w:val="0"/>
              </w:rPr>
              <w:t>PERNYATAAN KEASLIAN SKRIPS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67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ii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673E02C3" w14:textId="766BCFB0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68" w:history="1">
            <w:r w:rsidR="000F4A22" w:rsidRPr="000F4A22">
              <w:rPr>
                <w:rStyle w:val="Hyperlink"/>
                <w:b w:val="0"/>
                <w:bCs w:val="0"/>
              </w:rPr>
              <w:t>PERNYATAAN PERSETUJUAN PUBLIKASI KARYA ILMIAH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68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iv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50FCE9D3" w14:textId="3245B9A6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69" w:history="1">
            <w:r w:rsidR="000F4A22" w:rsidRPr="000F4A22">
              <w:rPr>
                <w:rStyle w:val="Hyperlink"/>
                <w:b w:val="0"/>
                <w:bCs w:val="0"/>
              </w:rPr>
              <w:t>UNTUK KEPENTINGAN AKADEMIS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69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iv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11A32E94" w14:textId="4DB76C73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0" w:history="1">
            <w:r w:rsidR="000F4A22" w:rsidRPr="000F4A22">
              <w:rPr>
                <w:rStyle w:val="Hyperlink"/>
                <w:b w:val="0"/>
                <w:bCs w:val="0"/>
              </w:rPr>
              <w:t>UCAPAN TERIMAKASIH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0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v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C3E9EF6" w14:textId="07F7AF89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1" w:history="1">
            <w:r w:rsidR="000F4A22" w:rsidRPr="000F4A22">
              <w:rPr>
                <w:rStyle w:val="Hyperlink"/>
                <w:b w:val="0"/>
                <w:bCs w:val="0"/>
              </w:rPr>
              <w:t>ABSTRAK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1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v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96509E0" w14:textId="11D37858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2" w:history="1">
            <w:r w:rsidR="000F4A22" w:rsidRPr="000F4A22">
              <w:rPr>
                <w:rStyle w:val="Hyperlink"/>
                <w:b w:val="0"/>
                <w:bCs w:val="0"/>
              </w:rPr>
              <w:t>DAFTAR IS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2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vi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438AD4B" w14:textId="3064E36B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3" w:history="1">
            <w:r w:rsidR="000F4A22" w:rsidRPr="000F4A22">
              <w:rPr>
                <w:rStyle w:val="Hyperlink"/>
                <w:b w:val="0"/>
                <w:bCs w:val="0"/>
              </w:rPr>
              <w:t>DAFTAR GAMBAR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3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x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D5CE4B2" w14:textId="0379CF34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4" w:history="1">
            <w:r w:rsidR="000F4A22" w:rsidRPr="000F4A22">
              <w:rPr>
                <w:rStyle w:val="Hyperlink"/>
                <w:b w:val="0"/>
                <w:bCs w:val="0"/>
              </w:rPr>
              <w:t>DAFTAR TABEL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4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xi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7FBE6151" w14:textId="14B9B6E6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5" w:history="1">
            <w:r w:rsidR="000F4A22" w:rsidRPr="000F4A22">
              <w:rPr>
                <w:rStyle w:val="Hyperlink"/>
                <w:b w:val="0"/>
                <w:bCs w:val="0"/>
              </w:rPr>
              <w:t>BAB 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5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1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5A86CC4" w14:textId="03C2ACA8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76" w:history="1">
            <w:r w:rsidR="000F4A22" w:rsidRPr="000F4A22">
              <w:rPr>
                <w:rStyle w:val="Hyperlink"/>
                <w:b w:val="0"/>
                <w:bCs w:val="0"/>
              </w:rPr>
              <w:t>PENDAHULUAN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76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1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69617D48" w14:textId="6C171651" w:rsidR="000F4A22" w:rsidRPr="000F4A22" w:rsidRDefault="00000000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77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1 Latar Belakang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7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C102A71" w14:textId="1A01571D" w:rsidR="000F4A22" w:rsidRPr="000F4A22" w:rsidRDefault="00000000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7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2 Rumusan Masalah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7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339117B" w14:textId="5C196971" w:rsidR="000F4A22" w:rsidRPr="000F4A22" w:rsidRDefault="00000000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7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3 Batasan Masalah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7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F60931E" w14:textId="625052CB" w:rsidR="000F4A22" w:rsidRPr="000F4A22" w:rsidRDefault="00000000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4 Tujuan Penelit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6F8D46A" w14:textId="31A78423" w:rsidR="000F4A22" w:rsidRPr="000F4A22" w:rsidRDefault="00000000">
          <w:pPr>
            <w:pStyle w:val="TOC2"/>
            <w:tabs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1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1.5 Manfaat Penelit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2F9E3B6" w14:textId="3EB247BC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82" w:history="1">
            <w:r w:rsidR="000F4A22" w:rsidRPr="000F4A22">
              <w:rPr>
                <w:rStyle w:val="Hyperlink"/>
                <w:b w:val="0"/>
                <w:bCs w:val="0"/>
              </w:rPr>
              <w:t>BAB I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82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4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77A1AAF6" w14:textId="2009369B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283" w:history="1">
            <w:r w:rsidR="000F4A22" w:rsidRPr="000F4A22">
              <w:rPr>
                <w:rStyle w:val="Hyperlink"/>
                <w:b w:val="0"/>
                <w:bCs w:val="0"/>
              </w:rPr>
              <w:t>LANDASAN TEOR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283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4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1028844D" w14:textId="141F74EA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Stud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D6824DB" w14:textId="49333033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injauan Pustak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F5AF02E" w14:textId="57498B7C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6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yakit Kulit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6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8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EBCC9AF" w14:textId="6DAD720C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7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cerdasan Buat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B922886" w14:textId="2C9DA990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istem Paka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5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1297087" w14:textId="6756F0A5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8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4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Forward Chaining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8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CEA855" w14:textId="73996BA6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5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sin Inferen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C1CB50D" w14:textId="4384C872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1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6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Use Case Diagram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5A63FA" w14:textId="3F4C91C7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2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7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ctivity Diagram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2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7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ABA46C2" w14:textId="658772F7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8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Prototyping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18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739719F" w14:textId="2BA484F1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9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HTML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1C89EE1" w14:textId="57F5AB72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0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CSS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83E777" w14:textId="5B9CF511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7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HP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753B63D" w14:textId="7E1BD2A6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ySQL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18345A8" w14:textId="0CE1A005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29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2.1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XAMPP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29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41435D8" w14:textId="43B6A219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2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Kerangka Pemikir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66263F5" w14:textId="397732BB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01" w:history="1">
            <w:r w:rsidR="000F4A22" w:rsidRPr="000F4A22">
              <w:rPr>
                <w:rStyle w:val="Hyperlink"/>
                <w:b w:val="0"/>
                <w:bCs w:val="0"/>
              </w:rPr>
              <w:t>BAB III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01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23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57A1623A" w14:textId="2AECFB1B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02" w:history="1">
            <w:r w:rsidR="000F4A22" w:rsidRPr="000F4A22">
              <w:rPr>
                <w:rStyle w:val="Hyperlink"/>
                <w:b w:val="0"/>
                <w:bCs w:val="0"/>
              </w:rPr>
              <w:t>METODOLOGI PENELITIAN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02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23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65423C0F" w14:textId="4FB222C2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nstrumen Penelit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907085B" w14:textId="3DC3AA50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rangkat Lunak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DD85D07" w14:textId="334B05DA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1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rangkat Keras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075CACE" w14:textId="4EAACCEF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6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Metode Pengumpulan Dat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6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F224F0" w14:textId="0592C351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7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Wawancar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7FFECD" w14:textId="243291F7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2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Studi Pustak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65EE2BA" w14:textId="645EB50A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0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lur Penelit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0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12CD4C1" w14:textId="5E668593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dentifikasi Masalah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5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FEAF27D" w14:textId="10F55DF4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1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nalis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2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3658159" w14:textId="15971458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2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rancang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2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37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820084C" w14:textId="7E0832DD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4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mplement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FEB4B0F" w14:textId="420B1443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5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guj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0AB7D9B" w14:textId="037B3FD8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3.3.6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Evalu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DFE603A" w14:textId="3676980C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16" w:history="1">
            <w:r w:rsidR="000F4A22" w:rsidRPr="000F4A22">
              <w:rPr>
                <w:rStyle w:val="Hyperlink"/>
                <w:b w:val="0"/>
                <w:bCs w:val="0"/>
              </w:rPr>
              <w:t>BAB IV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16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42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2BE5E66" w14:textId="124168E3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17" w:history="1">
            <w:r w:rsidR="000F4A22" w:rsidRPr="000F4A22">
              <w:rPr>
                <w:rStyle w:val="Hyperlink"/>
                <w:b w:val="0"/>
                <w:bCs w:val="0"/>
              </w:rPr>
              <w:t>HASIL DAN PEMBAHASAN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17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42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C383F61" w14:textId="02DEB2D8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nalisa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E43B4A" w14:textId="4550D908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1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turan Dasa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1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2C3518F" w14:textId="6C8EBFB9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bel Keputus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45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A1CC651" w14:textId="44999F98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1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Aturan Rel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CF11CCB" w14:textId="501F2FA7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2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1.4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ohon Keputus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2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8EA6BE5" w14:textId="0E019AE5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rancang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439E2FF" w14:textId="28F959DC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Use Case Diagram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BC609F5" w14:textId="695F7685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ctivity Diagram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778D41E" w14:textId="37B04220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6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2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atabase Desig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6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5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6E741D" w14:textId="2843168F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7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Implement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56967FC" w14:textId="69357019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8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awal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7C6F429" w14:textId="4527A158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2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registe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2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7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7691728D" w14:textId="4D6DEF21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logi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8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4E48B20" w14:textId="20EDC9F5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1" w:history="1"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4.3.4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menu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ashboard</w:t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dmi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8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EBA26DD" w14:textId="5314DD8A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2" w:history="1"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4.3.5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menu manajemen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use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2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9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671B6C4" w14:textId="003DE2BB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6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menu penyakit kulit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59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37D45D0" w14:textId="74E6C543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7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menu gejala penyakit kulit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17EBF06A" w14:textId="6E8C53EF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5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8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pemetaan pertanya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5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0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5172E0A8" w14:textId="2516D79C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6" w:history="1"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4.3.9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menu identifikasi penyakit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dmi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6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F21782E" w14:textId="2E79A693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7" w:history="1"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4.3.10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riwayat penyakit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admi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7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1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20C4CD0" w14:textId="277087B7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8" w:history="1"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4.3.1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Tampilan menu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dashboard</w:t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use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8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EB81B5" w14:textId="751CBD11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39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1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menu identifikasi penyakit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39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2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1DBD4CC" w14:textId="2C1EF609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40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3.13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Tampilan menu riwayat identifik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40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497F70FF" w14:textId="4D5899E4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41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4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Pengujian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41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391ECD24" w14:textId="0C28903F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42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4.1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Blackbox Testing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42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3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6DB0A422" w14:textId="4B8ACF65" w:rsidR="000F4A22" w:rsidRPr="000F4A22" w:rsidRDefault="00000000">
          <w:pPr>
            <w:pStyle w:val="TOC3"/>
            <w:tabs>
              <w:tab w:val="left" w:pos="132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43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4.2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 xml:space="preserve">Pengujian </w:t>
            </w:r>
            <w:r w:rsidR="000F4A22" w:rsidRPr="000F4A22">
              <w:rPr>
                <w:rStyle w:val="Hyperlink"/>
                <w:rFonts w:ascii="Times New Roman" w:hAnsi="Times New Roman" w:cs="Times New Roman"/>
                <w:i/>
                <w:iCs/>
                <w:noProof/>
                <w:sz w:val="24"/>
                <w:szCs w:val="24"/>
              </w:rPr>
              <w:t>User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43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4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2C95A630" w14:textId="0984581D" w:rsidR="000F4A22" w:rsidRPr="000F4A22" w:rsidRDefault="00000000">
          <w:pPr>
            <w:pStyle w:val="TOC2"/>
            <w:tabs>
              <w:tab w:val="left" w:pos="880"/>
              <w:tab w:val="right" w:leader="dot" w:pos="9350"/>
            </w:tabs>
            <w:rPr>
              <w:rFonts w:ascii="Times New Roman" w:eastAsiaTheme="minorEastAsia" w:hAnsi="Times New Roman" w:cs="Times New Roman"/>
              <w:noProof/>
              <w:sz w:val="24"/>
              <w:szCs w:val="24"/>
            </w:rPr>
          </w:pPr>
          <w:hyperlink w:anchor="_Toc109050344" w:history="1"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4.5</w:t>
            </w:r>
            <w:r w:rsidR="000F4A22" w:rsidRPr="000F4A22">
              <w:rPr>
                <w:rFonts w:ascii="Times New Roman" w:eastAsiaTheme="minorEastAsia" w:hAnsi="Times New Roman" w:cs="Times New Roman"/>
                <w:noProof/>
                <w:sz w:val="24"/>
                <w:szCs w:val="24"/>
              </w:rPr>
              <w:tab/>
            </w:r>
            <w:r w:rsidR="000F4A22" w:rsidRPr="000F4A22">
              <w:rPr>
                <w:rStyle w:val="Hyperlink"/>
                <w:rFonts w:ascii="Times New Roman" w:hAnsi="Times New Roman" w:cs="Times New Roman"/>
                <w:noProof/>
                <w:sz w:val="24"/>
                <w:szCs w:val="24"/>
              </w:rPr>
              <w:t>Evaluasi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ab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begin"/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instrText xml:space="preserve"> PAGEREF _Toc109050344 \h </w:instrTex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separate"/>
            </w:r>
            <w:r w:rsidR="0055443D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t>66</w:t>
            </w:r>
            <w:r w:rsidR="000F4A22" w:rsidRPr="000F4A22">
              <w:rPr>
                <w:rFonts w:ascii="Times New Roman" w:hAnsi="Times New Roman" w:cs="Times New Roman"/>
                <w:noProof/>
                <w:webHidden/>
                <w:sz w:val="24"/>
                <w:szCs w:val="24"/>
              </w:rPr>
              <w:fldChar w:fldCharType="end"/>
            </w:r>
          </w:hyperlink>
        </w:p>
        <w:p w14:paraId="04154068" w14:textId="4DE62471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45" w:history="1">
            <w:r w:rsidR="000F4A22" w:rsidRPr="000F4A22">
              <w:rPr>
                <w:rStyle w:val="Hyperlink"/>
                <w:b w:val="0"/>
                <w:bCs w:val="0"/>
              </w:rPr>
              <w:t>BAB V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45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67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E547567" w14:textId="477EE5F2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46" w:history="1">
            <w:r w:rsidR="000F4A22" w:rsidRPr="000F4A22">
              <w:rPr>
                <w:rStyle w:val="Hyperlink"/>
                <w:b w:val="0"/>
                <w:bCs w:val="0"/>
              </w:rPr>
              <w:t>KESIMPULAN DAN SARAN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46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67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4928BCEB" w14:textId="02A32099" w:rsidR="000F4A22" w:rsidRPr="000F4A22" w:rsidRDefault="00000000">
          <w:pPr>
            <w:pStyle w:val="TOC1"/>
            <w:rPr>
              <w:rFonts w:eastAsiaTheme="minorEastAsia"/>
              <w:b w:val="0"/>
              <w:bCs w:val="0"/>
            </w:rPr>
          </w:pPr>
          <w:hyperlink w:anchor="_Toc109050347" w:history="1">
            <w:r w:rsidR="000F4A22" w:rsidRPr="000F4A22">
              <w:rPr>
                <w:rStyle w:val="Hyperlink"/>
                <w:b w:val="0"/>
                <w:bCs w:val="0"/>
              </w:rPr>
              <w:t>DAFTAR PUSTAKA</w:t>
            </w:r>
            <w:r w:rsidR="000F4A22" w:rsidRPr="000F4A22">
              <w:rPr>
                <w:b w:val="0"/>
                <w:bCs w:val="0"/>
                <w:webHidden/>
              </w:rPr>
              <w:tab/>
            </w:r>
            <w:r w:rsidR="000F4A22" w:rsidRPr="000F4A22">
              <w:rPr>
                <w:b w:val="0"/>
                <w:bCs w:val="0"/>
                <w:webHidden/>
              </w:rPr>
              <w:fldChar w:fldCharType="begin"/>
            </w:r>
            <w:r w:rsidR="000F4A22" w:rsidRPr="000F4A22">
              <w:rPr>
                <w:b w:val="0"/>
                <w:bCs w:val="0"/>
                <w:webHidden/>
              </w:rPr>
              <w:instrText xml:space="preserve"> PAGEREF _Toc109050347 \h </w:instrText>
            </w:r>
            <w:r w:rsidR="000F4A22" w:rsidRPr="000F4A22">
              <w:rPr>
                <w:b w:val="0"/>
                <w:bCs w:val="0"/>
                <w:webHidden/>
              </w:rPr>
            </w:r>
            <w:r w:rsidR="000F4A22" w:rsidRPr="000F4A22">
              <w:rPr>
                <w:b w:val="0"/>
                <w:bCs w:val="0"/>
                <w:webHidden/>
              </w:rPr>
              <w:fldChar w:fldCharType="separate"/>
            </w:r>
            <w:r w:rsidR="0055443D">
              <w:rPr>
                <w:b w:val="0"/>
                <w:bCs w:val="0"/>
                <w:webHidden/>
              </w:rPr>
              <w:t>68</w:t>
            </w:r>
            <w:r w:rsidR="000F4A22" w:rsidRPr="000F4A22">
              <w:rPr>
                <w:b w:val="0"/>
                <w:bCs w:val="0"/>
                <w:webHidden/>
              </w:rPr>
              <w:fldChar w:fldCharType="end"/>
            </w:r>
          </w:hyperlink>
        </w:p>
        <w:p w14:paraId="37EA1328" w14:textId="3AE46EAB" w:rsidR="00951D13" w:rsidRPr="00357EC9" w:rsidRDefault="005260BD" w:rsidP="00721900">
          <w:pPr>
            <w:spacing w:line="276" w:lineRule="auto"/>
          </w:pPr>
          <w:r w:rsidRPr="000F4A22">
            <w:rPr>
              <w:rFonts w:ascii="Times New Roman" w:hAnsi="Times New Roman" w:cs="Times New Roman"/>
              <w:noProof/>
              <w:sz w:val="24"/>
              <w:szCs w:val="24"/>
            </w:rPr>
            <w:fldChar w:fldCharType="end"/>
          </w:r>
        </w:p>
      </w:sdtContent>
    </w:sdt>
    <w:p w14:paraId="2B0C94BC" w14:textId="6E85E9AD" w:rsidR="006928B7" w:rsidRDefault="006928B7" w:rsidP="00951D13"/>
    <w:p w14:paraId="22627BB9" w14:textId="185C4B53" w:rsidR="006928B7" w:rsidRDefault="006928B7" w:rsidP="00951D13"/>
    <w:p w14:paraId="27C262A1" w14:textId="50B9F0BE" w:rsidR="006928B7" w:rsidRDefault="006928B7" w:rsidP="00951D13"/>
    <w:p w14:paraId="08559B25" w14:textId="5B0F442C" w:rsidR="006928B7" w:rsidRDefault="006928B7" w:rsidP="00951D13"/>
    <w:p w14:paraId="73B73C13" w14:textId="57889AEA" w:rsidR="00094FB1" w:rsidRDefault="00094FB1" w:rsidP="00951D13"/>
    <w:p w14:paraId="2EABE025" w14:textId="480ADCC3" w:rsidR="00094FB1" w:rsidRDefault="00094FB1" w:rsidP="00951D13"/>
    <w:p w14:paraId="63C3EF18" w14:textId="4B61FAE6" w:rsidR="00094FB1" w:rsidRDefault="00094FB1" w:rsidP="00951D13"/>
    <w:p w14:paraId="08E31FE0" w14:textId="43801B0B" w:rsidR="00094FB1" w:rsidRDefault="00094FB1" w:rsidP="00951D13"/>
    <w:p w14:paraId="249A4CD0" w14:textId="441D804E" w:rsidR="00094FB1" w:rsidRDefault="00094FB1" w:rsidP="00951D13"/>
    <w:p w14:paraId="3AD00E72" w14:textId="3F457209" w:rsidR="00094FB1" w:rsidRDefault="00094FB1" w:rsidP="00951D13"/>
    <w:p w14:paraId="6634AC78" w14:textId="622266B6" w:rsidR="00094FB1" w:rsidRDefault="00094FB1" w:rsidP="00951D13"/>
    <w:p w14:paraId="5CCB4D46" w14:textId="555B6D1F" w:rsidR="00094FB1" w:rsidRDefault="00276EA6" w:rsidP="00276EA6">
      <w:pPr>
        <w:tabs>
          <w:tab w:val="left" w:pos="5736"/>
        </w:tabs>
      </w:pPr>
      <w:r>
        <w:tab/>
      </w:r>
    </w:p>
    <w:p w14:paraId="5F10EFD9" w14:textId="5C21ABD4" w:rsidR="00094FB1" w:rsidRDefault="00094FB1" w:rsidP="00951D13"/>
    <w:p w14:paraId="12C9D1F0" w14:textId="77777777" w:rsidR="000F4A22" w:rsidRPr="00951D13" w:rsidRDefault="000F4A22" w:rsidP="00951D13"/>
    <w:p w14:paraId="6CFBC38E" w14:textId="53D9D806" w:rsidR="00DF0AD8" w:rsidRDefault="000D5646" w:rsidP="00393759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8" w:name="_Toc109050273"/>
      <w:r w:rsidRPr="000D5646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DAFTAR GAMBAR</w:t>
      </w:r>
      <w:bookmarkEnd w:id="8"/>
    </w:p>
    <w:p w14:paraId="6741310C" w14:textId="77777777" w:rsidR="00BF2A8B" w:rsidRPr="00BF2A8B" w:rsidRDefault="00BF2A8B" w:rsidP="00BF2A8B"/>
    <w:p w14:paraId="1C5BDAB4" w14:textId="368D9CBF" w:rsidR="008A2568" w:rsidRPr="008A2568" w:rsidRDefault="008A2568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r w:rsidRPr="008A2568">
        <w:rPr>
          <w:rFonts w:ascii="Times New Roman" w:hAnsi="Times New Roman" w:cs="Times New Roman"/>
          <w:b w:val="0"/>
          <w:bCs w:val="0"/>
          <w:smallCaps/>
          <w:sz w:val="24"/>
          <w:szCs w:val="24"/>
        </w:rPr>
        <w:fldChar w:fldCharType="begin"/>
      </w:r>
      <w:r w:rsidRPr="008A2568">
        <w:rPr>
          <w:rFonts w:ascii="Times New Roman" w:hAnsi="Times New Roman" w:cs="Times New Roman"/>
          <w:b w:val="0"/>
          <w:bCs w:val="0"/>
          <w:smallCaps/>
          <w:sz w:val="24"/>
          <w:szCs w:val="24"/>
        </w:rPr>
        <w:instrText xml:space="preserve"> TOC \h \z \c "Gambar 2." </w:instrText>
      </w:r>
      <w:r w:rsidRPr="008A2568">
        <w:rPr>
          <w:rFonts w:ascii="Times New Roman" w:hAnsi="Times New Roman" w:cs="Times New Roman"/>
          <w:b w:val="0"/>
          <w:bCs w:val="0"/>
          <w:smallCaps/>
          <w:sz w:val="24"/>
          <w:szCs w:val="24"/>
        </w:rPr>
        <w:fldChar w:fldCharType="separate"/>
      </w:r>
      <w:hyperlink w:anchor="_Toc89780218" w:history="1">
        <w:r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2. 1 Arsitektur Sistem Pakar</w: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18 \h </w:instrTex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16</w: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0AE1E4DD" w14:textId="5C267B30" w:rsidR="008A2568" w:rsidRPr="008A2568" w:rsidRDefault="00000000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89780219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2. 2 Proses Inferensi Forward Chaining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19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17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1715B1FA" w14:textId="6373157D" w:rsidR="008A2568" w:rsidRPr="008A2568" w:rsidRDefault="00000000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89780220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2. 3 Prototyping Model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0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0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3659866F" w14:textId="1A9F0361" w:rsidR="008A2568" w:rsidRPr="008A2568" w:rsidRDefault="00000000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89780221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2. 4 Kerangka Pemikiran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1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3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EBE089F" w14:textId="03655CC3" w:rsidR="008A2568" w:rsidRPr="008A2568" w:rsidRDefault="008A2568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r w:rsidRPr="008A2568">
        <w:rPr>
          <w:rFonts w:ascii="Times New Roman" w:hAnsi="Times New Roman" w:cs="Times New Roman"/>
          <w:b w:val="0"/>
          <w:bCs w:val="0"/>
          <w:smallCaps/>
          <w:sz w:val="24"/>
          <w:szCs w:val="24"/>
        </w:rPr>
        <w:fldChar w:fldCharType="end"/>
      </w:r>
      <w:hyperlink w:anchor="_Toc89780225" w:history="1">
        <w:r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3. 1 Alur Penelitian</w: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5 \h </w:instrTex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6</w:t>
        </w:r>
        <w:r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0B5D9C33" w14:textId="568D3F70" w:rsidR="008A2568" w:rsidRPr="008A2568" w:rsidRDefault="00000000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89780226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3. 2 Pohon Keputusan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6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40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13DFB50" w14:textId="613A7FAD" w:rsidR="008A2568" w:rsidRPr="008A2568" w:rsidRDefault="00000000" w:rsidP="00EB3F4F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89780227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3. 3 Use Case User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7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41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D9BE604" w14:textId="77777777" w:rsidR="00872EB7" w:rsidRDefault="00000000" w:rsidP="00872EB7">
      <w:pPr>
        <w:pStyle w:val="TableofFigures"/>
        <w:tabs>
          <w:tab w:val="right" w:leader="dot" w:pos="9350"/>
        </w:tabs>
        <w:spacing w:line="276" w:lineRule="auto"/>
        <w:jc w:val="both"/>
        <w:rPr>
          <w:noProof/>
        </w:rPr>
      </w:pPr>
      <w:hyperlink w:anchor="_Toc89780228" w:history="1">
        <w:r w:rsidR="008A2568" w:rsidRPr="008A2568">
          <w:rPr>
            <w:rStyle w:val="Hyperlink"/>
            <w:rFonts w:ascii="Times New Roman" w:hAnsi="Times New Roman" w:cs="Times New Roman"/>
            <w:b w:val="0"/>
            <w:bCs w:val="0"/>
            <w:noProof/>
            <w:color w:val="auto"/>
            <w:sz w:val="24"/>
            <w:szCs w:val="24"/>
            <w:u w:val="none"/>
          </w:rPr>
          <w:t>Gambar 3. 4 Use Case Admin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89780228 \h </w:instrTex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AD5B51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42</w:t>
        </w:r>
        <w:r w:rsidR="008A2568" w:rsidRPr="008A2568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  <w:r w:rsidR="00872EB7">
        <w:rPr>
          <w:rFonts w:ascii="Times New Roman" w:hAnsi="Times New Roman" w:cs="Times New Roman"/>
          <w:smallCaps/>
          <w:sz w:val="24"/>
          <w:szCs w:val="24"/>
        </w:rPr>
        <w:fldChar w:fldCharType="begin"/>
      </w:r>
      <w:r w:rsidR="00872EB7">
        <w:rPr>
          <w:rFonts w:ascii="Times New Roman" w:hAnsi="Times New Roman" w:cs="Times New Roman"/>
          <w:smallCaps/>
          <w:sz w:val="24"/>
          <w:szCs w:val="24"/>
        </w:rPr>
        <w:instrText xml:space="preserve"> TOC \h \z \c "Gambar 4." </w:instrText>
      </w:r>
      <w:r w:rsidR="00872EB7">
        <w:rPr>
          <w:rFonts w:ascii="Times New Roman" w:hAnsi="Times New Roman" w:cs="Times New Roman"/>
          <w:smallCaps/>
          <w:sz w:val="24"/>
          <w:szCs w:val="24"/>
        </w:rPr>
        <w:fldChar w:fldCharType="separate"/>
      </w:r>
    </w:p>
    <w:p w14:paraId="50D3E352" w14:textId="445AF58C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2"/>
          <w:szCs w:val="22"/>
        </w:rPr>
      </w:pPr>
      <w:hyperlink w:anchor="_Toc107673177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 Pohon Keputusa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77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1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BC49FA5" w14:textId="64E8313A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78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2 Use Case user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78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2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12D7B7E" w14:textId="7B4A72EF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79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3 Use Case admi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79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2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8E78908" w14:textId="199F3A61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0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4 Tampilan awal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0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6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580E646" w14:textId="26AA7CAA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1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5 Tampilan register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1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7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1D0EFAB3" w14:textId="729C28F0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2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6 Tampilan logi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2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7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2B474C0" w14:textId="0B690F14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3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7 Tampilan menu dashboard admi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3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8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3FEFCDC8" w14:textId="68727BE1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4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8 Tampilan menu manajemen user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4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8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DB637F0" w14:textId="131B2BD0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5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9 Tampilan menu penyakit kulit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5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9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028CDA91" w14:textId="3A814FCB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6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0 Tampilan menu gejala penyakit kulit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6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59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0A9A133" w14:textId="3BA83633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7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1 Tampilan pemetaan pertanyaa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7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0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369A0808" w14:textId="45E891FC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8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2 Tampilan menu identifikasi penyakit admi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8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0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4E32F80B" w14:textId="7994C9FC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89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3 Tampilan riwayat penyakit admin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89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1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14628F5F" w14:textId="4E7F808C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90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4 Tampilan menu dashboard user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90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1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422ED08" w14:textId="25D5ADF1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91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5 Tampilan menu identifikasi penyakit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91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2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AEC0440" w14:textId="70332ED9" w:rsidR="00872EB7" w:rsidRPr="00872EB7" w:rsidRDefault="00000000" w:rsidP="00872EB7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7673192" w:history="1">
        <w:r w:rsidR="00872EB7" w:rsidRPr="00872EB7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Gambar 4. 16 Tampilan menu riwayat identifikasi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673192 \h </w:instrTex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2</w:t>
        </w:r>
        <w:r w:rsidR="00872EB7" w:rsidRPr="00872EB7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F59B450" w14:textId="6F1FAF7B" w:rsidR="00C21D12" w:rsidRDefault="00872EB7" w:rsidP="00872EB7">
      <w:pPr>
        <w:pStyle w:val="TableofFigures"/>
        <w:tabs>
          <w:tab w:val="right" w:leader="dot" w:pos="9350"/>
        </w:tabs>
        <w:spacing w:line="276" w:lineRule="auto"/>
        <w:jc w:val="both"/>
        <w:rPr>
          <w:rFonts w:ascii="Times New Roman" w:hAnsi="Times New Roman" w:cs="Times New Roman"/>
          <w:smallCaps/>
          <w:sz w:val="24"/>
          <w:szCs w:val="24"/>
        </w:rPr>
      </w:pPr>
      <w:r>
        <w:rPr>
          <w:rFonts w:ascii="Times New Roman" w:hAnsi="Times New Roman" w:cs="Times New Roman"/>
          <w:smallCaps/>
          <w:sz w:val="24"/>
          <w:szCs w:val="24"/>
        </w:rPr>
        <w:fldChar w:fldCharType="end"/>
      </w:r>
    </w:p>
    <w:p w14:paraId="394E61E4" w14:textId="0F0E3D2D" w:rsidR="00872EB7" w:rsidRDefault="00872EB7" w:rsidP="00EB3F4F">
      <w:pPr>
        <w:spacing w:line="276" w:lineRule="auto"/>
        <w:jc w:val="both"/>
        <w:rPr>
          <w:rFonts w:ascii="Times New Roman" w:hAnsi="Times New Roman" w:cs="Times New Roman"/>
          <w:smallCaps/>
          <w:sz w:val="24"/>
          <w:szCs w:val="24"/>
        </w:rPr>
      </w:pPr>
    </w:p>
    <w:p w14:paraId="304D968E" w14:textId="2F79EEB1" w:rsidR="00872EB7" w:rsidRDefault="00872EB7" w:rsidP="00EB3F4F">
      <w:pPr>
        <w:spacing w:line="276" w:lineRule="auto"/>
        <w:jc w:val="both"/>
        <w:rPr>
          <w:rFonts w:ascii="Times New Roman" w:hAnsi="Times New Roman" w:cs="Times New Roman"/>
          <w:smallCaps/>
          <w:sz w:val="24"/>
          <w:szCs w:val="24"/>
        </w:rPr>
      </w:pPr>
    </w:p>
    <w:p w14:paraId="73C6D52A" w14:textId="2DEC966F" w:rsidR="00872EB7" w:rsidRDefault="00872EB7" w:rsidP="00EB3F4F">
      <w:pPr>
        <w:spacing w:line="276" w:lineRule="auto"/>
        <w:jc w:val="both"/>
        <w:rPr>
          <w:rFonts w:ascii="Times New Roman" w:hAnsi="Times New Roman" w:cs="Times New Roman"/>
          <w:smallCaps/>
          <w:sz w:val="24"/>
          <w:szCs w:val="24"/>
        </w:rPr>
      </w:pPr>
    </w:p>
    <w:p w14:paraId="2D6B78CC" w14:textId="42853DB1" w:rsidR="00EB3F4F" w:rsidRDefault="00EB3F4F" w:rsidP="000D5646"/>
    <w:p w14:paraId="74737737" w14:textId="34F889E9" w:rsidR="00EB3F4F" w:rsidRDefault="00EB3F4F" w:rsidP="000D5646"/>
    <w:p w14:paraId="3DCF710F" w14:textId="1CA9A8EC" w:rsidR="00EB3F4F" w:rsidRDefault="00EB3F4F" w:rsidP="000D5646"/>
    <w:p w14:paraId="33C22EA4" w14:textId="5CD3C9C5" w:rsidR="00EB3F4F" w:rsidRDefault="00EB3F4F" w:rsidP="000D5646"/>
    <w:p w14:paraId="43F069F3" w14:textId="77777777" w:rsidR="00165DAC" w:rsidRDefault="00165DAC" w:rsidP="000D5646"/>
    <w:p w14:paraId="76AC4FD9" w14:textId="32DAAE83" w:rsidR="00DF0AD8" w:rsidRDefault="00E773C4" w:rsidP="00393759">
      <w:pPr>
        <w:pStyle w:val="Heading1"/>
        <w:spacing w:line="360" w:lineRule="auto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9" w:name="_Toc109050274"/>
      <w:r w:rsidRPr="00E773C4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DAFTAR TABEL</w:t>
      </w:r>
      <w:bookmarkEnd w:id="9"/>
    </w:p>
    <w:p w14:paraId="0A6593D6" w14:textId="77777777" w:rsidR="00046403" w:rsidRPr="00046403" w:rsidRDefault="00046403" w:rsidP="00046403"/>
    <w:p w14:paraId="3E7D8FDA" w14:textId="21BE70F7" w:rsidR="00D3199C" w:rsidRPr="00D3199C" w:rsidRDefault="00D3199C">
      <w:pPr>
        <w:pStyle w:val="TableofFigures"/>
        <w:tabs>
          <w:tab w:val="right" w:leader="dot" w:pos="9350"/>
        </w:tabs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r>
        <w:fldChar w:fldCharType="begin"/>
      </w:r>
      <w:r>
        <w:instrText xml:space="preserve"> TOC \h \z \c "Tabel 2." </w:instrText>
      </w:r>
      <w:r>
        <w:fldChar w:fldCharType="separate"/>
      </w:r>
      <w:hyperlink w:anchor="_Toc109412232" w:history="1">
        <w:r w:rsidRPr="00D3199C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2. 1 State of the art</w:t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9412232 \h </w:instrText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6</w:t>
        </w:r>
        <w:r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2046A9F" w14:textId="41FC021D" w:rsidR="00D3199C" w:rsidRPr="00D3199C" w:rsidRDefault="00000000">
      <w:pPr>
        <w:pStyle w:val="TableofFigures"/>
        <w:tabs>
          <w:tab w:val="right" w:leader="dot" w:pos="9350"/>
        </w:tabs>
        <w:rPr>
          <w:rFonts w:ascii="Times New Roman" w:eastAsiaTheme="minorEastAsia" w:hAnsi="Times New Roman" w:cs="Times New Roman"/>
          <w:b w:val="0"/>
          <w:bCs w:val="0"/>
          <w:noProof/>
          <w:sz w:val="28"/>
          <w:szCs w:val="28"/>
        </w:rPr>
      </w:pPr>
      <w:hyperlink w:anchor="_Toc109412233" w:history="1">
        <w:r w:rsidR="00D3199C" w:rsidRPr="00D3199C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2. 2 Simbol - simbol Use Case Diagram</w: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9412233 \h </w:instrTex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17</w: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9B58354" w14:textId="277E5A73" w:rsidR="00046403" w:rsidRPr="00D3199C" w:rsidRDefault="00000000" w:rsidP="00A542C1">
      <w:pPr>
        <w:pStyle w:val="TableofFigures"/>
        <w:tabs>
          <w:tab w:val="right" w:leader="dot" w:pos="9350"/>
        </w:tabs>
        <w:ind w:left="0" w:firstLine="0"/>
      </w:pPr>
      <w:hyperlink w:anchor="_Toc109412234" w:history="1">
        <w:r w:rsidR="00D3199C" w:rsidRPr="00D3199C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2. 3 Simbol - simbol Activity Diagram</w: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9412234 \h </w:instrTex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17</w:t>
        </w:r>
        <w:r w:rsidR="00D3199C" w:rsidRPr="00D3199C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  <w:r w:rsidR="00D3199C">
        <w:fldChar w:fldCharType="end"/>
      </w:r>
    </w:p>
    <w:p w14:paraId="737C119E" w14:textId="77777777" w:rsidR="00046403" w:rsidRPr="00EE4366" w:rsidRDefault="00046403" w:rsidP="00046403">
      <w:pPr>
        <w:pStyle w:val="TableofFigures"/>
        <w:tabs>
          <w:tab w:val="right" w:leader="dot" w:pos="9350"/>
        </w:tabs>
        <w:spacing w:line="276" w:lineRule="auto"/>
        <w:ind w:left="0" w:firstLine="0"/>
        <w:jc w:val="both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r w:rsidRPr="00EE4366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begin"/>
      </w:r>
      <w:r w:rsidRPr="00EE4366">
        <w:rPr>
          <w:rFonts w:ascii="Times New Roman" w:hAnsi="Times New Roman" w:cs="Times New Roman"/>
          <w:b w:val="0"/>
          <w:bCs w:val="0"/>
          <w:sz w:val="24"/>
          <w:szCs w:val="24"/>
        </w:rPr>
        <w:instrText xml:space="preserve"> TOC \h \z \c "Tabel 3." </w:instrText>
      </w:r>
      <w:r w:rsidRPr="00EE4366">
        <w:rPr>
          <w:rFonts w:ascii="Times New Roman" w:hAnsi="Times New Roman" w:cs="Times New Roman"/>
          <w:b w:val="0"/>
          <w:bCs w:val="0"/>
          <w:sz w:val="24"/>
          <w:szCs w:val="24"/>
        </w:rPr>
        <w:fldChar w:fldCharType="separate"/>
      </w:r>
      <w:hyperlink w:anchor="_Toc107432332" w:history="1">
        <w:r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 Tabel Perangkat Lunak</w:t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2 \h </w:instrText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3</w:t>
        </w:r>
        <w:r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9BCCE02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ind w:left="0" w:firstLine="0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3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2 Tabel Perangkat Keras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3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3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B382D6B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4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3 Jenis Penyakit Kulit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4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6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1533441B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5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4 Gejala Penyakit Kulit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5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27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AC8784D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6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5 Tabel Keputusa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6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0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7BC2087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7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6 Tabel Keputusa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7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1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738ACF0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8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7 Tabel Keputusa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8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2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44F617B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39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8 Tabel Keputusa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39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3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045B93EA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40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9 Tabel Keputusa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0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4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48461E85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41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0 Aturan Relasi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1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5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450DBC18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42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1 Activity diagram login user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2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9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3AF5AE26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43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2 Activity diagram login admin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3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39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E26C1F1" w14:textId="77777777" w:rsidR="00046403" w:rsidRPr="00EE4366" w:rsidRDefault="00000000" w:rsidP="00046403">
      <w:pPr>
        <w:pStyle w:val="TableofFigures"/>
        <w:tabs>
          <w:tab w:val="right" w:leader="dot" w:pos="9350"/>
        </w:tabs>
        <w:spacing w:line="276" w:lineRule="auto"/>
        <w:rPr>
          <w:rFonts w:ascii="Times New Roman" w:eastAsiaTheme="minorEastAsia" w:hAnsi="Times New Roman" w:cs="Times New Roman"/>
          <w:b w:val="0"/>
          <w:bCs w:val="0"/>
          <w:noProof/>
          <w:sz w:val="24"/>
          <w:szCs w:val="24"/>
        </w:rPr>
      </w:pPr>
      <w:hyperlink w:anchor="_Toc107432344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3 Activity diagram identifikasi penyakit kulit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4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40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FEB2819" w14:textId="77777777" w:rsidR="00046403" w:rsidRPr="0083308C" w:rsidRDefault="00000000" w:rsidP="00046403">
      <w:pPr>
        <w:pStyle w:val="TableofFigures"/>
        <w:tabs>
          <w:tab w:val="right" w:leader="dot" w:pos="9350"/>
        </w:tabs>
        <w:spacing w:line="276" w:lineRule="auto"/>
        <w:ind w:left="0" w:firstLine="0"/>
        <w:rPr>
          <w:rFonts w:ascii="Times New Roman" w:hAnsi="Times New Roman" w:cs="Times New Roman"/>
          <w:b w:val="0"/>
          <w:bCs w:val="0"/>
          <w:noProof/>
          <w:sz w:val="24"/>
          <w:szCs w:val="24"/>
        </w:rPr>
      </w:pPr>
      <w:hyperlink w:anchor="_Toc107432345" w:history="1">
        <w:r w:rsidR="00046403" w:rsidRPr="00EE436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3. 14 Activity diagram edit data penyakit kulit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ab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instrText xml:space="preserve"> PAGEREF _Toc107432345 \h </w:instrTex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t>40</w:t>
        </w:r>
        <w:r w:rsidR="00046403" w:rsidRPr="00EE4366">
          <w:rPr>
            <w:rFonts w:ascii="Times New Roman" w:hAnsi="Times New Roman" w:cs="Times New Roman"/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  <w:r w:rsidR="00046403">
        <w:fldChar w:fldCharType="begin"/>
      </w:r>
      <w:r w:rsidR="00046403">
        <w:instrText xml:space="preserve"> TOC \h \z \c "Tabel 4." </w:instrText>
      </w:r>
      <w:r w:rsidR="00046403">
        <w:fldChar w:fldCharType="separate"/>
      </w:r>
    </w:p>
    <w:p w14:paraId="6B6E1023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1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 Tabel Penyakit Kul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1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2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86DEC5F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2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2 Tabel Gejala Penyak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2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3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C11FAD0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3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3 Tabel Keputus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3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5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48CFD29B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4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4 Tabel Keputus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4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7CF645D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5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5 Tabel Keputus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5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7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1A4A3EBF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6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6 Tabel Keputus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6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8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D55DBA3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7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7 Tabel Keputus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7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49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1D7C32C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8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8 Aturan Relasi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8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0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D674959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49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9 Activity Diagram login user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49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3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E75B76B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0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0 Activity Diagram login admi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0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3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50A66C6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1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1 Activity diagram identifikasi penyakit kul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1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4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B15B124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2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2 Activity diagram ubah data penyakit kul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2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5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A398B8A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3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3 Tabel Penyak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3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5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3CAB28B1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4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4 Tabel Gejala Penyak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4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5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0D44D5F0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5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5 Tabel Pertanyaan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5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5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24CFFE2E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6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6 Tabel Pertanyaan Detail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6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A56E1B5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7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7 Tabel User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7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21DC308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8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8 Tabel Rule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8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ACFE16C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59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19 Tabel Rule Penyakit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59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407CC11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60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20 Tabel Identifikasi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60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6A2C8E3A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61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21 Tabel Identifikasi Detail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61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56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4A593032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62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22 Blackbox Testing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62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63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5A9AC1EF" w14:textId="77777777" w:rsidR="00046403" w:rsidRPr="005B1186" w:rsidRDefault="00000000" w:rsidP="00046403">
      <w:pPr>
        <w:pStyle w:val="TableofFigures"/>
        <w:tabs>
          <w:tab w:val="right" w:leader="dot" w:pos="9350"/>
        </w:tabs>
        <w:rPr>
          <w:rFonts w:eastAsiaTheme="minorEastAsia" w:cstheme="minorBidi"/>
          <w:b w:val="0"/>
          <w:bCs w:val="0"/>
          <w:noProof/>
          <w:sz w:val="28"/>
          <w:szCs w:val="28"/>
        </w:rPr>
      </w:pPr>
      <w:hyperlink w:anchor="_Toc109307363" w:history="1">
        <w:r w:rsidR="00046403" w:rsidRPr="005B1186">
          <w:rPr>
            <w:rStyle w:val="Hyperlink"/>
            <w:rFonts w:ascii="Times New Roman" w:hAnsi="Times New Roman" w:cs="Times New Roman"/>
            <w:b w:val="0"/>
            <w:bCs w:val="0"/>
            <w:noProof/>
            <w:sz w:val="24"/>
            <w:szCs w:val="24"/>
          </w:rPr>
          <w:t>Tabel 4. 23 Tabel Pengujian User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ab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begin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instrText xml:space="preserve"> PAGEREF _Toc109307363 \h </w:instrTex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separate"/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t>64</w:t>
        </w:r>
        <w:r w:rsidR="00046403" w:rsidRPr="005B1186">
          <w:rPr>
            <w:b w:val="0"/>
            <w:bCs w:val="0"/>
            <w:noProof/>
            <w:webHidden/>
            <w:sz w:val="24"/>
            <w:szCs w:val="24"/>
          </w:rPr>
          <w:fldChar w:fldCharType="end"/>
        </w:r>
      </w:hyperlink>
    </w:p>
    <w:p w14:paraId="7E0ECA82" w14:textId="77777777" w:rsidR="00046403" w:rsidRPr="00613AB9" w:rsidRDefault="00046403" w:rsidP="00046403">
      <w:r>
        <w:fldChar w:fldCharType="end"/>
      </w:r>
    </w:p>
    <w:p w14:paraId="378EF625" w14:textId="187BD185" w:rsidR="00275609" w:rsidRPr="00E131B6" w:rsidRDefault="00046403" w:rsidP="00046403">
      <w:pPr>
        <w:tabs>
          <w:tab w:val="right" w:pos="9360"/>
        </w:tabs>
        <w:sectPr w:rsidR="00275609" w:rsidRPr="00E131B6" w:rsidSect="00122409">
          <w:pgSz w:w="12240" w:h="15840"/>
          <w:pgMar w:top="1440" w:right="1440" w:bottom="1440" w:left="1440" w:header="720" w:footer="720" w:gutter="0"/>
          <w:pgNumType w:fmt="lowerRoman" w:start="1"/>
          <w:cols w:space="720"/>
          <w:docGrid w:linePitch="360"/>
        </w:sectPr>
      </w:pPr>
      <w:r w:rsidRPr="00EE4366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p w14:paraId="394BE4E6" w14:textId="77777777" w:rsidR="00325393" w:rsidRDefault="00325393" w:rsidP="00540691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  <w:sectPr w:rsidR="00325393" w:rsidSect="00765393">
          <w:headerReference w:type="default" r:id="rId12"/>
          <w:footerReference w:type="default" r:id="rId13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  <w:bookmarkStart w:id="10" w:name="_Toc86410390"/>
      <w:bookmarkStart w:id="11" w:name="_Toc86412836"/>
      <w:bookmarkStart w:id="12" w:name="_Toc88119750"/>
    </w:p>
    <w:p w14:paraId="1DAD1281" w14:textId="15996888" w:rsidR="00DE45B6" w:rsidRPr="00540691" w:rsidRDefault="00764E9D" w:rsidP="00540691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3" w:name="_Toc88748177"/>
      <w:bookmarkStart w:id="14" w:name="_Toc109050275"/>
      <w:r w:rsidRPr="00540691">
        <w:rPr>
          <w:rFonts w:ascii="Times New Roman" w:hAnsi="Times New Roman" w:cs="Times New Roman"/>
          <w:b/>
          <w:bCs/>
          <w:color w:val="auto"/>
          <w:sz w:val="28"/>
          <w:szCs w:val="28"/>
        </w:rPr>
        <w:t>BAB I</w:t>
      </w:r>
      <w:bookmarkEnd w:id="10"/>
      <w:bookmarkEnd w:id="11"/>
      <w:bookmarkEnd w:id="12"/>
      <w:bookmarkEnd w:id="13"/>
      <w:bookmarkEnd w:id="14"/>
    </w:p>
    <w:p w14:paraId="4CB110B6" w14:textId="1289E68F" w:rsidR="00A62F46" w:rsidRPr="00540691" w:rsidRDefault="00764E9D" w:rsidP="00540691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5" w:name="_Toc86410391"/>
      <w:bookmarkStart w:id="16" w:name="_Toc86412837"/>
      <w:bookmarkStart w:id="17" w:name="_Toc88119751"/>
      <w:bookmarkStart w:id="18" w:name="_Toc88748178"/>
      <w:bookmarkStart w:id="19" w:name="_Toc109050276"/>
      <w:r w:rsidRPr="00540691">
        <w:rPr>
          <w:rFonts w:ascii="Times New Roman" w:hAnsi="Times New Roman" w:cs="Times New Roman"/>
          <w:b/>
          <w:bCs/>
          <w:color w:val="auto"/>
          <w:sz w:val="28"/>
          <w:szCs w:val="28"/>
        </w:rPr>
        <w:t>PENDAHULUAN</w:t>
      </w:r>
      <w:bookmarkEnd w:id="15"/>
      <w:bookmarkEnd w:id="16"/>
      <w:bookmarkEnd w:id="17"/>
      <w:bookmarkEnd w:id="18"/>
      <w:bookmarkEnd w:id="19"/>
    </w:p>
    <w:p w14:paraId="43A519EF" w14:textId="2ADC9FB0" w:rsidR="00A62F46" w:rsidRDefault="00A62F46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6CE6F834" w14:textId="77777777" w:rsidR="00D6563A" w:rsidRDefault="00D6563A" w:rsidP="00764E9D">
      <w:pPr>
        <w:jc w:val="center"/>
        <w:rPr>
          <w:rFonts w:ascii="Times New Roman" w:hAnsi="Times New Roman" w:cs="Times New Roman"/>
          <w:b/>
          <w:bCs/>
          <w:sz w:val="28"/>
          <w:szCs w:val="28"/>
        </w:rPr>
      </w:pPr>
    </w:p>
    <w:p w14:paraId="2058D2DE" w14:textId="7135207A" w:rsidR="00BB5327" w:rsidRPr="00540691" w:rsidRDefault="00540691" w:rsidP="00540691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0" w:name="_Toc88748179"/>
      <w:bookmarkStart w:id="21" w:name="_Toc109050277"/>
      <w:bookmarkStart w:id="22" w:name="_Toc86410392"/>
      <w:bookmarkStart w:id="23" w:name="_Toc86412838"/>
      <w:bookmarkStart w:id="24" w:name="_Toc88119752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1.1 </w:t>
      </w:r>
      <w:r w:rsidR="00A62F46" w:rsidRPr="00540691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Latar </w:t>
      </w:r>
      <w:proofErr w:type="spellStart"/>
      <w:r w:rsidR="00A62F46" w:rsidRPr="00540691">
        <w:rPr>
          <w:rFonts w:ascii="Times New Roman" w:hAnsi="Times New Roman" w:cs="Times New Roman"/>
          <w:b/>
          <w:bCs/>
          <w:color w:val="auto"/>
          <w:sz w:val="24"/>
          <w:szCs w:val="24"/>
        </w:rPr>
        <w:t>Belakang</w:t>
      </w:r>
      <w:bookmarkEnd w:id="20"/>
      <w:bookmarkEnd w:id="21"/>
      <w:proofErr w:type="spellEnd"/>
      <w:r w:rsidR="00A62F46" w:rsidRPr="00540691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bookmarkEnd w:id="22"/>
      <w:bookmarkEnd w:id="23"/>
      <w:bookmarkEnd w:id="24"/>
    </w:p>
    <w:p w14:paraId="6D74D5D9" w14:textId="7DB424AB" w:rsidR="00C62834" w:rsidRDefault="00C62834" w:rsidP="00540691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li</w:t>
      </w:r>
      <w:r w:rsidR="005D7471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="005D747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7471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0936E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gan </w:t>
      </w:r>
      <w:r w:rsidR="00B239A6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lu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D51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A51D5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1D5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0708F">
        <w:rPr>
          <w:rFonts w:ascii="Times New Roman" w:hAnsi="Times New Roman" w:cs="Times New Roman"/>
          <w:sz w:val="24"/>
          <w:szCs w:val="24"/>
        </w:rPr>
        <w:t>Fungsi</w:t>
      </w:r>
      <w:proofErr w:type="spellEnd"/>
      <w:r w:rsidR="007642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42E7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7642E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47DF"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lind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n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s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D02CE"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243D0E">
        <w:rPr>
          <w:rFonts w:ascii="Times New Roman" w:hAnsi="Times New Roman" w:cs="Times New Roman"/>
          <w:sz w:val="24"/>
          <w:szCs w:val="24"/>
        </w:rPr>
        <w:t>lap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3763">
        <w:rPr>
          <w:rFonts w:ascii="Times New Roman" w:hAnsi="Times New Roman" w:cs="Times New Roman"/>
          <w:sz w:val="24"/>
          <w:szCs w:val="24"/>
        </w:rPr>
        <w:t>tub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CB0DC1">
        <w:rPr>
          <w:rFonts w:ascii="Times New Roman" w:hAnsi="Times New Roman" w:cs="Times New Roman"/>
          <w:sz w:val="24"/>
          <w:szCs w:val="24"/>
        </w:rPr>
        <w:t>mbungk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g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to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ulang</w:t>
      </w:r>
      <w:proofErr w:type="spellEnd"/>
      <w:r w:rsidR="00AA4FB1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2007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FA6655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909884227"/>
          <w:citation/>
        </w:sdtPr>
        <w:sdtContent>
          <w:r w:rsidR="00FA665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FA6655">
            <w:rPr>
              <w:rFonts w:ascii="Times New Roman" w:hAnsi="Times New Roman" w:cs="Times New Roman"/>
              <w:sz w:val="24"/>
              <w:szCs w:val="24"/>
            </w:rPr>
            <w:instrText xml:space="preserve"> CITATION Fit18 \l 1033 </w:instrText>
          </w:r>
          <w:r w:rsidR="00FA665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Fitria, Lestari, &amp; Diantoro, 2018)</w:t>
          </w:r>
          <w:r w:rsidR="00FA6655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FA6655">
        <w:rPr>
          <w:rFonts w:ascii="Times New Roman" w:hAnsi="Times New Roman" w:cs="Times New Roman"/>
          <w:sz w:val="24"/>
          <w:szCs w:val="24"/>
        </w:rPr>
        <w:t>.</w:t>
      </w:r>
      <w:r w:rsidR="00CB2646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0D416721" w14:textId="10DB0209" w:rsidR="000F296C" w:rsidRDefault="00E9696F" w:rsidP="00B7454D">
      <w:pPr>
        <w:pStyle w:val="ListParagraph"/>
        <w:spacing w:before="240"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g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94D99">
        <w:rPr>
          <w:rFonts w:ascii="Times New Roman" w:hAnsi="Times New Roman" w:cs="Times New Roman"/>
          <w:sz w:val="24"/>
          <w:szCs w:val="24"/>
        </w:rPr>
        <w:t>pat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</w:t>
      </w:r>
      <w:r w:rsidR="00DF528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jaga</w:t>
      </w:r>
      <w:r w:rsidR="005E54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E54FB">
        <w:rPr>
          <w:rFonts w:ascii="Times New Roman" w:hAnsi="Times New Roman" w:cs="Times New Roman"/>
          <w:sz w:val="24"/>
          <w:szCs w:val="24"/>
        </w:rPr>
        <w:t>kebersi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210B4F">
        <w:rPr>
          <w:rFonts w:ascii="Times New Roman" w:hAnsi="Times New Roman" w:cs="Times New Roman"/>
          <w:sz w:val="24"/>
          <w:szCs w:val="24"/>
        </w:rPr>
        <w:t xml:space="preserve">Sering </w:t>
      </w:r>
      <w:r w:rsidR="00DB6F0C">
        <w:rPr>
          <w:rFonts w:ascii="Times New Roman" w:hAnsi="Times New Roman" w:cs="Times New Roman"/>
          <w:sz w:val="24"/>
          <w:szCs w:val="24"/>
        </w:rPr>
        <w:t xml:space="preserve">kali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ditemui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541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cenderung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mengabaikan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menganggap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bukan</w:t>
      </w:r>
      <w:r w:rsidR="004F02DC">
        <w:rPr>
          <w:rFonts w:ascii="Times New Roman" w:hAnsi="Times New Roman" w:cs="Times New Roman"/>
          <w:sz w:val="24"/>
          <w:szCs w:val="24"/>
        </w:rPr>
        <w:t>lah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parah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689337010"/>
          <w:citation/>
        </w:sdtPr>
        <w:sdtContent>
          <w:r w:rsidR="0042175F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42175F">
            <w:rPr>
              <w:rFonts w:ascii="Times New Roman" w:hAnsi="Times New Roman" w:cs="Times New Roman"/>
              <w:sz w:val="24"/>
              <w:szCs w:val="24"/>
            </w:rPr>
            <w:instrText xml:space="preserve"> CITATION Piu21 \l 1033 </w:instrText>
          </w:r>
          <w:r w:rsidR="0042175F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Piu, Ruktiari, Aini, &amp; Hasmin, 2021)</w:t>
          </w:r>
          <w:r w:rsidR="0042175F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F512AC">
        <w:rPr>
          <w:rFonts w:ascii="Times New Roman" w:hAnsi="Times New Roman" w:cs="Times New Roman"/>
          <w:sz w:val="24"/>
          <w:szCs w:val="24"/>
        </w:rPr>
        <w:t>.</w:t>
      </w:r>
      <w:r w:rsidR="000564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564E8">
        <w:rPr>
          <w:rFonts w:ascii="Times New Roman" w:hAnsi="Times New Roman" w:cs="Times New Roman"/>
          <w:sz w:val="24"/>
          <w:szCs w:val="24"/>
        </w:rPr>
        <w:t>Kenyataanya</w:t>
      </w:r>
      <w:proofErr w:type="spellEnd"/>
      <w:r w:rsidR="00140CA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40CAC">
        <w:rPr>
          <w:rFonts w:ascii="Times New Roman" w:hAnsi="Times New Roman" w:cs="Times New Roman"/>
          <w:sz w:val="24"/>
          <w:szCs w:val="24"/>
        </w:rPr>
        <w:t>j</w:t>
      </w:r>
      <w:r w:rsidR="00210B4F">
        <w:rPr>
          <w:rFonts w:ascii="Times New Roman" w:hAnsi="Times New Roman" w:cs="Times New Roman"/>
          <w:sz w:val="24"/>
          <w:szCs w:val="24"/>
        </w:rPr>
        <w:t>ik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ditangani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rius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5045">
        <w:rPr>
          <w:rFonts w:ascii="Times New Roman" w:hAnsi="Times New Roman" w:cs="Times New Roman"/>
          <w:sz w:val="24"/>
          <w:szCs w:val="24"/>
        </w:rPr>
        <w:t>berdampak</w:t>
      </w:r>
      <w:proofErr w:type="spellEnd"/>
      <w:r w:rsidR="008E50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5045">
        <w:rPr>
          <w:rFonts w:ascii="Times New Roman" w:hAnsi="Times New Roman" w:cs="Times New Roman"/>
          <w:sz w:val="24"/>
          <w:szCs w:val="24"/>
        </w:rPr>
        <w:t>buruk</w:t>
      </w:r>
      <w:proofErr w:type="spellEnd"/>
      <w:r w:rsidR="008E50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5045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8E50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68EC">
        <w:rPr>
          <w:rFonts w:ascii="Times New Roman" w:hAnsi="Times New Roman" w:cs="Times New Roman"/>
          <w:sz w:val="24"/>
          <w:szCs w:val="24"/>
        </w:rPr>
        <w:t>k</w:t>
      </w:r>
      <w:r w:rsidR="008E5045">
        <w:rPr>
          <w:rFonts w:ascii="Times New Roman" w:hAnsi="Times New Roman" w:cs="Times New Roman"/>
          <w:sz w:val="24"/>
          <w:szCs w:val="24"/>
        </w:rPr>
        <w:t>esehatan</w:t>
      </w:r>
      <w:proofErr w:type="spellEnd"/>
      <w:r w:rsidR="008E50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504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>.</w:t>
      </w:r>
      <w:r w:rsidR="007D58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3DC">
        <w:rPr>
          <w:rFonts w:ascii="Times New Roman" w:hAnsi="Times New Roman" w:cs="Times New Roman"/>
          <w:sz w:val="24"/>
          <w:szCs w:val="24"/>
        </w:rPr>
        <w:t>Padahal</w:t>
      </w:r>
      <w:proofErr w:type="spellEnd"/>
      <w:r w:rsidR="00EC63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2CA8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52C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menyerang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siapapun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usia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83">
        <w:rPr>
          <w:rFonts w:ascii="Times New Roman" w:hAnsi="Times New Roman" w:cs="Times New Roman"/>
          <w:sz w:val="24"/>
          <w:szCs w:val="24"/>
        </w:rPr>
        <w:t>berapapun</w:t>
      </w:r>
      <w:proofErr w:type="spellEnd"/>
      <w:r w:rsidR="004E6983">
        <w:rPr>
          <w:rFonts w:ascii="Times New Roman" w:hAnsi="Times New Roman" w:cs="Times New Roman"/>
          <w:sz w:val="24"/>
          <w:szCs w:val="24"/>
        </w:rPr>
        <w:t xml:space="preserve">. </w:t>
      </w:r>
      <w:r w:rsidR="00210B4F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pendidikan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baikny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di</w:t>
      </w:r>
      <w:r w:rsidR="000100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jak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dini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tercipta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kebiasaan</w:t>
      </w:r>
      <w:proofErr w:type="spellEnd"/>
      <w:r w:rsidR="00210B4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10B4F">
        <w:rPr>
          <w:rFonts w:ascii="Times New Roman" w:hAnsi="Times New Roman" w:cs="Times New Roman"/>
          <w:sz w:val="24"/>
          <w:szCs w:val="24"/>
        </w:rPr>
        <w:t>bai</w:t>
      </w:r>
      <w:r w:rsidR="00914316">
        <w:rPr>
          <w:rFonts w:ascii="Times New Roman" w:hAnsi="Times New Roman" w:cs="Times New Roman"/>
          <w:sz w:val="24"/>
          <w:szCs w:val="24"/>
        </w:rPr>
        <w:t>k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263225676"/>
          <w:citation/>
        </w:sdtPr>
        <w:sdtContent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9E7B52">
            <w:rPr>
              <w:rFonts w:ascii="Times New Roman" w:hAnsi="Times New Roman" w:cs="Times New Roman"/>
              <w:sz w:val="24"/>
              <w:szCs w:val="24"/>
            </w:rPr>
            <w:instrText xml:space="preserve"> CITATION Sas20 \l 1033 </w:instrText>
          </w:r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asmita, M.Kom, 2020)</w:t>
          </w:r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C5494A">
        <w:rPr>
          <w:rFonts w:ascii="Times New Roman" w:hAnsi="Times New Roman" w:cs="Times New Roman"/>
          <w:sz w:val="24"/>
          <w:szCs w:val="24"/>
        </w:rPr>
        <w:t>.</w:t>
      </w:r>
      <w:r w:rsidR="009E7B52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717FDA48" w14:textId="347DD124" w:rsidR="00E86596" w:rsidRDefault="003C045A" w:rsidP="00A54B1F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 w:rsidR="009001DC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E423C">
        <w:rPr>
          <w:rFonts w:ascii="Times New Roman" w:hAnsi="Times New Roman" w:cs="Times New Roman"/>
          <w:sz w:val="24"/>
          <w:szCs w:val="24"/>
        </w:rPr>
        <w:t>U</w:t>
      </w:r>
      <w:r w:rsidR="00F733E4">
        <w:rPr>
          <w:rFonts w:ascii="Times New Roman" w:hAnsi="Times New Roman" w:cs="Times New Roman"/>
          <w:sz w:val="24"/>
          <w:szCs w:val="24"/>
        </w:rPr>
        <w:t>mum</w:t>
      </w:r>
      <w:r w:rsidR="00BE423C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0F29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406BD">
        <w:rPr>
          <w:rFonts w:ascii="Times New Roman" w:hAnsi="Times New Roman" w:cs="Times New Roman"/>
          <w:sz w:val="24"/>
          <w:szCs w:val="24"/>
        </w:rPr>
        <w:t>p</w:t>
      </w:r>
      <w:r w:rsidR="000E591A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="000E59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E591A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0E59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 w:rsidR="00F66339">
        <w:rPr>
          <w:rFonts w:ascii="Times New Roman" w:hAnsi="Times New Roman" w:cs="Times New Roman"/>
          <w:sz w:val="24"/>
          <w:szCs w:val="24"/>
        </w:rPr>
        <w:t xml:space="preserve">, virus, </w:t>
      </w:r>
      <w:proofErr w:type="spellStart"/>
      <w:r w:rsidR="005C2D03">
        <w:rPr>
          <w:rFonts w:ascii="Times New Roman" w:hAnsi="Times New Roman" w:cs="Times New Roman"/>
          <w:sz w:val="24"/>
          <w:szCs w:val="24"/>
        </w:rPr>
        <w:t>parasit</w:t>
      </w:r>
      <w:proofErr w:type="spellEnd"/>
      <w:r w:rsidR="005C2D03">
        <w:rPr>
          <w:rFonts w:ascii="Times New Roman" w:hAnsi="Times New Roman" w:cs="Times New Roman"/>
          <w:sz w:val="24"/>
          <w:szCs w:val="24"/>
        </w:rPr>
        <w:t>,</w:t>
      </w:r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r w:rsidR="00253FD3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F66339">
        <w:rPr>
          <w:rFonts w:ascii="Times New Roman" w:hAnsi="Times New Roman" w:cs="Times New Roman"/>
          <w:sz w:val="24"/>
          <w:szCs w:val="24"/>
        </w:rPr>
        <w:t>alergi</w:t>
      </w:r>
      <w:proofErr w:type="spellEnd"/>
      <w:r w:rsidR="008C0E62">
        <w:rPr>
          <w:rFonts w:ascii="Times New Roman" w:hAnsi="Times New Roman" w:cs="Times New Roman"/>
          <w:sz w:val="24"/>
          <w:szCs w:val="24"/>
        </w:rPr>
        <w:t>,</w:t>
      </w:r>
      <w:r w:rsidR="004336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33645">
        <w:rPr>
          <w:rFonts w:ascii="Times New Roman" w:hAnsi="Times New Roman" w:cs="Times New Roman"/>
          <w:sz w:val="24"/>
          <w:szCs w:val="24"/>
        </w:rPr>
        <w:t>dll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2053652266"/>
          <w:citation/>
        </w:sdtPr>
        <w:sdtContent>
          <w:r w:rsidR="00EA6868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EA6868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EA6868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EA6868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8C43B8">
        <w:rPr>
          <w:rFonts w:ascii="Times New Roman" w:hAnsi="Times New Roman" w:cs="Times New Roman"/>
          <w:sz w:val="24"/>
          <w:szCs w:val="24"/>
        </w:rPr>
        <w:t>.</w:t>
      </w:r>
      <w:r w:rsidR="00A53AC1">
        <w:rPr>
          <w:rFonts w:ascii="Times New Roman" w:hAnsi="Times New Roman" w:cs="Times New Roman"/>
          <w:sz w:val="24"/>
          <w:szCs w:val="24"/>
        </w:rPr>
        <w:t xml:space="preserve"> </w:t>
      </w:r>
      <w:r w:rsidR="00702208">
        <w:rPr>
          <w:rFonts w:ascii="Times New Roman" w:hAnsi="Times New Roman" w:cs="Times New Roman"/>
          <w:sz w:val="24"/>
          <w:szCs w:val="24"/>
        </w:rPr>
        <w:t xml:space="preserve">Diagnosis </w:t>
      </w:r>
      <w:proofErr w:type="spellStart"/>
      <w:r w:rsidR="0070220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70220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2208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702208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kompleks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tentu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penyakitny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r w:rsidR="000A320D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perlu</w:t>
      </w:r>
      <w:r w:rsidR="000A320D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bidang</w:t>
      </w:r>
      <w:proofErr w:type="spellEnd"/>
      <w:r w:rsidR="00E17DD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17DDC">
        <w:rPr>
          <w:rFonts w:ascii="Times New Roman" w:hAnsi="Times New Roman" w:cs="Times New Roman"/>
          <w:sz w:val="24"/>
          <w:szCs w:val="24"/>
        </w:rPr>
        <w:t>dermatologi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494923422"/>
          <w:citation/>
        </w:sdtPr>
        <w:sdtContent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9E7B52">
            <w:rPr>
              <w:rFonts w:ascii="Times New Roman" w:hAnsi="Times New Roman" w:cs="Times New Roman"/>
              <w:sz w:val="24"/>
              <w:szCs w:val="24"/>
            </w:rPr>
            <w:instrText xml:space="preserve"> CITATION Nas08 \l 1033 </w:instrText>
          </w:r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Naser &amp; Akkila, 2008)</w:t>
          </w:r>
          <w:r w:rsidR="009E7B5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E17DDC">
        <w:rPr>
          <w:rFonts w:ascii="Times New Roman" w:hAnsi="Times New Roman" w:cs="Times New Roman"/>
          <w:sz w:val="24"/>
          <w:szCs w:val="24"/>
        </w:rPr>
        <w:t xml:space="preserve">. </w:t>
      </w:r>
      <w:r w:rsidR="00724F5F">
        <w:rPr>
          <w:rFonts w:ascii="Times New Roman" w:hAnsi="Times New Roman" w:cs="Times New Roman"/>
          <w:sz w:val="24"/>
          <w:szCs w:val="24"/>
        </w:rPr>
        <w:t xml:space="preserve">Tidak </w:t>
      </w:r>
      <w:proofErr w:type="spellStart"/>
      <w:r w:rsidR="00724F5F">
        <w:rPr>
          <w:rFonts w:ascii="Times New Roman" w:hAnsi="Times New Roman" w:cs="Times New Roman"/>
          <w:sz w:val="24"/>
          <w:szCs w:val="24"/>
        </w:rPr>
        <w:t>sedikit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BAD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8E3BAD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BAD">
        <w:rPr>
          <w:rFonts w:ascii="Times New Roman" w:hAnsi="Times New Roman" w:cs="Times New Roman"/>
          <w:sz w:val="24"/>
          <w:szCs w:val="24"/>
        </w:rPr>
        <w:t>me</w:t>
      </w:r>
      <w:r w:rsidR="00107A20">
        <w:rPr>
          <w:rFonts w:ascii="Times New Roman" w:hAnsi="Times New Roman" w:cs="Times New Roman"/>
          <w:sz w:val="24"/>
          <w:szCs w:val="24"/>
        </w:rPr>
        <w:t>ngenali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5690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4E56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BA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BA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8E3BA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73A7F">
        <w:rPr>
          <w:rFonts w:ascii="Times New Roman" w:hAnsi="Times New Roman" w:cs="Times New Roman"/>
          <w:sz w:val="24"/>
          <w:szCs w:val="24"/>
        </w:rPr>
        <w:t>pernah</w:t>
      </w:r>
      <w:proofErr w:type="spellEnd"/>
      <w:r w:rsidR="00673A7F">
        <w:rPr>
          <w:rFonts w:ascii="Times New Roman" w:hAnsi="Times New Roman" w:cs="Times New Roman"/>
          <w:sz w:val="24"/>
          <w:szCs w:val="24"/>
        </w:rPr>
        <w:t xml:space="preserve"> di</w:t>
      </w:r>
      <w:r w:rsidR="00F663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73A7F">
        <w:rPr>
          <w:rFonts w:ascii="Times New Roman" w:hAnsi="Times New Roman" w:cs="Times New Roman"/>
          <w:sz w:val="24"/>
          <w:szCs w:val="24"/>
        </w:rPr>
        <w:t>deritanya</w:t>
      </w:r>
      <w:proofErr w:type="spellEnd"/>
      <w:r w:rsidR="00673A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terbatas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579C9">
        <w:rPr>
          <w:rFonts w:ascii="Times New Roman" w:hAnsi="Times New Roman" w:cs="Times New Roman"/>
          <w:sz w:val="24"/>
          <w:szCs w:val="24"/>
        </w:rPr>
        <w:t>kurang</w:t>
      </w:r>
      <w:proofErr w:type="spellEnd"/>
      <w:r w:rsidR="00C579C9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C579C9">
        <w:rPr>
          <w:rFonts w:ascii="Times New Roman" w:hAnsi="Times New Roman" w:cs="Times New Roman"/>
          <w:sz w:val="24"/>
          <w:szCs w:val="24"/>
        </w:rPr>
        <w:t>kepedulian</w:t>
      </w:r>
      <w:proofErr w:type="spellEnd"/>
      <w:r w:rsidR="00C579C9">
        <w:rPr>
          <w:rFonts w:ascii="Times New Roman" w:hAnsi="Times New Roman" w:cs="Times New Roman"/>
          <w:sz w:val="24"/>
          <w:szCs w:val="24"/>
        </w:rPr>
        <w:t>,</w:t>
      </w:r>
      <w:r w:rsidR="00D366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3BA9">
        <w:rPr>
          <w:rFonts w:ascii="Times New Roman" w:hAnsi="Times New Roman" w:cs="Times New Roman"/>
          <w:sz w:val="24"/>
          <w:szCs w:val="24"/>
        </w:rPr>
        <w:t>sibuk</w:t>
      </w:r>
      <w:proofErr w:type="spellEnd"/>
      <w:r w:rsidR="008C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3BA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C3B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165B3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0165B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C3BA9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CB1D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1D55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CB1D5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E58D0">
        <w:rPr>
          <w:rFonts w:ascii="Times New Roman" w:hAnsi="Times New Roman" w:cs="Times New Roman"/>
          <w:sz w:val="24"/>
          <w:szCs w:val="24"/>
        </w:rPr>
        <w:t>ber</w:t>
      </w:r>
      <w:r w:rsidR="00272388">
        <w:rPr>
          <w:rFonts w:ascii="Times New Roman" w:hAnsi="Times New Roman" w:cs="Times New Roman"/>
          <w:sz w:val="24"/>
          <w:szCs w:val="24"/>
        </w:rPr>
        <w:t>konsultasi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C65C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5CCD">
        <w:rPr>
          <w:rFonts w:ascii="Times New Roman" w:hAnsi="Times New Roman" w:cs="Times New Roman"/>
          <w:sz w:val="24"/>
          <w:szCs w:val="24"/>
        </w:rPr>
        <w:t>terdesak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himpitan</w:t>
      </w:r>
      <w:proofErr w:type="spellEnd"/>
      <w:r w:rsidR="002723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2388">
        <w:rPr>
          <w:rFonts w:ascii="Times New Roman" w:hAnsi="Times New Roman" w:cs="Times New Roman"/>
          <w:sz w:val="24"/>
          <w:szCs w:val="24"/>
        </w:rPr>
        <w:t>ekonomi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980731792"/>
          <w:citation/>
        </w:sdtPr>
        <w:sdtContent>
          <w:r w:rsidR="00AF4294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AF4294">
            <w:rPr>
              <w:rFonts w:ascii="Times New Roman" w:hAnsi="Times New Roman" w:cs="Times New Roman"/>
              <w:sz w:val="24"/>
              <w:szCs w:val="24"/>
            </w:rPr>
            <w:instrText xml:space="preserve"> CITATION Mai18 \l 1033 </w:instrText>
          </w:r>
          <w:r w:rsidR="00AF4294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Maiyedra, 2018)</w:t>
          </w:r>
          <w:r w:rsidR="00AF4294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673A7F">
        <w:rPr>
          <w:rFonts w:ascii="Times New Roman" w:hAnsi="Times New Roman" w:cs="Times New Roman"/>
          <w:sz w:val="24"/>
          <w:szCs w:val="24"/>
        </w:rPr>
        <w:t>.</w:t>
      </w:r>
      <w:r w:rsidR="00AF4294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6FF0AB65" w14:textId="1D3F8610" w:rsidR="00CC72DB" w:rsidRDefault="00AC3640" w:rsidP="004920B9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6168A4">
        <w:rPr>
          <w:rFonts w:ascii="Times New Roman" w:hAnsi="Times New Roman" w:cs="Times New Roman"/>
          <w:sz w:val="24"/>
          <w:szCs w:val="24"/>
        </w:rPr>
        <w:t>,</w:t>
      </w:r>
      <w:r w:rsidR="00E865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7FE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865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6596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E865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6596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E8659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86596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04CB5" w:rsidRPr="00504CB5">
        <w:rPr>
          <w:rFonts w:ascii="Times New Roman" w:hAnsi="Times New Roman" w:cs="Times New Roman"/>
          <w:sz w:val="24"/>
          <w:szCs w:val="24"/>
        </w:rPr>
        <w:t>,</w:t>
      </w:r>
      <w:r w:rsidR="00E86596">
        <w:rPr>
          <w:rFonts w:ascii="Times New Roman" w:hAnsi="Times New Roman" w:cs="Times New Roman"/>
          <w:color w:val="0070C0"/>
          <w:sz w:val="24"/>
          <w:szCs w:val="24"/>
        </w:rPr>
        <w:t xml:space="preserve"> </w:t>
      </w:r>
      <w:proofErr w:type="spellStart"/>
      <w:r w:rsidR="008328A1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EC31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134">
        <w:rPr>
          <w:rFonts w:ascii="Times New Roman" w:hAnsi="Times New Roman" w:cs="Times New Roman"/>
          <w:sz w:val="24"/>
          <w:szCs w:val="24"/>
        </w:rPr>
        <w:t>beru</w:t>
      </w:r>
      <w:r w:rsidR="00612158">
        <w:rPr>
          <w:rFonts w:ascii="Times New Roman" w:hAnsi="Times New Roman" w:cs="Times New Roman"/>
          <w:sz w:val="24"/>
          <w:szCs w:val="24"/>
        </w:rPr>
        <w:t>paya</w:t>
      </w:r>
      <w:proofErr w:type="spellEnd"/>
      <w:r w:rsidR="008328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28A1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="008328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8328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28A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8328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2080">
        <w:rPr>
          <w:rFonts w:ascii="Times New Roman" w:hAnsi="Times New Roman" w:cs="Times New Roman"/>
          <w:sz w:val="24"/>
          <w:szCs w:val="24"/>
        </w:rPr>
        <w:t>per</w:t>
      </w:r>
      <w:r w:rsidR="00442A53">
        <w:rPr>
          <w:rFonts w:ascii="Times New Roman" w:hAnsi="Times New Roman" w:cs="Times New Roman"/>
          <w:sz w:val="24"/>
          <w:szCs w:val="24"/>
        </w:rPr>
        <w:t>masalah</w:t>
      </w:r>
      <w:r w:rsidR="00A22080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8328A1">
        <w:rPr>
          <w:rFonts w:ascii="Times New Roman" w:hAnsi="Times New Roman" w:cs="Times New Roman"/>
          <w:sz w:val="24"/>
          <w:szCs w:val="24"/>
        </w:rPr>
        <w:t xml:space="preserve"> </w:t>
      </w:r>
      <w:r w:rsidR="00A22080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A22080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EC313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5B1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65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37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233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37A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C520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37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65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5B1A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C65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5B1A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C65B1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65B1A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C520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2089">
        <w:rPr>
          <w:rFonts w:ascii="Times New Roman" w:hAnsi="Times New Roman" w:cs="Times New Roman"/>
          <w:sz w:val="24"/>
          <w:szCs w:val="24"/>
        </w:rPr>
        <w:t>m</w:t>
      </w:r>
      <w:r w:rsidR="00792328">
        <w:rPr>
          <w:rFonts w:ascii="Times New Roman" w:hAnsi="Times New Roman" w:cs="Times New Roman"/>
          <w:sz w:val="24"/>
          <w:szCs w:val="24"/>
        </w:rPr>
        <w:t>e</w:t>
      </w:r>
      <w:r w:rsidR="009F5056">
        <w:rPr>
          <w:rFonts w:ascii="Times New Roman" w:hAnsi="Times New Roman" w:cs="Times New Roman"/>
          <w:sz w:val="24"/>
          <w:szCs w:val="24"/>
        </w:rPr>
        <w:t>nggunakan</w:t>
      </w:r>
      <w:proofErr w:type="spellEnd"/>
      <w:r w:rsidR="00C520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2089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C52089">
        <w:rPr>
          <w:rFonts w:ascii="Times New Roman" w:hAnsi="Times New Roman" w:cs="Times New Roman"/>
          <w:sz w:val="24"/>
          <w:szCs w:val="24"/>
        </w:rPr>
        <w:t xml:space="preserve"> </w:t>
      </w:r>
      <w:r w:rsidR="00C52089" w:rsidRPr="00C52089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3C680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9F5056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9F5056">
        <w:rPr>
          <w:rFonts w:ascii="Times New Roman" w:hAnsi="Times New Roman" w:cs="Times New Roman"/>
          <w:sz w:val="24"/>
          <w:szCs w:val="24"/>
        </w:rPr>
        <w:t xml:space="preserve"> </w:t>
      </w:r>
      <w:r w:rsidR="003C6805">
        <w:rPr>
          <w:rFonts w:ascii="Times New Roman" w:hAnsi="Times New Roman" w:cs="Times New Roman"/>
          <w:i/>
          <w:iCs/>
          <w:sz w:val="24"/>
          <w:szCs w:val="24"/>
        </w:rPr>
        <w:t>website</w:t>
      </w:r>
      <w:sdt>
        <w:sdtPr>
          <w:rPr>
            <w:rFonts w:ascii="Times New Roman" w:hAnsi="Times New Roman" w:cs="Times New Roman"/>
            <w:i/>
            <w:iCs/>
            <w:sz w:val="24"/>
            <w:szCs w:val="24"/>
          </w:rPr>
          <w:id w:val="-377010815"/>
          <w:citation/>
        </w:sdtPr>
        <w:sdtContent>
          <w:r w:rsidR="00AF429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begin"/>
          </w:r>
          <w:r w:rsidR="00AF4294">
            <w:rPr>
              <w:rFonts w:ascii="Times New Roman" w:hAnsi="Times New Roman" w:cs="Times New Roman"/>
              <w:sz w:val="24"/>
              <w:szCs w:val="24"/>
            </w:rPr>
            <w:instrText xml:space="preserve"> CITATION Uri18 \l 1033 </w:instrText>
          </w:r>
          <w:r w:rsidR="00AF429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Uriawan, Atmadja, Irfan, Taufik, &amp; Luhung, 2018)</w:t>
          </w:r>
          <w:r w:rsidR="00AF429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end"/>
          </w:r>
        </w:sdtContent>
      </w:sdt>
      <w:r w:rsidR="00C65B1A">
        <w:rPr>
          <w:rFonts w:ascii="Times New Roman" w:hAnsi="Times New Roman" w:cs="Times New Roman"/>
          <w:sz w:val="24"/>
          <w:szCs w:val="24"/>
        </w:rPr>
        <w:t>.</w:t>
      </w:r>
      <w:r w:rsidR="00072B26">
        <w:rPr>
          <w:rFonts w:ascii="Times New Roman" w:hAnsi="Times New Roman" w:cs="Times New Roman"/>
          <w:sz w:val="24"/>
          <w:szCs w:val="24"/>
        </w:rPr>
        <w:t xml:space="preserve"> </w:t>
      </w:r>
      <w:r w:rsidR="00C52089" w:rsidRPr="00C52089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C520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208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A66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717A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7A66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="00E330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2AFA">
        <w:rPr>
          <w:rFonts w:ascii="Times New Roman" w:hAnsi="Times New Roman" w:cs="Times New Roman"/>
          <w:sz w:val="24"/>
          <w:szCs w:val="24"/>
        </w:rPr>
        <w:t>runut</w:t>
      </w:r>
      <w:proofErr w:type="spellEnd"/>
      <w:r w:rsidR="00C32AF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2AFA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="00C32AFA">
        <w:rPr>
          <w:rFonts w:ascii="Times New Roman" w:hAnsi="Times New Roman" w:cs="Times New Roman"/>
          <w:sz w:val="24"/>
          <w:szCs w:val="24"/>
        </w:rPr>
        <w:t xml:space="preserve"> </w:t>
      </w:r>
      <w:r w:rsidR="003509DF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E330E5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E330E5">
        <w:rPr>
          <w:rFonts w:ascii="Times New Roman" w:hAnsi="Times New Roman" w:cs="Times New Roman"/>
          <w:sz w:val="24"/>
          <w:szCs w:val="24"/>
        </w:rPr>
        <w:t xml:space="preserve"> data</w:t>
      </w:r>
      <w:r w:rsidR="004E68A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F74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F746C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di</w:t>
      </w:r>
      <w:r w:rsidR="00AC088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="00B9489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89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DB3BC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DB3BCA">
        <w:rPr>
          <w:rFonts w:ascii="Times New Roman" w:hAnsi="Times New Roman" w:cs="Times New Roman"/>
          <w:sz w:val="24"/>
          <w:szCs w:val="24"/>
        </w:rPr>
        <w:t>tetapkan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4E68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8A9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023FB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46A9A">
        <w:rPr>
          <w:rFonts w:ascii="Times New Roman" w:hAnsi="Times New Roman" w:cs="Times New Roman"/>
          <w:sz w:val="24"/>
          <w:szCs w:val="24"/>
        </w:rPr>
        <w:t>Keunggulan</w:t>
      </w:r>
      <w:proofErr w:type="spellEnd"/>
      <w:r w:rsidR="00BB36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6A8">
        <w:rPr>
          <w:rFonts w:ascii="Times New Roman" w:hAnsi="Times New Roman" w:cs="Times New Roman"/>
          <w:sz w:val="24"/>
          <w:szCs w:val="24"/>
        </w:rPr>
        <w:t>me</w:t>
      </w:r>
      <w:r w:rsidR="00C46A9A">
        <w:rPr>
          <w:rFonts w:ascii="Times New Roman" w:hAnsi="Times New Roman" w:cs="Times New Roman"/>
          <w:sz w:val="24"/>
          <w:szCs w:val="24"/>
        </w:rPr>
        <w:t>nerapkan</w:t>
      </w:r>
      <w:proofErr w:type="spellEnd"/>
      <w:r w:rsidR="00BB36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B36A8">
        <w:rPr>
          <w:rFonts w:ascii="Times New Roman" w:hAnsi="Times New Roman" w:cs="Times New Roman"/>
          <w:sz w:val="24"/>
          <w:szCs w:val="24"/>
        </w:rPr>
        <w:lastRenderedPageBreak/>
        <w:t>metode</w:t>
      </w:r>
      <w:proofErr w:type="spellEnd"/>
      <w:r w:rsidR="00BB36A8">
        <w:rPr>
          <w:rFonts w:ascii="Times New Roman" w:hAnsi="Times New Roman" w:cs="Times New Roman"/>
          <w:sz w:val="24"/>
          <w:szCs w:val="24"/>
        </w:rPr>
        <w:t xml:space="preserve"> </w:t>
      </w:r>
      <w:r w:rsidR="00BB36A8" w:rsidRPr="00BB36A8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BB36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C6C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C6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men</w:t>
      </w:r>
      <w:r w:rsidR="003E7688">
        <w:rPr>
          <w:rFonts w:ascii="Times New Roman" w:hAnsi="Times New Roman" w:cs="Times New Roman"/>
          <w:sz w:val="24"/>
          <w:szCs w:val="24"/>
        </w:rPr>
        <w:t>yajikan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7103">
        <w:rPr>
          <w:rFonts w:ascii="Times New Roman" w:hAnsi="Times New Roman" w:cs="Times New Roman"/>
          <w:sz w:val="24"/>
          <w:szCs w:val="24"/>
        </w:rPr>
        <w:t>segudang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se</w:t>
      </w:r>
      <w:r w:rsidR="00DC4147">
        <w:rPr>
          <w:rFonts w:ascii="Times New Roman" w:hAnsi="Times New Roman" w:cs="Times New Roman"/>
          <w:sz w:val="24"/>
          <w:szCs w:val="24"/>
        </w:rPr>
        <w:t>kumpulan</w:t>
      </w:r>
      <w:proofErr w:type="spellEnd"/>
      <w:r w:rsidR="0082306B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82306B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di</w:t>
      </w:r>
      <w:r w:rsidR="003847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terusk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ketahui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5257D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57D7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587114252"/>
          <w:citation/>
        </w:sdtPr>
        <w:sdtContent>
          <w:r w:rsidR="0015065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50656">
            <w:rPr>
              <w:rFonts w:ascii="Times New Roman" w:hAnsi="Times New Roman" w:cs="Times New Roman"/>
              <w:sz w:val="24"/>
              <w:szCs w:val="24"/>
            </w:rPr>
            <w:instrText xml:space="preserve"> CITATION Aki17 \l 1033 </w:instrText>
          </w:r>
          <w:r w:rsidR="0015065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Akil, 2017)</w:t>
          </w:r>
          <w:r w:rsidR="0015065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D41E43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0463"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A0B6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2A0B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tugas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A0B6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me</w:t>
      </w:r>
      <w:r w:rsidR="00A77A2D">
        <w:rPr>
          <w:rFonts w:ascii="Times New Roman" w:hAnsi="Times New Roman" w:cs="Times New Roman"/>
          <w:sz w:val="24"/>
          <w:szCs w:val="24"/>
        </w:rPr>
        <w:t>ngambil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judul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4D2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7D4D2A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BD4AD4">
        <w:rPr>
          <w:rFonts w:ascii="Times New Roman" w:hAnsi="Times New Roman" w:cs="Times New Roman"/>
          <w:sz w:val="24"/>
          <w:szCs w:val="24"/>
        </w:rPr>
        <w:t>Penerapan</w:t>
      </w:r>
      <w:proofErr w:type="spellEnd"/>
      <w:r w:rsidR="00BD4AD4">
        <w:rPr>
          <w:rFonts w:ascii="Times New Roman" w:hAnsi="Times New Roman" w:cs="Times New Roman"/>
          <w:sz w:val="24"/>
          <w:szCs w:val="24"/>
        </w:rPr>
        <w:t xml:space="preserve"> Metode </w:t>
      </w:r>
      <w:r w:rsidR="00BD4AD4" w:rsidRPr="00BD4AD4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BD4AD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987359">
        <w:rPr>
          <w:rFonts w:ascii="Times New Roman" w:hAnsi="Times New Roman" w:cs="Times New Roman"/>
          <w:sz w:val="24"/>
          <w:szCs w:val="24"/>
        </w:rPr>
        <w:t>U</w:t>
      </w:r>
      <w:r w:rsidR="00BD4AD4">
        <w:rPr>
          <w:rFonts w:ascii="Times New Roman" w:hAnsi="Times New Roman" w:cs="Times New Roman"/>
          <w:sz w:val="24"/>
          <w:szCs w:val="24"/>
        </w:rPr>
        <w:t>ntuk</w:t>
      </w:r>
      <w:proofErr w:type="spellEnd"/>
      <w:r w:rsidR="00BD4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7359">
        <w:rPr>
          <w:rFonts w:ascii="Times New Roman" w:hAnsi="Times New Roman" w:cs="Times New Roman"/>
          <w:sz w:val="24"/>
          <w:szCs w:val="24"/>
        </w:rPr>
        <w:t>I</w:t>
      </w:r>
      <w:r w:rsidR="00BD4AD4">
        <w:rPr>
          <w:rFonts w:ascii="Times New Roman" w:hAnsi="Times New Roman" w:cs="Times New Roman"/>
          <w:sz w:val="24"/>
          <w:szCs w:val="24"/>
        </w:rPr>
        <w:t>dentifikasi</w:t>
      </w:r>
      <w:proofErr w:type="spellEnd"/>
      <w:r w:rsidR="00BD4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7359">
        <w:rPr>
          <w:rFonts w:ascii="Times New Roman" w:hAnsi="Times New Roman" w:cs="Times New Roman"/>
          <w:sz w:val="24"/>
          <w:szCs w:val="24"/>
        </w:rPr>
        <w:t>P</w:t>
      </w:r>
      <w:r w:rsidR="00BD4AD4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="00BD4AD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87359">
        <w:rPr>
          <w:rFonts w:ascii="Times New Roman" w:hAnsi="Times New Roman" w:cs="Times New Roman"/>
          <w:sz w:val="24"/>
          <w:szCs w:val="24"/>
        </w:rPr>
        <w:t>K</w:t>
      </w:r>
      <w:r w:rsidR="00BD4AD4">
        <w:rPr>
          <w:rFonts w:ascii="Times New Roman" w:hAnsi="Times New Roman" w:cs="Times New Roman"/>
          <w:sz w:val="24"/>
          <w:szCs w:val="24"/>
        </w:rPr>
        <w:t>ulit</w:t>
      </w:r>
      <w:proofErr w:type="spellEnd"/>
      <w:r w:rsidR="00BD4AD4">
        <w:rPr>
          <w:rFonts w:ascii="Times New Roman" w:hAnsi="Times New Roman" w:cs="Times New Roman"/>
          <w:sz w:val="24"/>
          <w:szCs w:val="24"/>
        </w:rPr>
        <w:t xml:space="preserve"> </w:t>
      </w:r>
      <w:r w:rsidR="00987359">
        <w:rPr>
          <w:rFonts w:ascii="Times New Roman" w:hAnsi="Times New Roman" w:cs="Times New Roman"/>
          <w:sz w:val="24"/>
          <w:szCs w:val="24"/>
        </w:rPr>
        <w:t>P</w:t>
      </w:r>
      <w:r w:rsidR="00BD4AD4">
        <w:rPr>
          <w:rFonts w:ascii="Times New Roman" w:hAnsi="Times New Roman" w:cs="Times New Roman"/>
          <w:sz w:val="24"/>
          <w:szCs w:val="24"/>
        </w:rPr>
        <w:t xml:space="preserve">ada </w:t>
      </w:r>
      <w:r w:rsidR="00987359">
        <w:rPr>
          <w:rFonts w:ascii="Times New Roman" w:hAnsi="Times New Roman" w:cs="Times New Roman"/>
          <w:sz w:val="24"/>
          <w:szCs w:val="24"/>
        </w:rPr>
        <w:t>M</w:t>
      </w:r>
      <w:r w:rsidR="00BD4AD4">
        <w:rPr>
          <w:rFonts w:ascii="Times New Roman" w:hAnsi="Times New Roman" w:cs="Times New Roman"/>
          <w:sz w:val="24"/>
          <w:szCs w:val="24"/>
        </w:rPr>
        <w:t>anusia</w:t>
      </w:r>
      <w:r w:rsidR="007D4D2A">
        <w:rPr>
          <w:rFonts w:ascii="Times New Roman" w:hAnsi="Times New Roman" w:cs="Times New Roman"/>
          <w:sz w:val="24"/>
          <w:szCs w:val="24"/>
        </w:rPr>
        <w:t>”</w:t>
      </w:r>
      <w:r w:rsidR="00BD4AD4">
        <w:rPr>
          <w:rFonts w:ascii="Times New Roman" w:hAnsi="Times New Roman" w:cs="Times New Roman"/>
          <w:sz w:val="24"/>
          <w:szCs w:val="24"/>
        </w:rPr>
        <w:t>.</w:t>
      </w:r>
    </w:p>
    <w:p w14:paraId="5D138348" w14:textId="77777777" w:rsidR="00BB7DFE" w:rsidRPr="004920B9" w:rsidRDefault="00BB7DFE" w:rsidP="004920B9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7B5CD42" w14:textId="15792B85" w:rsidR="009342CA" w:rsidRPr="00933E7A" w:rsidRDefault="00933E7A" w:rsidP="00933E7A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5" w:name="_Toc86410393"/>
      <w:bookmarkStart w:id="26" w:name="_Toc86412839"/>
      <w:bookmarkStart w:id="27" w:name="_Toc88119753"/>
      <w:bookmarkStart w:id="28" w:name="_Toc88748180"/>
      <w:bookmarkStart w:id="29" w:name="_Toc109050278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1.2 </w:t>
      </w:r>
      <w:proofErr w:type="spellStart"/>
      <w:r w:rsidR="00A62F46" w:rsidRPr="00933E7A">
        <w:rPr>
          <w:rFonts w:ascii="Times New Roman" w:hAnsi="Times New Roman" w:cs="Times New Roman"/>
          <w:b/>
          <w:bCs/>
          <w:color w:val="auto"/>
          <w:sz w:val="24"/>
          <w:szCs w:val="24"/>
        </w:rPr>
        <w:t>Rumusan</w:t>
      </w:r>
      <w:proofErr w:type="spellEnd"/>
      <w:r w:rsidR="00A62F46" w:rsidRPr="00933E7A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="00A62F46" w:rsidRPr="00933E7A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bookmarkEnd w:id="25"/>
      <w:bookmarkEnd w:id="26"/>
      <w:bookmarkEnd w:id="27"/>
      <w:bookmarkEnd w:id="28"/>
      <w:bookmarkEnd w:id="29"/>
      <w:proofErr w:type="spellEnd"/>
    </w:p>
    <w:p w14:paraId="4895049A" w14:textId="684CE15F" w:rsidR="00E12BDC" w:rsidRDefault="002A4D28" w:rsidP="00933E7A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A4D28">
        <w:rPr>
          <w:rFonts w:ascii="Times New Roman" w:hAnsi="Times New Roman" w:cs="Times New Roman"/>
          <w:sz w:val="24"/>
          <w:szCs w:val="24"/>
        </w:rPr>
        <w:t>Ber</w:t>
      </w:r>
      <w:r w:rsidR="007A3327">
        <w:rPr>
          <w:rFonts w:ascii="Times New Roman" w:hAnsi="Times New Roman" w:cs="Times New Roman"/>
          <w:sz w:val="24"/>
          <w:szCs w:val="24"/>
        </w:rPr>
        <w:t>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6881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="002D68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6881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Pr="002A4D28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9586B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F958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86B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F958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86B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="00F958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86B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F9586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35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93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3561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935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356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24CA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me</w:t>
      </w:r>
      <w:r w:rsidR="003C5BFC">
        <w:rPr>
          <w:rFonts w:ascii="Times New Roman" w:hAnsi="Times New Roman" w:cs="Times New Roman"/>
          <w:sz w:val="24"/>
          <w:szCs w:val="24"/>
        </w:rPr>
        <w:t>mb</w:t>
      </w:r>
      <w:r w:rsidR="006D4249">
        <w:rPr>
          <w:rFonts w:ascii="Times New Roman" w:hAnsi="Times New Roman" w:cs="Times New Roman"/>
          <w:sz w:val="24"/>
          <w:szCs w:val="24"/>
        </w:rPr>
        <w:t>uat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r w:rsidR="005D2721" w:rsidRPr="00526120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m</w:t>
      </w:r>
      <w:r w:rsidR="008B447B">
        <w:rPr>
          <w:rFonts w:ascii="Times New Roman" w:hAnsi="Times New Roman" w:cs="Times New Roman"/>
          <w:sz w:val="24"/>
          <w:szCs w:val="24"/>
        </w:rPr>
        <w:t>en</w:t>
      </w:r>
      <w:r w:rsidR="0031365B">
        <w:rPr>
          <w:rFonts w:ascii="Times New Roman" w:hAnsi="Times New Roman" w:cs="Times New Roman"/>
          <w:sz w:val="24"/>
          <w:szCs w:val="24"/>
        </w:rPr>
        <w:t>ggunakan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2721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5D2721">
        <w:rPr>
          <w:rFonts w:ascii="Times New Roman" w:hAnsi="Times New Roman" w:cs="Times New Roman"/>
          <w:sz w:val="24"/>
          <w:szCs w:val="24"/>
        </w:rPr>
        <w:t xml:space="preserve"> </w:t>
      </w:r>
      <w:r w:rsidR="005D2721" w:rsidRPr="005D2721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5D2721" w:rsidRPr="005D2721">
        <w:rPr>
          <w:rFonts w:ascii="Times New Roman" w:hAnsi="Times New Roman" w:cs="Times New Roman"/>
          <w:sz w:val="24"/>
          <w:szCs w:val="24"/>
        </w:rPr>
        <w:t>?”</w:t>
      </w:r>
      <w:r w:rsidR="00E01476">
        <w:rPr>
          <w:rFonts w:ascii="Times New Roman" w:hAnsi="Times New Roman" w:cs="Times New Roman"/>
          <w:sz w:val="24"/>
          <w:szCs w:val="24"/>
        </w:rPr>
        <w:t>.</w:t>
      </w:r>
    </w:p>
    <w:p w14:paraId="2397B8B1" w14:textId="77777777" w:rsidR="00E12BDC" w:rsidRPr="00E12BDC" w:rsidRDefault="00E12BDC" w:rsidP="00933E7A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5F2B6B5" w14:textId="56A80D48" w:rsidR="004457D5" w:rsidRPr="00567E49" w:rsidRDefault="00567E49" w:rsidP="0074200C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0" w:name="_Toc86410394"/>
      <w:bookmarkStart w:id="31" w:name="_Toc86412840"/>
      <w:bookmarkStart w:id="32" w:name="_Toc88119754"/>
      <w:bookmarkStart w:id="33" w:name="_Toc88748181"/>
      <w:bookmarkStart w:id="34" w:name="_Toc109050279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1.3 </w:t>
      </w:r>
      <w:r w:rsidR="00A62F46" w:rsidRPr="00567E4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Batasan </w:t>
      </w:r>
      <w:proofErr w:type="spellStart"/>
      <w:r w:rsidR="00A62F46" w:rsidRPr="00567E49">
        <w:rPr>
          <w:rFonts w:ascii="Times New Roman" w:hAnsi="Times New Roman" w:cs="Times New Roman"/>
          <w:b/>
          <w:bCs/>
          <w:color w:val="auto"/>
          <w:sz w:val="24"/>
          <w:szCs w:val="24"/>
        </w:rPr>
        <w:t>Masalah</w:t>
      </w:r>
      <w:bookmarkEnd w:id="30"/>
      <w:bookmarkEnd w:id="31"/>
      <w:bookmarkEnd w:id="32"/>
      <w:bookmarkEnd w:id="33"/>
      <w:bookmarkEnd w:id="34"/>
      <w:proofErr w:type="spellEnd"/>
    </w:p>
    <w:p w14:paraId="6C49B61B" w14:textId="45394AA0" w:rsidR="007142B4" w:rsidRPr="007142B4" w:rsidRDefault="00C94695" w:rsidP="0074200C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>Supaya</w:t>
      </w:r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pe</w:t>
      </w:r>
      <w:r>
        <w:rPr>
          <w:rFonts w:ascii="Times New Roman" w:hAnsi="Times New Roman" w:cs="Times New Roman"/>
          <w:sz w:val="24"/>
          <w:szCs w:val="24"/>
        </w:rPr>
        <w:t>mbahasan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meny</w:t>
      </w:r>
      <w:r>
        <w:rPr>
          <w:rFonts w:ascii="Times New Roman" w:hAnsi="Times New Roman" w:cs="Times New Roman"/>
          <w:sz w:val="24"/>
          <w:szCs w:val="24"/>
        </w:rPr>
        <w:t>impang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topik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 w:rsidRPr="007142B4">
        <w:rPr>
          <w:rFonts w:ascii="Times New Roman" w:hAnsi="Times New Roman" w:cs="Times New Roman"/>
          <w:sz w:val="24"/>
          <w:szCs w:val="24"/>
        </w:rPr>
        <w:t>ditentukan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>, di</w:t>
      </w:r>
      <w:r w:rsidR="00235B7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5B70"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42B4">
        <w:rPr>
          <w:rFonts w:ascii="Times New Roman" w:hAnsi="Times New Roman" w:cs="Times New Roman"/>
          <w:sz w:val="24"/>
          <w:szCs w:val="24"/>
        </w:rPr>
        <w:t>b</w:t>
      </w:r>
      <w:r w:rsidR="007142B4" w:rsidRPr="007142B4">
        <w:rPr>
          <w:rFonts w:ascii="Times New Roman" w:hAnsi="Times New Roman" w:cs="Times New Roman"/>
          <w:sz w:val="24"/>
          <w:szCs w:val="24"/>
        </w:rPr>
        <w:t>at</w:t>
      </w:r>
      <w:r w:rsidR="00D96ABA">
        <w:rPr>
          <w:rFonts w:ascii="Times New Roman" w:hAnsi="Times New Roman" w:cs="Times New Roman"/>
          <w:sz w:val="24"/>
          <w:szCs w:val="24"/>
        </w:rPr>
        <w:t>asan</w:t>
      </w:r>
      <w:proofErr w:type="spellEnd"/>
      <w:r w:rsidR="00246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B9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246B9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46B9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7142B4" w:rsidRPr="007142B4">
        <w:rPr>
          <w:rFonts w:ascii="Times New Roman" w:hAnsi="Times New Roman" w:cs="Times New Roman"/>
          <w:sz w:val="24"/>
          <w:szCs w:val="24"/>
        </w:rPr>
        <w:t>:</w:t>
      </w:r>
    </w:p>
    <w:p w14:paraId="3BC76FA4" w14:textId="499D2082" w:rsidR="007142B4" w:rsidRDefault="00261CC1" w:rsidP="00672E2D">
      <w:pPr>
        <w:pStyle w:val="ListParagraph"/>
        <w:numPr>
          <w:ilvl w:val="0"/>
          <w:numId w:val="7"/>
        </w:numPr>
        <w:spacing w:line="360" w:lineRule="auto"/>
        <w:ind w:left="9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61CC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Pr="00261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61CC1">
        <w:rPr>
          <w:rFonts w:ascii="Times New Roman" w:hAnsi="Times New Roman" w:cs="Times New Roman"/>
          <w:sz w:val="24"/>
          <w:szCs w:val="24"/>
        </w:rPr>
        <w:t>me</w:t>
      </w:r>
      <w:r w:rsidR="00342731">
        <w:rPr>
          <w:rFonts w:ascii="Times New Roman" w:hAnsi="Times New Roman" w:cs="Times New Roman"/>
          <w:sz w:val="24"/>
          <w:szCs w:val="24"/>
        </w:rPr>
        <w:t>nggunakan</w:t>
      </w:r>
      <w:proofErr w:type="spellEnd"/>
      <w:r w:rsidRPr="00261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063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3570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7063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357063">
        <w:rPr>
          <w:rFonts w:ascii="Times New Roman" w:hAnsi="Times New Roman" w:cs="Times New Roman"/>
          <w:sz w:val="24"/>
          <w:szCs w:val="24"/>
        </w:rPr>
        <w:t xml:space="preserve"> </w:t>
      </w:r>
      <w:r w:rsidR="00357063" w:rsidRPr="00C27A3E">
        <w:rPr>
          <w:rFonts w:ascii="Times New Roman" w:hAnsi="Times New Roman" w:cs="Times New Roman"/>
          <w:sz w:val="24"/>
          <w:szCs w:val="24"/>
        </w:rPr>
        <w:t>PHP</w:t>
      </w:r>
      <w:r w:rsidRPr="00C27A3E">
        <w:rPr>
          <w:rFonts w:ascii="Times New Roman" w:hAnsi="Times New Roman" w:cs="Times New Roman"/>
          <w:sz w:val="24"/>
          <w:szCs w:val="24"/>
        </w:rPr>
        <w:t>.</w:t>
      </w:r>
    </w:p>
    <w:p w14:paraId="60ED1C9C" w14:textId="6DEEC937" w:rsidR="00980918" w:rsidRDefault="00980918" w:rsidP="00672E2D">
      <w:pPr>
        <w:pStyle w:val="ListParagraph"/>
        <w:numPr>
          <w:ilvl w:val="0"/>
          <w:numId w:val="7"/>
        </w:numPr>
        <w:spacing w:line="360" w:lineRule="auto"/>
        <w:ind w:left="9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342731">
        <w:rPr>
          <w:rFonts w:ascii="Times New Roman" w:hAnsi="Times New Roman" w:cs="Times New Roman"/>
          <w:sz w:val="24"/>
          <w:szCs w:val="24"/>
        </w:rPr>
        <w:t>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50357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Pr="00DC0FFE">
        <w:rPr>
          <w:rFonts w:ascii="Times New Roman" w:hAnsi="Times New Roman" w:cs="Times New Roman"/>
          <w:i/>
          <w:iCs/>
          <w:sz w:val="24"/>
          <w:szCs w:val="24"/>
        </w:rPr>
        <w:t>atabase</w:t>
      </w:r>
      <w:r w:rsidR="00A37C5B">
        <w:rPr>
          <w:rFonts w:ascii="Times New Roman" w:hAnsi="Times New Roman" w:cs="Times New Roman"/>
          <w:i/>
          <w:iCs/>
          <w:sz w:val="24"/>
          <w:szCs w:val="24"/>
        </w:rPr>
        <w:t xml:space="preserve"> management system</w:t>
      </w:r>
      <w:r w:rsidR="00F37212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37212" w:rsidRPr="00C27A3E">
        <w:rPr>
          <w:rFonts w:ascii="Times New Roman" w:hAnsi="Times New Roman" w:cs="Times New Roman"/>
          <w:sz w:val="24"/>
          <w:szCs w:val="24"/>
        </w:rPr>
        <w:t>MySQL</w:t>
      </w:r>
      <w:r w:rsidRPr="00C27A3E">
        <w:rPr>
          <w:rFonts w:ascii="Times New Roman" w:hAnsi="Times New Roman" w:cs="Times New Roman"/>
          <w:sz w:val="24"/>
          <w:szCs w:val="24"/>
        </w:rPr>
        <w:t>.</w:t>
      </w:r>
    </w:p>
    <w:p w14:paraId="3294F9CB" w14:textId="48CFED39" w:rsidR="00357063" w:rsidRPr="00E249BF" w:rsidRDefault="000A176D" w:rsidP="00E249BF">
      <w:pPr>
        <w:pStyle w:val="ListParagraph"/>
        <w:numPr>
          <w:ilvl w:val="0"/>
          <w:numId w:val="7"/>
        </w:numPr>
        <w:spacing w:line="360" w:lineRule="auto"/>
        <w:ind w:left="936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A36C70">
        <w:rPr>
          <w:rFonts w:ascii="Times New Roman" w:hAnsi="Times New Roman" w:cs="Times New Roman"/>
          <w:sz w:val="24"/>
          <w:szCs w:val="24"/>
        </w:rPr>
        <w:t>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A176D">
        <w:rPr>
          <w:rFonts w:ascii="Times New Roman" w:hAnsi="Times New Roman" w:cs="Times New Roman"/>
          <w:i/>
          <w:iCs/>
          <w:sz w:val="24"/>
          <w:szCs w:val="24"/>
        </w:rPr>
        <w:t>forward chaining.</w:t>
      </w:r>
    </w:p>
    <w:p w14:paraId="2A2E212E" w14:textId="77777777" w:rsidR="007D7B97" w:rsidRPr="00E249BF" w:rsidRDefault="007D7B97" w:rsidP="007D7B97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color w:val="FF0000"/>
          <w:sz w:val="24"/>
          <w:szCs w:val="24"/>
        </w:rPr>
      </w:pPr>
    </w:p>
    <w:p w14:paraId="3CFA75BD" w14:textId="581539C9" w:rsidR="004457D5" w:rsidRPr="00EE40EE" w:rsidRDefault="00EE40EE" w:rsidP="0072005E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5" w:name="_Toc86410395"/>
      <w:bookmarkStart w:id="36" w:name="_Toc86412841"/>
      <w:bookmarkStart w:id="37" w:name="_Toc88119755"/>
      <w:bookmarkStart w:id="38" w:name="_Toc88748182"/>
      <w:bookmarkStart w:id="39" w:name="_Toc109050280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1.4 </w:t>
      </w:r>
      <w:r w:rsidR="00A62F46" w:rsidRPr="00EE40EE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Tujuan </w:t>
      </w:r>
      <w:proofErr w:type="spellStart"/>
      <w:r w:rsidR="00A62F46" w:rsidRPr="00EE40EE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35"/>
      <w:bookmarkEnd w:id="36"/>
      <w:bookmarkEnd w:id="37"/>
      <w:bookmarkEnd w:id="38"/>
      <w:bookmarkEnd w:id="39"/>
      <w:proofErr w:type="spellEnd"/>
    </w:p>
    <w:p w14:paraId="53A29484" w14:textId="23C9E3B0" w:rsidR="004C1285" w:rsidRDefault="005B292D" w:rsidP="00396732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B292D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5B292D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5B29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B292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B292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B292D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Pr="005B292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r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j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15E99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ca</w:t>
      </w:r>
      <w:r w:rsidR="009200F9">
        <w:rPr>
          <w:rFonts w:ascii="Times New Roman" w:hAnsi="Times New Roman" w:cs="Times New Roman"/>
          <w:sz w:val="24"/>
          <w:szCs w:val="24"/>
        </w:rPr>
        <w:t>pai</w:t>
      </w:r>
      <w:proofErr w:type="spellEnd"/>
      <w:r w:rsidR="009200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menge</w:t>
      </w:r>
      <w:r w:rsidR="008C364C">
        <w:rPr>
          <w:rFonts w:ascii="Times New Roman" w:hAnsi="Times New Roman" w:cs="Times New Roman"/>
          <w:sz w:val="24"/>
          <w:szCs w:val="24"/>
        </w:rPr>
        <w:t>tahui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3D1C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82A1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5F8F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penangananya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39673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96732">
        <w:rPr>
          <w:rFonts w:ascii="Times New Roman" w:hAnsi="Times New Roman" w:cs="Times New Roman"/>
          <w:sz w:val="24"/>
          <w:szCs w:val="24"/>
        </w:rPr>
        <w:t>akura</w:t>
      </w:r>
      <w:r w:rsidR="00AC0526">
        <w:rPr>
          <w:rFonts w:ascii="Times New Roman" w:hAnsi="Times New Roman" w:cs="Times New Roman"/>
          <w:sz w:val="24"/>
          <w:szCs w:val="24"/>
        </w:rPr>
        <w:t>t</w:t>
      </w:r>
      <w:proofErr w:type="spellEnd"/>
      <w:r w:rsidR="0059194C">
        <w:rPr>
          <w:rFonts w:ascii="Times New Roman" w:hAnsi="Times New Roman" w:cs="Times New Roman"/>
          <w:sz w:val="24"/>
          <w:szCs w:val="24"/>
        </w:rPr>
        <w:t>.</w:t>
      </w:r>
    </w:p>
    <w:p w14:paraId="2C7B9102" w14:textId="77777777" w:rsidR="00085C4B" w:rsidRPr="005B292D" w:rsidRDefault="00085C4B" w:rsidP="00396732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E6CBC83" w14:textId="53659012" w:rsidR="00CE030E" w:rsidRPr="00081A01" w:rsidRDefault="00081A01" w:rsidP="0072005E">
      <w:pPr>
        <w:pStyle w:val="Heading2"/>
        <w:spacing w:line="360" w:lineRule="auto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40" w:name="_Toc86410396"/>
      <w:bookmarkStart w:id="41" w:name="_Toc86412842"/>
      <w:bookmarkStart w:id="42" w:name="_Toc88119756"/>
      <w:bookmarkStart w:id="43" w:name="_Toc88748183"/>
      <w:bookmarkStart w:id="44" w:name="_Toc109050281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1.5 </w:t>
      </w:r>
      <w:r w:rsidR="00A62F46" w:rsidRPr="00081A01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Manfaat </w:t>
      </w:r>
      <w:proofErr w:type="spellStart"/>
      <w:r w:rsidR="00A62F46" w:rsidRPr="00081A01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40"/>
      <w:bookmarkEnd w:id="41"/>
      <w:bookmarkEnd w:id="42"/>
      <w:bookmarkEnd w:id="43"/>
      <w:bookmarkEnd w:id="44"/>
      <w:proofErr w:type="spellEnd"/>
    </w:p>
    <w:p w14:paraId="2EA1896F" w14:textId="1651EDDA" w:rsidR="00B40870" w:rsidRPr="00D21427" w:rsidRDefault="005F3D1C" w:rsidP="00D21427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anfaat </w:t>
      </w:r>
      <w:r w:rsidR="00CE030E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B6AEE">
        <w:rPr>
          <w:rFonts w:ascii="Times New Roman" w:hAnsi="Times New Roman" w:cs="Times New Roman"/>
          <w:sz w:val="24"/>
          <w:szCs w:val="24"/>
        </w:rPr>
        <w:t>terkandung</w:t>
      </w:r>
      <w:proofErr w:type="spellEnd"/>
      <w:r w:rsidR="004B6A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6AEE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4B6A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6AE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30E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30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30E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 xml:space="preserve">, </w:t>
      </w:r>
      <w:r w:rsidR="00E630BB">
        <w:rPr>
          <w:rFonts w:ascii="Times New Roman" w:hAnsi="Times New Roman" w:cs="Times New Roman"/>
          <w:sz w:val="24"/>
          <w:szCs w:val="24"/>
        </w:rPr>
        <w:t>universitas</w:t>
      </w:r>
      <w:r w:rsidR="00CE03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030E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A2DE7">
        <w:rPr>
          <w:rFonts w:ascii="Times New Roman" w:hAnsi="Times New Roman" w:cs="Times New Roman"/>
          <w:sz w:val="24"/>
          <w:szCs w:val="24"/>
        </w:rPr>
        <w:t>masyarakat</w:t>
      </w:r>
      <w:proofErr w:type="spellEnd"/>
      <w:r w:rsidR="005F0D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0B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CE030E">
        <w:rPr>
          <w:rFonts w:ascii="Times New Roman" w:hAnsi="Times New Roman" w:cs="Times New Roman"/>
          <w:sz w:val="24"/>
          <w:szCs w:val="24"/>
        </w:rPr>
        <w:t>:</w:t>
      </w:r>
    </w:p>
    <w:p w14:paraId="69935054" w14:textId="62E3E8D0" w:rsidR="00CE030E" w:rsidRDefault="00315F15" w:rsidP="00672E2D">
      <w:pPr>
        <w:pStyle w:val="ListParagraph"/>
        <w:numPr>
          <w:ilvl w:val="2"/>
          <w:numId w:val="8"/>
        </w:numPr>
        <w:spacing w:line="360" w:lineRule="auto"/>
        <w:ind w:left="1152"/>
        <w:rPr>
          <w:rFonts w:ascii="Times New Roman" w:hAnsi="Times New Roman" w:cs="Times New Roman"/>
          <w:sz w:val="24"/>
          <w:szCs w:val="24"/>
        </w:rPr>
      </w:pPr>
      <w:bookmarkStart w:id="45" w:name="_Toc86410397"/>
      <w:bookmarkStart w:id="46" w:name="_Toc86412843"/>
      <w:bookmarkStart w:id="47" w:name="_Toc88119757"/>
      <w:bookmarkStart w:id="48" w:name="_Toc88748184"/>
      <w:r w:rsidRPr="00B40870">
        <w:rPr>
          <w:rFonts w:ascii="Times New Roman" w:hAnsi="Times New Roman" w:cs="Times New Roman"/>
          <w:sz w:val="24"/>
          <w:szCs w:val="24"/>
        </w:rPr>
        <w:t xml:space="preserve">Bagi </w:t>
      </w:r>
      <w:proofErr w:type="spellStart"/>
      <w:r w:rsidRPr="00B40870">
        <w:rPr>
          <w:rFonts w:ascii="Times New Roman" w:hAnsi="Times New Roman" w:cs="Times New Roman"/>
          <w:sz w:val="24"/>
          <w:szCs w:val="24"/>
        </w:rPr>
        <w:t>Penulis</w:t>
      </w:r>
      <w:bookmarkEnd w:id="45"/>
      <w:bookmarkEnd w:id="46"/>
      <w:bookmarkEnd w:id="47"/>
      <w:bookmarkEnd w:id="48"/>
      <w:proofErr w:type="spellEnd"/>
    </w:p>
    <w:p w14:paraId="31A55866" w14:textId="200FD5CD" w:rsidR="00E415BF" w:rsidRPr="00272675" w:rsidRDefault="00036961" w:rsidP="001031DA">
      <w:pPr>
        <w:pStyle w:val="ListParagraph"/>
        <w:numPr>
          <w:ilvl w:val="0"/>
          <w:numId w:val="13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r w:rsidRPr="00272675">
        <w:rPr>
          <w:rFonts w:ascii="Times New Roman" w:hAnsi="Times New Roman" w:cs="Times New Roman"/>
          <w:sz w:val="24"/>
          <w:szCs w:val="24"/>
        </w:rPr>
        <w:t xml:space="preserve">Tingkat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kesadar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penting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menjag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7128" w:rsidRPr="00272675">
        <w:rPr>
          <w:rFonts w:ascii="Times New Roman" w:hAnsi="Times New Roman" w:cs="Times New Roman"/>
          <w:sz w:val="24"/>
          <w:szCs w:val="24"/>
        </w:rPr>
        <w:t>k</w:t>
      </w:r>
      <w:r w:rsidRPr="00272675">
        <w:rPr>
          <w:rFonts w:ascii="Times New Roman" w:hAnsi="Times New Roman" w:cs="Times New Roman"/>
          <w:sz w:val="24"/>
          <w:szCs w:val="24"/>
        </w:rPr>
        <w:t>esehat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meningka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>.</w:t>
      </w:r>
    </w:p>
    <w:p w14:paraId="15F408A4" w14:textId="19154701" w:rsidR="00E415BF" w:rsidRPr="00272675" w:rsidRDefault="00E415BF" w:rsidP="001031DA">
      <w:pPr>
        <w:pStyle w:val="ListParagraph"/>
        <w:numPr>
          <w:ilvl w:val="0"/>
          <w:numId w:val="13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675">
        <w:rPr>
          <w:rFonts w:ascii="Times New Roman" w:hAnsi="Times New Roman" w:cs="Times New Roman"/>
          <w:sz w:val="24"/>
          <w:szCs w:val="24"/>
        </w:rPr>
        <w:lastRenderedPageBreak/>
        <w:t>Bertambah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referens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infeksi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luas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>.</w:t>
      </w:r>
    </w:p>
    <w:p w14:paraId="6051A224" w14:textId="77777777" w:rsidR="005E5443" w:rsidRPr="00272675" w:rsidRDefault="005E5443" w:rsidP="00272675">
      <w:pPr>
        <w:pStyle w:val="ListParagraph"/>
        <w:spacing w:line="360" w:lineRule="auto"/>
        <w:ind w:left="2304"/>
        <w:jc w:val="both"/>
        <w:rPr>
          <w:rFonts w:ascii="Times New Roman" w:hAnsi="Times New Roman" w:cs="Times New Roman"/>
          <w:sz w:val="24"/>
          <w:szCs w:val="24"/>
        </w:rPr>
      </w:pPr>
    </w:p>
    <w:p w14:paraId="58173F49" w14:textId="3B93C676" w:rsidR="00E415BF" w:rsidRPr="00272675" w:rsidRDefault="00C40B16" w:rsidP="00672E2D">
      <w:pPr>
        <w:pStyle w:val="ListParagraph"/>
        <w:numPr>
          <w:ilvl w:val="2"/>
          <w:numId w:val="8"/>
        </w:numPr>
        <w:spacing w:line="360" w:lineRule="auto"/>
        <w:ind w:left="1152"/>
        <w:jc w:val="both"/>
        <w:rPr>
          <w:rFonts w:ascii="Times New Roman" w:hAnsi="Times New Roman" w:cs="Times New Roman"/>
          <w:sz w:val="24"/>
          <w:szCs w:val="24"/>
        </w:rPr>
      </w:pPr>
      <w:r w:rsidRPr="00272675">
        <w:rPr>
          <w:rFonts w:ascii="Times New Roman" w:hAnsi="Times New Roman" w:cs="Times New Roman"/>
          <w:sz w:val="24"/>
          <w:szCs w:val="24"/>
        </w:rPr>
        <w:t>Bagi Universitas</w:t>
      </w:r>
    </w:p>
    <w:p w14:paraId="7568F5B9" w14:textId="1B850A20" w:rsidR="00E415BF" w:rsidRPr="00272675" w:rsidRDefault="00E415BF" w:rsidP="001031DA">
      <w:pPr>
        <w:pStyle w:val="ListParagraph"/>
        <w:numPr>
          <w:ilvl w:val="0"/>
          <w:numId w:val="1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67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642D9">
        <w:rPr>
          <w:rFonts w:ascii="Times New Roman" w:hAnsi="Times New Roman" w:cs="Times New Roman"/>
          <w:sz w:val="24"/>
          <w:szCs w:val="24"/>
        </w:rPr>
        <w:t>sanggup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230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123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se</w:t>
      </w:r>
      <w:r w:rsidR="0009642E">
        <w:rPr>
          <w:rFonts w:ascii="Times New Roman" w:hAnsi="Times New Roman" w:cs="Times New Roman"/>
          <w:sz w:val="24"/>
          <w:szCs w:val="24"/>
        </w:rPr>
        <w:t>t</w:t>
      </w:r>
      <w:r w:rsidR="001E71EF">
        <w:rPr>
          <w:rFonts w:ascii="Times New Roman" w:hAnsi="Times New Roman" w:cs="Times New Roman"/>
          <w:sz w:val="24"/>
          <w:szCs w:val="24"/>
        </w:rPr>
        <w:t>erus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>.</w:t>
      </w:r>
    </w:p>
    <w:p w14:paraId="71D4DAB7" w14:textId="48725B62" w:rsidR="00E415BF" w:rsidRPr="00272675" w:rsidRDefault="00E415BF" w:rsidP="001031DA">
      <w:pPr>
        <w:pStyle w:val="ListParagraph"/>
        <w:numPr>
          <w:ilvl w:val="0"/>
          <w:numId w:val="1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67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33994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di</w:t>
      </w:r>
      <w:r w:rsidR="00732D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r w:rsidR="005146CC">
        <w:rPr>
          <w:rFonts w:ascii="Times New Roman" w:hAnsi="Times New Roman" w:cs="Times New Roman"/>
          <w:sz w:val="24"/>
          <w:szCs w:val="24"/>
        </w:rPr>
        <w:t>pada</w:t>
      </w:r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46CC">
        <w:rPr>
          <w:rFonts w:ascii="Times New Roman" w:hAnsi="Times New Roman" w:cs="Times New Roman"/>
          <w:sz w:val="24"/>
          <w:szCs w:val="24"/>
        </w:rPr>
        <w:t>berikut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>.</w:t>
      </w:r>
    </w:p>
    <w:p w14:paraId="6A23D09E" w14:textId="77777777" w:rsidR="005E5443" w:rsidRPr="00272675" w:rsidRDefault="005E5443" w:rsidP="00272675">
      <w:pPr>
        <w:pStyle w:val="ListParagraph"/>
        <w:spacing w:line="360" w:lineRule="auto"/>
        <w:ind w:left="2088"/>
        <w:jc w:val="both"/>
        <w:rPr>
          <w:rFonts w:ascii="Times New Roman" w:hAnsi="Times New Roman" w:cs="Times New Roman"/>
          <w:sz w:val="24"/>
          <w:szCs w:val="24"/>
        </w:rPr>
      </w:pPr>
    </w:p>
    <w:p w14:paraId="0043BE65" w14:textId="7AC692CF" w:rsidR="00B40870" w:rsidRPr="00272675" w:rsidRDefault="00C40B16" w:rsidP="00672E2D">
      <w:pPr>
        <w:pStyle w:val="ListParagraph"/>
        <w:numPr>
          <w:ilvl w:val="2"/>
          <w:numId w:val="8"/>
        </w:numPr>
        <w:spacing w:line="360" w:lineRule="auto"/>
        <w:ind w:left="1152"/>
        <w:jc w:val="both"/>
        <w:rPr>
          <w:rFonts w:ascii="Times New Roman" w:hAnsi="Times New Roman" w:cs="Times New Roman"/>
          <w:sz w:val="24"/>
          <w:szCs w:val="24"/>
        </w:rPr>
      </w:pPr>
      <w:r w:rsidRPr="00272675">
        <w:rPr>
          <w:rFonts w:ascii="Times New Roman" w:hAnsi="Times New Roman" w:cs="Times New Roman"/>
          <w:sz w:val="24"/>
          <w:szCs w:val="24"/>
        </w:rPr>
        <w:t>Bagi Masyarakat</w:t>
      </w:r>
    </w:p>
    <w:p w14:paraId="393F818B" w14:textId="73F3932F" w:rsidR="00925E4D" w:rsidRPr="00272675" w:rsidRDefault="003F56AA" w:rsidP="001031DA">
      <w:pPr>
        <w:pStyle w:val="ListParagraph"/>
        <w:numPr>
          <w:ilvl w:val="0"/>
          <w:numId w:val="2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67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0358">
        <w:rPr>
          <w:rFonts w:ascii="Times New Roman" w:hAnsi="Times New Roman" w:cs="Times New Roman"/>
          <w:sz w:val="24"/>
          <w:szCs w:val="24"/>
        </w:rPr>
        <w:t>mampu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776F">
        <w:rPr>
          <w:rFonts w:ascii="Times New Roman" w:hAnsi="Times New Roman" w:cs="Times New Roman"/>
          <w:sz w:val="24"/>
          <w:szCs w:val="24"/>
        </w:rPr>
        <w:t>m</w:t>
      </w:r>
      <w:r w:rsidR="00BA759D">
        <w:rPr>
          <w:rFonts w:ascii="Times New Roman" w:hAnsi="Times New Roman" w:cs="Times New Roman"/>
          <w:sz w:val="24"/>
          <w:szCs w:val="24"/>
        </w:rPr>
        <w:t>enge</w:t>
      </w:r>
      <w:r w:rsidR="00811DCD">
        <w:rPr>
          <w:rFonts w:ascii="Times New Roman" w:hAnsi="Times New Roman" w:cs="Times New Roman"/>
          <w:sz w:val="24"/>
          <w:szCs w:val="24"/>
        </w:rPr>
        <w:t>n</w:t>
      </w:r>
      <w:r w:rsidR="00BA759D">
        <w:rPr>
          <w:rFonts w:ascii="Times New Roman" w:hAnsi="Times New Roman" w:cs="Times New Roman"/>
          <w:sz w:val="24"/>
          <w:szCs w:val="24"/>
        </w:rPr>
        <w:t>al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r w:rsidR="00D850D9" w:rsidRPr="00272675">
        <w:rPr>
          <w:rFonts w:ascii="Times New Roman" w:hAnsi="Times New Roman" w:cs="Times New Roman"/>
          <w:sz w:val="24"/>
          <w:szCs w:val="24"/>
        </w:rPr>
        <w:t xml:space="preserve">– </w:t>
      </w:r>
      <w:proofErr w:type="spellStart"/>
      <w:r w:rsidR="00D850D9" w:rsidRPr="0027267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D850D9"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27267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49F6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8649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49F6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0411" w:rsidRPr="00272675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CF3543">
        <w:rPr>
          <w:rFonts w:ascii="Times New Roman" w:hAnsi="Times New Roman" w:cs="Times New Roman"/>
          <w:sz w:val="24"/>
          <w:szCs w:val="24"/>
        </w:rPr>
        <w:t xml:space="preserve"> </w:t>
      </w:r>
      <w:r w:rsidR="001B0411" w:rsidRPr="00272675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1B0411" w:rsidRPr="00272675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1B0411"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B0411" w:rsidRPr="00272675">
        <w:rPr>
          <w:rFonts w:ascii="Times New Roman" w:hAnsi="Times New Roman" w:cs="Times New Roman"/>
          <w:sz w:val="24"/>
          <w:szCs w:val="24"/>
        </w:rPr>
        <w:t>infeksinya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>.</w:t>
      </w:r>
    </w:p>
    <w:p w14:paraId="4509DA53" w14:textId="445C762B" w:rsidR="00EE6BA8" w:rsidRPr="00272675" w:rsidRDefault="00EE6BA8" w:rsidP="001031DA">
      <w:pPr>
        <w:pStyle w:val="ListParagraph"/>
        <w:numPr>
          <w:ilvl w:val="0"/>
          <w:numId w:val="2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272675">
        <w:rPr>
          <w:rFonts w:ascii="Times New Roman" w:hAnsi="Times New Roman" w:cs="Times New Roman"/>
          <w:sz w:val="24"/>
          <w:szCs w:val="24"/>
        </w:rPr>
        <w:t>Diharapkan</w:t>
      </w:r>
      <w:proofErr w:type="spellEnd"/>
      <w:r w:rsidRPr="002726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0358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1E03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0358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1E03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0358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="001E035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D2B76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6D2B76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D2B76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6D2B76">
        <w:rPr>
          <w:rFonts w:ascii="Times New Roman" w:hAnsi="Times New Roman" w:cs="Times New Roman"/>
          <w:sz w:val="24"/>
          <w:szCs w:val="24"/>
        </w:rPr>
        <w:t>.</w:t>
      </w:r>
    </w:p>
    <w:p w14:paraId="6108C927" w14:textId="77777777" w:rsidR="000A1A88" w:rsidRPr="000A1A88" w:rsidRDefault="000A1A88" w:rsidP="00925E4D">
      <w:pPr>
        <w:pStyle w:val="ListParagraph"/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833A34" w14:textId="5C2DCA3B" w:rsidR="005241C3" w:rsidRDefault="005241C3" w:rsidP="005241C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63B43045" w14:textId="12ACA40E" w:rsidR="00114E8F" w:rsidRDefault="00114E8F" w:rsidP="005241C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1FF2C8E" w14:textId="77777777" w:rsidR="00FD0A6A" w:rsidRDefault="00FD0A6A" w:rsidP="005241C3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  <w:sectPr w:rsidR="00FD0A6A" w:rsidSect="002B2A12">
          <w:headerReference w:type="even" r:id="rId14"/>
          <w:headerReference w:type="default" r:id="rId15"/>
          <w:footerReference w:type="even" r:id="rId16"/>
          <w:footerReference w:type="default" r:id="rId17"/>
          <w:type w:val="continuous"/>
          <w:pgSz w:w="12240" w:h="15840"/>
          <w:pgMar w:top="1440" w:right="1440" w:bottom="1440" w:left="1440" w:header="720" w:footer="720" w:gutter="0"/>
          <w:pgNumType w:start="1"/>
          <w:cols w:space="720"/>
          <w:docGrid w:linePitch="360"/>
        </w:sectPr>
      </w:pPr>
    </w:p>
    <w:p w14:paraId="43564B7C" w14:textId="5EDCAD67" w:rsidR="005241C3" w:rsidRPr="00114E8F" w:rsidRDefault="00114E8F" w:rsidP="00114E8F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49" w:name="_Toc88119760"/>
      <w:bookmarkStart w:id="50" w:name="_Toc88748187"/>
      <w:bookmarkStart w:id="51" w:name="_Toc109050282"/>
      <w:r w:rsidRPr="00114E8F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AB II</w:t>
      </w:r>
      <w:bookmarkEnd w:id="49"/>
      <w:bookmarkEnd w:id="50"/>
      <w:bookmarkEnd w:id="51"/>
    </w:p>
    <w:p w14:paraId="098C1BD6" w14:textId="6293F85B" w:rsidR="00114E8F" w:rsidRDefault="00114E8F" w:rsidP="00114E8F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52" w:name="_Toc88119761"/>
      <w:bookmarkStart w:id="53" w:name="_Toc88748188"/>
      <w:bookmarkStart w:id="54" w:name="_Toc109050283"/>
      <w:r w:rsidRPr="00114E8F">
        <w:rPr>
          <w:rFonts w:ascii="Times New Roman" w:hAnsi="Times New Roman" w:cs="Times New Roman"/>
          <w:b/>
          <w:bCs/>
          <w:color w:val="auto"/>
          <w:sz w:val="28"/>
          <w:szCs w:val="28"/>
        </w:rPr>
        <w:t>LANDASAN TEORI</w:t>
      </w:r>
      <w:bookmarkEnd w:id="52"/>
      <w:bookmarkEnd w:id="53"/>
      <w:bookmarkEnd w:id="54"/>
    </w:p>
    <w:p w14:paraId="6790F735" w14:textId="77777777" w:rsidR="00265997" w:rsidRPr="00265997" w:rsidRDefault="00265997" w:rsidP="00265997"/>
    <w:p w14:paraId="169F4BED" w14:textId="7A7BC6D5" w:rsidR="00114E8F" w:rsidRDefault="00114E8F" w:rsidP="00114E8F"/>
    <w:p w14:paraId="01381213" w14:textId="2ED800C0" w:rsidR="00114E8F" w:rsidRPr="004A1D1B" w:rsidRDefault="00BD11EC" w:rsidP="001A2436">
      <w:pPr>
        <w:pStyle w:val="Heading2"/>
        <w:numPr>
          <w:ilvl w:val="0"/>
          <w:numId w:val="3"/>
        </w:numPr>
        <w:spacing w:line="360" w:lineRule="auto"/>
        <w:ind w:left="360"/>
        <w:jc w:val="both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55" w:name="_Toc88119762"/>
      <w:bookmarkStart w:id="56" w:name="_Toc88748189"/>
      <w:bookmarkStart w:id="57" w:name="_Toc109050284"/>
      <w:proofErr w:type="spellStart"/>
      <w:r w:rsidRPr="004A1D1B">
        <w:rPr>
          <w:rFonts w:ascii="Times New Roman" w:hAnsi="Times New Roman" w:cs="Times New Roman"/>
          <w:b/>
          <w:bCs/>
          <w:color w:val="auto"/>
          <w:sz w:val="24"/>
          <w:szCs w:val="24"/>
        </w:rPr>
        <w:t>Tinjauan</w:t>
      </w:r>
      <w:proofErr w:type="spellEnd"/>
      <w:r w:rsidRPr="004A1D1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Studi</w:t>
      </w:r>
      <w:bookmarkEnd w:id="55"/>
      <w:bookmarkEnd w:id="56"/>
      <w:bookmarkEnd w:id="57"/>
    </w:p>
    <w:p w14:paraId="1F6531B2" w14:textId="6342265B" w:rsidR="00B70C07" w:rsidRDefault="004A1D1B" w:rsidP="00891C6B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4A1D1B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4A1D1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71B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71BC9">
        <w:rPr>
          <w:rFonts w:ascii="Times New Roman" w:hAnsi="Times New Roman" w:cs="Times New Roman"/>
          <w:sz w:val="24"/>
          <w:szCs w:val="24"/>
        </w:rPr>
        <w:t>terdahulu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701219">
        <w:rPr>
          <w:rFonts w:ascii="Times New Roman" w:hAnsi="Times New Roman" w:cs="Times New Roman"/>
          <w:sz w:val="24"/>
          <w:szCs w:val="24"/>
        </w:rPr>
        <w:t xml:space="preserve"> </w:t>
      </w:r>
      <w:r w:rsidR="00F176FD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F176FD"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bah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072810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072810">
        <w:rPr>
          <w:rFonts w:ascii="Times New Roman" w:hAnsi="Times New Roman" w:cs="Times New Roman"/>
          <w:sz w:val="24"/>
          <w:szCs w:val="24"/>
        </w:rPr>
        <w:t xml:space="preserve"> </w:t>
      </w:r>
      <w:r w:rsidR="008C45A6">
        <w:rPr>
          <w:rFonts w:ascii="Times New Roman" w:hAnsi="Times New Roman" w:cs="Times New Roman"/>
          <w:sz w:val="24"/>
          <w:szCs w:val="24"/>
        </w:rPr>
        <w:t xml:space="preserve">yang mana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menambah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perbeda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3EF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C3EF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C3EF7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3C3EF7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3C3EF7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3C3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C3EF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C3EF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45A6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8C45A6">
        <w:rPr>
          <w:rFonts w:ascii="Times New Roman" w:hAnsi="Times New Roman" w:cs="Times New Roman"/>
          <w:sz w:val="24"/>
          <w:szCs w:val="24"/>
        </w:rPr>
        <w:t xml:space="preserve">. </w:t>
      </w:r>
      <w:r w:rsidR="0047337A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="0047337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733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37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733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7337A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47337A">
        <w:rPr>
          <w:rFonts w:ascii="Times New Roman" w:hAnsi="Times New Roman" w:cs="Times New Roman"/>
          <w:sz w:val="24"/>
          <w:szCs w:val="24"/>
        </w:rPr>
        <w:t xml:space="preserve"> </w:t>
      </w:r>
      <w:r w:rsidR="00941F70">
        <w:rPr>
          <w:rFonts w:ascii="Times New Roman" w:hAnsi="Times New Roman" w:cs="Times New Roman"/>
          <w:sz w:val="24"/>
          <w:szCs w:val="24"/>
        </w:rPr>
        <w:t>5</w:t>
      </w:r>
      <w:r w:rsidR="0047337A">
        <w:rPr>
          <w:rFonts w:ascii="Times New Roman" w:hAnsi="Times New Roman" w:cs="Times New Roman"/>
          <w:sz w:val="24"/>
          <w:szCs w:val="24"/>
        </w:rPr>
        <w:t xml:space="preserve"> paper yang </w:t>
      </w:r>
      <w:proofErr w:type="spellStart"/>
      <w:r w:rsidR="00523698">
        <w:rPr>
          <w:rFonts w:ascii="Times New Roman" w:hAnsi="Times New Roman" w:cs="Times New Roman"/>
          <w:sz w:val="24"/>
          <w:szCs w:val="24"/>
        </w:rPr>
        <w:t>berhubungan</w:t>
      </w:r>
      <w:proofErr w:type="spellEnd"/>
      <w:r w:rsidR="005236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369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236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23698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5236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033D4">
        <w:rPr>
          <w:rFonts w:ascii="Times New Roman" w:hAnsi="Times New Roman" w:cs="Times New Roman"/>
          <w:sz w:val="24"/>
          <w:szCs w:val="24"/>
        </w:rPr>
        <w:t>penulis</w:t>
      </w:r>
      <w:proofErr w:type="spellEnd"/>
      <w:r w:rsidR="009200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5A34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23698">
        <w:rPr>
          <w:rFonts w:ascii="Times New Roman" w:hAnsi="Times New Roman" w:cs="Times New Roman"/>
          <w:sz w:val="24"/>
          <w:szCs w:val="24"/>
        </w:rPr>
        <w:t>:</w:t>
      </w:r>
    </w:p>
    <w:p w14:paraId="58404187" w14:textId="25D66805" w:rsidR="00523698" w:rsidRPr="00D21427" w:rsidRDefault="00361452" w:rsidP="000D4DA2">
      <w:pPr>
        <w:pStyle w:val="ListParagraph"/>
        <w:numPr>
          <w:ilvl w:val="0"/>
          <w:numId w:val="4"/>
        </w:numPr>
        <w:spacing w:line="360" w:lineRule="auto"/>
        <w:ind w:left="792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proofErr w:type="spellStart"/>
      <w:r w:rsidRPr="00557B0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B02"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57B02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557B02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Menular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Metode </w:t>
      </w:r>
      <w:r w:rsidR="003A68C3" w:rsidRPr="008C2134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68C3" w:rsidRPr="00557B0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A68C3" w:rsidRPr="00557B02">
        <w:rPr>
          <w:rFonts w:ascii="Times New Roman" w:hAnsi="Times New Roman" w:cs="Times New Roman"/>
          <w:sz w:val="24"/>
          <w:szCs w:val="24"/>
        </w:rPr>
        <w:t xml:space="preserve"> </w:t>
      </w:r>
      <w:r w:rsidR="003A68C3" w:rsidRPr="008C2134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Pr="00557B02">
        <w:rPr>
          <w:rFonts w:ascii="Times New Roman" w:hAnsi="Times New Roman" w:cs="Times New Roman"/>
          <w:sz w:val="24"/>
          <w:szCs w:val="24"/>
        </w:rPr>
        <w:t>”</w:t>
      </w:r>
      <w:r w:rsidR="003741F8" w:rsidRPr="00557B02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3741F8" w:rsidRPr="00557B02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3741F8" w:rsidRPr="00557B02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557B02" w:rsidRPr="00557B02">
        <w:rPr>
          <w:rFonts w:ascii="Times New Roman" w:hAnsi="Times New Roman" w:cs="Times New Roman"/>
          <w:sz w:val="24"/>
          <w:szCs w:val="24"/>
        </w:rPr>
        <w:t>Deosa</w:t>
      </w:r>
      <w:proofErr w:type="spellEnd"/>
      <w:r w:rsidR="00557B02" w:rsidRPr="00557B02">
        <w:rPr>
          <w:rFonts w:ascii="Times New Roman" w:hAnsi="Times New Roman" w:cs="Times New Roman"/>
          <w:sz w:val="24"/>
          <w:szCs w:val="24"/>
        </w:rPr>
        <w:t xml:space="preserve"> Putra Caniago, </w:t>
      </w:r>
      <w:proofErr w:type="spellStart"/>
      <w:r w:rsidR="00557B02" w:rsidRPr="00557B02">
        <w:rPr>
          <w:rFonts w:ascii="Times New Roman" w:hAnsi="Times New Roman" w:cs="Times New Roman"/>
          <w:sz w:val="24"/>
          <w:szCs w:val="24"/>
        </w:rPr>
        <w:t>Sumijan</w:t>
      </w:r>
      <w:proofErr w:type="spellEnd"/>
      <w:r w:rsidR="00557B02" w:rsidRPr="00557B02">
        <w:rPr>
          <w:rFonts w:ascii="Times New Roman" w:hAnsi="Times New Roman" w:cs="Times New Roman"/>
          <w:sz w:val="24"/>
          <w:szCs w:val="24"/>
        </w:rPr>
        <w:t xml:space="preserve">, Julius </w:t>
      </w:r>
      <w:proofErr w:type="spellStart"/>
      <w:r w:rsidR="00557B02" w:rsidRPr="00557B02">
        <w:rPr>
          <w:rFonts w:ascii="Times New Roman" w:hAnsi="Times New Roman" w:cs="Times New Roman"/>
          <w:sz w:val="24"/>
          <w:szCs w:val="24"/>
        </w:rPr>
        <w:t>Santony</w:t>
      </w:r>
      <w:proofErr w:type="spellEnd"/>
      <w:r w:rsidR="00E268A5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604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AC6042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AC6042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AC604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134">
        <w:rPr>
          <w:rFonts w:ascii="Times New Roman" w:hAnsi="Times New Roman" w:cs="Times New Roman"/>
          <w:sz w:val="24"/>
          <w:szCs w:val="24"/>
        </w:rPr>
        <w:t>t</w:t>
      </w:r>
      <w:r w:rsidR="00557B02" w:rsidRPr="00557B02">
        <w:rPr>
          <w:rFonts w:ascii="Times New Roman" w:hAnsi="Times New Roman" w:cs="Times New Roman"/>
          <w:sz w:val="24"/>
          <w:szCs w:val="24"/>
        </w:rPr>
        <w:t>eknologi</w:t>
      </w:r>
      <w:proofErr w:type="spellEnd"/>
      <w:r w:rsidR="00557B02" w:rsidRPr="00557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134">
        <w:rPr>
          <w:rFonts w:ascii="Times New Roman" w:hAnsi="Times New Roman" w:cs="Times New Roman"/>
          <w:sz w:val="24"/>
          <w:szCs w:val="24"/>
        </w:rPr>
        <w:t>i</w:t>
      </w:r>
      <w:r w:rsidR="00557B02" w:rsidRPr="00557B02">
        <w:rPr>
          <w:rFonts w:ascii="Times New Roman" w:hAnsi="Times New Roman" w:cs="Times New Roman"/>
          <w:sz w:val="24"/>
          <w:szCs w:val="24"/>
        </w:rPr>
        <w:t>n</w:t>
      </w:r>
      <w:r w:rsidR="00557B02" w:rsidRPr="00F074EA">
        <w:rPr>
          <w:rFonts w:ascii="Times New Roman" w:hAnsi="Times New Roman" w:cs="Times New Roman"/>
          <w:sz w:val="24"/>
          <w:szCs w:val="24"/>
        </w:rPr>
        <w:t>formasi</w:t>
      </w:r>
      <w:proofErr w:type="spellEnd"/>
      <w:r w:rsidR="00AC6042" w:rsidRPr="00F074EA">
        <w:rPr>
          <w:rFonts w:ascii="Times New Roman" w:hAnsi="Times New Roman" w:cs="Times New Roman"/>
          <w:sz w:val="24"/>
          <w:szCs w:val="24"/>
        </w:rPr>
        <w:t xml:space="preserve"> </w:t>
      </w:r>
      <w:r w:rsidR="00557B02" w:rsidRPr="00F074EA">
        <w:rPr>
          <w:rFonts w:ascii="Times New Roman" w:hAnsi="Times New Roman" w:cs="Times New Roman"/>
          <w:sz w:val="24"/>
          <w:szCs w:val="24"/>
        </w:rPr>
        <w:t>Universitas Putra Indonesia YPTK Padang</w:t>
      </w:r>
      <w:r w:rsidR="00832714" w:rsidRPr="00F07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32714" w:rsidRPr="00F074E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832714" w:rsidRPr="00F07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2714" w:rsidRPr="00F074EA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8A55DA" w:rsidRPr="00F074EA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8A55DA" w:rsidRPr="00F074EA">
        <w:rPr>
          <w:rFonts w:ascii="Times New Roman" w:hAnsi="Times New Roman" w:cs="Times New Roman"/>
          <w:sz w:val="24"/>
          <w:szCs w:val="24"/>
        </w:rPr>
        <w:t>terbitkan</w:t>
      </w:r>
      <w:proofErr w:type="spellEnd"/>
      <w:r w:rsidR="008A55DA" w:rsidRPr="00F074E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F074EA" w:rsidRPr="00F074EA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F074EA" w:rsidRPr="00F07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74EA" w:rsidRPr="00F074EA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F074EA" w:rsidRPr="00F074EA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074EA" w:rsidRPr="00F074EA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074EA" w:rsidRPr="00F07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74EA" w:rsidRPr="00F074EA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F074EA" w:rsidRPr="00F074E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74EA" w:rsidRPr="00F074EA">
        <w:rPr>
          <w:rFonts w:ascii="Times New Roman" w:hAnsi="Times New Roman" w:cs="Times New Roman"/>
          <w:sz w:val="24"/>
          <w:szCs w:val="24"/>
        </w:rPr>
        <w:t>Bis</w:t>
      </w:r>
      <w:r w:rsidR="009200F9">
        <w:rPr>
          <w:rFonts w:ascii="Times New Roman" w:hAnsi="Times New Roman" w:cs="Times New Roman"/>
          <w:sz w:val="24"/>
          <w:szCs w:val="24"/>
        </w:rPr>
        <w:t>nis</w:t>
      </w:r>
      <w:proofErr w:type="spellEnd"/>
      <w:r w:rsidR="009200F9">
        <w:rPr>
          <w:rFonts w:ascii="Times New Roman" w:hAnsi="Times New Roman" w:cs="Times New Roman"/>
          <w:sz w:val="24"/>
          <w:szCs w:val="24"/>
        </w:rPr>
        <w:t xml:space="preserve"> Vol. 2 No. 2 </w:t>
      </w:r>
      <w:proofErr w:type="spellStart"/>
      <w:r w:rsidR="009200F9">
        <w:rPr>
          <w:rFonts w:ascii="Times New Roman" w:hAnsi="Times New Roman" w:cs="Times New Roman"/>
          <w:sz w:val="24"/>
          <w:szCs w:val="24"/>
        </w:rPr>
        <w:t>Juli</w:t>
      </w:r>
      <w:proofErr w:type="spellEnd"/>
      <w:r w:rsidR="009200F9">
        <w:rPr>
          <w:rFonts w:ascii="Times New Roman" w:hAnsi="Times New Roman" w:cs="Times New Roman"/>
          <w:sz w:val="24"/>
          <w:szCs w:val="24"/>
        </w:rPr>
        <w:t xml:space="preserve"> 2020 ISSN</w:t>
      </w:r>
      <w:r w:rsidR="00F074EA" w:rsidRPr="00F074EA">
        <w:rPr>
          <w:rFonts w:ascii="Times New Roman" w:hAnsi="Times New Roman" w:cs="Times New Roman"/>
          <w:sz w:val="24"/>
          <w:szCs w:val="24"/>
        </w:rPr>
        <w:t>:</w:t>
      </w:r>
      <w:r w:rsidR="0032027D">
        <w:rPr>
          <w:rFonts w:ascii="Times New Roman" w:hAnsi="Times New Roman" w:cs="Times New Roman"/>
          <w:sz w:val="24"/>
          <w:szCs w:val="24"/>
        </w:rPr>
        <w:t xml:space="preserve"> </w:t>
      </w:r>
      <w:r w:rsidR="00F074EA" w:rsidRPr="00F074EA">
        <w:rPr>
          <w:rFonts w:ascii="Times New Roman" w:hAnsi="Times New Roman" w:cs="Times New Roman"/>
          <w:sz w:val="24"/>
          <w:szCs w:val="24"/>
        </w:rPr>
        <w:t>2655-8238</w:t>
      </w:r>
      <w:r w:rsidR="00B65ED1" w:rsidRPr="00F074EA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65ED1" w:rsidRPr="0071438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B65ED1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2B60" w:rsidRPr="0071114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B2B60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 w:rsidRPr="00711143">
        <w:rPr>
          <w:rFonts w:ascii="Times New Roman" w:hAnsi="Times New Roman" w:cs="Times New Roman"/>
          <w:sz w:val="24"/>
          <w:szCs w:val="24"/>
        </w:rPr>
        <w:t>berbasiskan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>
        <w:rPr>
          <w:rFonts w:ascii="Times New Roman" w:hAnsi="Times New Roman" w:cs="Times New Roman"/>
          <w:sz w:val="24"/>
          <w:szCs w:val="24"/>
        </w:rPr>
        <w:t>s</w:t>
      </w:r>
      <w:r w:rsidR="00711143" w:rsidRPr="00711143">
        <w:rPr>
          <w:rFonts w:ascii="Times New Roman" w:hAnsi="Times New Roman" w:cs="Times New Roman"/>
          <w:sz w:val="24"/>
          <w:szCs w:val="24"/>
        </w:rPr>
        <w:t>istem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>
        <w:rPr>
          <w:rFonts w:ascii="Times New Roman" w:hAnsi="Times New Roman" w:cs="Times New Roman"/>
          <w:sz w:val="24"/>
          <w:szCs w:val="24"/>
        </w:rPr>
        <w:t>p</w:t>
      </w:r>
      <w:r w:rsidR="00711143" w:rsidRPr="00711143">
        <w:rPr>
          <w:rFonts w:ascii="Times New Roman" w:hAnsi="Times New Roman" w:cs="Times New Roman"/>
          <w:sz w:val="24"/>
          <w:szCs w:val="24"/>
        </w:rPr>
        <w:t>akar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8051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8051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 w:rsidRPr="00711143">
        <w:rPr>
          <w:rFonts w:ascii="Times New Roman" w:hAnsi="Times New Roman" w:cs="Times New Roman"/>
          <w:sz w:val="24"/>
          <w:szCs w:val="24"/>
        </w:rPr>
        <w:t>men</w:t>
      </w:r>
      <w:r w:rsidR="00C80519">
        <w:rPr>
          <w:rFonts w:ascii="Times New Roman" w:hAnsi="Times New Roman" w:cs="Times New Roman"/>
          <w:sz w:val="24"/>
          <w:szCs w:val="24"/>
        </w:rPr>
        <w:t>gidentifikasi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>
        <w:rPr>
          <w:rFonts w:ascii="Times New Roman" w:hAnsi="Times New Roman" w:cs="Times New Roman"/>
          <w:sz w:val="24"/>
          <w:szCs w:val="24"/>
        </w:rPr>
        <w:t>p</w:t>
      </w:r>
      <w:r w:rsidR="00711143" w:rsidRPr="00711143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>
        <w:rPr>
          <w:rFonts w:ascii="Times New Roman" w:hAnsi="Times New Roman" w:cs="Times New Roman"/>
          <w:sz w:val="24"/>
          <w:szCs w:val="24"/>
        </w:rPr>
        <w:t>k</w:t>
      </w:r>
      <w:r w:rsidR="00711143" w:rsidRPr="00711143">
        <w:rPr>
          <w:rFonts w:ascii="Times New Roman" w:hAnsi="Times New Roman" w:cs="Times New Roman"/>
          <w:sz w:val="24"/>
          <w:szCs w:val="24"/>
        </w:rPr>
        <w:t>ulit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>
        <w:rPr>
          <w:rFonts w:ascii="Times New Roman" w:hAnsi="Times New Roman" w:cs="Times New Roman"/>
          <w:sz w:val="24"/>
          <w:szCs w:val="24"/>
        </w:rPr>
        <w:t>m</w:t>
      </w:r>
      <w:r w:rsidR="00711143" w:rsidRPr="00711143">
        <w:rPr>
          <w:rFonts w:ascii="Times New Roman" w:hAnsi="Times New Roman" w:cs="Times New Roman"/>
          <w:sz w:val="24"/>
          <w:szCs w:val="24"/>
        </w:rPr>
        <w:t>enular</w:t>
      </w:r>
      <w:proofErr w:type="spellEnd"/>
      <w:r w:rsidR="00C1185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 w:rsidRPr="0071114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 w:rsidRPr="0071114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r w:rsidR="00DF1F4E" w:rsidRPr="00DF1F4E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711143" w:rsidRPr="00DF1F4E">
        <w:rPr>
          <w:rFonts w:ascii="Times New Roman" w:hAnsi="Times New Roman" w:cs="Times New Roman"/>
          <w:i/>
          <w:iCs/>
          <w:sz w:val="24"/>
          <w:szCs w:val="24"/>
        </w:rPr>
        <w:t xml:space="preserve">orward </w:t>
      </w:r>
      <w:r w:rsidR="00DF1F4E" w:rsidRPr="00DF1F4E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711143" w:rsidRPr="00DF1F4E">
        <w:rPr>
          <w:rFonts w:ascii="Times New Roman" w:hAnsi="Times New Roman" w:cs="Times New Roman"/>
          <w:i/>
          <w:iCs/>
          <w:sz w:val="24"/>
          <w:szCs w:val="24"/>
        </w:rPr>
        <w:t>haining</w:t>
      </w:r>
      <w:r w:rsidR="00711143" w:rsidRPr="00711143">
        <w:rPr>
          <w:rFonts w:ascii="Times New Roman" w:hAnsi="Times New Roman" w:cs="Times New Roman"/>
          <w:sz w:val="24"/>
          <w:szCs w:val="24"/>
        </w:rPr>
        <w:t xml:space="preserve"> dan </w:t>
      </w:r>
      <w:r w:rsidR="00DF1F4E" w:rsidRPr="00DF1F4E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711143" w:rsidRPr="00DF1F4E">
        <w:rPr>
          <w:rFonts w:ascii="Times New Roman" w:hAnsi="Times New Roman" w:cs="Times New Roman"/>
          <w:i/>
          <w:iCs/>
          <w:sz w:val="24"/>
          <w:szCs w:val="24"/>
        </w:rPr>
        <w:t xml:space="preserve">ertainty </w:t>
      </w:r>
      <w:r w:rsidR="00DF1F4E" w:rsidRPr="00DF1F4E">
        <w:rPr>
          <w:rFonts w:ascii="Times New Roman" w:hAnsi="Times New Roman" w:cs="Times New Roman"/>
          <w:i/>
          <w:iCs/>
          <w:sz w:val="24"/>
          <w:szCs w:val="24"/>
        </w:rPr>
        <w:t>f</w:t>
      </w:r>
      <w:r w:rsidR="00711143" w:rsidRPr="00DF1F4E">
        <w:rPr>
          <w:rFonts w:ascii="Times New Roman" w:hAnsi="Times New Roman" w:cs="Times New Roman"/>
          <w:i/>
          <w:iCs/>
          <w:sz w:val="24"/>
          <w:szCs w:val="24"/>
        </w:rPr>
        <w:t>actor</w:t>
      </w:r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r w:rsidR="00BA7AFB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BA7AFB">
        <w:rPr>
          <w:rFonts w:ascii="Times New Roman" w:hAnsi="Times New Roman" w:cs="Times New Roman"/>
          <w:sz w:val="24"/>
          <w:szCs w:val="24"/>
        </w:rPr>
        <w:t>basisnya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1143" w:rsidRPr="00711143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711143" w:rsidRPr="00711143">
        <w:rPr>
          <w:rFonts w:ascii="Times New Roman" w:hAnsi="Times New Roman" w:cs="Times New Roman"/>
          <w:sz w:val="24"/>
          <w:szCs w:val="24"/>
        </w:rPr>
        <w:t xml:space="preserve"> </w:t>
      </w:r>
      <w:r w:rsidR="00711143" w:rsidRPr="00C11859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C026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D457B" w:rsidRPr="00711143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FC365C" w:rsidRPr="00711143">
        <w:rPr>
          <w:rFonts w:ascii="Times New Roman" w:hAnsi="Times New Roman" w:cs="Times New Roman"/>
          <w:sz w:val="24"/>
          <w:szCs w:val="24"/>
        </w:rPr>
        <w:t xml:space="preserve"> </w:t>
      </w:r>
      <w:r w:rsidR="00FC365C" w:rsidRPr="00711143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145CD7" w:rsidRPr="0071114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3A715B">
        <w:rPr>
          <w:rFonts w:ascii="Times New Roman" w:hAnsi="Times New Roman" w:cs="Times New Roman"/>
          <w:sz w:val="24"/>
          <w:szCs w:val="24"/>
        </w:rPr>
        <w:t>digunakan</w:t>
      </w:r>
      <w:proofErr w:type="spellEnd"/>
      <w:r w:rsidR="003A71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A715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A71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1143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="005536B2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1143">
        <w:rPr>
          <w:rFonts w:ascii="Times New Roman" w:hAnsi="Times New Roman" w:cs="Times New Roman"/>
          <w:sz w:val="24"/>
          <w:szCs w:val="24"/>
        </w:rPr>
        <w:t>runut</w:t>
      </w:r>
      <w:proofErr w:type="spellEnd"/>
      <w:r w:rsidR="005536B2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1143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="002E32F7">
        <w:rPr>
          <w:rFonts w:ascii="Times New Roman" w:hAnsi="Times New Roman" w:cs="Times New Roman"/>
          <w:sz w:val="24"/>
          <w:szCs w:val="24"/>
        </w:rPr>
        <w:t>.</w:t>
      </w:r>
      <w:r w:rsidR="005536B2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32F7">
        <w:rPr>
          <w:rFonts w:ascii="Times New Roman" w:hAnsi="Times New Roman" w:cs="Times New Roman"/>
          <w:sz w:val="24"/>
          <w:szCs w:val="24"/>
        </w:rPr>
        <w:t>B</w:t>
      </w:r>
      <w:r w:rsidR="00B1257F">
        <w:rPr>
          <w:rFonts w:ascii="Times New Roman" w:hAnsi="Times New Roman" w:cs="Times New Roman"/>
          <w:sz w:val="24"/>
          <w:szCs w:val="24"/>
        </w:rPr>
        <w:t>ermula</w:t>
      </w:r>
      <w:proofErr w:type="spellEnd"/>
      <w:r w:rsidR="005536B2" w:rsidRPr="007111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114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pengaju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tetapkan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5536B2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36B2" w:rsidRPr="00714382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145CD7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CD7" w:rsidRPr="00714382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="00145CD7" w:rsidRPr="007143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CD7" w:rsidRPr="00515A63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="00145CD7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CD7" w:rsidRPr="00515A6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45CD7" w:rsidRPr="00515A6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B130FC" w:rsidRPr="00515A63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30FC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CD7" w:rsidRPr="00515A63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145CD7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CD7" w:rsidRPr="00515A63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FC365C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007D" w:rsidRPr="00515A63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2B7BE5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B7BE5" w:rsidRPr="00515A6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FC365C" w:rsidRPr="00515A63">
        <w:rPr>
          <w:rFonts w:ascii="Times New Roman" w:hAnsi="Times New Roman" w:cs="Times New Roman"/>
          <w:sz w:val="24"/>
          <w:szCs w:val="24"/>
        </w:rPr>
        <w:t xml:space="preserve"> </w:t>
      </w:r>
      <w:r w:rsidR="00FC365C" w:rsidRPr="00515A63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="00AB2B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F3128" w:rsidRPr="00515A63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m</w:t>
      </w:r>
      <w:r w:rsidR="0029467A" w:rsidRPr="00515A63">
        <w:rPr>
          <w:rFonts w:ascii="Times New Roman" w:hAnsi="Times New Roman" w:cs="Times New Roman"/>
          <w:sz w:val="24"/>
          <w:szCs w:val="24"/>
        </w:rPr>
        <w:t>enghitung</w:t>
      </w:r>
      <w:proofErr w:type="spellEnd"/>
      <w:r w:rsidR="0029467A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467A" w:rsidRPr="00515A63">
        <w:rPr>
          <w:rFonts w:ascii="Times New Roman" w:hAnsi="Times New Roman" w:cs="Times New Roman"/>
          <w:sz w:val="24"/>
          <w:szCs w:val="24"/>
        </w:rPr>
        <w:t>besarnya</w:t>
      </w:r>
      <w:proofErr w:type="spellEnd"/>
      <w:r w:rsidR="004E694A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694A" w:rsidRPr="00515A63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4E694A" w:rsidRPr="00515A6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E694A" w:rsidRPr="00515A63">
        <w:rPr>
          <w:rFonts w:ascii="Times New Roman" w:hAnsi="Times New Roman" w:cs="Times New Roman"/>
          <w:sz w:val="24"/>
          <w:szCs w:val="24"/>
        </w:rPr>
        <w:t>ketidakpercayaan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data </w:t>
      </w:r>
      <w:r w:rsidR="000066ED" w:rsidRPr="00515A63">
        <w:rPr>
          <w:rFonts w:ascii="Times New Roman" w:hAnsi="Times New Roman" w:cs="Times New Roman"/>
          <w:sz w:val="24"/>
          <w:szCs w:val="24"/>
        </w:rPr>
        <w:t xml:space="preserve">yang </w:t>
      </w:r>
      <w:r w:rsidR="00902D60" w:rsidRPr="00515A63">
        <w:rPr>
          <w:rFonts w:ascii="Times New Roman" w:hAnsi="Times New Roman" w:cs="Times New Roman"/>
          <w:sz w:val="24"/>
          <w:szCs w:val="24"/>
        </w:rPr>
        <w:t xml:space="preserve">mana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ketidakpastian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probabilitas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ke</w:t>
      </w:r>
      <w:r w:rsidR="001A5273" w:rsidRPr="00515A63">
        <w:rPr>
          <w:rFonts w:ascii="Times New Roman" w:hAnsi="Times New Roman" w:cs="Times New Roman"/>
          <w:sz w:val="24"/>
          <w:szCs w:val="24"/>
        </w:rPr>
        <w:t>mungkinan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02D60" w:rsidRPr="00515A63">
        <w:rPr>
          <w:rFonts w:ascii="Times New Roman" w:hAnsi="Times New Roman" w:cs="Times New Roman"/>
          <w:sz w:val="24"/>
          <w:szCs w:val="24"/>
        </w:rPr>
        <w:t>pengambilan</w:t>
      </w:r>
      <w:proofErr w:type="spellEnd"/>
      <w:r w:rsidR="00902D60" w:rsidRPr="00515A63">
        <w:rPr>
          <w:rFonts w:ascii="Times New Roman" w:hAnsi="Times New Roman" w:cs="Times New Roman"/>
          <w:sz w:val="24"/>
          <w:szCs w:val="24"/>
        </w:rPr>
        <w:t xml:space="preserve"> data</w:t>
      </w:r>
      <w:r w:rsidR="00735EBA" w:rsidRPr="00515A63">
        <w:rPr>
          <w:rFonts w:ascii="Times New Roman" w:hAnsi="Times New Roman" w:cs="Times New Roman"/>
          <w:sz w:val="24"/>
          <w:szCs w:val="24"/>
        </w:rPr>
        <w:t>.</w:t>
      </w:r>
      <w:r w:rsidR="00DD7BFA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5EBA" w:rsidRPr="00515A63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735EBA" w:rsidRPr="00515A63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735EBA" w:rsidRPr="00515A63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735EBA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F49D2" w:rsidRPr="00515A6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B2B60" w:rsidRPr="00515A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verisella</w:t>
      </w:r>
      <w:proofErr w:type="spellEnd"/>
      <w:r w:rsidR="00AB2B60" w:rsidRPr="00515A63">
        <w:rPr>
          <w:rFonts w:ascii="Times New Roman" w:hAnsi="Times New Roman" w:cs="Times New Roman"/>
          <w:sz w:val="24"/>
          <w:szCs w:val="24"/>
        </w:rPr>
        <w:t xml:space="preserve">, </w:t>
      </w:r>
      <w:r w:rsidR="00517719">
        <w:rPr>
          <w:rFonts w:ascii="Times New Roman" w:hAnsi="Times New Roman" w:cs="Times New Roman"/>
          <w:i/>
          <w:iCs/>
          <w:sz w:val="24"/>
          <w:szCs w:val="24"/>
        </w:rPr>
        <w:t>sc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abies</w:t>
      </w:r>
      <w:r w:rsidR="00AB2B60" w:rsidRPr="00515A63">
        <w:rPr>
          <w:rFonts w:ascii="Times New Roman" w:hAnsi="Times New Roman" w:cs="Times New Roman"/>
          <w:sz w:val="24"/>
          <w:szCs w:val="24"/>
        </w:rPr>
        <w:t xml:space="preserve">,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erpes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o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ter</w:t>
      </w:r>
      <w:r w:rsidR="00515A63" w:rsidRPr="00515A63">
        <w:rPr>
          <w:rFonts w:ascii="Times New Roman" w:hAnsi="Times New Roman" w:cs="Times New Roman"/>
          <w:sz w:val="24"/>
          <w:szCs w:val="24"/>
        </w:rPr>
        <w:t xml:space="preserve">,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inea </w:t>
      </w:r>
      <w:proofErr w:type="spellStart"/>
      <w:r w:rsidR="005028CB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orporis</w:t>
      </w:r>
      <w:proofErr w:type="spellEnd"/>
      <w:r w:rsidR="00AB2B60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5028C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itriasis</w:t>
      </w:r>
      <w:proofErr w:type="spellEnd"/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ersicolor</w:t>
      </w:r>
      <w:r w:rsidR="00AB2B60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inea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edis,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orbus </w:t>
      </w:r>
      <w:proofErr w:type="spellStart"/>
      <w:r w:rsidR="005028CB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ansen</w:t>
      </w:r>
      <w:proofErr w:type="spellEnd"/>
      <w:r w:rsidR="00AB2B60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AB2B60" w:rsidRPr="00515A63">
        <w:rPr>
          <w:rFonts w:ascii="Times New Roman" w:hAnsi="Times New Roman" w:cs="Times New Roman"/>
          <w:sz w:val="24"/>
          <w:szCs w:val="24"/>
        </w:rPr>
        <w:t>dan</w:t>
      </w:r>
      <w:r w:rsidR="00AB2B60" w:rsidRPr="00515A6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028CB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mp</w:t>
      </w:r>
      <w:r w:rsidR="006728C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515A63" w:rsidRPr="00515A63">
        <w:rPr>
          <w:rFonts w:ascii="Times New Roman" w:hAnsi="Times New Roman" w:cs="Times New Roman"/>
          <w:i/>
          <w:iCs/>
          <w:sz w:val="24"/>
          <w:szCs w:val="24"/>
        </w:rPr>
        <w:t>tigo</w:t>
      </w:r>
      <w:r w:rsidR="00AB2B60" w:rsidRPr="00515A63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4726AC" w:rsidRPr="004726AC">
        <w:rPr>
          <w:rFonts w:ascii="Times New Roman" w:hAnsi="Times New Roman" w:cs="Times New Roman"/>
          <w:sz w:val="24"/>
          <w:szCs w:val="24"/>
        </w:rPr>
        <w:t xml:space="preserve"> U</w:t>
      </w:r>
      <w:r w:rsidR="003B2729" w:rsidRPr="004726AC">
        <w:rPr>
          <w:rFonts w:ascii="Times New Roman" w:hAnsi="Times New Roman" w:cs="Times New Roman"/>
          <w:sz w:val="24"/>
          <w:szCs w:val="24"/>
        </w:rPr>
        <w:t>ji</w:t>
      </w:r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151D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20 </w:t>
      </w:r>
      <w:r w:rsidR="003B2729" w:rsidRPr="00FE0579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3B2729" w:rsidRPr="003B2729">
        <w:rPr>
          <w:rFonts w:ascii="Times New Roman" w:hAnsi="Times New Roman" w:cs="Times New Roman"/>
          <w:sz w:val="24"/>
          <w:szCs w:val="24"/>
        </w:rPr>
        <w:t>,</w:t>
      </w:r>
      <w:r w:rsidR="00B44A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yang di</w:t>
      </w:r>
      <w:r w:rsidR="00043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peroleh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di</w:t>
      </w:r>
      <w:r w:rsidR="00043EF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bandingkan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6627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2701">
        <w:rPr>
          <w:rFonts w:ascii="Times New Roman" w:hAnsi="Times New Roman" w:cs="Times New Roman"/>
          <w:sz w:val="24"/>
          <w:szCs w:val="24"/>
        </w:rPr>
        <w:t>perspektif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83446">
        <w:rPr>
          <w:rFonts w:ascii="Times New Roman" w:hAnsi="Times New Roman" w:cs="Times New Roman"/>
          <w:sz w:val="24"/>
          <w:szCs w:val="24"/>
        </w:rPr>
        <w:t>.</w:t>
      </w:r>
      <w:r w:rsidR="00043EF0">
        <w:rPr>
          <w:rFonts w:ascii="Times New Roman" w:hAnsi="Times New Roman" w:cs="Times New Roman"/>
          <w:sz w:val="24"/>
          <w:szCs w:val="24"/>
        </w:rPr>
        <w:t xml:space="preserve"> </w:t>
      </w:r>
      <w:r w:rsidR="003B2729" w:rsidRPr="003B2729">
        <w:rPr>
          <w:rFonts w:ascii="Times New Roman" w:hAnsi="Times New Roman" w:cs="Times New Roman"/>
          <w:sz w:val="24"/>
          <w:szCs w:val="24"/>
        </w:rPr>
        <w:t xml:space="preserve"> </w:t>
      </w:r>
      <w:r w:rsidR="007D41A6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7D41A6">
        <w:rPr>
          <w:rFonts w:ascii="Times New Roman" w:hAnsi="Times New Roman" w:cs="Times New Roman"/>
          <w:sz w:val="24"/>
          <w:szCs w:val="24"/>
        </w:rPr>
        <w:t>peroleh</w:t>
      </w:r>
      <w:proofErr w:type="spellEnd"/>
      <w:r w:rsidR="007D41A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1B02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81B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2729" w:rsidRPr="003B2729">
        <w:rPr>
          <w:rFonts w:ascii="Times New Roman" w:hAnsi="Times New Roman" w:cs="Times New Roman"/>
          <w:sz w:val="24"/>
          <w:szCs w:val="24"/>
        </w:rPr>
        <w:t>akura</w:t>
      </w:r>
      <w:r w:rsidR="000D4DA2">
        <w:rPr>
          <w:rFonts w:ascii="Times New Roman" w:hAnsi="Times New Roman" w:cs="Times New Roman"/>
          <w:sz w:val="24"/>
          <w:szCs w:val="24"/>
        </w:rPr>
        <w:t>si</w:t>
      </w:r>
      <w:proofErr w:type="spellEnd"/>
      <w:r w:rsidR="000D4DA2">
        <w:rPr>
          <w:rFonts w:ascii="Times New Roman" w:hAnsi="Times New Roman" w:cs="Times New Roman"/>
          <w:sz w:val="24"/>
          <w:szCs w:val="24"/>
        </w:rPr>
        <w:t xml:space="preserve"> 100% </w:t>
      </w:r>
      <w:sdt>
        <w:sdtPr>
          <w:rPr>
            <w:rFonts w:ascii="Times New Roman" w:hAnsi="Times New Roman" w:cs="Times New Roman"/>
            <w:sz w:val="24"/>
            <w:szCs w:val="24"/>
          </w:rPr>
          <w:id w:val="1555735076"/>
          <w:citation/>
        </w:sdtPr>
        <w:sdtContent>
          <w:r w:rsidR="000D4DA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0D4DA2">
            <w:rPr>
              <w:rFonts w:ascii="Times New Roman" w:hAnsi="Times New Roman" w:cs="Times New Roman"/>
              <w:sz w:val="24"/>
              <w:szCs w:val="24"/>
            </w:rPr>
            <w:instrText xml:space="preserve"> CITATION Can20 \l 1033 </w:instrText>
          </w:r>
          <w:r w:rsidR="000D4DA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0D4DA2" w:rsidRPr="000D4DA2">
            <w:rPr>
              <w:rFonts w:ascii="Times New Roman" w:hAnsi="Times New Roman" w:cs="Times New Roman"/>
              <w:noProof/>
              <w:sz w:val="24"/>
              <w:szCs w:val="24"/>
            </w:rPr>
            <w:t>(Caniago, Sumijan, &amp; Santony, 2020)</w:t>
          </w:r>
          <w:r w:rsidR="000D4DA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0D4DA2">
        <w:rPr>
          <w:rFonts w:ascii="Times New Roman" w:hAnsi="Times New Roman" w:cs="Times New Roman"/>
          <w:sz w:val="24"/>
          <w:szCs w:val="24"/>
        </w:rPr>
        <w:t>.</w:t>
      </w:r>
      <w:r w:rsidR="000D4DA2" w:rsidRPr="00D21427">
        <w:rPr>
          <w:rFonts w:ascii="Times New Roman" w:hAnsi="Times New Roman" w:cs="Times New Roman"/>
          <w:i/>
          <w:iCs/>
          <w:sz w:val="28"/>
          <w:szCs w:val="28"/>
        </w:rPr>
        <w:t xml:space="preserve"> </w:t>
      </w:r>
    </w:p>
    <w:p w14:paraId="377895A8" w14:textId="2EA0B84F" w:rsidR="004D1770" w:rsidRDefault="00473981" w:rsidP="00C038D8">
      <w:pPr>
        <w:pStyle w:val="ListParagraph"/>
        <w:numPr>
          <w:ilvl w:val="0"/>
          <w:numId w:val="4"/>
        </w:numPr>
        <w:spacing w:line="360" w:lineRule="auto"/>
        <w:ind w:left="792"/>
        <w:jc w:val="both"/>
        <w:rPr>
          <w:rFonts w:ascii="Times New Roman" w:hAnsi="Times New Roman" w:cs="Times New Roman"/>
          <w:sz w:val="24"/>
          <w:szCs w:val="24"/>
        </w:rPr>
        <w:sectPr w:rsidR="004D1770" w:rsidSect="004D1770">
          <w:headerReference w:type="default" r:id="rId18"/>
          <w:footerReference w:type="default" r:id="rId19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  <w:proofErr w:type="spellStart"/>
      <w:r w:rsidRPr="00E9037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kedua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="000E3FCF">
        <w:rPr>
          <w:rFonts w:ascii="Times New Roman" w:hAnsi="Times New Roman" w:cs="Times New Roman"/>
          <w:sz w:val="24"/>
          <w:szCs w:val="24"/>
        </w:rPr>
        <w:t xml:space="preserve"> </w:t>
      </w:r>
      <w:r w:rsidRPr="00E9037D">
        <w:rPr>
          <w:rFonts w:ascii="Times New Roman" w:hAnsi="Times New Roman" w:cs="Times New Roman"/>
          <w:sz w:val="24"/>
          <w:szCs w:val="24"/>
        </w:rPr>
        <w:t>“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Metode </w:t>
      </w:r>
      <w:r w:rsidRPr="00763C88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Penanganannya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” yang di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 oleh Rohana Yola P.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Hutasoit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E9037D">
        <w:rPr>
          <w:rFonts w:ascii="Times New Roman" w:hAnsi="Times New Roman" w:cs="Times New Roman"/>
          <w:sz w:val="24"/>
          <w:szCs w:val="24"/>
        </w:rPr>
        <w:t>Rahmaddeni</w:t>
      </w:r>
      <w:proofErr w:type="spellEnd"/>
      <w:r w:rsidRPr="00E9037D">
        <w:rPr>
          <w:rFonts w:ascii="Times New Roman" w:hAnsi="Times New Roman" w:cs="Times New Roman"/>
          <w:sz w:val="24"/>
          <w:szCs w:val="24"/>
        </w:rPr>
        <w:t>,</w:t>
      </w:r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r w:rsidRPr="00E9037D">
        <w:rPr>
          <w:rFonts w:ascii="Times New Roman" w:hAnsi="Times New Roman" w:cs="Times New Roman"/>
          <w:sz w:val="24"/>
          <w:szCs w:val="24"/>
        </w:rPr>
        <w:t>Erlin</w:t>
      </w:r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C7C" w:rsidRPr="00E9037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D41C7C" w:rsidRPr="00E9037D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3C88">
        <w:rPr>
          <w:rFonts w:ascii="Times New Roman" w:hAnsi="Times New Roman" w:cs="Times New Roman"/>
          <w:sz w:val="24"/>
          <w:szCs w:val="24"/>
        </w:rPr>
        <w:t>t</w:t>
      </w:r>
      <w:r w:rsidR="00D41C7C" w:rsidRPr="00E9037D">
        <w:rPr>
          <w:rFonts w:ascii="Times New Roman" w:hAnsi="Times New Roman" w:cs="Times New Roman"/>
          <w:sz w:val="24"/>
          <w:szCs w:val="24"/>
        </w:rPr>
        <w:t>eknik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3C88">
        <w:rPr>
          <w:rFonts w:ascii="Times New Roman" w:hAnsi="Times New Roman" w:cs="Times New Roman"/>
          <w:sz w:val="24"/>
          <w:szCs w:val="24"/>
        </w:rPr>
        <w:t>i</w:t>
      </w:r>
      <w:r w:rsidR="00D41C7C" w:rsidRPr="00E9037D">
        <w:rPr>
          <w:rFonts w:ascii="Times New Roman" w:hAnsi="Times New Roman" w:cs="Times New Roman"/>
          <w:sz w:val="24"/>
          <w:szCs w:val="24"/>
        </w:rPr>
        <w:t>nformatika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dan </w:t>
      </w:r>
      <w:r w:rsidRPr="00E9037D">
        <w:rPr>
          <w:rFonts w:ascii="Times New Roman" w:hAnsi="Times New Roman" w:cs="Times New Roman"/>
          <w:sz w:val="24"/>
          <w:szCs w:val="24"/>
        </w:rPr>
        <w:t>M.</w:t>
      </w:r>
      <w:r w:rsidR="004F7EC5">
        <w:rPr>
          <w:rFonts w:ascii="Times New Roman" w:hAnsi="Times New Roman" w:cs="Times New Roman"/>
          <w:sz w:val="24"/>
          <w:szCs w:val="24"/>
        </w:rPr>
        <w:t xml:space="preserve"> </w:t>
      </w:r>
      <w:r w:rsidRPr="00E9037D">
        <w:rPr>
          <w:rFonts w:ascii="Times New Roman" w:hAnsi="Times New Roman" w:cs="Times New Roman"/>
          <w:sz w:val="24"/>
          <w:szCs w:val="24"/>
        </w:rPr>
        <w:t>Khairul</w:t>
      </w:r>
      <w:r w:rsidR="004F7EC5">
        <w:rPr>
          <w:rFonts w:ascii="Times New Roman" w:hAnsi="Times New Roman" w:cs="Times New Roman"/>
          <w:sz w:val="24"/>
          <w:szCs w:val="24"/>
        </w:rPr>
        <w:t xml:space="preserve"> </w:t>
      </w:r>
      <w:r w:rsidRPr="00E9037D">
        <w:rPr>
          <w:rFonts w:ascii="Times New Roman" w:hAnsi="Times New Roman" w:cs="Times New Roman"/>
          <w:sz w:val="24"/>
          <w:szCs w:val="24"/>
        </w:rPr>
        <w:t>Anam</w:t>
      </w:r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1C7C" w:rsidRPr="00E9037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 w:rsidR="00D41C7C" w:rsidRPr="00E9037D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3C88">
        <w:rPr>
          <w:rFonts w:ascii="Times New Roman" w:hAnsi="Times New Roman" w:cs="Times New Roman"/>
          <w:sz w:val="24"/>
          <w:szCs w:val="24"/>
        </w:rPr>
        <w:t>t</w:t>
      </w:r>
      <w:r w:rsidR="00D41C7C" w:rsidRPr="00E9037D">
        <w:rPr>
          <w:rFonts w:ascii="Times New Roman" w:hAnsi="Times New Roman" w:cs="Times New Roman"/>
          <w:sz w:val="24"/>
          <w:szCs w:val="24"/>
        </w:rPr>
        <w:t>eknolog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3C88">
        <w:rPr>
          <w:rFonts w:ascii="Times New Roman" w:hAnsi="Times New Roman" w:cs="Times New Roman"/>
          <w:sz w:val="24"/>
          <w:szCs w:val="24"/>
        </w:rPr>
        <w:t>i</w:t>
      </w:r>
      <w:r w:rsidR="00D41C7C" w:rsidRPr="00E9037D">
        <w:rPr>
          <w:rFonts w:ascii="Times New Roman" w:hAnsi="Times New Roman" w:cs="Times New Roman"/>
          <w:sz w:val="24"/>
          <w:szCs w:val="24"/>
        </w:rPr>
        <w:t>nformasi</w:t>
      </w:r>
      <w:proofErr w:type="spellEnd"/>
      <w:r w:rsidR="00D41C7C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5E4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45E4E">
        <w:rPr>
          <w:rFonts w:ascii="Times New Roman" w:hAnsi="Times New Roman" w:cs="Times New Roman"/>
          <w:sz w:val="24"/>
          <w:szCs w:val="24"/>
        </w:rPr>
        <w:t xml:space="preserve"> </w:t>
      </w:r>
      <w:r w:rsidR="00D41C7C" w:rsidRPr="00E9037D">
        <w:rPr>
          <w:rFonts w:ascii="Times New Roman" w:hAnsi="Times New Roman" w:cs="Times New Roman"/>
          <w:sz w:val="24"/>
          <w:szCs w:val="24"/>
        </w:rPr>
        <w:t>STMIK Amik Riau.</w:t>
      </w:r>
      <w:r w:rsidR="0021310E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310E" w:rsidRPr="00E9037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1310E" w:rsidRPr="00E9037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310E" w:rsidRPr="00E9037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1310E" w:rsidRPr="00E9037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1310E" w:rsidRPr="00E9037D">
        <w:rPr>
          <w:rFonts w:ascii="Times New Roman" w:hAnsi="Times New Roman" w:cs="Times New Roman"/>
          <w:sz w:val="24"/>
          <w:szCs w:val="24"/>
        </w:rPr>
        <w:t>terbitkan</w:t>
      </w:r>
      <w:proofErr w:type="spellEnd"/>
      <w:r w:rsidR="0021310E" w:rsidRPr="00E9037D">
        <w:rPr>
          <w:rFonts w:ascii="Times New Roman" w:hAnsi="Times New Roman" w:cs="Times New Roman"/>
          <w:sz w:val="24"/>
          <w:szCs w:val="24"/>
        </w:rPr>
        <w:t xml:space="preserve"> </w:t>
      </w:r>
    </w:p>
    <w:p w14:paraId="142F56E4" w14:textId="671A4C97" w:rsidR="006531FE" w:rsidRDefault="0021310E" w:rsidP="00055AD7">
      <w:pPr>
        <w:pStyle w:val="ListParagraph"/>
        <w:spacing w:line="360" w:lineRule="auto"/>
        <w:ind w:left="792"/>
        <w:jc w:val="both"/>
        <w:rPr>
          <w:rFonts w:ascii="Times New Roman" w:hAnsi="Times New Roman" w:cs="Times New Roman"/>
          <w:sz w:val="24"/>
          <w:szCs w:val="24"/>
        </w:rPr>
      </w:pPr>
      <w:r w:rsidRPr="00E9037D">
        <w:rPr>
          <w:rFonts w:ascii="Times New Roman" w:hAnsi="Times New Roman" w:cs="Times New Roman"/>
          <w:sz w:val="24"/>
          <w:szCs w:val="24"/>
        </w:rPr>
        <w:lastRenderedPageBreak/>
        <w:t xml:space="preserve">oleh </w:t>
      </w:r>
      <w:r w:rsidR="00E9037D" w:rsidRPr="00E9037D">
        <w:rPr>
          <w:rFonts w:ascii="Times New Roman" w:hAnsi="Times New Roman" w:cs="Times New Roman"/>
          <w:sz w:val="24"/>
          <w:szCs w:val="24"/>
        </w:rPr>
        <w:t>JURNAL INOVTEK POLBENG - SERI INFORMATIKA, VOL. 6, NO. 1, 2021 ISSN: 2527-9866</w:t>
      </w:r>
      <w:r w:rsidR="00E9037D">
        <w:rPr>
          <w:rFonts w:ascii="Times New Roman" w:hAnsi="Times New Roman" w:cs="Times New Roman"/>
          <w:sz w:val="24"/>
          <w:szCs w:val="24"/>
        </w:rPr>
        <w:t>.</w:t>
      </w:r>
      <w:r w:rsidR="00E4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578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4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578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4578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mengimplementasik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r w:rsidR="0010647A" w:rsidRPr="0010647A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10647A" w:rsidRPr="0010647A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r w:rsidR="0010647A" w:rsidRPr="0010647A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berkerja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runut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di</w:t>
      </w:r>
      <w:r w:rsidR="00A03E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awali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me</w:t>
      </w:r>
      <w:r w:rsidR="00EA6006">
        <w:rPr>
          <w:rFonts w:ascii="Times New Roman" w:hAnsi="Times New Roman" w:cs="Times New Roman"/>
          <w:sz w:val="24"/>
          <w:szCs w:val="24"/>
        </w:rPr>
        <w:t>mpersiapkan</w:t>
      </w:r>
      <w:proofErr w:type="spellEnd"/>
      <w:r w:rsidR="009738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738DD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pe</w:t>
      </w:r>
      <w:r w:rsidR="00B4776B">
        <w:rPr>
          <w:rFonts w:ascii="Times New Roman" w:hAnsi="Times New Roman" w:cs="Times New Roman"/>
          <w:sz w:val="24"/>
          <w:szCs w:val="24"/>
        </w:rPr>
        <w:t>mutus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di</w:t>
      </w:r>
      <w:r w:rsidR="009738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738DD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jawab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2433"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per</w:t>
      </w:r>
      <w:r w:rsidR="007149F6">
        <w:rPr>
          <w:rFonts w:ascii="Times New Roman" w:hAnsi="Times New Roman" w:cs="Times New Roman"/>
          <w:sz w:val="24"/>
          <w:szCs w:val="24"/>
        </w:rPr>
        <w:t>soal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yang di</w:t>
      </w:r>
      <w:r w:rsidR="00A03E4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ajukan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10647A" w:rsidRPr="0010647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647A" w:rsidRPr="0010647A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23548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3787B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1378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87B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1378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787B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13787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3787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13787B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13787B">
        <w:rPr>
          <w:rFonts w:ascii="Times New Roman" w:hAnsi="Times New Roman" w:cs="Times New Roman"/>
          <w:sz w:val="24"/>
          <w:szCs w:val="24"/>
        </w:rPr>
        <w:t>menawarkan</w:t>
      </w:r>
      <w:proofErr w:type="spellEnd"/>
      <w:r w:rsidR="0013787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alternatif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tentunya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bantuan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EE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2624EE">
        <w:rPr>
          <w:rFonts w:ascii="Times New Roman" w:hAnsi="Times New Roman" w:cs="Times New Roman"/>
          <w:sz w:val="24"/>
          <w:szCs w:val="24"/>
        </w:rPr>
        <w:t>.</w:t>
      </w:r>
      <w:r w:rsidR="00C30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066" w:rsidRPr="00C3006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0066" w:rsidRPr="00C3006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C30066" w:rsidRPr="00C30066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C30066" w:rsidRPr="00C30066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024FF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47F9B">
        <w:rPr>
          <w:rFonts w:ascii="Times New Roman" w:hAnsi="Times New Roman" w:cs="Times New Roman"/>
          <w:sz w:val="24"/>
          <w:szCs w:val="24"/>
        </w:rPr>
        <w:t>e</w:t>
      </w:r>
      <w:r w:rsidR="00C30066" w:rsidRPr="00C30066">
        <w:rPr>
          <w:rFonts w:ascii="Times New Roman" w:hAnsi="Times New Roman" w:cs="Times New Roman"/>
          <w:sz w:val="24"/>
          <w:szCs w:val="24"/>
        </w:rPr>
        <w:t>ksim</w:t>
      </w:r>
      <w:proofErr w:type="spellEnd"/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r w:rsidR="00C30066" w:rsidRPr="005D5F02">
        <w:rPr>
          <w:rFonts w:ascii="Times New Roman" w:hAnsi="Times New Roman" w:cs="Times New Roman"/>
          <w:i/>
          <w:iCs/>
          <w:sz w:val="24"/>
          <w:szCs w:val="24"/>
        </w:rPr>
        <w:t>(</w:t>
      </w:r>
      <w:r w:rsidR="000E2BF7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C30066" w:rsidRPr="005D5F02">
        <w:rPr>
          <w:rFonts w:ascii="Times New Roman" w:hAnsi="Times New Roman" w:cs="Times New Roman"/>
          <w:i/>
          <w:iCs/>
          <w:sz w:val="24"/>
          <w:szCs w:val="24"/>
        </w:rPr>
        <w:t xml:space="preserve">ermatitis </w:t>
      </w:r>
      <w:proofErr w:type="spellStart"/>
      <w:r w:rsidR="000E2BF7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C30066" w:rsidRPr="005D5F02">
        <w:rPr>
          <w:rFonts w:ascii="Times New Roman" w:hAnsi="Times New Roman" w:cs="Times New Roman"/>
          <w:i/>
          <w:iCs/>
          <w:sz w:val="24"/>
          <w:szCs w:val="24"/>
        </w:rPr>
        <w:t>topik</w:t>
      </w:r>
      <w:proofErr w:type="spellEnd"/>
      <w:r w:rsidR="00C30066" w:rsidRPr="005D5F02">
        <w:rPr>
          <w:rFonts w:ascii="Times New Roman" w:hAnsi="Times New Roman" w:cs="Times New Roman"/>
          <w:i/>
          <w:iCs/>
          <w:sz w:val="24"/>
          <w:szCs w:val="24"/>
        </w:rPr>
        <w:t>),</w:t>
      </w:r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r w:rsidR="000E2BF7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C30066" w:rsidRPr="00B86994">
        <w:rPr>
          <w:rFonts w:ascii="Times New Roman" w:hAnsi="Times New Roman" w:cs="Times New Roman"/>
          <w:i/>
          <w:iCs/>
          <w:sz w:val="24"/>
          <w:szCs w:val="24"/>
        </w:rPr>
        <w:t>cabies,</w:t>
      </w:r>
      <w:r w:rsidR="00C30066" w:rsidRPr="00C30066">
        <w:rPr>
          <w:rFonts w:ascii="Times New Roman" w:hAnsi="Times New Roman" w:cs="Times New Roman"/>
          <w:sz w:val="24"/>
          <w:szCs w:val="24"/>
        </w:rPr>
        <w:t xml:space="preserve"> </w:t>
      </w:r>
      <w:r w:rsidR="000E2BF7"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C30066" w:rsidRPr="00B86994">
        <w:rPr>
          <w:rFonts w:ascii="Times New Roman" w:hAnsi="Times New Roman" w:cs="Times New Roman"/>
          <w:i/>
          <w:iCs/>
          <w:sz w:val="24"/>
          <w:szCs w:val="24"/>
        </w:rPr>
        <w:t>soriasis</w:t>
      </w:r>
      <w:r w:rsidR="00C30066" w:rsidRPr="00C30066">
        <w:rPr>
          <w:rFonts w:ascii="Times New Roman" w:hAnsi="Times New Roman" w:cs="Times New Roman"/>
          <w:sz w:val="24"/>
          <w:szCs w:val="24"/>
        </w:rPr>
        <w:t xml:space="preserve"> dan </w:t>
      </w:r>
      <w:r w:rsidR="000E2BF7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C30066" w:rsidRPr="00B86994">
        <w:rPr>
          <w:rFonts w:ascii="Times New Roman" w:hAnsi="Times New Roman" w:cs="Times New Roman"/>
          <w:i/>
          <w:iCs/>
          <w:sz w:val="24"/>
          <w:szCs w:val="24"/>
        </w:rPr>
        <w:t xml:space="preserve">inea </w:t>
      </w:r>
      <w:r w:rsidR="000E2BF7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C30066" w:rsidRPr="00B86994">
        <w:rPr>
          <w:rFonts w:ascii="Times New Roman" w:hAnsi="Times New Roman" w:cs="Times New Roman"/>
          <w:i/>
          <w:iCs/>
          <w:sz w:val="24"/>
          <w:szCs w:val="24"/>
        </w:rPr>
        <w:t>orporis</w:t>
      </w:r>
      <w:r w:rsidR="00C30066" w:rsidRPr="00E0684F">
        <w:rPr>
          <w:rFonts w:ascii="Times New Roman" w:hAnsi="Times New Roman" w:cs="Times New Roman"/>
          <w:sz w:val="24"/>
          <w:szCs w:val="24"/>
        </w:rPr>
        <w:t>.</w:t>
      </w:r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r w:rsidR="00357222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="00357222">
        <w:rPr>
          <w:rFonts w:ascii="Times New Roman" w:hAnsi="Times New Roman" w:cs="Times New Roman"/>
          <w:sz w:val="24"/>
          <w:szCs w:val="24"/>
        </w:rPr>
        <w:t>coba</w:t>
      </w:r>
      <w:proofErr w:type="spellEnd"/>
      <w:r w:rsidR="00357222">
        <w:rPr>
          <w:rFonts w:ascii="Times New Roman" w:hAnsi="Times New Roman" w:cs="Times New Roman"/>
          <w:sz w:val="24"/>
          <w:szCs w:val="24"/>
        </w:rPr>
        <w:t xml:space="preserve"> pada </w:t>
      </w:r>
      <w:r w:rsidR="00E0684F" w:rsidRPr="00E0684F">
        <w:rPr>
          <w:rFonts w:ascii="Times New Roman" w:hAnsi="Times New Roman" w:cs="Times New Roman"/>
          <w:sz w:val="24"/>
          <w:szCs w:val="24"/>
        </w:rPr>
        <w:t xml:space="preserve">44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responden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57222">
        <w:rPr>
          <w:rFonts w:ascii="Times New Roman" w:hAnsi="Times New Roman" w:cs="Times New Roman"/>
          <w:sz w:val="24"/>
          <w:szCs w:val="24"/>
        </w:rPr>
        <w:t>lalu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di</w:t>
      </w:r>
      <w:r w:rsidR="00B351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0FB9">
        <w:rPr>
          <w:rFonts w:ascii="Times New Roman" w:hAnsi="Times New Roman" w:cs="Times New Roman"/>
          <w:sz w:val="24"/>
          <w:szCs w:val="24"/>
        </w:rPr>
        <w:t>komparasi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akhir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da</w:t>
      </w:r>
      <w:r w:rsidR="00BB70C5">
        <w:rPr>
          <w:rFonts w:ascii="Times New Roman" w:hAnsi="Times New Roman" w:cs="Times New Roman"/>
          <w:sz w:val="24"/>
          <w:szCs w:val="24"/>
        </w:rPr>
        <w:t>n</w:t>
      </w:r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Ber</w:t>
      </w:r>
      <w:r w:rsidR="00860366">
        <w:rPr>
          <w:rFonts w:ascii="Times New Roman" w:hAnsi="Times New Roman" w:cs="Times New Roman"/>
          <w:sz w:val="24"/>
          <w:szCs w:val="24"/>
        </w:rPr>
        <w:t>sandarkan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data</w:t>
      </w:r>
      <w:r w:rsidR="00A3601D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3601D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23ED5">
        <w:rPr>
          <w:rFonts w:ascii="Times New Roman" w:hAnsi="Times New Roman" w:cs="Times New Roman"/>
          <w:sz w:val="24"/>
          <w:szCs w:val="24"/>
        </w:rPr>
        <w:t>menghasilkan</w:t>
      </w:r>
      <w:proofErr w:type="spellEnd"/>
      <w:r w:rsidR="00D23ED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4BB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84B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21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90%, </w:t>
      </w:r>
      <w:proofErr w:type="spellStart"/>
      <w:r w:rsidR="00584BB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84B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684F" w:rsidRPr="00E0684F">
        <w:rPr>
          <w:rFonts w:ascii="Times New Roman" w:hAnsi="Times New Roman" w:cs="Times New Roman"/>
          <w:sz w:val="24"/>
          <w:szCs w:val="24"/>
        </w:rPr>
        <w:t>presisi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21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22215" w:rsidRPr="00E0684F">
        <w:rPr>
          <w:rFonts w:ascii="Times New Roman" w:hAnsi="Times New Roman" w:cs="Times New Roman"/>
          <w:sz w:val="24"/>
          <w:szCs w:val="24"/>
        </w:rPr>
        <w:t xml:space="preserve"> </w:t>
      </w:r>
      <w:r w:rsidR="00E0684F" w:rsidRPr="00E0684F">
        <w:rPr>
          <w:rFonts w:ascii="Times New Roman" w:hAnsi="Times New Roman" w:cs="Times New Roman"/>
          <w:sz w:val="24"/>
          <w:szCs w:val="24"/>
        </w:rPr>
        <w:t>100% dan</w:t>
      </w:r>
      <w:r w:rsidR="00584BB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4BB5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584BB5">
        <w:rPr>
          <w:rFonts w:ascii="Times New Roman" w:hAnsi="Times New Roman" w:cs="Times New Roman"/>
          <w:sz w:val="24"/>
          <w:szCs w:val="24"/>
        </w:rPr>
        <w:t xml:space="preserve"> </w:t>
      </w:r>
      <w:r w:rsidR="00E0684F" w:rsidRPr="00D93EFC">
        <w:rPr>
          <w:rFonts w:ascii="Times New Roman" w:hAnsi="Times New Roman" w:cs="Times New Roman"/>
          <w:i/>
          <w:iCs/>
          <w:sz w:val="24"/>
          <w:szCs w:val="24"/>
        </w:rPr>
        <w:t>specificity</w:t>
      </w:r>
      <w:r w:rsidR="00E0684F" w:rsidRPr="00E0684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2215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E0684F" w:rsidRPr="00E0684F">
        <w:rPr>
          <w:rFonts w:ascii="Times New Roman" w:hAnsi="Times New Roman" w:cs="Times New Roman"/>
          <w:sz w:val="24"/>
          <w:szCs w:val="24"/>
        </w:rPr>
        <w:t xml:space="preserve"> 100</w:t>
      </w:r>
      <w:r w:rsidR="00294010">
        <w:rPr>
          <w:rFonts w:ascii="Times New Roman" w:hAnsi="Times New Roman" w:cs="Times New Roman"/>
          <w:sz w:val="24"/>
          <w:szCs w:val="24"/>
        </w:rPr>
        <w:t>%</w:t>
      </w:r>
      <w:sdt>
        <w:sdtPr>
          <w:rPr>
            <w:rFonts w:ascii="Times New Roman" w:hAnsi="Times New Roman" w:cs="Times New Roman"/>
            <w:sz w:val="24"/>
            <w:szCs w:val="24"/>
          </w:rPr>
          <w:id w:val="1241909972"/>
          <w:citation/>
        </w:sdtPr>
        <w:sdtContent>
          <w:r w:rsidR="000065A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0065A5">
            <w:rPr>
              <w:rFonts w:ascii="Times New Roman" w:hAnsi="Times New Roman" w:cs="Times New Roman"/>
              <w:sz w:val="24"/>
              <w:szCs w:val="24"/>
            </w:rPr>
            <w:instrText xml:space="preserve"> CITATION PHu21 \l 1033 </w:instrText>
          </w:r>
          <w:r w:rsidR="000065A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 P. Hutasoit, Rahmaddeni, Erlin, &amp; Anam, 2021)</w:t>
          </w:r>
          <w:r w:rsidR="000065A5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F8302E">
        <w:rPr>
          <w:rFonts w:ascii="Times New Roman" w:hAnsi="Times New Roman" w:cs="Times New Roman"/>
          <w:sz w:val="24"/>
          <w:szCs w:val="24"/>
        </w:rPr>
        <w:t>.</w:t>
      </w:r>
    </w:p>
    <w:p w14:paraId="679225E9" w14:textId="11BBDF7E" w:rsidR="004D2ECE" w:rsidRPr="00381C45" w:rsidRDefault="00412CBD" w:rsidP="00C038D8">
      <w:pPr>
        <w:pStyle w:val="ListParagraph"/>
        <w:numPr>
          <w:ilvl w:val="0"/>
          <w:numId w:val="4"/>
        </w:numPr>
        <w:spacing w:line="360" w:lineRule="auto"/>
        <w:ind w:left="79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381C4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1C45">
        <w:rPr>
          <w:rFonts w:ascii="Times New Roman" w:hAnsi="Times New Roman" w:cs="Times New Roman"/>
          <w:sz w:val="24"/>
          <w:szCs w:val="24"/>
        </w:rPr>
        <w:t>ketiga</w:t>
      </w:r>
      <w:proofErr w:type="spellEnd"/>
      <w:r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381C45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381C45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="00C315BD" w:rsidRPr="002B7F20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r w:rsidR="00C315BD">
        <w:rPr>
          <w:rFonts w:ascii="Times New Roman" w:hAnsi="Times New Roman" w:cs="Times New Roman"/>
          <w:sz w:val="24"/>
          <w:szCs w:val="24"/>
        </w:rPr>
        <w:t>P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akar </w:t>
      </w:r>
      <w:proofErr w:type="spellStart"/>
      <w:r w:rsidR="00C315BD">
        <w:rPr>
          <w:rFonts w:ascii="Times New Roman" w:hAnsi="Times New Roman" w:cs="Times New Roman"/>
          <w:sz w:val="24"/>
          <w:szCs w:val="24"/>
        </w:rPr>
        <w:t>D</w:t>
      </w:r>
      <w:r w:rsidR="00C315BD" w:rsidRPr="002B7F20">
        <w:rPr>
          <w:rFonts w:ascii="Times New Roman" w:hAnsi="Times New Roman" w:cs="Times New Roman"/>
          <w:sz w:val="24"/>
          <w:szCs w:val="24"/>
        </w:rPr>
        <w:t>iagnosa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5BD">
        <w:rPr>
          <w:rFonts w:ascii="Times New Roman" w:hAnsi="Times New Roman" w:cs="Times New Roman"/>
          <w:sz w:val="24"/>
          <w:szCs w:val="24"/>
        </w:rPr>
        <w:t>P</w:t>
      </w:r>
      <w:r w:rsidR="00C315BD" w:rsidRPr="002B7F20">
        <w:rPr>
          <w:rFonts w:ascii="Times New Roman" w:hAnsi="Times New Roman" w:cs="Times New Roman"/>
          <w:sz w:val="24"/>
          <w:szCs w:val="24"/>
        </w:rPr>
        <w:t>enyakit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5BD">
        <w:rPr>
          <w:rFonts w:ascii="Times New Roman" w:hAnsi="Times New Roman" w:cs="Times New Roman"/>
          <w:sz w:val="24"/>
          <w:szCs w:val="24"/>
        </w:rPr>
        <w:t>K</w:t>
      </w:r>
      <w:r w:rsidR="00C315BD" w:rsidRPr="002B7F20">
        <w:rPr>
          <w:rFonts w:ascii="Times New Roman" w:hAnsi="Times New Roman" w:cs="Times New Roman"/>
          <w:sz w:val="24"/>
          <w:szCs w:val="24"/>
        </w:rPr>
        <w:t>ulit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r w:rsidR="00C315BD">
        <w:rPr>
          <w:rFonts w:ascii="Times New Roman" w:hAnsi="Times New Roman" w:cs="Times New Roman"/>
          <w:sz w:val="24"/>
          <w:szCs w:val="24"/>
        </w:rPr>
        <w:t>P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ada </w:t>
      </w:r>
      <w:r w:rsidR="00C315BD">
        <w:rPr>
          <w:rFonts w:ascii="Times New Roman" w:hAnsi="Times New Roman" w:cs="Times New Roman"/>
          <w:sz w:val="24"/>
          <w:szCs w:val="24"/>
        </w:rPr>
        <w:t>B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alita </w:t>
      </w:r>
      <w:proofErr w:type="spellStart"/>
      <w:r w:rsidR="00C315BD">
        <w:rPr>
          <w:rFonts w:ascii="Times New Roman" w:hAnsi="Times New Roman" w:cs="Times New Roman"/>
          <w:sz w:val="24"/>
          <w:szCs w:val="24"/>
        </w:rPr>
        <w:t>M</w:t>
      </w:r>
      <w:r w:rsidR="00C315BD" w:rsidRPr="002B7F20">
        <w:rPr>
          <w:rFonts w:ascii="Times New Roman" w:hAnsi="Times New Roman" w:cs="Times New Roman"/>
          <w:sz w:val="24"/>
          <w:szCs w:val="24"/>
        </w:rPr>
        <w:t>enggunakan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r w:rsidR="00C315BD">
        <w:rPr>
          <w:rFonts w:ascii="Times New Roman" w:hAnsi="Times New Roman" w:cs="Times New Roman"/>
          <w:sz w:val="24"/>
          <w:szCs w:val="24"/>
        </w:rPr>
        <w:t>M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etode </w:t>
      </w:r>
      <w:r w:rsidR="00C315BD" w:rsidRPr="004664DC">
        <w:rPr>
          <w:rFonts w:ascii="Times New Roman" w:hAnsi="Times New Roman" w:cs="Times New Roman"/>
          <w:i/>
          <w:iCs/>
          <w:sz w:val="24"/>
          <w:szCs w:val="24"/>
        </w:rPr>
        <w:t>Naïve Bayes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 dan </w:t>
      </w:r>
      <w:r w:rsidR="00C315BD" w:rsidRPr="004664DC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r w:rsidR="00C315BD">
        <w:rPr>
          <w:rFonts w:ascii="Times New Roman" w:hAnsi="Times New Roman" w:cs="Times New Roman"/>
          <w:sz w:val="24"/>
          <w:szCs w:val="24"/>
        </w:rPr>
        <w:t>S</w:t>
      </w:r>
      <w:r w:rsidR="00C315BD" w:rsidRPr="002B7F20">
        <w:rPr>
          <w:rFonts w:ascii="Times New Roman" w:hAnsi="Times New Roman" w:cs="Times New Roman"/>
          <w:sz w:val="24"/>
          <w:szCs w:val="24"/>
        </w:rPr>
        <w:t xml:space="preserve">tudi </w:t>
      </w:r>
      <w:proofErr w:type="spellStart"/>
      <w:r w:rsidR="00C315BD">
        <w:rPr>
          <w:rFonts w:ascii="Times New Roman" w:hAnsi="Times New Roman" w:cs="Times New Roman"/>
          <w:sz w:val="24"/>
          <w:szCs w:val="24"/>
        </w:rPr>
        <w:t>K</w:t>
      </w:r>
      <w:r w:rsidR="00C315BD" w:rsidRPr="002B7F20">
        <w:rPr>
          <w:rFonts w:ascii="Times New Roman" w:hAnsi="Times New Roman" w:cs="Times New Roman"/>
          <w:sz w:val="24"/>
          <w:szCs w:val="24"/>
        </w:rPr>
        <w:t>asus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315BD" w:rsidRPr="002B7F20">
        <w:rPr>
          <w:rFonts w:ascii="Times New Roman" w:hAnsi="Times New Roman" w:cs="Times New Roman"/>
          <w:sz w:val="24"/>
          <w:szCs w:val="24"/>
        </w:rPr>
        <w:t>Puskesmas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Cempaka </w:t>
      </w:r>
      <w:proofErr w:type="spellStart"/>
      <w:r w:rsidR="00C315BD" w:rsidRPr="002B7F20">
        <w:rPr>
          <w:rFonts w:ascii="Times New Roman" w:hAnsi="Times New Roman" w:cs="Times New Roman"/>
          <w:sz w:val="24"/>
          <w:szCs w:val="24"/>
        </w:rPr>
        <w:t>Sungkai</w:t>
      </w:r>
      <w:proofErr w:type="spellEnd"/>
      <w:r w:rsidR="00C315BD" w:rsidRPr="002B7F20">
        <w:rPr>
          <w:rFonts w:ascii="Times New Roman" w:hAnsi="Times New Roman" w:cs="Times New Roman"/>
          <w:sz w:val="24"/>
          <w:szCs w:val="24"/>
        </w:rPr>
        <w:t xml:space="preserve"> Selatan</w:t>
      </w:r>
      <w:r w:rsidR="004879A5">
        <w:rPr>
          <w:rFonts w:ascii="Times New Roman" w:hAnsi="Times New Roman" w:cs="Times New Roman"/>
          <w:sz w:val="24"/>
          <w:szCs w:val="24"/>
        </w:rPr>
        <w:t>”</w:t>
      </w:r>
      <w:r w:rsidR="00C315BD" w:rsidRPr="00381C45">
        <w:rPr>
          <w:rFonts w:ascii="Times New Roman" w:hAnsi="Times New Roman" w:cs="Times New Roman"/>
          <w:sz w:val="24"/>
          <w:szCs w:val="24"/>
        </w:rPr>
        <w:t xml:space="preserve"> </w:t>
      </w:r>
      <w:r w:rsidRPr="00381C45">
        <w:rPr>
          <w:rFonts w:ascii="Times New Roman" w:hAnsi="Times New Roman" w:cs="Times New Roman"/>
          <w:sz w:val="24"/>
          <w:szCs w:val="24"/>
        </w:rPr>
        <w:t xml:space="preserve">yang di </w:t>
      </w:r>
      <w:proofErr w:type="spellStart"/>
      <w:r w:rsidRPr="00381C45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381C45">
        <w:rPr>
          <w:rFonts w:ascii="Times New Roman" w:hAnsi="Times New Roman" w:cs="Times New Roman"/>
          <w:sz w:val="24"/>
          <w:szCs w:val="24"/>
        </w:rPr>
        <w:t xml:space="preserve"> oleh</w:t>
      </w:r>
      <w:r w:rsidR="00A73E94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25CC" w:rsidRPr="00381C45">
        <w:rPr>
          <w:rFonts w:ascii="Times New Roman" w:hAnsi="Times New Roman" w:cs="Times New Roman"/>
          <w:sz w:val="24"/>
          <w:szCs w:val="24"/>
        </w:rPr>
        <w:t>Sidik</w:t>
      </w:r>
      <w:proofErr w:type="spellEnd"/>
      <w:r w:rsidR="001825CC" w:rsidRPr="00381C45">
        <w:rPr>
          <w:rFonts w:ascii="Times New Roman" w:hAnsi="Times New Roman" w:cs="Times New Roman"/>
          <w:sz w:val="24"/>
          <w:szCs w:val="24"/>
        </w:rPr>
        <w:t xml:space="preserve"> Rahmatullah</w:t>
      </w:r>
      <w:r w:rsidR="00E42563" w:rsidRPr="00381C45">
        <w:rPr>
          <w:rFonts w:ascii="Times New Roman" w:hAnsi="Times New Roman" w:cs="Times New Roman"/>
          <w:sz w:val="24"/>
          <w:szCs w:val="24"/>
        </w:rPr>
        <w:t xml:space="preserve"> dan </w:t>
      </w:r>
      <w:r w:rsidR="001825CC" w:rsidRPr="00381C45">
        <w:rPr>
          <w:rFonts w:ascii="Times New Roman" w:hAnsi="Times New Roman" w:cs="Times New Roman"/>
          <w:sz w:val="24"/>
          <w:szCs w:val="24"/>
        </w:rPr>
        <w:t xml:space="preserve">Rima </w:t>
      </w:r>
      <w:proofErr w:type="spellStart"/>
      <w:r w:rsidR="001825CC" w:rsidRPr="00381C45">
        <w:rPr>
          <w:rFonts w:ascii="Times New Roman" w:hAnsi="Times New Roman" w:cs="Times New Roman"/>
          <w:sz w:val="24"/>
          <w:szCs w:val="24"/>
        </w:rPr>
        <w:t>Mawarni</w:t>
      </w:r>
      <w:proofErr w:type="spellEnd"/>
      <w:r w:rsidR="00E42563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2563" w:rsidRPr="00381C45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E42563" w:rsidRPr="00381C45">
        <w:rPr>
          <w:rFonts w:ascii="Times New Roman" w:hAnsi="Times New Roman" w:cs="Times New Roman"/>
          <w:sz w:val="24"/>
          <w:szCs w:val="24"/>
        </w:rPr>
        <w:t xml:space="preserve"> STMIK Dian Cipta </w:t>
      </w:r>
      <w:proofErr w:type="spellStart"/>
      <w:r w:rsidR="00E42563" w:rsidRPr="00381C45">
        <w:rPr>
          <w:rFonts w:ascii="Times New Roman" w:hAnsi="Times New Roman" w:cs="Times New Roman"/>
          <w:sz w:val="24"/>
          <w:szCs w:val="24"/>
        </w:rPr>
        <w:t>Cendikia</w:t>
      </w:r>
      <w:proofErr w:type="spellEnd"/>
      <w:r w:rsidR="00E42563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2563" w:rsidRPr="00381C45">
        <w:rPr>
          <w:rFonts w:ascii="Times New Roman" w:hAnsi="Times New Roman" w:cs="Times New Roman"/>
          <w:sz w:val="24"/>
          <w:szCs w:val="24"/>
        </w:rPr>
        <w:t>Kotabumi</w:t>
      </w:r>
      <w:proofErr w:type="spellEnd"/>
      <w:r w:rsidR="00062809" w:rsidRPr="00381C45">
        <w:rPr>
          <w:rFonts w:ascii="Times New Roman" w:hAnsi="Times New Roman" w:cs="Times New Roman"/>
          <w:sz w:val="24"/>
          <w:szCs w:val="24"/>
        </w:rPr>
        <w:t xml:space="preserve">. </w:t>
      </w:r>
      <w:r w:rsidR="004A1CA5" w:rsidRPr="00381C45">
        <w:rPr>
          <w:rFonts w:ascii="Times New Roman" w:hAnsi="Times New Roman" w:cs="Times New Roman"/>
          <w:sz w:val="24"/>
          <w:szCs w:val="24"/>
        </w:rPr>
        <w:t>P</w:t>
      </w:r>
      <w:r w:rsidR="009E208A">
        <w:rPr>
          <w:rFonts w:ascii="Times New Roman" w:hAnsi="Times New Roman" w:cs="Times New Roman"/>
          <w:sz w:val="24"/>
          <w:szCs w:val="24"/>
        </w:rPr>
        <w:t>aper</w:t>
      </w:r>
      <w:r w:rsidR="004A1CA5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A1CA5" w:rsidRPr="00381C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A1CA5" w:rsidRPr="00381C4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A1CA5" w:rsidRPr="00381C45">
        <w:rPr>
          <w:rFonts w:ascii="Times New Roman" w:hAnsi="Times New Roman" w:cs="Times New Roman"/>
          <w:sz w:val="24"/>
          <w:szCs w:val="24"/>
        </w:rPr>
        <w:t>terbitkan</w:t>
      </w:r>
      <w:proofErr w:type="spellEnd"/>
      <w:r w:rsidR="004A1CA5" w:rsidRPr="00381C45">
        <w:rPr>
          <w:rFonts w:ascii="Times New Roman" w:hAnsi="Times New Roman" w:cs="Times New Roman"/>
          <w:sz w:val="24"/>
          <w:szCs w:val="24"/>
        </w:rPr>
        <w:t xml:space="preserve"> oleh</w:t>
      </w:r>
      <w:r w:rsidR="001825CC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25CC" w:rsidRPr="00381C45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1825CC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25CC" w:rsidRPr="00381C45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825CC" w:rsidRPr="00381C4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20045">
        <w:rPr>
          <w:rFonts w:ascii="Times New Roman" w:hAnsi="Times New Roman" w:cs="Times New Roman"/>
          <w:sz w:val="24"/>
          <w:szCs w:val="24"/>
        </w:rPr>
        <w:t>k</w:t>
      </w:r>
      <w:r w:rsidR="001825CC" w:rsidRPr="00381C45">
        <w:rPr>
          <w:rFonts w:ascii="Times New Roman" w:hAnsi="Times New Roman" w:cs="Times New Roman"/>
          <w:sz w:val="24"/>
          <w:szCs w:val="24"/>
        </w:rPr>
        <w:t>omputer</w:t>
      </w:r>
      <w:proofErr w:type="spellEnd"/>
      <w:r w:rsidR="001825CC" w:rsidRPr="00381C45">
        <w:rPr>
          <w:rFonts w:ascii="Times New Roman" w:hAnsi="Times New Roman" w:cs="Times New Roman"/>
          <w:sz w:val="24"/>
          <w:szCs w:val="24"/>
        </w:rPr>
        <w:t xml:space="preserve"> Vol: 9</w:t>
      </w:r>
      <w:r w:rsidR="006951FD">
        <w:rPr>
          <w:rFonts w:ascii="Times New Roman" w:hAnsi="Times New Roman" w:cs="Times New Roman"/>
          <w:sz w:val="24"/>
          <w:szCs w:val="24"/>
        </w:rPr>
        <w:t xml:space="preserve"> N</w:t>
      </w:r>
      <w:r w:rsidR="001825CC" w:rsidRPr="00381C45">
        <w:rPr>
          <w:rFonts w:ascii="Times New Roman" w:hAnsi="Times New Roman" w:cs="Times New Roman"/>
          <w:sz w:val="24"/>
          <w:szCs w:val="24"/>
        </w:rPr>
        <w:t>o:</w:t>
      </w:r>
      <w:r w:rsidR="006951FD">
        <w:rPr>
          <w:rFonts w:ascii="Times New Roman" w:hAnsi="Times New Roman" w:cs="Times New Roman"/>
          <w:sz w:val="24"/>
          <w:szCs w:val="24"/>
        </w:rPr>
        <w:t xml:space="preserve"> </w:t>
      </w:r>
      <w:r w:rsidR="001825CC" w:rsidRPr="00381C45">
        <w:rPr>
          <w:rFonts w:ascii="Times New Roman" w:hAnsi="Times New Roman" w:cs="Times New Roman"/>
          <w:sz w:val="24"/>
          <w:szCs w:val="24"/>
        </w:rPr>
        <w:t>2.2021 P-ISSN: 2337-8344 E-ISSN: 2623-1247</w:t>
      </w:r>
      <w:r w:rsidR="004A1CA5" w:rsidRPr="00381C4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381C45" w:rsidRPr="00381C4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381C45" w:rsidRP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1C45" w:rsidRPr="00381C4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81C45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381C4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97461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="00381C45">
        <w:rPr>
          <w:rFonts w:ascii="Times New Roman" w:hAnsi="Times New Roman" w:cs="Times New Roman"/>
          <w:sz w:val="24"/>
          <w:szCs w:val="24"/>
        </w:rPr>
        <w:t xml:space="preserve"> </w:t>
      </w:r>
      <w:r w:rsidR="00381C45" w:rsidRPr="00FD6CAB">
        <w:rPr>
          <w:rFonts w:ascii="Times New Roman" w:hAnsi="Times New Roman" w:cs="Times New Roman"/>
          <w:i/>
          <w:iCs/>
          <w:sz w:val="24"/>
          <w:szCs w:val="24"/>
        </w:rPr>
        <w:t>naïve bayes</w:t>
      </w:r>
      <w:r w:rsidR="00381C45">
        <w:rPr>
          <w:rFonts w:ascii="Times New Roman" w:hAnsi="Times New Roman" w:cs="Times New Roman"/>
          <w:sz w:val="24"/>
          <w:szCs w:val="24"/>
        </w:rPr>
        <w:t xml:space="preserve"> dan </w:t>
      </w:r>
      <w:r w:rsidR="00381C45" w:rsidRPr="00FD6CAB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6345E0">
        <w:rPr>
          <w:rFonts w:ascii="Times New Roman" w:hAnsi="Times New Roman" w:cs="Times New Roman"/>
          <w:sz w:val="24"/>
          <w:szCs w:val="24"/>
        </w:rPr>
        <w:t xml:space="preserve">. </w:t>
      </w:r>
      <w:r w:rsidR="003032CE" w:rsidRPr="003032CE">
        <w:rPr>
          <w:rFonts w:ascii="Times New Roman" w:hAnsi="Times New Roman" w:cs="Times New Roman"/>
          <w:sz w:val="24"/>
          <w:szCs w:val="24"/>
        </w:rPr>
        <w:t xml:space="preserve">Metode </w:t>
      </w:r>
      <w:r w:rsidR="003032CE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3032CE" w:rsidRPr="003032CE">
        <w:rPr>
          <w:rFonts w:ascii="Times New Roman" w:hAnsi="Times New Roman" w:cs="Times New Roman"/>
          <w:i/>
          <w:iCs/>
          <w:sz w:val="24"/>
          <w:szCs w:val="24"/>
        </w:rPr>
        <w:t xml:space="preserve">aïve </w:t>
      </w:r>
      <w:r w:rsidR="003032CE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3032CE" w:rsidRPr="003032CE">
        <w:rPr>
          <w:rFonts w:ascii="Times New Roman" w:hAnsi="Times New Roman" w:cs="Times New Roman"/>
          <w:i/>
          <w:iCs/>
          <w:sz w:val="24"/>
          <w:szCs w:val="24"/>
        </w:rPr>
        <w:t>ayes</w:t>
      </w:r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0609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s</w:t>
      </w:r>
      <w:r w:rsidR="006345E0">
        <w:rPr>
          <w:rFonts w:ascii="Times New Roman" w:hAnsi="Times New Roman" w:cs="Times New Roman"/>
          <w:sz w:val="24"/>
          <w:szCs w:val="24"/>
        </w:rPr>
        <w:t>uatu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06C1C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klasifikasi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yang </w:t>
      </w:r>
      <w:r w:rsidR="002A0609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dasarkan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r w:rsidR="002A0609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teorema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r w:rsidR="003032CE" w:rsidRPr="002A0609">
        <w:rPr>
          <w:rFonts w:ascii="Times New Roman" w:hAnsi="Times New Roman" w:cs="Times New Roman"/>
          <w:i/>
          <w:iCs/>
          <w:sz w:val="24"/>
          <w:szCs w:val="24"/>
        </w:rPr>
        <w:t>bayes</w:t>
      </w:r>
      <w:r w:rsidR="003032CE" w:rsidRPr="003032CE">
        <w:rPr>
          <w:rFonts w:ascii="Times New Roman" w:hAnsi="Times New Roman" w:cs="Times New Roman"/>
          <w:sz w:val="24"/>
          <w:szCs w:val="24"/>
        </w:rPr>
        <w:t xml:space="preserve"> yang</w:t>
      </w:r>
      <w:r w:rsidR="002A0609">
        <w:rPr>
          <w:rFonts w:ascii="Times New Roman" w:hAnsi="Times New Roman" w:cs="Times New Roman"/>
          <w:sz w:val="24"/>
          <w:szCs w:val="24"/>
        </w:rPr>
        <w:t xml:space="preserve"> mana</w:t>
      </w:r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me</w:t>
      </w:r>
      <w:r w:rsidR="00950E39">
        <w:rPr>
          <w:rFonts w:ascii="Times New Roman" w:hAnsi="Times New Roman" w:cs="Times New Roman"/>
          <w:sz w:val="24"/>
          <w:szCs w:val="24"/>
        </w:rPr>
        <w:t>manfaatkan</w:t>
      </w:r>
      <w:proofErr w:type="spellEnd"/>
      <w:r w:rsidR="00950E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50E39">
        <w:rPr>
          <w:rFonts w:ascii="Times New Roman" w:hAnsi="Times New Roman" w:cs="Times New Roman"/>
          <w:sz w:val="24"/>
          <w:szCs w:val="24"/>
        </w:rPr>
        <w:t>pendapat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2A06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indenpendenan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032CE" w:rsidRPr="003032CE">
        <w:rPr>
          <w:rFonts w:ascii="Times New Roman" w:hAnsi="Times New Roman" w:cs="Times New Roman"/>
          <w:sz w:val="24"/>
          <w:szCs w:val="24"/>
        </w:rPr>
        <w:t>atribut</w:t>
      </w:r>
      <w:proofErr w:type="spellEnd"/>
      <w:r w:rsidR="003032CE" w:rsidRPr="003032CE">
        <w:rPr>
          <w:rFonts w:ascii="Times New Roman" w:hAnsi="Times New Roman" w:cs="Times New Roman"/>
          <w:sz w:val="24"/>
          <w:szCs w:val="24"/>
        </w:rPr>
        <w:t>.</w:t>
      </w:r>
      <w:r w:rsidR="001D3E7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D3E77"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 w:rsidR="001D3E77">
        <w:rPr>
          <w:rFonts w:ascii="Times New Roman" w:hAnsi="Times New Roman" w:cs="Times New Roman"/>
          <w:sz w:val="24"/>
          <w:szCs w:val="24"/>
        </w:rPr>
        <w:t xml:space="preserve"> </w:t>
      </w:r>
      <w:r w:rsidR="001D3E77" w:rsidRPr="001D3E77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1D3E7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DA459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AB6D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B6DC3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pen</w:t>
      </w:r>
      <w:r w:rsidR="00DA459A">
        <w:rPr>
          <w:rFonts w:ascii="Times New Roman" w:hAnsi="Times New Roman" w:cs="Times New Roman"/>
          <w:sz w:val="24"/>
          <w:szCs w:val="24"/>
        </w:rPr>
        <w:t>carian</w:t>
      </w:r>
      <w:proofErr w:type="spellEnd"/>
      <w:r w:rsidR="00DA459A">
        <w:rPr>
          <w:rFonts w:ascii="Times New Roman" w:hAnsi="Times New Roman" w:cs="Times New Roman"/>
          <w:sz w:val="24"/>
          <w:szCs w:val="24"/>
        </w:rPr>
        <w:t xml:space="preserve"> </w:t>
      </w:r>
      <w:r w:rsidR="009C7932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446D32">
        <w:rPr>
          <w:rFonts w:ascii="Times New Roman" w:hAnsi="Times New Roman" w:cs="Times New Roman"/>
          <w:sz w:val="24"/>
          <w:szCs w:val="24"/>
        </w:rPr>
        <w:t>berawal</w:t>
      </w:r>
      <w:proofErr w:type="spellEnd"/>
      <w:r w:rsidR="00446D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d</w:t>
      </w:r>
      <w:r w:rsidR="002D664C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di</w:t>
      </w:r>
      <w:r w:rsidR="00406DA3">
        <w:rPr>
          <w:rFonts w:ascii="Times New Roman" w:hAnsi="Times New Roman" w:cs="Times New Roman"/>
          <w:sz w:val="24"/>
          <w:szCs w:val="24"/>
        </w:rPr>
        <w:t>dapati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648E1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r w:rsidR="00041279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041279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7932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 </w:t>
      </w:r>
      <w:r w:rsidR="00041279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041279">
        <w:rPr>
          <w:rFonts w:ascii="Times New Roman" w:hAnsi="Times New Roman" w:cs="Times New Roman"/>
          <w:sz w:val="24"/>
          <w:szCs w:val="24"/>
        </w:rPr>
        <w:t>berujung</w:t>
      </w:r>
      <w:proofErr w:type="spellEnd"/>
      <w:r w:rsidR="0004127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041279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04127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1279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9C793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kerak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bayi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r w:rsidR="00A53B6D" w:rsidRPr="00646A81">
        <w:rPr>
          <w:rFonts w:ascii="Times New Roman" w:hAnsi="Times New Roman" w:cs="Times New Roman"/>
          <w:i/>
          <w:iCs/>
          <w:sz w:val="24"/>
          <w:szCs w:val="24"/>
        </w:rPr>
        <w:t xml:space="preserve">(cradle cap), </w:t>
      </w:r>
      <w:proofErr w:type="spellStart"/>
      <w:r w:rsidR="00A53B6D" w:rsidRPr="005432AA">
        <w:rPr>
          <w:rFonts w:ascii="Times New Roman" w:hAnsi="Times New Roman" w:cs="Times New Roman"/>
          <w:sz w:val="24"/>
          <w:szCs w:val="24"/>
        </w:rPr>
        <w:t>eksim</w:t>
      </w:r>
      <w:proofErr w:type="spellEnd"/>
      <w:r w:rsidR="00A53B6D" w:rsidRPr="00646A81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campak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kutil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cacar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air,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biang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keringat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ruam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3B6D">
        <w:rPr>
          <w:rFonts w:ascii="Times New Roman" w:hAnsi="Times New Roman" w:cs="Times New Roman"/>
          <w:sz w:val="24"/>
          <w:szCs w:val="24"/>
        </w:rPr>
        <w:t>popok</w:t>
      </w:r>
      <w:proofErr w:type="spellEnd"/>
      <w:r w:rsidR="00A53B6D">
        <w:rPr>
          <w:rFonts w:ascii="Times New Roman" w:hAnsi="Times New Roman" w:cs="Times New Roman"/>
          <w:sz w:val="24"/>
          <w:szCs w:val="24"/>
        </w:rPr>
        <w:t>.</w:t>
      </w:r>
      <w:r w:rsidR="00E667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balita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dan rule, </w:t>
      </w:r>
      <w:proofErr w:type="spellStart"/>
      <w:r w:rsidR="00461FC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461F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61FC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memberi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keterangan</w:t>
      </w:r>
      <w:proofErr w:type="spellEnd"/>
      <w:r w:rsidR="00E6672F" w:rsidRPr="003718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461FC4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="00461FC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672F" w:rsidRPr="00371875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2774B0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910454162"/>
          <w:citation/>
        </w:sdtPr>
        <w:sdtContent>
          <w:r w:rsidR="002774B0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774B0">
            <w:rPr>
              <w:rFonts w:ascii="Times New Roman" w:hAnsi="Times New Roman" w:cs="Times New Roman"/>
              <w:sz w:val="24"/>
              <w:szCs w:val="24"/>
            </w:rPr>
            <w:instrText xml:space="preserve"> CITATION Rah21 \l 1033 </w:instrText>
          </w:r>
          <w:r w:rsidR="002774B0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Rahmatullah &amp; Mawarni, 2021)</w:t>
          </w:r>
          <w:r w:rsidR="002774B0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371875">
        <w:rPr>
          <w:rFonts w:ascii="Times New Roman" w:hAnsi="Times New Roman" w:cs="Times New Roman"/>
          <w:sz w:val="24"/>
          <w:szCs w:val="24"/>
        </w:rPr>
        <w:t>.</w:t>
      </w:r>
    </w:p>
    <w:p w14:paraId="7293150C" w14:textId="68AAAE19" w:rsidR="004D2ECE" w:rsidRPr="00AC393D" w:rsidRDefault="00EB3F58" w:rsidP="00C038D8">
      <w:pPr>
        <w:pStyle w:val="ListParagraph"/>
        <w:numPr>
          <w:ilvl w:val="0"/>
          <w:numId w:val="4"/>
        </w:numPr>
        <w:spacing w:line="360" w:lineRule="auto"/>
        <w:ind w:left="792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AC39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keempat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Pakar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Metode </w:t>
      </w:r>
      <w:r w:rsidRPr="00041A2E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Pr="00AC393D">
        <w:rPr>
          <w:rFonts w:ascii="Times New Roman" w:hAnsi="Times New Roman" w:cs="Times New Roman"/>
          <w:sz w:val="24"/>
          <w:szCs w:val="24"/>
        </w:rPr>
        <w:t xml:space="preserve"> Dalam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Jenis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Alergi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Pada Balita” yang di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oleh Nia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Nofia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Mitra dan Gunadi Widi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Nurcahyo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C393D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AC393D">
        <w:rPr>
          <w:rFonts w:ascii="Times New Roman" w:hAnsi="Times New Roman" w:cs="Times New Roman"/>
          <w:sz w:val="24"/>
          <w:szCs w:val="24"/>
        </w:rPr>
        <w:t xml:space="preserve"> Universitas Putra Indonesia YPTK Padang.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terbitkan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Teknologi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</w:t>
      </w:r>
      <w:r w:rsidR="00C62C9A">
        <w:rPr>
          <w:rFonts w:ascii="Times New Roman" w:hAnsi="Times New Roman" w:cs="Times New Roman"/>
          <w:sz w:val="24"/>
          <w:szCs w:val="24"/>
        </w:rPr>
        <w:t xml:space="preserve">pada </w:t>
      </w:r>
      <w:r w:rsidR="00AC393D" w:rsidRPr="00AC393D">
        <w:rPr>
          <w:rFonts w:ascii="Times New Roman" w:hAnsi="Times New Roman" w:cs="Times New Roman"/>
          <w:sz w:val="24"/>
          <w:szCs w:val="24"/>
        </w:rPr>
        <w:t xml:space="preserve">31 </w:t>
      </w:r>
      <w:proofErr w:type="spellStart"/>
      <w:r w:rsidR="00AC393D" w:rsidRPr="00AC393D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AC393D" w:rsidRPr="00AC393D">
        <w:rPr>
          <w:rFonts w:ascii="Times New Roman" w:hAnsi="Times New Roman" w:cs="Times New Roman"/>
          <w:sz w:val="24"/>
          <w:szCs w:val="24"/>
        </w:rPr>
        <w:t xml:space="preserve"> 2020 Vol. 2 No. 4 Hal: 126-132 ISSN: 2714-9730 </w:t>
      </w:r>
      <w:r w:rsidR="00AC393D" w:rsidRPr="00AC393D">
        <w:rPr>
          <w:rFonts w:ascii="Times New Roman" w:hAnsi="Times New Roman" w:cs="Times New Roman"/>
          <w:i/>
          <w:iCs/>
          <w:sz w:val="24"/>
          <w:szCs w:val="24"/>
        </w:rPr>
        <w:t>(electronic).</w:t>
      </w:r>
      <w:r w:rsidR="00AC393D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23306C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2330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306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330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306C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="0023306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306C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23306C">
        <w:rPr>
          <w:rFonts w:ascii="Times New Roman" w:hAnsi="Times New Roman" w:cs="Times New Roman"/>
          <w:sz w:val="24"/>
          <w:szCs w:val="24"/>
        </w:rPr>
        <w:t xml:space="preserve"> </w:t>
      </w:r>
      <w:r w:rsidR="0023306C" w:rsidRPr="00F65D62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="0023306C">
        <w:rPr>
          <w:rFonts w:ascii="Times New Roman" w:hAnsi="Times New Roman" w:cs="Times New Roman"/>
          <w:sz w:val="24"/>
          <w:szCs w:val="24"/>
        </w:rPr>
        <w:t xml:space="preserve">. </w:t>
      </w:r>
      <w:r w:rsidR="008275B7">
        <w:rPr>
          <w:rFonts w:ascii="Times New Roman" w:hAnsi="Times New Roman" w:cs="Times New Roman"/>
          <w:sz w:val="24"/>
          <w:szCs w:val="24"/>
        </w:rPr>
        <w:t xml:space="preserve">Metode </w:t>
      </w:r>
      <w:r w:rsidR="008275B7" w:rsidRPr="008275B7">
        <w:rPr>
          <w:rFonts w:ascii="Times New Roman" w:hAnsi="Times New Roman" w:cs="Times New Roman"/>
          <w:i/>
          <w:iCs/>
          <w:sz w:val="24"/>
          <w:szCs w:val="24"/>
        </w:rPr>
        <w:t>certainty factor</w:t>
      </w:r>
      <w:r w:rsidR="008275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upaya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lastRenderedPageBreak/>
        <w:t>kepercayaan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ketidakpercayaan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8275B7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8275B7"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 w:rsidR="00B00680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B006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680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00680">
        <w:rPr>
          <w:rFonts w:ascii="Times New Roman" w:hAnsi="Times New Roman" w:cs="Times New Roman"/>
          <w:sz w:val="24"/>
          <w:szCs w:val="24"/>
        </w:rPr>
        <w:t xml:space="preserve"> yang </w:t>
      </w:r>
      <w:r w:rsidR="00B00680" w:rsidRPr="00B00680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B00680" w:rsidRPr="00B00680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0680" w:rsidRPr="00B00680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4F6E" w:rsidRPr="005432AA">
        <w:rPr>
          <w:rFonts w:ascii="Times New Roman" w:hAnsi="Times New Roman" w:cs="Times New Roman"/>
          <w:sz w:val="24"/>
          <w:szCs w:val="24"/>
        </w:rPr>
        <w:t>e</w:t>
      </w:r>
      <w:r w:rsidR="00B00680" w:rsidRPr="005432AA">
        <w:rPr>
          <w:rFonts w:ascii="Times New Roman" w:hAnsi="Times New Roman" w:cs="Times New Roman"/>
          <w:sz w:val="24"/>
          <w:szCs w:val="24"/>
        </w:rPr>
        <w:t>ksim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 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(</w:t>
      </w:r>
      <w:r w:rsidR="00E56334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ermatitis </w:t>
      </w:r>
      <w:proofErr w:type="spellStart"/>
      <w:r w:rsidR="00E56334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topik</w:t>
      </w:r>
      <w:proofErr w:type="spellEnd"/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="00B00680" w:rsidRPr="00B0068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56334">
        <w:rPr>
          <w:rFonts w:ascii="Times New Roman" w:hAnsi="Times New Roman" w:cs="Times New Roman"/>
          <w:sz w:val="24"/>
          <w:szCs w:val="24"/>
        </w:rPr>
        <w:t>b</w:t>
      </w:r>
      <w:r w:rsidR="00B00680" w:rsidRPr="00B00680">
        <w:rPr>
          <w:rFonts w:ascii="Times New Roman" w:hAnsi="Times New Roman" w:cs="Times New Roman"/>
          <w:sz w:val="24"/>
          <w:szCs w:val="24"/>
        </w:rPr>
        <w:t>iduran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, </w:t>
      </w:r>
      <w:r w:rsidR="00E56334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ermatitis </w:t>
      </w:r>
      <w:proofErr w:type="spellStart"/>
      <w:r w:rsidR="00E56334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ontak</w:t>
      </w:r>
      <w:proofErr w:type="spellEnd"/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E56334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ngioedema,</w:t>
      </w:r>
      <w:r w:rsidR="00042F87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E56334">
        <w:rPr>
          <w:rFonts w:ascii="Times New Roman" w:hAnsi="Times New Roman" w:cs="Times New Roman"/>
          <w:i/>
          <w:iCs/>
          <w:sz w:val="24"/>
          <w:szCs w:val="24"/>
        </w:rPr>
        <w:t>u</w:t>
      </w:r>
      <w:r w:rsidR="00042F87" w:rsidRPr="00042F87">
        <w:rPr>
          <w:rFonts w:ascii="Times New Roman" w:hAnsi="Times New Roman" w:cs="Times New Roman"/>
          <w:i/>
          <w:iCs/>
          <w:sz w:val="24"/>
          <w:szCs w:val="24"/>
        </w:rPr>
        <w:t>rtikaria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6334">
        <w:rPr>
          <w:rFonts w:ascii="Times New Roman" w:hAnsi="Times New Roman" w:cs="Times New Roman"/>
          <w:sz w:val="24"/>
          <w:szCs w:val="24"/>
        </w:rPr>
        <w:t>d</w:t>
      </w:r>
      <w:r w:rsidR="00042F87" w:rsidRPr="00042F87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042F87">
        <w:rPr>
          <w:rFonts w:ascii="Times New Roman" w:hAnsi="Times New Roman" w:cs="Times New Roman"/>
          <w:i/>
          <w:iCs/>
          <w:sz w:val="24"/>
          <w:szCs w:val="24"/>
        </w:rPr>
        <w:t>,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E56334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ermatitis </w:t>
      </w:r>
      <w:proofErr w:type="spellStart"/>
      <w:r w:rsidR="00E56334">
        <w:rPr>
          <w:rFonts w:ascii="Times New Roman" w:hAnsi="Times New Roman" w:cs="Times New Roman"/>
          <w:i/>
          <w:iCs/>
          <w:sz w:val="24"/>
          <w:szCs w:val="24"/>
        </w:rPr>
        <w:t>n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umularis</w:t>
      </w:r>
      <w:proofErr w:type="spellEnd"/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E56334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 xml:space="preserve">ermatitis </w:t>
      </w:r>
      <w:proofErr w:type="spellStart"/>
      <w:r w:rsidR="00E56334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B00680" w:rsidRPr="00B00680">
        <w:rPr>
          <w:rFonts w:ascii="Times New Roman" w:hAnsi="Times New Roman" w:cs="Times New Roman"/>
          <w:i/>
          <w:iCs/>
          <w:sz w:val="24"/>
          <w:szCs w:val="24"/>
        </w:rPr>
        <w:t>eboroik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56334">
        <w:rPr>
          <w:rFonts w:ascii="Times New Roman" w:hAnsi="Times New Roman" w:cs="Times New Roman"/>
          <w:sz w:val="24"/>
          <w:szCs w:val="24"/>
        </w:rPr>
        <w:t>a</w:t>
      </w:r>
      <w:r w:rsidR="00B00680" w:rsidRPr="00B00680">
        <w:rPr>
          <w:rFonts w:ascii="Times New Roman" w:hAnsi="Times New Roman" w:cs="Times New Roman"/>
          <w:sz w:val="24"/>
          <w:szCs w:val="24"/>
        </w:rPr>
        <w:t>lergi</w:t>
      </w:r>
      <w:proofErr w:type="spellEnd"/>
      <w:r w:rsidR="00B00680" w:rsidRPr="00B006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56334">
        <w:rPr>
          <w:rFonts w:ascii="Times New Roman" w:hAnsi="Times New Roman" w:cs="Times New Roman"/>
          <w:sz w:val="24"/>
          <w:szCs w:val="24"/>
        </w:rPr>
        <w:t>m</w:t>
      </w:r>
      <w:r w:rsidR="00B00680" w:rsidRPr="00B00680">
        <w:rPr>
          <w:rFonts w:ascii="Times New Roman" w:hAnsi="Times New Roman" w:cs="Times New Roman"/>
          <w:sz w:val="24"/>
          <w:szCs w:val="24"/>
        </w:rPr>
        <w:t>akanan</w:t>
      </w:r>
      <w:proofErr w:type="spellEnd"/>
      <w:r w:rsidR="00B00680">
        <w:t>.</w:t>
      </w:r>
      <w:r w:rsidR="00042F87">
        <w:t xml:space="preserve"> </w:t>
      </w:r>
      <w:r w:rsidR="00042F87" w:rsidRPr="00042F87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8 data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balita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E1554">
        <w:rPr>
          <w:rFonts w:ascii="Times New Roman" w:hAnsi="Times New Roman" w:cs="Times New Roman"/>
          <w:sz w:val="24"/>
          <w:szCs w:val="24"/>
        </w:rPr>
        <w:t>pengidap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alergi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hasil</w:t>
      </w:r>
      <w:r w:rsidR="00042F87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di</w:t>
      </w:r>
      <w:r w:rsid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49AB">
        <w:rPr>
          <w:rFonts w:ascii="Times New Roman" w:hAnsi="Times New Roman" w:cs="Times New Roman"/>
          <w:sz w:val="24"/>
          <w:szCs w:val="24"/>
        </w:rPr>
        <w:t>samakan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diagnos</w:t>
      </w:r>
      <w:r w:rsidR="00E12DF2">
        <w:rPr>
          <w:rFonts w:ascii="Times New Roman" w:hAnsi="Times New Roman" w:cs="Times New Roman"/>
          <w:sz w:val="24"/>
          <w:szCs w:val="24"/>
        </w:rPr>
        <w:t>is</w:t>
      </w:r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p</w:t>
      </w:r>
      <w:r w:rsidR="007A4A19">
        <w:rPr>
          <w:rFonts w:ascii="Times New Roman" w:hAnsi="Times New Roman" w:cs="Times New Roman"/>
          <w:sz w:val="24"/>
          <w:szCs w:val="24"/>
        </w:rPr>
        <w:t>akar</w:t>
      </w:r>
      <w:proofErr w:type="spellEnd"/>
      <w:r w:rsidR="00042F87">
        <w:rPr>
          <w:rFonts w:ascii="Times New Roman" w:hAnsi="Times New Roman" w:cs="Times New Roman"/>
          <w:sz w:val="24"/>
          <w:szCs w:val="24"/>
        </w:rPr>
        <w:t xml:space="preserve"> </w:t>
      </w:r>
      <w:r w:rsidR="00042F87" w:rsidRPr="00042F87">
        <w:rPr>
          <w:rFonts w:ascii="Times New Roman" w:hAnsi="Times New Roman" w:cs="Times New Roman"/>
          <w:sz w:val="24"/>
          <w:szCs w:val="24"/>
        </w:rPr>
        <w:t>yang</w:t>
      </w:r>
      <w:r w:rsidR="00042F87">
        <w:rPr>
          <w:rFonts w:ascii="Times New Roman" w:hAnsi="Times New Roman" w:cs="Times New Roman"/>
          <w:sz w:val="24"/>
          <w:szCs w:val="24"/>
        </w:rPr>
        <w:t xml:space="preserve"> mana</w:t>
      </w:r>
      <w:r w:rsidR="002870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me</w:t>
      </w:r>
      <w:r w:rsidR="0028702A">
        <w:rPr>
          <w:rFonts w:ascii="Times New Roman" w:hAnsi="Times New Roman" w:cs="Times New Roman"/>
          <w:sz w:val="24"/>
          <w:szCs w:val="24"/>
        </w:rPr>
        <w:t>mpunyai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2F87" w:rsidRPr="00042F87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042F87" w:rsidRPr="00042F87">
        <w:rPr>
          <w:rFonts w:ascii="Times New Roman" w:hAnsi="Times New Roman" w:cs="Times New Roman"/>
          <w:sz w:val="24"/>
          <w:szCs w:val="24"/>
        </w:rPr>
        <w:t xml:space="preserve"> 100%</w:t>
      </w:r>
      <w:r w:rsidR="00172F23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949539479"/>
          <w:citation/>
        </w:sdtPr>
        <w:sdtContent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72F23">
            <w:rPr>
              <w:rFonts w:ascii="Times New Roman" w:hAnsi="Times New Roman" w:cs="Times New Roman"/>
              <w:sz w:val="24"/>
              <w:szCs w:val="24"/>
            </w:rPr>
            <w:instrText xml:space="preserve"> CITATION Mit20 \l 1033 </w:instrText>
          </w:r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Mitra &amp; Nurcahyo, 2020)</w:t>
          </w:r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042F87" w:rsidRPr="00042F87">
        <w:rPr>
          <w:rFonts w:ascii="Times New Roman" w:hAnsi="Times New Roman" w:cs="Times New Roman"/>
          <w:sz w:val="24"/>
          <w:szCs w:val="24"/>
        </w:rPr>
        <w:t>.</w:t>
      </w:r>
    </w:p>
    <w:p w14:paraId="019ECD69" w14:textId="4D3C6D3D" w:rsidR="004D2ECE" w:rsidRPr="0041011C" w:rsidRDefault="00D23E2B" w:rsidP="00C038D8">
      <w:pPr>
        <w:pStyle w:val="ListParagraph"/>
        <w:numPr>
          <w:ilvl w:val="0"/>
          <w:numId w:val="4"/>
        </w:numPr>
        <w:spacing w:line="360" w:lineRule="auto"/>
        <w:ind w:left="792"/>
        <w:jc w:val="both"/>
        <w:rPr>
          <w:rFonts w:ascii="Times New Roman" w:hAnsi="Times New Roman" w:cs="Times New Roman"/>
          <w:i/>
          <w:iCs/>
          <w:sz w:val="28"/>
          <w:szCs w:val="28"/>
        </w:rPr>
      </w:pPr>
      <w:proofErr w:type="spellStart"/>
      <w:r w:rsidRPr="00D23E2B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kelima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berjudul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“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Pakar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pada Manusia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Metode </w:t>
      </w:r>
      <w:r w:rsidRPr="00041A2E">
        <w:rPr>
          <w:rFonts w:ascii="Times New Roman" w:hAnsi="Times New Roman" w:cs="Times New Roman"/>
          <w:i/>
          <w:iCs/>
          <w:sz w:val="24"/>
          <w:szCs w:val="24"/>
        </w:rPr>
        <w:t>Dempster Shafer</w:t>
      </w:r>
      <w:r w:rsidRPr="00D23E2B">
        <w:rPr>
          <w:rFonts w:ascii="Times New Roman" w:hAnsi="Times New Roman" w:cs="Times New Roman"/>
          <w:sz w:val="24"/>
          <w:szCs w:val="24"/>
        </w:rPr>
        <w:t xml:space="preserve">” yang di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oleh Anita Rosana MZ, I Gede Pasek Suta Wijaya dan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Fitri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Bimantoro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r w:rsidR="00923B78">
        <w:rPr>
          <w:rFonts w:ascii="Times New Roman" w:hAnsi="Times New Roman" w:cs="Times New Roman"/>
          <w:sz w:val="24"/>
          <w:szCs w:val="24"/>
        </w:rPr>
        <w:t>p</w:t>
      </w:r>
      <w:r w:rsidRPr="00D23E2B">
        <w:rPr>
          <w:rFonts w:ascii="Times New Roman" w:hAnsi="Times New Roman" w:cs="Times New Roman"/>
          <w:sz w:val="24"/>
          <w:szCs w:val="24"/>
        </w:rPr>
        <w:t xml:space="preserve">rogram </w:t>
      </w:r>
      <w:proofErr w:type="spellStart"/>
      <w:r w:rsidR="00923B78">
        <w:rPr>
          <w:rFonts w:ascii="Times New Roman" w:hAnsi="Times New Roman" w:cs="Times New Roman"/>
          <w:sz w:val="24"/>
          <w:szCs w:val="24"/>
        </w:rPr>
        <w:t>s</w:t>
      </w:r>
      <w:r w:rsidRPr="00D23E2B">
        <w:rPr>
          <w:rFonts w:ascii="Times New Roman" w:hAnsi="Times New Roman" w:cs="Times New Roman"/>
          <w:sz w:val="24"/>
          <w:szCs w:val="24"/>
        </w:rPr>
        <w:t>tudi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B78">
        <w:rPr>
          <w:rFonts w:ascii="Times New Roman" w:hAnsi="Times New Roman" w:cs="Times New Roman"/>
          <w:sz w:val="24"/>
          <w:szCs w:val="24"/>
        </w:rPr>
        <w:t>t</w:t>
      </w:r>
      <w:r w:rsidRPr="00D23E2B">
        <w:rPr>
          <w:rFonts w:ascii="Times New Roman" w:hAnsi="Times New Roman" w:cs="Times New Roman"/>
          <w:sz w:val="24"/>
          <w:szCs w:val="24"/>
        </w:rPr>
        <w:t>eknik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3B78">
        <w:rPr>
          <w:rFonts w:ascii="Times New Roman" w:hAnsi="Times New Roman" w:cs="Times New Roman"/>
          <w:sz w:val="24"/>
          <w:szCs w:val="24"/>
        </w:rPr>
        <w:t>i</w:t>
      </w:r>
      <w:r w:rsidRPr="00D23E2B">
        <w:rPr>
          <w:rFonts w:ascii="Times New Roman" w:hAnsi="Times New Roman" w:cs="Times New Roman"/>
          <w:sz w:val="24"/>
          <w:szCs w:val="24"/>
        </w:rPr>
        <w:t>nformatika</w:t>
      </w:r>
      <w:proofErr w:type="spellEnd"/>
      <w:r w:rsidR="00396E8A">
        <w:rPr>
          <w:rFonts w:ascii="Times New Roman" w:hAnsi="Times New Roman" w:cs="Times New Roman"/>
          <w:sz w:val="24"/>
          <w:szCs w:val="24"/>
        </w:rPr>
        <w:t xml:space="preserve"> </w:t>
      </w:r>
      <w:r w:rsidRPr="00D23E2B">
        <w:rPr>
          <w:rFonts w:ascii="Times New Roman" w:hAnsi="Times New Roman" w:cs="Times New Roman"/>
          <w:sz w:val="24"/>
          <w:szCs w:val="24"/>
        </w:rPr>
        <w:t xml:space="preserve">Universitas </w:t>
      </w:r>
      <w:proofErr w:type="spellStart"/>
      <w:r w:rsidRPr="00D23E2B">
        <w:rPr>
          <w:rFonts w:ascii="Times New Roman" w:hAnsi="Times New Roman" w:cs="Times New Roman"/>
          <w:sz w:val="24"/>
          <w:szCs w:val="24"/>
        </w:rPr>
        <w:t>Mataram</w:t>
      </w:r>
      <w:proofErr w:type="spellEnd"/>
      <w:r w:rsidRPr="00D23E2B">
        <w:rPr>
          <w:rFonts w:ascii="Times New Roman" w:hAnsi="Times New Roman" w:cs="Times New Roman"/>
          <w:sz w:val="24"/>
          <w:szCs w:val="24"/>
        </w:rPr>
        <w:t>.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742" w:rsidRPr="00EC3742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C3742" w:rsidRPr="00EC374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3742" w:rsidRPr="00EC374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C3742" w:rsidRPr="00EC374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EC3742" w:rsidRPr="00EC3742">
        <w:rPr>
          <w:rFonts w:ascii="Times New Roman" w:hAnsi="Times New Roman" w:cs="Times New Roman"/>
          <w:sz w:val="24"/>
          <w:szCs w:val="24"/>
        </w:rPr>
        <w:t>terbitkan</w:t>
      </w:r>
      <w:proofErr w:type="spellEnd"/>
      <w:r w:rsidR="00EC3742" w:rsidRPr="00EC3742">
        <w:rPr>
          <w:rFonts w:ascii="Times New Roman" w:hAnsi="Times New Roman" w:cs="Times New Roman"/>
          <w:sz w:val="24"/>
          <w:szCs w:val="24"/>
        </w:rPr>
        <w:t xml:space="preserve"> oleh J-COSINE, Vol. 4, No. 2, </w:t>
      </w:r>
      <w:proofErr w:type="spellStart"/>
      <w:r w:rsidR="00EC3742" w:rsidRPr="00EC3742">
        <w:rPr>
          <w:rFonts w:ascii="Times New Roman" w:hAnsi="Times New Roman" w:cs="Times New Roman"/>
          <w:sz w:val="24"/>
          <w:szCs w:val="24"/>
        </w:rPr>
        <w:t>Desember</w:t>
      </w:r>
      <w:proofErr w:type="spellEnd"/>
      <w:r w:rsidR="00EC3742" w:rsidRPr="00EC3742">
        <w:rPr>
          <w:rFonts w:ascii="Times New Roman" w:hAnsi="Times New Roman" w:cs="Times New Roman"/>
          <w:sz w:val="24"/>
          <w:szCs w:val="24"/>
        </w:rPr>
        <w:t xml:space="preserve"> 2020 Accredited Sinta-3 by RISTEKDIKTI Decree No. 28/E/KPT/2019 E-ISSN:2541-0806</w:t>
      </w:r>
      <w:r w:rsidR="00EC3742">
        <w:rPr>
          <w:rFonts w:ascii="Times New Roman" w:hAnsi="Times New Roman" w:cs="Times New Roman"/>
          <w:sz w:val="24"/>
          <w:szCs w:val="24"/>
        </w:rPr>
        <w:t xml:space="preserve"> </w:t>
      </w:r>
      <w:r w:rsidR="00EC3742" w:rsidRPr="00EC3742">
        <w:rPr>
          <w:rFonts w:ascii="Times New Roman" w:hAnsi="Times New Roman" w:cs="Times New Roman"/>
          <w:sz w:val="24"/>
          <w:szCs w:val="24"/>
        </w:rPr>
        <w:t>P-ISSN:2540-8895.</w:t>
      </w:r>
      <w:r w:rsidR="00EE7F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7FC3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E7F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7FC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E7F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7FC3">
        <w:rPr>
          <w:rFonts w:ascii="Times New Roman" w:hAnsi="Times New Roman" w:cs="Times New Roman"/>
          <w:sz w:val="24"/>
          <w:szCs w:val="24"/>
        </w:rPr>
        <w:t>m</w:t>
      </w:r>
      <w:r w:rsidR="00F13F30">
        <w:rPr>
          <w:rFonts w:ascii="Times New Roman" w:hAnsi="Times New Roman" w:cs="Times New Roman"/>
          <w:sz w:val="24"/>
          <w:szCs w:val="24"/>
        </w:rPr>
        <w:t>enerapkan</w:t>
      </w:r>
      <w:proofErr w:type="spellEnd"/>
      <w:r w:rsidR="00AE0DF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E0DF6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="00EE7FC3">
        <w:rPr>
          <w:rFonts w:ascii="Times New Roman" w:hAnsi="Times New Roman" w:cs="Times New Roman"/>
          <w:sz w:val="24"/>
          <w:szCs w:val="24"/>
        </w:rPr>
        <w:t xml:space="preserve"> </w:t>
      </w:r>
      <w:r w:rsidR="00EE7FC3" w:rsidRPr="00EE7FC3">
        <w:rPr>
          <w:rFonts w:ascii="Times New Roman" w:hAnsi="Times New Roman" w:cs="Times New Roman"/>
          <w:i/>
          <w:iCs/>
          <w:sz w:val="24"/>
          <w:szCs w:val="24"/>
        </w:rPr>
        <w:t xml:space="preserve">dempster </w:t>
      </w:r>
      <w:proofErr w:type="spellStart"/>
      <w:r w:rsidR="00EE7FC3" w:rsidRPr="00EE7FC3">
        <w:rPr>
          <w:rFonts w:ascii="Times New Roman" w:hAnsi="Times New Roman" w:cs="Times New Roman"/>
          <w:i/>
          <w:iCs/>
          <w:sz w:val="24"/>
          <w:szCs w:val="24"/>
        </w:rPr>
        <w:t>shafer</w:t>
      </w:r>
      <w:proofErr w:type="spellEnd"/>
      <w:r w:rsidR="00EE7FC3">
        <w:rPr>
          <w:rFonts w:ascii="Times New Roman" w:hAnsi="Times New Roman" w:cs="Times New Roman"/>
          <w:sz w:val="24"/>
          <w:szCs w:val="24"/>
        </w:rPr>
        <w:t xml:space="preserve">. </w:t>
      </w:r>
      <w:r w:rsidR="001700EC" w:rsidRPr="001700EC">
        <w:rPr>
          <w:rFonts w:ascii="Times New Roman" w:hAnsi="Times New Roman" w:cs="Times New Roman"/>
          <w:sz w:val="24"/>
          <w:szCs w:val="24"/>
        </w:rPr>
        <w:t xml:space="preserve">Metode </w:t>
      </w:r>
      <w:r w:rsidR="00C77F4F">
        <w:rPr>
          <w:rFonts w:ascii="Times New Roman" w:hAnsi="Times New Roman" w:cs="Times New Roman"/>
          <w:i/>
          <w:iCs/>
          <w:sz w:val="24"/>
          <w:szCs w:val="24"/>
        </w:rPr>
        <w:t>d</w:t>
      </w:r>
      <w:r w:rsidR="001700EC" w:rsidRPr="00C77F4F">
        <w:rPr>
          <w:rFonts w:ascii="Times New Roman" w:hAnsi="Times New Roman" w:cs="Times New Roman"/>
          <w:i/>
          <w:iCs/>
          <w:sz w:val="24"/>
          <w:szCs w:val="24"/>
        </w:rPr>
        <w:t xml:space="preserve">empster </w:t>
      </w:r>
      <w:proofErr w:type="spellStart"/>
      <w:r w:rsidR="00C77F4F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1700EC" w:rsidRPr="00C77F4F">
        <w:rPr>
          <w:rFonts w:ascii="Times New Roman" w:hAnsi="Times New Roman" w:cs="Times New Roman"/>
          <w:i/>
          <w:iCs/>
          <w:sz w:val="24"/>
          <w:szCs w:val="24"/>
        </w:rPr>
        <w:t>hafer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7F4F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kemampua</w:t>
      </w:r>
      <w:r w:rsidR="00C77F4F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me</w:t>
      </w:r>
      <w:r w:rsidR="0003559A">
        <w:rPr>
          <w:rFonts w:ascii="Times New Roman" w:hAnsi="Times New Roman" w:cs="Times New Roman"/>
          <w:sz w:val="24"/>
          <w:szCs w:val="24"/>
        </w:rPr>
        <w:t>mberantas</w:t>
      </w:r>
      <w:proofErr w:type="spellEnd"/>
      <w:r w:rsidR="00DE57F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ketidak</w:t>
      </w:r>
      <w:r w:rsidR="003A1BCC">
        <w:rPr>
          <w:rFonts w:ascii="Times New Roman" w:hAnsi="Times New Roman" w:cs="Times New Roman"/>
          <w:sz w:val="24"/>
          <w:szCs w:val="24"/>
        </w:rPr>
        <w:t>jelasa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E57FB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perhitunga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r w:rsidR="005F2239">
        <w:rPr>
          <w:rFonts w:ascii="Times New Roman" w:hAnsi="Times New Roman" w:cs="Times New Roman"/>
          <w:sz w:val="24"/>
          <w:szCs w:val="24"/>
        </w:rPr>
        <w:t>pada</w:t>
      </w:r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pe</w:t>
      </w:r>
      <w:r w:rsidR="005F2239">
        <w:rPr>
          <w:rFonts w:ascii="Times New Roman" w:hAnsi="Times New Roman" w:cs="Times New Roman"/>
          <w:sz w:val="24"/>
          <w:szCs w:val="24"/>
        </w:rPr>
        <w:t>nentua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di</w:t>
      </w:r>
      <w:r w:rsidR="00DE7703">
        <w:rPr>
          <w:rFonts w:ascii="Times New Roman" w:hAnsi="Times New Roman" w:cs="Times New Roman"/>
          <w:sz w:val="24"/>
          <w:szCs w:val="24"/>
        </w:rPr>
        <w:t xml:space="preserve"> </w:t>
      </w:r>
      <w:r w:rsidR="001700EC" w:rsidRPr="001700EC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D82EC5">
        <w:rPr>
          <w:rFonts w:ascii="Times New Roman" w:hAnsi="Times New Roman" w:cs="Times New Roman"/>
          <w:sz w:val="24"/>
          <w:szCs w:val="24"/>
        </w:rPr>
        <w:t>gampang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r w:rsidR="005F2239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dasarka</w:t>
      </w:r>
      <w:r w:rsidR="005F2239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r w:rsidR="00D82EC5">
        <w:rPr>
          <w:rFonts w:ascii="Times New Roman" w:hAnsi="Times New Roman" w:cs="Times New Roman"/>
          <w:sz w:val="24"/>
          <w:szCs w:val="24"/>
        </w:rPr>
        <w:t>oleh</w:t>
      </w:r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r w:rsidR="001700EC" w:rsidRPr="005F2239">
        <w:rPr>
          <w:rFonts w:ascii="Times New Roman" w:hAnsi="Times New Roman" w:cs="Times New Roman"/>
          <w:i/>
          <w:iCs/>
          <w:sz w:val="24"/>
          <w:szCs w:val="24"/>
        </w:rPr>
        <w:t>belief</w:t>
      </w:r>
      <w:r w:rsidR="001700EC" w:rsidRPr="001700EC">
        <w:rPr>
          <w:rFonts w:ascii="Times New Roman" w:hAnsi="Times New Roman" w:cs="Times New Roman"/>
          <w:sz w:val="24"/>
          <w:szCs w:val="24"/>
        </w:rPr>
        <w:t xml:space="preserve"> yang di</w:t>
      </w:r>
      <w:r w:rsidR="005F2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2239">
        <w:rPr>
          <w:rFonts w:ascii="Times New Roman" w:hAnsi="Times New Roman" w:cs="Times New Roman"/>
          <w:sz w:val="24"/>
          <w:szCs w:val="24"/>
        </w:rPr>
        <w:t>sampaikan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2239">
        <w:rPr>
          <w:rFonts w:ascii="Times New Roman" w:hAnsi="Times New Roman" w:cs="Times New Roman"/>
          <w:sz w:val="24"/>
          <w:szCs w:val="24"/>
        </w:rPr>
        <w:t>kepada</w:t>
      </w:r>
      <w:proofErr w:type="spellEnd"/>
      <w:r w:rsidR="005F22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1700EC" w:rsidRPr="0017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00EC" w:rsidRPr="001700EC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377D10">
        <w:rPr>
          <w:rFonts w:ascii="Times New Roman" w:hAnsi="Times New Roman" w:cs="Times New Roman"/>
          <w:sz w:val="24"/>
          <w:szCs w:val="24"/>
        </w:rPr>
        <w:t>.</w:t>
      </w:r>
      <w:r w:rsidR="00ED5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EC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DB6EE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B6EE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ED5EC9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ED5EC9">
        <w:rPr>
          <w:rFonts w:ascii="Times New Roman" w:hAnsi="Times New Roman" w:cs="Times New Roman"/>
          <w:sz w:val="24"/>
          <w:szCs w:val="24"/>
        </w:rPr>
        <w:t>teliti</w:t>
      </w:r>
      <w:proofErr w:type="spellEnd"/>
      <w:r w:rsidR="00ED5EC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EC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ED5EC9">
        <w:rPr>
          <w:rFonts w:ascii="Times New Roman" w:hAnsi="Times New Roman" w:cs="Times New Roman"/>
          <w:sz w:val="24"/>
          <w:szCs w:val="24"/>
        </w:rPr>
        <w:t xml:space="preserve"> </w:t>
      </w:r>
      <w:r w:rsidR="00DB6EE6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cabies, </w:t>
      </w:r>
      <w:r w:rsidR="00DB6EE6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inea,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andidiasis,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v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aricella,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h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erpes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z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oster,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mpetigo </w:t>
      </w:r>
      <w:proofErr w:type="spellStart"/>
      <w:r w:rsidR="00921633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rustosa</w:t>
      </w:r>
      <w:proofErr w:type="spellEnd"/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mpetigo </w:t>
      </w:r>
      <w:proofErr w:type="spellStart"/>
      <w:r w:rsidR="00921633">
        <w:rPr>
          <w:rFonts w:ascii="Times New Roman" w:hAnsi="Times New Roman" w:cs="Times New Roman"/>
          <w:i/>
          <w:iCs/>
          <w:sz w:val="24"/>
          <w:szCs w:val="24"/>
        </w:rPr>
        <w:t>b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ulosa</w:t>
      </w:r>
      <w:proofErr w:type="spellEnd"/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921633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elulitis</w:t>
      </w:r>
      <w:proofErr w:type="spellEnd"/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 w:rsidR="00921633">
        <w:rPr>
          <w:rFonts w:ascii="Times New Roman" w:hAnsi="Times New Roman" w:cs="Times New Roman"/>
          <w:i/>
          <w:iCs/>
          <w:sz w:val="24"/>
          <w:szCs w:val="24"/>
        </w:rPr>
        <w:t>k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arbunkel</w:t>
      </w:r>
      <w:proofErr w:type="spellEnd"/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 dan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utaneous </w:t>
      </w:r>
      <w:r w:rsidR="00921633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 xml:space="preserve">arva </w:t>
      </w:r>
      <w:proofErr w:type="spellStart"/>
      <w:r w:rsidR="00921633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igran</w:t>
      </w:r>
      <w:proofErr w:type="spellEnd"/>
      <w:r w:rsidR="00ED5EC9" w:rsidRPr="0041011C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41011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585C89">
        <w:rPr>
          <w:rFonts w:ascii="Times New Roman" w:hAnsi="Times New Roman" w:cs="Times New Roman"/>
          <w:sz w:val="24"/>
          <w:szCs w:val="24"/>
        </w:rPr>
        <w:t>H</w:t>
      </w:r>
      <w:r w:rsidR="0041011C" w:rsidRPr="0041011C">
        <w:rPr>
          <w:rFonts w:ascii="Times New Roman" w:hAnsi="Times New Roman" w:cs="Times New Roman"/>
          <w:sz w:val="24"/>
          <w:szCs w:val="24"/>
        </w:rPr>
        <w:t xml:space="preserve">asil </w:t>
      </w:r>
      <w:proofErr w:type="spellStart"/>
      <w:r w:rsidR="004B7AC7">
        <w:rPr>
          <w:rFonts w:ascii="Times New Roman" w:hAnsi="Times New Roman" w:cs="Times New Roman"/>
          <w:sz w:val="24"/>
          <w:szCs w:val="24"/>
        </w:rPr>
        <w:t>men</w:t>
      </w:r>
      <w:r w:rsidR="0041011C" w:rsidRPr="0041011C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nilai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rata-rata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90%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ber</w:t>
      </w:r>
      <w:r w:rsidR="00FB1EA3">
        <w:rPr>
          <w:rFonts w:ascii="Times New Roman" w:hAnsi="Times New Roman" w:cs="Times New Roman"/>
          <w:sz w:val="24"/>
          <w:szCs w:val="24"/>
        </w:rPr>
        <w:t>landaskan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contoh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kasus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yang di</w:t>
      </w:r>
      <w:r w:rsid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ujikan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pada 3 </w:t>
      </w:r>
      <w:proofErr w:type="spellStart"/>
      <w:r w:rsidR="000F7897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. </w:t>
      </w:r>
      <w:r w:rsidR="000221C1">
        <w:rPr>
          <w:rFonts w:ascii="Times New Roman" w:hAnsi="Times New Roman" w:cs="Times New Roman"/>
          <w:sz w:val="24"/>
          <w:szCs w:val="24"/>
        </w:rPr>
        <w:t xml:space="preserve">Akan </w:t>
      </w:r>
      <w:proofErr w:type="spellStart"/>
      <w:r w:rsidR="000221C1">
        <w:rPr>
          <w:rFonts w:ascii="Times New Roman" w:hAnsi="Times New Roman" w:cs="Times New Roman"/>
          <w:sz w:val="24"/>
          <w:szCs w:val="24"/>
        </w:rPr>
        <w:t>tetapi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4B1DF8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r w:rsidR="004B1D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diagnosa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AF09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akurasi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1011C" w:rsidRPr="0041011C">
        <w:rPr>
          <w:rFonts w:ascii="Times New Roman" w:hAnsi="Times New Roman" w:cs="Times New Roman"/>
          <w:sz w:val="24"/>
          <w:szCs w:val="24"/>
        </w:rPr>
        <w:t>sebesar</w:t>
      </w:r>
      <w:proofErr w:type="spellEnd"/>
      <w:r w:rsidR="0041011C" w:rsidRPr="0041011C">
        <w:rPr>
          <w:rFonts w:ascii="Times New Roman" w:hAnsi="Times New Roman" w:cs="Times New Roman"/>
          <w:sz w:val="24"/>
          <w:szCs w:val="24"/>
        </w:rPr>
        <w:t xml:space="preserve"> 92.22%</w:t>
      </w:r>
      <w:r w:rsidR="00C348EB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179546594"/>
          <w:citation/>
        </w:sdtPr>
        <w:sdtContent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72F23">
            <w:rPr>
              <w:rFonts w:ascii="Times New Roman" w:hAnsi="Times New Roman" w:cs="Times New Roman"/>
              <w:sz w:val="24"/>
              <w:szCs w:val="24"/>
            </w:rPr>
            <w:instrText xml:space="preserve"> CITATION MZA20 \l 1033 </w:instrText>
          </w:r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MZ, Suta Wijaya, &amp; Bimantoro, 2020)</w:t>
          </w:r>
          <w:r w:rsidR="00172F23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41011C" w:rsidRPr="0041011C">
        <w:rPr>
          <w:rFonts w:ascii="Times New Roman" w:hAnsi="Times New Roman" w:cs="Times New Roman"/>
          <w:sz w:val="24"/>
          <w:szCs w:val="24"/>
        </w:rPr>
        <w:t>.</w:t>
      </w:r>
    </w:p>
    <w:p w14:paraId="3D271907" w14:textId="06BA611D" w:rsidR="00BE1CF4" w:rsidRDefault="00BE1CF4" w:rsidP="001B152B">
      <w:pPr>
        <w:pStyle w:val="ListParagraph"/>
        <w:spacing w:line="360" w:lineRule="auto"/>
        <w:ind w:left="1008"/>
        <w:jc w:val="center"/>
        <w:rPr>
          <w:rFonts w:ascii="Times New Roman" w:hAnsi="Times New Roman" w:cs="Times New Roman"/>
          <w:sz w:val="24"/>
          <w:szCs w:val="24"/>
        </w:rPr>
      </w:pPr>
    </w:p>
    <w:p w14:paraId="029AD59E" w14:textId="2D82E2AC" w:rsidR="00B469B9" w:rsidRPr="002C0F3D" w:rsidRDefault="00B469B9" w:rsidP="00B469B9">
      <w:pPr>
        <w:pStyle w:val="Caption"/>
        <w:keepNext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58" w:name="_Toc88825713"/>
      <w:bookmarkStart w:id="59" w:name="_Toc88825794"/>
      <w:bookmarkStart w:id="60" w:name="_Toc88826024"/>
      <w:bookmarkStart w:id="61" w:name="_Toc88899089"/>
      <w:bookmarkStart w:id="62" w:name="_Toc88899138"/>
      <w:bookmarkStart w:id="63" w:name="_Toc88985803"/>
      <w:bookmarkStart w:id="64" w:name="_Toc88985970"/>
      <w:bookmarkStart w:id="65" w:name="_Toc89150063"/>
      <w:bookmarkStart w:id="66" w:name="_Toc89438967"/>
      <w:bookmarkStart w:id="67" w:name="_Toc109412232"/>
      <w:r w:rsidRPr="002C0F3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2. </w:t>
      </w:r>
      <w:r w:rsid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. \* ARABIC </w:instrText>
      </w:r>
      <w:r w:rsid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BC629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2C0F3D">
        <w:rPr>
          <w:rFonts w:ascii="Times New Roman" w:hAnsi="Times New Roman" w:cs="Times New Roman"/>
          <w:color w:val="auto"/>
          <w:sz w:val="24"/>
          <w:szCs w:val="24"/>
        </w:rPr>
        <w:t xml:space="preserve"> State of the art</w:t>
      </w:r>
      <w:bookmarkEnd w:id="58"/>
      <w:bookmarkEnd w:id="59"/>
      <w:bookmarkEnd w:id="60"/>
      <w:bookmarkEnd w:id="61"/>
      <w:bookmarkEnd w:id="62"/>
      <w:bookmarkEnd w:id="63"/>
      <w:bookmarkEnd w:id="64"/>
      <w:bookmarkEnd w:id="65"/>
      <w:bookmarkEnd w:id="66"/>
      <w:bookmarkEnd w:id="67"/>
    </w:p>
    <w:tbl>
      <w:tblPr>
        <w:tblStyle w:val="TableGrid"/>
        <w:tblW w:w="0" w:type="auto"/>
        <w:tblInd w:w="288" w:type="dxa"/>
        <w:tblLayout w:type="fixed"/>
        <w:tblLook w:val="04A0" w:firstRow="1" w:lastRow="0" w:firstColumn="1" w:lastColumn="0" w:noHBand="0" w:noVBand="1"/>
      </w:tblPr>
      <w:tblGrid>
        <w:gridCol w:w="540"/>
        <w:gridCol w:w="1980"/>
        <w:gridCol w:w="2767"/>
        <w:gridCol w:w="1170"/>
        <w:gridCol w:w="2813"/>
      </w:tblGrid>
      <w:tr w:rsidR="00926F7D" w14:paraId="3BAC47EC" w14:textId="77777777" w:rsidTr="00BF26D7">
        <w:trPr>
          <w:trHeight w:val="413"/>
        </w:trPr>
        <w:tc>
          <w:tcPr>
            <w:tcW w:w="540" w:type="dxa"/>
          </w:tcPr>
          <w:p w14:paraId="77A8CB55" w14:textId="10BA7C09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980" w:type="dxa"/>
          </w:tcPr>
          <w:p w14:paraId="218D7FC1" w14:textId="2A2380A2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udul</w:t>
            </w:r>
            <w:proofErr w:type="spellEnd"/>
          </w:p>
        </w:tc>
        <w:tc>
          <w:tcPr>
            <w:tcW w:w="2767" w:type="dxa"/>
          </w:tcPr>
          <w:p w14:paraId="4C6ADCF7" w14:textId="00FB60E8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</w:p>
        </w:tc>
        <w:tc>
          <w:tcPr>
            <w:tcW w:w="1170" w:type="dxa"/>
          </w:tcPr>
          <w:p w14:paraId="3AABBF01" w14:textId="0F6D5A66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</w:p>
        </w:tc>
        <w:tc>
          <w:tcPr>
            <w:tcW w:w="2813" w:type="dxa"/>
          </w:tcPr>
          <w:p w14:paraId="69CB69F2" w14:textId="4F7D7869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</w:p>
        </w:tc>
      </w:tr>
      <w:tr w:rsidR="00926F7D" w14:paraId="1CBF27C1" w14:textId="77777777" w:rsidTr="00BF26D7">
        <w:tc>
          <w:tcPr>
            <w:tcW w:w="540" w:type="dxa"/>
          </w:tcPr>
          <w:p w14:paraId="5B500EDC" w14:textId="634C9E5B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980" w:type="dxa"/>
          </w:tcPr>
          <w:p w14:paraId="2956FDDE" w14:textId="0CCE7DA3" w:rsidR="00926F7D" w:rsidRDefault="00256775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Akurasi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B3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alam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endeteksi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enyakit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enular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enggunakan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abungan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B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etode </w:t>
            </w:r>
            <w:r w:rsidRPr="003E400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Forward Chaining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557B02">
              <w:rPr>
                <w:rFonts w:ascii="Times New Roman" w:hAnsi="Times New Roman" w:cs="Times New Roman"/>
                <w:sz w:val="24"/>
                <w:szCs w:val="24"/>
              </w:rPr>
              <w:t>engan</w:t>
            </w:r>
            <w:proofErr w:type="spellEnd"/>
            <w:r w:rsidRPr="00557B0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E400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lastRenderedPageBreak/>
              <w:t>Certainty Factor</w:t>
            </w:r>
            <w:r w:rsidR="006C2D61">
              <w:rPr>
                <w:rFonts w:ascii="Times New Roman" w:hAnsi="Times New Roman" w:cs="Times New Roman"/>
                <w:sz w:val="24"/>
                <w:szCs w:val="24"/>
              </w:rPr>
              <w:t xml:space="preserve"> (2020)</w:t>
            </w:r>
            <w:r w:rsidR="0081492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767" w:type="dxa"/>
          </w:tcPr>
          <w:p w14:paraId="0955EF5D" w14:textId="5ED351E5" w:rsidR="00926F7D" w:rsidRPr="00C05D7C" w:rsidRDefault="009D06C0" w:rsidP="00D02D0A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Sedikit</w:t>
            </w:r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nya</w:t>
            </w:r>
            <w:proofErr w:type="spellEnd"/>
            <w:r w:rsidR="002626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informasi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 w:rsidR="008873A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eroleh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635DA7">
              <w:rPr>
                <w:rFonts w:ascii="Times New Roman" w:hAnsi="Times New Roman" w:cs="Times New Roman"/>
                <w:sz w:val="24"/>
                <w:szCs w:val="24"/>
              </w:rPr>
              <w:t>engidap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35DA7">
              <w:rPr>
                <w:rFonts w:ascii="Times New Roman" w:hAnsi="Times New Roman" w:cs="Times New Roman"/>
                <w:sz w:val="24"/>
                <w:szCs w:val="24"/>
              </w:rPr>
              <w:t>terkai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873A9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="008873A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yang di</w:t>
            </w:r>
            <w:r w:rsidR="002626F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derita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 w:rsidR="00DC5B5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karenakan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banyak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faktor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626F7"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 w:rsidR="002626F7">
              <w:rPr>
                <w:rFonts w:ascii="Times New Roman" w:hAnsi="Times New Roman" w:cs="Times New Roman"/>
                <w:sz w:val="24"/>
                <w:szCs w:val="24"/>
              </w:rPr>
              <w:t xml:space="preserve"> lain</w:t>
            </w:r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="007C2D9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C2D9A">
              <w:rPr>
                <w:rFonts w:ascii="Times New Roman" w:hAnsi="Times New Roman" w:cs="Times New Roman"/>
                <w:sz w:val="24"/>
                <w:szCs w:val="24"/>
              </w:rPr>
              <w:t>tak</w:t>
            </w:r>
            <w:proofErr w:type="spellEnd"/>
            <w:r w:rsidR="007C2D9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7C2D9A">
              <w:rPr>
                <w:rFonts w:ascii="Times New Roman" w:hAnsi="Times New Roman" w:cs="Times New Roman"/>
                <w:sz w:val="24"/>
                <w:szCs w:val="24"/>
              </w:rPr>
              <w:t>murah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055FFA">
              <w:rPr>
                <w:rFonts w:ascii="Times New Roman" w:hAnsi="Times New Roman" w:cs="Times New Roman"/>
                <w:sz w:val="24"/>
                <w:szCs w:val="24"/>
              </w:rPr>
              <w:t>tenaga</w:t>
            </w:r>
            <w:proofErr w:type="spellEnd"/>
            <w:r w:rsidR="00055FF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55FFA">
              <w:rPr>
                <w:rFonts w:ascii="Times New Roman" w:hAnsi="Times New Roman" w:cs="Times New Roman"/>
                <w:sz w:val="24"/>
                <w:szCs w:val="24"/>
              </w:rPr>
              <w:t>medis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836B8D">
              <w:rPr>
                <w:rFonts w:ascii="Times New Roman" w:hAnsi="Times New Roman" w:cs="Times New Roman"/>
                <w:sz w:val="24"/>
                <w:szCs w:val="24"/>
              </w:rPr>
              <w:t>sediki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36B8D">
              <w:rPr>
                <w:rFonts w:ascii="Times New Roman" w:hAnsi="Times New Roman" w:cs="Times New Roman"/>
                <w:sz w:val="24"/>
                <w:szCs w:val="24"/>
              </w:rPr>
              <w:t>sampai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A363E9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kurang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A363E9">
              <w:rPr>
                <w:rFonts w:ascii="Times New Roman" w:hAnsi="Times New Roman" w:cs="Times New Roman"/>
                <w:sz w:val="24"/>
                <w:szCs w:val="24"/>
              </w:rPr>
              <w:t>pas</w:t>
            </w:r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  <w:r w:rsidR="007E46AE">
              <w:rPr>
                <w:rFonts w:ascii="Times New Roman" w:hAnsi="Times New Roman" w:cs="Times New Roman"/>
                <w:sz w:val="24"/>
                <w:szCs w:val="24"/>
              </w:rPr>
              <w:t>imbulkan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137F46">
              <w:rPr>
                <w:rFonts w:ascii="Times New Roman" w:hAnsi="Times New Roman" w:cs="Times New Roman"/>
                <w:sz w:val="24"/>
                <w:szCs w:val="24"/>
              </w:rPr>
              <w:t>enderita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tid</w:t>
            </w:r>
            <w:r w:rsidR="0018404B">
              <w:rPr>
                <w:rFonts w:ascii="Times New Roman" w:hAnsi="Times New Roman" w:cs="Times New Roman"/>
                <w:sz w:val="24"/>
                <w:szCs w:val="24"/>
              </w:rPr>
              <w:t>ak</w:t>
            </w:r>
            <w:proofErr w:type="spellEnd"/>
            <w:r w:rsidR="0018404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8404B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37F46">
              <w:rPr>
                <w:rFonts w:ascii="Times New Roman" w:hAnsi="Times New Roman" w:cs="Times New Roman"/>
                <w:sz w:val="24"/>
                <w:szCs w:val="24"/>
              </w:rPr>
              <w:t>mengkonfirmasi</w:t>
            </w:r>
            <w:proofErr w:type="spellEnd"/>
            <w:r w:rsidR="003E4B4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436A7">
              <w:rPr>
                <w:rFonts w:ascii="Times New Roman" w:hAnsi="Times New Roman" w:cs="Times New Roman"/>
                <w:sz w:val="24"/>
                <w:szCs w:val="24"/>
              </w:rPr>
              <w:t>varian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24065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40655">
              <w:rPr>
                <w:rFonts w:ascii="Times New Roman" w:hAnsi="Times New Roman" w:cs="Times New Roman"/>
                <w:sz w:val="24"/>
                <w:szCs w:val="24"/>
              </w:rPr>
              <w:t>apa</w:t>
            </w:r>
            <w:proofErr w:type="spellEnd"/>
            <w:r w:rsidR="00240655">
              <w:rPr>
                <w:rFonts w:ascii="Times New Roman" w:hAnsi="Times New Roman" w:cs="Times New Roman"/>
                <w:sz w:val="24"/>
                <w:szCs w:val="24"/>
              </w:rPr>
              <w:t xml:space="preserve"> yang di </w:t>
            </w:r>
            <w:proofErr w:type="spellStart"/>
            <w:r w:rsidR="00240655">
              <w:rPr>
                <w:rFonts w:ascii="Times New Roman" w:hAnsi="Times New Roman" w:cs="Times New Roman"/>
                <w:sz w:val="24"/>
                <w:szCs w:val="24"/>
              </w:rPr>
              <w:t>derita</w:t>
            </w:r>
            <w:proofErr w:type="spellEnd"/>
            <w:r w:rsidR="00240655">
              <w:rPr>
                <w:rFonts w:ascii="Times New Roman" w:hAnsi="Times New Roman" w:cs="Times New Roman"/>
                <w:sz w:val="24"/>
                <w:szCs w:val="24"/>
              </w:rPr>
              <w:t xml:space="preserve"> yang mana </w:t>
            </w:r>
            <w:proofErr w:type="spellStart"/>
            <w:r w:rsidR="00240655"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berdampak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kesalahan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853ED">
              <w:rPr>
                <w:rFonts w:ascii="Times New Roman" w:hAnsi="Times New Roman" w:cs="Times New Roman"/>
                <w:sz w:val="24"/>
                <w:szCs w:val="24"/>
              </w:rPr>
              <w:t xml:space="preserve">pada </w:t>
            </w:r>
            <w:proofErr w:type="spellStart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>penanganan</w:t>
            </w:r>
            <w:proofErr w:type="spellEnd"/>
            <w:r w:rsidR="00C05D7C" w:rsidRPr="00C05D7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13F4D">
              <w:rPr>
                <w:rFonts w:ascii="Times New Roman" w:hAnsi="Times New Roman" w:cs="Times New Roman"/>
                <w:sz w:val="24"/>
                <w:szCs w:val="24"/>
              </w:rPr>
              <w:t>pertama</w:t>
            </w:r>
            <w:proofErr w:type="spellEnd"/>
            <w:r w:rsidR="00113F4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170" w:type="dxa"/>
          </w:tcPr>
          <w:p w14:paraId="40CC81BA" w14:textId="5E9B9017" w:rsidR="00926F7D" w:rsidRPr="00CC411C" w:rsidRDefault="00D02D0A" w:rsidP="00D02D0A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lastRenderedPageBreak/>
              <w:t>F</w:t>
            </w:r>
            <w:r w:rsidR="008919E7" w:rsidRPr="00CC411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orward chaining, </w:t>
            </w:r>
            <w:r w:rsidR="009E389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</w:t>
            </w:r>
            <w:r w:rsidR="008919E7" w:rsidRPr="00CC411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ertainty factor</w:t>
            </w:r>
          </w:p>
        </w:tc>
        <w:tc>
          <w:tcPr>
            <w:tcW w:w="2813" w:type="dxa"/>
          </w:tcPr>
          <w:p w14:paraId="3E90D6FB" w14:textId="77777777" w:rsidR="00C3496D" w:rsidRPr="00C3496D" w:rsidRDefault="00C3496D" w:rsidP="00C3496D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3496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mendeteksi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menentukan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langkah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pertama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pengobatan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menular</w:t>
            </w:r>
            <w:proofErr w:type="spellEnd"/>
            <w:r w:rsidRPr="00C3496D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0099863B" w14:textId="512A6137" w:rsidR="00926F7D" w:rsidRPr="003D595C" w:rsidRDefault="00926F7D" w:rsidP="008D2675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26F7D" w14:paraId="2597B8C3" w14:textId="77777777" w:rsidTr="00BF26D7">
        <w:tc>
          <w:tcPr>
            <w:tcW w:w="540" w:type="dxa"/>
          </w:tcPr>
          <w:p w14:paraId="6C64D1EE" w14:textId="51232841" w:rsidR="00926F7D" w:rsidRDefault="00926F7D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</w:t>
            </w:r>
          </w:p>
        </w:tc>
        <w:tc>
          <w:tcPr>
            <w:tcW w:w="1980" w:type="dxa"/>
          </w:tcPr>
          <w:p w14:paraId="72D6935A" w14:textId="73092B03" w:rsidR="00926F7D" w:rsidRPr="009856D1" w:rsidRDefault="009856D1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Implementasi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B3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etode </w:t>
            </w:r>
            <w:r w:rsidRPr="003E400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U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ntuk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dentifikasi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enyakit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A0BB3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an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lternatif</w:t>
            </w:r>
            <w:proofErr w:type="spellEnd"/>
            <w:r w:rsidRPr="009856D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A0BB3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9856D1">
              <w:rPr>
                <w:rFonts w:ascii="Times New Roman" w:hAnsi="Times New Roman" w:cs="Times New Roman"/>
                <w:sz w:val="24"/>
                <w:szCs w:val="24"/>
              </w:rPr>
              <w:t>enanganannya</w:t>
            </w:r>
            <w:proofErr w:type="spellEnd"/>
            <w:r w:rsidR="007545C2">
              <w:rPr>
                <w:rFonts w:ascii="Times New Roman" w:hAnsi="Times New Roman" w:cs="Times New Roman"/>
                <w:sz w:val="24"/>
                <w:szCs w:val="24"/>
              </w:rPr>
              <w:t xml:space="preserve"> (2021).</w:t>
            </w:r>
          </w:p>
        </w:tc>
        <w:tc>
          <w:tcPr>
            <w:tcW w:w="2767" w:type="dxa"/>
          </w:tcPr>
          <w:p w14:paraId="2CDFDDE8" w14:textId="5CB0869B" w:rsidR="00926F7D" w:rsidRPr="00296A69" w:rsidRDefault="00341C96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ejal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 w:rsidR="00742D0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abaikan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karen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di</w:t>
            </w:r>
            <w:r w:rsidR="009A07B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akini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B39C8">
              <w:rPr>
                <w:rFonts w:ascii="Times New Roman" w:hAnsi="Times New Roman" w:cs="Times New Roman"/>
                <w:sz w:val="24"/>
                <w:szCs w:val="24"/>
              </w:rPr>
              <w:t>berbahay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Kurangny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perhatian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A29BB">
              <w:rPr>
                <w:rFonts w:ascii="Times New Roman" w:hAnsi="Times New Roman" w:cs="Times New Roman"/>
                <w:sz w:val="24"/>
                <w:szCs w:val="24"/>
              </w:rPr>
              <w:t>sesorang</w:t>
            </w:r>
            <w:proofErr w:type="spellEnd"/>
            <w:r w:rsidR="006A29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di</w:t>
            </w:r>
            <w:r w:rsidR="000A1E5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A1E59">
              <w:rPr>
                <w:rFonts w:ascii="Times New Roman" w:hAnsi="Times New Roman" w:cs="Times New Roman"/>
                <w:sz w:val="24"/>
                <w:szCs w:val="24"/>
              </w:rPr>
              <w:t>picu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beberap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ya</w:t>
            </w:r>
            <w:r w:rsidR="000F59C1">
              <w:rPr>
                <w:rFonts w:ascii="Times New Roman" w:hAnsi="Times New Roman" w:cs="Times New Roman"/>
                <w:sz w:val="24"/>
                <w:szCs w:val="24"/>
              </w:rPr>
              <w:t>kni</w:t>
            </w:r>
            <w:proofErr w:type="spellEnd"/>
            <w:r w:rsidR="000F59C1">
              <w:rPr>
                <w:rFonts w:ascii="Times New Roman" w:hAnsi="Times New Roman" w:cs="Times New Roman"/>
                <w:sz w:val="24"/>
                <w:szCs w:val="24"/>
              </w:rPr>
              <w:t xml:space="preserve"> minim </w:t>
            </w:r>
            <w:proofErr w:type="spellStart"/>
            <w:r w:rsidR="000F59C1">
              <w:rPr>
                <w:rFonts w:ascii="Times New Roman" w:hAnsi="Times New Roman" w:cs="Times New Roman"/>
                <w:sz w:val="24"/>
                <w:szCs w:val="24"/>
              </w:rPr>
              <w:t>edukasi</w:t>
            </w:r>
            <w:proofErr w:type="spellEnd"/>
            <w:r w:rsidR="000F59C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F59C1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1F523E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0E63C6">
              <w:rPr>
                <w:rFonts w:ascii="Times New Roman" w:hAnsi="Times New Roman" w:cs="Times New Roman"/>
                <w:sz w:val="24"/>
                <w:szCs w:val="24"/>
              </w:rPr>
              <w:t>pertolongan</w:t>
            </w:r>
            <w:proofErr w:type="spellEnd"/>
            <w:r w:rsidR="000E63C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E63C6">
              <w:rPr>
                <w:rFonts w:ascii="Times New Roman" w:hAnsi="Times New Roman" w:cs="Times New Roman"/>
                <w:sz w:val="24"/>
                <w:szCs w:val="24"/>
              </w:rPr>
              <w:t>pertamanya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 w:rsidR="00975A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ekonomi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975AA6">
              <w:rPr>
                <w:rFonts w:ascii="Times New Roman" w:hAnsi="Times New Roman" w:cs="Times New Roman"/>
                <w:sz w:val="24"/>
                <w:szCs w:val="24"/>
              </w:rPr>
              <w:t xml:space="preserve"> masa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sulit</w:t>
            </w:r>
            <w:proofErr w:type="spellEnd"/>
            <w:r w:rsidR="00975A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dan </w:t>
            </w:r>
            <w:proofErr w:type="spellStart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>kesibukan</w:t>
            </w:r>
            <w:proofErr w:type="spellEnd"/>
            <w:r w:rsidR="00296A69" w:rsidRPr="00296A6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="00975AA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75AA6">
              <w:rPr>
                <w:rFonts w:ascii="Times New Roman" w:hAnsi="Times New Roman" w:cs="Times New Roman"/>
                <w:sz w:val="24"/>
                <w:szCs w:val="24"/>
              </w:rPr>
              <w:t>kegiatan</w:t>
            </w:r>
            <w:proofErr w:type="spellEnd"/>
            <w:r w:rsidR="00975AA6">
              <w:rPr>
                <w:rFonts w:ascii="Times New Roman" w:hAnsi="Times New Roman" w:cs="Times New Roman"/>
                <w:sz w:val="24"/>
                <w:szCs w:val="24"/>
              </w:rPr>
              <w:t xml:space="preserve"> masing - masing.</w:t>
            </w:r>
          </w:p>
        </w:tc>
        <w:tc>
          <w:tcPr>
            <w:tcW w:w="1170" w:type="dxa"/>
          </w:tcPr>
          <w:p w14:paraId="2350CAA6" w14:textId="5CDC6B5A" w:rsidR="00926F7D" w:rsidRPr="0035356B" w:rsidRDefault="0035356B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5356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</w:t>
            </w:r>
          </w:p>
        </w:tc>
        <w:tc>
          <w:tcPr>
            <w:tcW w:w="2813" w:type="dxa"/>
          </w:tcPr>
          <w:p w14:paraId="52EE6723" w14:textId="2EF0054F" w:rsidR="00926F7D" w:rsidRDefault="008134E8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BB50FE" w:rsidRPr="00BB50FE">
              <w:rPr>
                <w:rFonts w:ascii="Times New Roman" w:hAnsi="Times New Roman" w:cs="Times New Roman"/>
                <w:sz w:val="24"/>
                <w:szCs w:val="24"/>
              </w:rPr>
              <w:t>plikasi</w:t>
            </w:r>
            <w:proofErr w:type="spellEnd"/>
            <w:r w:rsidR="001460D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460D3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="001460D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460D3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="001460D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B50FE" w:rsidRPr="000245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obile</w:t>
            </w:r>
            <w:r w:rsidR="009E2F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E2FE7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="009E2FE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penderita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yang di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derita</w:t>
            </w:r>
            <w:proofErr w:type="spellEnd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5F275A" w:rsidRPr="005F275A"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 w:rsidR="00EA5E5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A5E53">
              <w:rPr>
                <w:rFonts w:ascii="Times New Roman" w:hAnsi="Times New Roman" w:cs="Times New Roman"/>
                <w:sz w:val="24"/>
                <w:szCs w:val="24"/>
              </w:rPr>
              <w:t>penanganannya</w:t>
            </w:r>
            <w:proofErr w:type="spellEnd"/>
            <w:r w:rsidR="00EA5E53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  <w:p w14:paraId="6D7B1313" w14:textId="3985893B" w:rsidR="005F275A" w:rsidRPr="00BB50FE" w:rsidRDefault="005F275A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926F7D" w14:paraId="20366EBB" w14:textId="77777777" w:rsidTr="00BF26D7">
        <w:trPr>
          <w:trHeight w:val="233"/>
        </w:trPr>
        <w:tc>
          <w:tcPr>
            <w:tcW w:w="540" w:type="dxa"/>
          </w:tcPr>
          <w:p w14:paraId="046997DD" w14:textId="77777777" w:rsidR="00926F7D" w:rsidRDefault="00AA2696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  <w:p w14:paraId="4897EA3B" w14:textId="3300787A" w:rsidR="00AA2696" w:rsidRDefault="00AA2696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980" w:type="dxa"/>
          </w:tcPr>
          <w:p w14:paraId="0701A7AA" w14:textId="2634E473" w:rsidR="00AA2696" w:rsidRDefault="002B7F20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23AA6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akar </w:t>
            </w:r>
            <w:proofErr w:type="spellStart"/>
            <w:r w:rsidR="00023AA6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iagnosa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23AA6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enyakit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23AA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23AA6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ada </w:t>
            </w:r>
            <w:r w:rsidR="00023AA6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alita </w:t>
            </w:r>
            <w:proofErr w:type="spellStart"/>
            <w:r w:rsidR="00023AA6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enggunakan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23AA6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etode </w:t>
            </w:r>
            <w:r w:rsidRPr="004664D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aïve Bayes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r w:rsidRPr="004664D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23AA6">
              <w:rPr>
                <w:rFonts w:ascii="Times New Roman" w:hAnsi="Times New Roman" w:cs="Times New Roman"/>
                <w:sz w:val="24"/>
                <w:szCs w:val="24"/>
              </w:rPr>
              <w:t>S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tudi </w:t>
            </w:r>
            <w:proofErr w:type="spellStart"/>
            <w:r w:rsidR="00023AA6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asus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Puskesmas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B7F20"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 xml:space="preserve">Cempaka </w:t>
            </w:r>
            <w:proofErr w:type="spellStart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>Sungkai</w:t>
            </w:r>
            <w:proofErr w:type="spellEnd"/>
            <w:r w:rsidRPr="002B7F20">
              <w:rPr>
                <w:rFonts w:ascii="Times New Roman" w:hAnsi="Times New Roman" w:cs="Times New Roman"/>
                <w:sz w:val="24"/>
                <w:szCs w:val="24"/>
              </w:rPr>
              <w:t xml:space="preserve"> Selatan</w:t>
            </w:r>
            <w:r w:rsidR="001972EB">
              <w:rPr>
                <w:rFonts w:ascii="Times New Roman" w:hAnsi="Times New Roman" w:cs="Times New Roman"/>
                <w:sz w:val="24"/>
                <w:szCs w:val="24"/>
              </w:rPr>
              <w:t xml:space="preserve"> (2021).</w:t>
            </w:r>
          </w:p>
        </w:tc>
        <w:tc>
          <w:tcPr>
            <w:tcW w:w="2767" w:type="dxa"/>
          </w:tcPr>
          <w:p w14:paraId="6589CA25" w14:textId="3BF4EB71" w:rsidR="00926F7D" w:rsidRPr="0046721D" w:rsidRDefault="005C42B7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T</w:t>
            </w:r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erkadang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terdapat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kelem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salnya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ja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praktek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B257B">
              <w:rPr>
                <w:rFonts w:ascii="Times New Roman" w:hAnsi="Times New Roman" w:cs="Times New Roman"/>
                <w:sz w:val="24"/>
                <w:szCs w:val="24"/>
              </w:rPr>
              <w:t>dokter</w:t>
            </w:r>
            <w:proofErr w:type="spellEnd"/>
            <w:r w:rsidR="001B257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B257B">
              <w:rPr>
                <w:rFonts w:ascii="Times New Roman" w:hAnsi="Times New Roman" w:cs="Times New Roman"/>
                <w:sz w:val="24"/>
                <w:szCs w:val="24"/>
              </w:rPr>
              <w:t>ahli</w:t>
            </w:r>
            <w:proofErr w:type="spellEnd"/>
            <w:r w:rsidR="001B257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B257B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="001B257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B257B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="001B257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terb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antrian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sie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panjang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ngga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46721D" w:rsidRPr="0046721D">
              <w:rPr>
                <w:rFonts w:ascii="Times New Roman" w:hAnsi="Times New Roman" w:cs="Times New Roman"/>
                <w:sz w:val="24"/>
                <w:szCs w:val="24"/>
              </w:rPr>
              <w:t>sedi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170" w:type="dxa"/>
          </w:tcPr>
          <w:p w14:paraId="721CDFC7" w14:textId="0D1F1F57" w:rsidR="00926F7D" w:rsidRPr="00F73EB6" w:rsidRDefault="00F73EB6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73EB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aïve bayes, forward chaining</w:t>
            </w:r>
          </w:p>
        </w:tc>
        <w:tc>
          <w:tcPr>
            <w:tcW w:w="2813" w:type="dxa"/>
          </w:tcPr>
          <w:p w14:paraId="58C1DC8A" w14:textId="5AAC7A0B" w:rsidR="00926F7D" w:rsidRDefault="00587BDC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245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mendeteksi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587BDC">
              <w:rPr>
                <w:rFonts w:ascii="Times New Roman" w:hAnsi="Times New Roman" w:cs="Times New Roman"/>
                <w:sz w:val="24"/>
                <w:szCs w:val="24"/>
              </w:rPr>
              <w:t>bal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AA2696" w14:paraId="3536DC14" w14:textId="77777777" w:rsidTr="00BF26D7">
        <w:trPr>
          <w:trHeight w:val="233"/>
        </w:trPr>
        <w:tc>
          <w:tcPr>
            <w:tcW w:w="540" w:type="dxa"/>
          </w:tcPr>
          <w:p w14:paraId="4F4B25B2" w14:textId="01337F42" w:rsidR="00AA2696" w:rsidRDefault="00AA2696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980" w:type="dxa"/>
          </w:tcPr>
          <w:p w14:paraId="10F1F209" w14:textId="1BC7D2A2" w:rsidR="00AA2696" w:rsidRDefault="00AA2696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akar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enggunakan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etode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515F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ertainty Factor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alam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kurasi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i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dentifikasi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j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enis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enyakit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lergi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961AB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 xml:space="preserve">ada </w:t>
            </w:r>
            <w:proofErr w:type="spellStart"/>
            <w:r w:rsidR="005961AB">
              <w:rPr>
                <w:rFonts w:ascii="Times New Roman" w:hAnsi="Times New Roman" w:cs="Times New Roman"/>
                <w:sz w:val="24"/>
                <w:szCs w:val="24"/>
              </w:rPr>
              <w:t>b</w:t>
            </w:r>
            <w:r w:rsidRPr="00AC393D">
              <w:rPr>
                <w:rFonts w:ascii="Times New Roman" w:hAnsi="Times New Roman" w:cs="Times New Roman"/>
                <w:sz w:val="24"/>
                <w:szCs w:val="24"/>
              </w:rPr>
              <w:t>alita</w:t>
            </w:r>
            <w:proofErr w:type="spellEnd"/>
            <w:r w:rsidR="00C515F8"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r w:rsidR="00963123">
              <w:rPr>
                <w:rFonts w:ascii="Times New Roman" w:hAnsi="Times New Roman" w:cs="Times New Roman"/>
                <w:sz w:val="24"/>
                <w:szCs w:val="24"/>
              </w:rPr>
              <w:t>2020</w:t>
            </w:r>
            <w:r w:rsidR="00C515F8">
              <w:rPr>
                <w:rFonts w:ascii="Times New Roman" w:hAnsi="Times New Roman" w:cs="Times New Roman"/>
                <w:sz w:val="24"/>
                <w:szCs w:val="24"/>
              </w:rPr>
              <w:t>).</w:t>
            </w:r>
          </w:p>
        </w:tc>
        <w:tc>
          <w:tcPr>
            <w:tcW w:w="2767" w:type="dxa"/>
          </w:tcPr>
          <w:p w14:paraId="2CDF0AFA" w14:textId="10A0735F" w:rsidR="00AA2696" w:rsidRPr="00B4025C" w:rsidRDefault="000A1EDD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mah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o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 w:rsidR="009B24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dokter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spesialis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waktu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praktek</w:t>
            </w:r>
            <w:proofErr w:type="spellEnd"/>
            <w:r w:rsidR="00CE4E6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terbatas</w:t>
            </w:r>
            <w:proofErr w:type="spellEnd"/>
            <w:r w:rsidR="00D2560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kurangn</w:t>
            </w:r>
            <w:r w:rsidR="00D25603">
              <w:rPr>
                <w:rFonts w:ascii="Times New Roman" w:hAnsi="Times New Roman" w:cs="Times New Roman"/>
                <w:sz w:val="24"/>
                <w:szCs w:val="24"/>
              </w:rPr>
              <w:t>ya</w:t>
            </w:r>
            <w:proofErr w:type="spellEnd"/>
            <w:r w:rsidR="00C721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pe</w:t>
            </w:r>
            <w:r w:rsidR="00D25603">
              <w:rPr>
                <w:rFonts w:ascii="Times New Roman" w:hAnsi="Times New Roman" w:cs="Times New Roman"/>
                <w:sz w:val="24"/>
                <w:szCs w:val="24"/>
              </w:rPr>
              <w:t>mahaman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A71B37">
              <w:rPr>
                <w:rFonts w:ascii="Times New Roman" w:hAnsi="Times New Roman" w:cs="Times New Roman"/>
                <w:sz w:val="24"/>
                <w:szCs w:val="24"/>
              </w:rPr>
              <w:t>mengenai</w:t>
            </w:r>
            <w:proofErr w:type="spellEnd"/>
            <w:r w:rsidR="00A71B3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B4025C" w:rsidRPr="00B4025C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170" w:type="dxa"/>
          </w:tcPr>
          <w:p w14:paraId="03B4EC25" w14:textId="5EFD81A2" w:rsidR="00AA2696" w:rsidRPr="00AA2696" w:rsidRDefault="00AA2696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AA269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Certainty </w:t>
            </w:r>
            <w:r w:rsidR="00E2677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</w:t>
            </w:r>
            <w:r w:rsidRPr="00AA269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or</w:t>
            </w:r>
          </w:p>
        </w:tc>
        <w:tc>
          <w:tcPr>
            <w:tcW w:w="2813" w:type="dxa"/>
          </w:tcPr>
          <w:p w14:paraId="4ED3FA51" w14:textId="4D2107C2" w:rsidR="00AA2696" w:rsidRPr="008D1ACF" w:rsidRDefault="00C77F11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245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mendeteksi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alergi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C77F11">
              <w:rPr>
                <w:rFonts w:ascii="Times New Roman" w:hAnsi="Times New Roman" w:cs="Times New Roman"/>
                <w:sz w:val="24"/>
                <w:szCs w:val="24"/>
              </w:rPr>
              <w:t>bal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AA2696" w14:paraId="7BCAA01C" w14:textId="77777777" w:rsidTr="00BF26D7">
        <w:trPr>
          <w:trHeight w:val="233"/>
        </w:trPr>
        <w:tc>
          <w:tcPr>
            <w:tcW w:w="540" w:type="dxa"/>
          </w:tcPr>
          <w:p w14:paraId="14A5BF43" w14:textId="05647501" w:rsidR="00AA2696" w:rsidRDefault="00AA2696" w:rsidP="00926F7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980" w:type="dxa"/>
          </w:tcPr>
          <w:p w14:paraId="35A73892" w14:textId="7AE24D05" w:rsidR="00AA2696" w:rsidRPr="00806082" w:rsidRDefault="00806082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akar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d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iagnosa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enyakit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anusia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02CE5"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Pr="00806082">
              <w:rPr>
                <w:rFonts w:ascii="Times New Roman" w:hAnsi="Times New Roman" w:cs="Times New Roman"/>
                <w:sz w:val="24"/>
                <w:szCs w:val="24"/>
              </w:rPr>
              <w:t>etode</w:t>
            </w:r>
            <w:proofErr w:type="spellEnd"/>
            <w:r w:rsidRPr="0080608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31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empster Shafer</w:t>
            </w:r>
            <w:r w:rsidR="009631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963123" w:rsidRPr="00465E81">
              <w:rPr>
                <w:rFonts w:ascii="Times New Roman" w:hAnsi="Times New Roman" w:cs="Times New Roman"/>
                <w:sz w:val="24"/>
                <w:szCs w:val="24"/>
              </w:rPr>
              <w:t>(2020).</w:t>
            </w:r>
          </w:p>
        </w:tc>
        <w:tc>
          <w:tcPr>
            <w:tcW w:w="2767" w:type="dxa"/>
          </w:tcPr>
          <w:p w14:paraId="6B31FA99" w14:textId="3176A265" w:rsidR="00AA2696" w:rsidRPr="00547EAD" w:rsidRDefault="003352E0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erbata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="00E3540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92ADB">
              <w:rPr>
                <w:rFonts w:ascii="Times New Roman" w:hAnsi="Times New Roman" w:cs="Times New Roman"/>
                <w:sz w:val="24"/>
                <w:szCs w:val="24"/>
              </w:rPr>
              <w:t>ilmu</w:t>
            </w:r>
            <w:proofErr w:type="spellEnd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tentang</w:t>
            </w:r>
            <w:proofErr w:type="spellEnd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E92AD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D86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jumlah</w:t>
            </w:r>
            <w:proofErr w:type="spellEnd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dokter</w:t>
            </w:r>
            <w:proofErr w:type="spellEnd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547EAD" w:rsidRPr="00547EAD">
              <w:rPr>
                <w:rFonts w:ascii="Times New Roman" w:hAnsi="Times New Roman" w:cs="Times New Roman"/>
                <w:sz w:val="24"/>
                <w:szCs w:val="24"/>
              </w:rPr>
              <w:t>spesialis</w:t>
            </w:r>
            <w:proofErr w:type="spellEnd"/>
            <w:r w:rsidR="00D86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92ADB">
              <w:rPr>
                <w:rFonts w:ascii="Times New Roman" w:hAnsi="Times New Roman" w:cs="Times New Roman"/>
                <w:sz w:val="24"/>
                <w:szCs w:val="24"/>
              </w:rPr>
              <w:t>juga</w:t>
            </w:r>
            <w:r w:rsidR="00D86C0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E92ADB">
              <w:rPr>
                <w:rFonts w:ascii="Times New Roman" w:hAnsi="Times New Roman" w:cs="Times New Roman"/>
                <w:sz w:val="24"/>
                <w:szCs w:val="24"/>
              </w:rPr>
              <w:t>minim</w:t>
            </w:r>
            <w:r w:rsidR="006E479B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1170" w:type="dxa"/>
          </w:tcPr>
          <w:p w14:paraId="7767BD4F" w14:textId="7FF1BE2A" w:rsidR="00AA2696" w:rsidRPr="00904425" w:rsidRDefault="00904425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90442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mpster </w:t>
            </w:r>
            <w:proofErr w:type="spellStart"/>
            <w:r w:rsidR="00026D0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</w:t>
            </w:r>
            <w:r w:rsidRPr="0090442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afer</w:t>
            </w:r>
            <w:proofErr w:type="spellEnd"/>
          </w:p>
        </w:tc>
        <w:tc>
          <w:tcPr>
            <w:tcW w:w="2813" w:type="dxa"/>
          </w:tcPr>
          <w:p w14:paraId="61D6781B" w14:textId="60D909AD" w:rsidR="00AA2696" w:rsidRPr="000011DD" w:rsidRDefault="001E42A5" w:rsidP="00BE1CF4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245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obi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mendiagosa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Pr="001E42A5">
              <w:rPr>
                <w:rFonts w:ascii="Times New Roman" w:hAnsi="Times New Roman" w:cs="Times New Roman"/>
                <w:sz w:val="24"/>
                <w:szCs w:val="24"/>
              </w:rPr>
              <w:t>manus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1F1D0264" w14:textId="77777777" w:rsidR="00A5417E" w:rsidRPr="00E9037D" w:rsidRDefault="00A5417E" w:rsidP="004D19AB">
      <w:pPr>
        <w:pStyle w:val="ListParagraph"/>
        <w:spacing w:line="360" w:lineRule="auto"/>
        <w:ind w:left="1800"/>
        <w:jc w:val="both"/>
        <w:rPr>
          <w:rFonts w:ascii="Times New Roman" w:hAnsi="Times New Roman" w:cs="Times New Roman"/>
          <w:sz w:val="24"/>
          <w:szCs w:val="24"/>
        </w:rPr>
      </w:pPr>
    </w:p>
    <w:p w14:paraId="43FFCEFD" w14:textId="185EE7B5" w:rsidR="00DB65D9" w:rsidRPr="00DB65D9" w:rsidRDefault="00BD11EC" w:rsidP="001A2436">
      <w:pPr>
        <w:pStyle w:val="Heading2"/>
        <w:numPr>
          <w:ilvl w:val="0"/>
          <w:numId w:val="3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68" w:name="_Toc88119763"/>
      <w:bookmarkStart w:id="69" w:name="_Toc88748190"/>
      <w:bookmarkStart w:id="70" w:name="_Toc109050285"/>
      <w:proofErr w:type="spellStart"/>
      <w:r w:rsidRPr="004A1D1B">
        <w:rPr>
          <w:rFonts w:ascii="Times New Roman" w:hAnsi="Times New Roman" w:cs="Times New Roman"/>
          <w:b/>
          <w:bCs/>
          <w:color w:val="auto"/>
          <w:sz w:val="24"/>
          <w:szCs w:val="24"/>
        </w:rPr>
        <w:t>Tinjauan</w:t>
      </w:r>
      <w:proofErr w:type="spellEnd"/>
      <w:r w:rsidRPr="004A1D1B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Pustaka</w:t>
      </w:r>
      <w:bookmarkEnd w:id="68"/>
      <w:bookmarkEnd w:id="69"/>
      <w:bookmarkEnd w:id="70"/>
    </w:p>
    <w:p w14:paraId="4F425724" w14:textId="25C78C9B" w:rsidR="00DB65D9" w:rsidRPr="00C231F6" w:rsidRDefault="000A091A" w:rsidP="00324E4E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color w:val="auto"/>
        </w:rPr>
      </w:pPr>
      <w:bookmarkStart w:id="71" w:name="_Toc88119764"/>
      <w:bookmarkStart w:id="72" w:name="_Toc88748191"/>
      <w:bookmarkStart w:id="73" w:name="_Toc109050286"/>
      <w:proofErr w:type="spellStart"/>
      <w:r w:rsidRPr="00C231F6">
        <w:rPr>
          <w:rFonts w:ascii="Times New Roman" w:hAnsi="Times New Roman" w:cs="Times New Roman"/>
          <w:b/>
          <w:color w:val="auto"/>
        </w:rPr>
        <w:t>Penyakit</w:t>
      </w:r>
      <w:proofErr w:type="spellEnd"/>
      <w:r w:rsidRPr="00C231F6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="007C675F" w:rsidRPr="00C231F6">
        <w:rPr>
          <w:rFonts w:ascii="Times New Roman" w:hAnsi="Times New Roman" w:cs="Times New Roman"/>
          <w:b/>
          <w:color w:val="auto"/>
        </w:rPr>
        <w:t>Kulit</w:t>
      </w:r>
      <w:bookmarkEnd w:id="71"/>
      <w:bookmarkEnd w:id="72"/>
      <w:bookmarkEnd w:id="73"/>
      <w:proofErr w:type="spellEnd"/>
    </w:p>
    <w:p w14:paraId="4EC21F01" w14:textId="21662555" w:rsidR="00056C5C" w:rsidRDefault="000A6EB4" w:rsidP="00324E4E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timb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r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4C6F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C6FE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2FCE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beragam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U</w:t>
      </w:r>
      <w:r>
        <w:rPr>
          <w:rFonts w:ascii="Times New Roman" w:hAnsi="Times New Roman" w:cs="Times New Roman"/>
          <w:sz w:val="24"/>
          <w:szCs w:val="24"/>
        </w:rPr>
        <w:t>m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8C0B44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timbul</w:t>
      </w:r>
      <w:r w:rsidR="008C0B44">
        <w:rPr>
          <w:rFonts w:ascii="Times New Roman" w:hAnsi="Times New Roman" w:cs="Times New Roman"/>
          <w:sz w:val="24"/>
          <w:szCs w:val="24"/>
        </w:rPr>
        <w:t>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e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akte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virus, </w:t>
      </w:r>
      <w:proofErr w:type="spellStart"/>
      <w:r w:rsidR="008C0B44">
        <w:rPr>
          <w:rFonts w:ascii="Times New Roman" w:hAnsi="Times New Roman" w:cs="Times New Roman"/>
          <w:sz w:val="24"/>
          <w:szCs w:val="24"/>
        </w:rPr>
        <w:t>parasit</w:t>
      </w:r>
      <w:proofErr w:type="spellEnd"/>
      <w:r w:rsidR="008C0B44">
        <w:rPr>
          <w:rFonts w:ascii="Times New Roman" w:hAnsi="Times New Roman" w:cs="Times New Roman"/>
          <w:sz w:val="24"/>
          <w:szCs w:val="24"/>
        </w:rPr>
        <w:t>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er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BC4B97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Hampir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2671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7139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terserang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Tak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u</w:t>
      </w:r>
      <w:r w:rsidR="004616F6">
        <w:rPr>
          <w:rFonts w:ascii="Times New Roman" w:hAnsi="Times New Roman" w:cs="Times New Roman"/>
          <w:sz w:val="24"/>
          <w:szCs w:val="24"/>
        </w:rPr>
        <w:t>si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bukan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27C78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43725">
        <w:rPr>
          <w:rFonts w:ascii="Times New Roman" w:hAnsi="Times New Roman" w:cs="Times New Roman"/>
          <w:sz w:val="24"/>
          <w:szCs w:val="24"/>
        </w:rPr>
        <w:t>pasti</w:t>
      </w:r>
      <w:proofErr w:type="spellEnd"/>
      <w:r w:rsidR="00F437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52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ter</w:t>
      </w:r>
      <w:r w:rsidR="0072762A">
        <w:rPr>
          <w:rFonts w:ascii="Times New Roman" w:hAnsi="Times New Roman" w:cs="Times New Roman"/>
          <w:sz w:val="24"/>
          <w:szCs w:val="24"/>
        </w:rPr>
        <w:t>hindar</w:t>
      </w:r>
      <w:proofErr w:type="spellEnd"/>
      <w:r w:rsidR="0072762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762A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. </w:t>
      </w:r>
      <w:r w:rsidR="00D80856">
        <w:rPr>
          <w:rFonts w:ascii="Times New Roman" w:hAnsi="Times New Roman" w:cs="Times New Roman"/>
          <w:sz w:val="24"/>
          <w:szCs w:val="24"/>
        </w:rPr>
        <w:t xml:space="preserve">Oleh </w:t>
      </w:r>
      <w:proofErr w:type="spellStart"/>
      <w:r w:rsidR="00D80856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="00D808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0856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D80856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80856">
        <w:rPr>
          <w:rFonts w:ascii="Times New Roman" w:hAnsi="Times New Roman" w:cs="Times New Roman"/>
          <w:sz w:val="24"/>
          <w:szCs w:val="24"/>
        </w:rPr>
        <w:t>kebersihan</w:t>
      </w:r>
      <w:proofErr w:type="spellEnd"/>
      <w:r w:rsidR="00D80856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80856">
        <w:rPr>
          <w:rFonts w:ascii="Times New Roman" w:hAnsi="Times New Roman" w:cs="Times New Roman"/>
          <w:sz w:val="24"/>
          <w:szCs w:val="24"/>
        </w:rPr>
        <w:t>kesehatan</w:t>
      </w:r>
      <w:proofErr w:type="spellEnd"/>
      <w:r w:rsidR="00D808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8085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D8085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62538">
        <w:rPr>
          <w:rFonts w:ascii="Times New Roman" w:hAnsi="Times New Roman" w:cs="Times New Roman"/>
          <w:sz w:val="24"/>
          <w:szCs w:val="24"/>
        </w:rPr>
        <w:t>harus</w:t>
      </w:r>
      <w:proofErr w:type="spellEnd"/>
      <w:r w:rsidR="00A62538">
        <w:rPr>
          <w:rFonts w:ascii="Times New Roman" w:hAnsi="Times New Roman" w:cs="Times New Roman"/>
          <w:sz w:val="24"/>
          <w:szCs w:val="24"/>
        </w:rPr>
        <w:t xml:space="preserve"> </w:t>
      </w:r>
      <w:r w:rsidR="00E8418E">
        <w:rPr>
          <w:rFonts w:ascii="Times New Roman" w:hAnsi="Times New Roman" w:cs="Times New Roman"/>
          <w:sz w:val="24"/>
          <w:szCs w:val="24"/>
        </w:rPr>
        <w:t xml:space="preserve">di </w:t>
      </w:r>
      <w:r w:rsidR="00D80856">
        <w:rPr>
          <w:rFonts w:ascii="Times New Roman" w:hAnsi="Times New Roman" w:cs="Times New Roman"/>
          <w:sz w:val="24"/>
          <w:szCs w:val="24"/>
        </w:rPr>
        <w:t>jaga</w:t>
      </w:r>
      <w:sdt>
        <w:sdtPr>
          <w:rPr>
            <w:rFonts w:ascii="Times New Roman" w:hAnsi="Times New Roman" w:cs="Times New Roman"/>
            <w:sz w:val="24"/>
            <w:szCs w:val="24"/>
          </w:rPr>
          <w:id w:val="1640918777"/>
          <w:citation/>
        </w:sdtPr>
        <w:sdtContent>
          <w:r w:rsidR="0082687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82687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82687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82687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061125">
        <w:rPr>
          <w:rFonts w:ascii="Times New Roman" w:hAnsi="Times New Roman" w:cs="Times New Roman"/>
          <w:sz w:val="24"/>
          <w:szCs w:val="24"/>
        </w:rPr>
        <w:t xml:space="preserve">. </w:t>
      </w:r>
      <w:r w:rsidR="00801E9E">
        <w:rPr>
          <w:rFonts w:ascii="Times New Roman" w:hAnsi="Times New Roman" w:cs="Times New Roman"/>
          <w:sz w:val="24"/>
          <w:szCs w:val="24"/>
        </w:rPr>
        <w:t xml:space="preserve">Di Indonesia, </w:t>
      </w:r>
      <w:proofErr w:type="spellStart"/>
      <w:r w:rsidR="00801E9E">
        <w:rPr>
          <w:rFonts w:ascii="Times New Roman" w:hAnsi="Times New Roman" w:cs="Times New Roman"/>
          <w:sz w:val="24"/>
          <w:szCs w:val="24"/>
        </w:rPr>
        <w:t>t</w:t>
      </w:r>
      <w:r w:rsidR="00BD1C86">
        <w:rPr>
          <w:rFonts w:ascii="Times New Roman" w:hAnsi="Times New Roman" w:cs="Times New Roman"/>
          <w:sz w:val="24"/>
          <w:szCs w:val="24"/>
        </w:rPr>
        <w:t>erdapat</w:t>
      </w:r>
      <w:proofErr w:type="spellEnd"/>
      <w:r w:rsidR="0076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0EC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76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0EC">
        <w:rPr>
          <w:rFonts w:ascii="Times New Roman" w:hAnsi="Times New Roman" w:cs="Times New Roman"/>
          <w:sz w:val="24"/>
          <w:szCs w:val="24"/>
        </w:rPr>
        <w:t>macam</w:t>
      </w:r>
      <w:proofErr w:type="spellEnd"/>
      <w:r w:rsidR="007600E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00EC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BD1C8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D1C8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D61D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020EE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ED7B43">
        <w:rPr>
          <w:rFonts w:ascii="Times New Roman" w:hAnsi="Times New Roman" w:cs="Times New Roman"/>
          <w:sz w:val="24"/>
          <w:szCs w:val="24"/>
        </w:rPr>
        <w:t xml:space="preserve"> </w:t>
      </w:r>
      <w:r w:rsidR="00BD1C86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0622B21" w14:textId="77777777" w:rsidR="00ED7B43" w:rsidRPr="009200F9" w:rsidRDefault="00ED7B43" w:rsidP="00324E4E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8933926" w14:textId="49C0C5E0" w:rsidR="00BD1C86" w:rsidRPr="00B4215E" w:rsidRDefault="00702BED" w:rsidP="00324E4E">
      <w:pPr>
        <w:pStyle w:val="Heading4"/>
        <w:numPr>
          <w:ilvl w:val="0"/>
          <w:numId w:val="6"/>
        </w:numPr>
        <w:spacing w:line="360" w:lineRule="auto"/>
        <w:ind w:left="1224"/>
        <w:rPr>
          <w:rFonts w:ascii="Times New Roman" w:hAnsi="Times New Roman" w:cs="Times New Roman"/>
          <w:color w:val="auto"/>
          <w:sz w:val="24"/>
          <w:szCs w:val="24"/>
        </w:rPr>
      </w:pPr>
      <w:r w:rsidRPr="00B4215E">
        <w:rPr>
          <w:rFonts w:ascii="Times New Roman" w:hAnsi="Times New Roman" w:cs="Times New Roman"/>
          <w:color w:val="auto"/>
          <w:sz w:val="24"/>
          <w:szCs w:val="24"/>
        </w:rPr>
        <w:lastRenderedPageBreak/>
        <w:t>Tinea Pedis</w:t>
      </w:r>
    </w:p>
    <w:p w14:paraId="0373FCAB" w14:textId="7D0B83E0" w:rsidR="00056C5C" w:rsidRDefault="00DA7ABD" w:rsidP="00324E4E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A7ABD">
        <w:rPr>
          <w:rFonts w:ascii="Times New Roman" w:hAnsi="Times New Roman" w:cs="Times New Roman"/>
          <w:i/>
          <w:iCs/>
          <w:sz w:val="24"/>
          <w:szCs w:val="24"/>
        </w:rPr>
        <w:t>Tinea pedi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DA7ABD">
        <w:rPr>
          <w:rFonts w:ascii="Times New Roman" w:hAnsi="Times New Roman" w:cs="Times New Roman"/>
          <w:i/>
          <w:iCs/>
          <w:sz w:val="24"/>
          <w:szCs w:val="24"/>
        </w:rPr>
        <w:t>interdigita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90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229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290E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92290E">
        <w:rPr>
          <w:rFonts w:ascii="Times New Roman" w:hAnsi="Times New Roman" w:cs="Times New Roman"/>
          <w:sz w:val="24"/>
          <w:szCs w:val="24"/>
        </w:rPr>
        <w:t xml:space="preserve"> kaki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1573FB">
        <w:rPr>
          <w:rFonts w:ascii="Times New Roman" w:hAnsi="Times New Roman" w:cs="Times New Roman"/>
          <w:sz w:val="24"/>
          <w:szCs w:val="24"/>
        </w:rPr>
        <w:t>timbul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 genus </w:t>
      </w:r>
      <w:proofErr w:type="spellStart"/>
      <w:r w:rsidR="001E765B" w:rsidRPr="001E765B">
        <w:rPr>
          <w:rFonts w:ascii="Times New Roman" w:hAnsi="Times New Roman" w:cs="Times New Roman"/>
          <w:i/>
          <w:iCs/>
          <w:sz w:val="24"/>
          <w:szCs w:val="24"/>
        </w:rPr>
        <w:t>trichopython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. Jamur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gatal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B94694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B946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4694">
        <w:rPr>
          <w:rFonts w:ascii="Times New Roman" w:hAnsi="Times New Roman" w:cs="Times New Roman"/>
          <w:sz w:val="24"/>
          <w:szCs w:val="24"/>
        </w:rPr>
        <w:t>mengelupas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E765B">
        <w:rPr>
          <w:rFonts w:ascii="Times New Roman" w:hAnsi="Times New Roman" w:cs="Times New Roman"/>
          <w:sz w:val="24"/>
          <w:szCs w:val="24"/>
        </w:rPr>
        <w:t>kemerahan</w:t>
      </w:r>
      <w:proofErr w:type="spellEnd"/>
      <w:r w:rsidR="001E765B">
        <w:rPr>
          <w:rFonts w:ascii="Times New Roman" w:hAnsi="Times New Roman" w:cs="Times New Roman"/>
          <w:sz w:val="24"/>
          <w:szCs w:val="24"/>
        </w:rPr>
        <w:t>,</w:t>
      </w:r>
      <w:r w:rsidR="002107C3">
        <w:rPr>
          <w:rFonts w:ascii="Times New Roman" w:hAnsi="Times New Roman" w:cs="Times New Roman"/>
          <w:sz w:val="24"/>
          <w:szCs w:val="24"/>
        </w:rPr>
        <w:t xml:space="preserve"> di </w:t>
      </w:r>
      <w:r w:rsidR="000C0E9E">
        <w:rPr>
          <w:rFonts w:ascii="Times New Roman" w:hAnsi="Times New Roman" w:cs="Times New Roman"/>
          <w:sz w:val="24"/>
          <w:szCs w:val="24"/>
        </w:rPr>
        <w:t>sela</w:t>
      </w:r>
      <w:r w:rsidR="00B94694">
        <w:rPr>
          <w:rFonts w:ascii="Times New Roman" w:hAnsi="Times New Roman" w:cs="Times New Roman"/>
          <w:sz w:val="24"/>
          <w:szCs w:val="24"/>
        </w:rPr>
        <w:t xml:space="preserve"> - sela</w:t>
      </w:r>
      <w:r w:rsidR="002107C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07C3">
        <w:rPr>
          <w:rFonts w:ascii="Times New Roman" w:hAnsi="Times New Roman" w:cs="Times New Roman"/>
          <w:sz w:val="24"/>
          <w:szCs w:val="24"/>
        </w:rPr>
        <w:t>jari</w:t>
      </w:r>
      <w:proofErr w:type="spellEnd"/>
      <w:r w:rsidR="002107C3">
        <w:rPr>
          <w:rFonts w:ascii="Times New Roman" w:hAnsi="Times New Roman" w:cs="Times New Roman"/>
          <w:sz w:val="24"/>
          <w:szCs w:val="24"/>
        </w:rPr>
        <w:t xml:space="preserve"> kaki. </w:t>
      </w:r>
      <w:sdt>
        <w:sdtPr>
          <w:rPr>
            <w:rFonts w:ascii="Times New Roman" w:hAnsi="Times New Roman" w:cs="Times New Roman"/>
            <w:sz w:val="24"/>
            <w:szCs w:val="24"/>
          </w:rPr>
          <w:id w:val="-1314634392"/>
          <w:citation/>
        </w:sdtPr>
        <w:sdtContent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213A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5754C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A7ACF12" w14:textId="77777777" w:rsidR="004F451F" w:rsidRPr="00056C5C" w:rsidRDefault="004F451F" w:rsidP="00324E4E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A398FB7" w14:textId="1B3D6448" w:rsidR="00702BED" w:rsidRPr="00B4215E" w:rsidRDefault="00702BED" w:rsidP="00324E4E">
      <w:pPr>
        <w:pStyle w:val="Heading4"/>
        <w:numPr>
          <w:ilvl w:val="0"/>
          <w:numId w:val="6"/>
        </w:numPr>
        <w:spacing w:line="360" w:lineRule="auto"/>
        <w:ind w:left="1224"/>
        <w:rPr>
          <w:rFonts w:ascii="Times New Roman" w:hAnsi="Times New Roman" w:cs="Times New Roman"/>
          <w:color w:val="auto"/>
          <w:sz w:val="24"/>
          <w:szCs w:val="24"/>
        </w:rPr>
      </w:pPr>
      <w:r w:rsidRPr="00B4215E">
        <w:rPr>
          <w:rFonts w:ascii="Times New Roman" w:hAnsi="Times New Roman" w:cs="Times New Roman"/>
          <w:color w:val="auto"/>
          <w:sz w:val="24"/>
          <w:szCs w:val="24"/>
        </w:rPr>
        <w:t xml:space="preserve">Tinea </w:t>
      </w:r>
      <w:proofErr w:type="spellStart"/>
      <w:r w:rsidR="0008067C">
        <w:rPr>
          <w:rFonts w:ascii="Times New Roman" w:hAnsi="Times New Roman" w:cs="Times New Roman"/>
          <w:color w:val="auto"/>
          <w:sz w:val="24"/>
          <w:szCs w:val="24"/>
        </w:rPr>
        <w:t>K</w:t>
      </w:r>
      <w:r w:rsidRPr="00B4215E">
        <w:rPr>
          <w:rFonts w:ascii="Times New Roman" w:hAnsi="Times New Roman" w:cs="Times New Roman"/>
          <w:color w:val="auto"/>
          <w:sz w:val="24"/>
          <w:szCs w:val="24"/>
        </w:rPr>
        <w:t>apitis</w:t>
      </w:r>
      <w:proofErr w:type="spellEnd"/>
    </w:p>
    <w:p w14:paraId="02C9AA68" w14:textId="6225237B" w:rsidR="00056C5C" w:rsidRDefault="00B32198" w:rsidP="00324E4E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B32198">
        <w:rPr>
          <w:rFonts w:ascii="Times New Roman" w:hAnsi="Times New Roman" w:cs="Times New Roman"/>
          <w:i/>
          <w:iCs/>
          <w:sz w:val="24"/>
          <w:szCs w:val="24"/>
        </w:rPr>
        <w:t xml:space="preserve">Tinea </w:t>
      </w:r>
      <w:proofErr w:type="spellStart"/>
      <w:r w:rsidRPr="00B32198">
        <w:rPr>
          <w:rFonts w:ascii="Times New Roman" w:hAnsi="Times New Roman" w:cs="Times New Roman"/>
          <w:i/>
          <w:iCs/>
          <w:sz w:val="24"/>
          <w:szCs w:val="24"/>
        </w:rPr>
        <w:t>kapit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7825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B78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35E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492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9235E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="0049235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8330B4">
        <w:rPr>
          <w:rFonts w:ascii="Times New Roman" w:hAnsi="Times New Roman" w:cs="Times New Roman"/>
          <w:sz w:val="24"/>
          <w:szCs w:val="24"/>
        </w:rPr>
        <w:t>dat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30B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478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a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0441">
        <w:rPr>
          <w:rFonts w:ascii="Times New Roman" w:hAnsi="Times New Roman" w:cs="Times New Roman"/>
          <w:sz w:val="24"/>
          <w:szCs w:val="24"/>
        </w:rPr>
        <w:t>dermatof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45EC1">
        <w:rPr>
          <w:rFonts w:ascii="Times New Roman" w:hAnsi="Times New Roman" w:cs="Times New Roman"/>
          <w:sz w:val="24"/>
          <w:szCs w:val="24"/>
        </w:rPr>
        <w:t xml:space="preserve">Jamur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berupa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kepala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4AB3">
        <w:rPr>
          <w:rFonts w:ascii="Times New Roman" w:hAnsi="Times New Roman" w:cs="Times New Roman"/>
          <w:sz w:val="24"/>
          <w:szCs w:val="24"/>
        </w:rPr>
        <w:t>terasa</w:t>
      </w:r>
      <w:proofErr w:type="spellEnd"/>
      <w:r w:rsidR="00A24AB3">
        <w:rPr>
          <w:rFonts w:ascii="Times New Roman" w:hAnsi="Times New Roman" w:cs="Times New Roman"/>
          <w:sz w:val="24"/>
          <w:szCs w:val="24"/>
        </w:rPr>
        <w:t xml:space="preserve"> </w:t>
      </w:r>
      <w:r w:rsidR="00745EC1">
        <w:rPr>
          <w:rFonts w:ascii="Times New Roman" w:hAnsi="Times New Roman" w:cs="Times New Roman"/>
          <w:sz w:val="24"/>
          <w:szCs w:val="24"/>
        </w:rPr>
        <w:t xml:space="preserve">sangat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gatal</w:t>
      </w:r>
      <w:proofErr w:type="spellEnd"/>
      <w:r w:rsidR="00745EC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45EC1">
        <w:rPr>
          <w:rFonts w:ascii="Times New Roman" w:hAnsi="Times New Roman" w:cs="Times New Roman"/>
          <w:sz w:val="24"/>
          <w:szCs w:val="24"/>
        </w:rPr>
        <w:t>bersisik</w:t>
      </w:r>
      <w:proofErr w:type="spellEnd"/>
      <w:r w:rsidR="00AB042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24AB3">
        <w:rPr>
          <w:rFonts w:ascii="Times New Roman" w:hAnsi="Times New Roman" w:cs="Times New Roman"/>
          <w:sz w:val="24"/>
          <w:szCs w:val="24"/>
        </w:rPr>
        <w:t>ke</w:t>
      </w:r>
      <w:r w:rsidR="00EC64FF">
        <w:rPr>
          <w:rFonts w:ascii="Times New Roman" w:hAnsi="Times New Roman" w:cs="Times New Roman"/>
          <w:sz w:val="24"/>
          <w:szCs w:val="24"/>
        </w:rPr>
        <w:t>rontokan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rambut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kemerahan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376439">
        <w:rPr>
          <w:rFonts w:ascii="Times New Roman" w:hAnsi="Times New Roman" w:cs="Times New Roman"/>
          <w:sz w:val="24"/>
          <w:szCs w:val="24"/>
        </w:rPr>
        <w:t>benjolan</w:t>
      </w:r>
      <w:proofErr w:type="spellEnd"/>
      <w:r w:rsidR="003764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6439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3764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6439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3764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76439">
        <w:rPr>
          <w:rFonts w:ascii="Times New Roman" w:hAnsi="Times New Roman" w:cs="Times New Roman"/>
          <w:sz w:val="24"/>
          <w:szCs w:val="24"/>
        </w:rPr>
        <w:t>nanah</w:t>
      </w:r>
      <w:proofErr w:type="spellEnd"/>
      <w:r w:rsidR="0037643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376439">
        <w:rPr>
          <w:rFonts w:ascii="Times New Roman" w:hAnsi="Times New Roman" w:cs="Times New Roman"/>
          <w:sz w:val="24"/>
          <w:szCs w:val="24"/>
        </w:rPr>
        <w:t>berkerak</w:t>
      </w:r>
      <w:proofErr w:type="spellEnd"/>
      <w:r w:rsidR="00376439">
        <w:rPr>
          <w:rFonts w:ascii="Times New Roman" w:hAnsi="Times New Roman" w:cs="Times New Roman"/>
          <w:sz w:val="24"/>
          <w:szCs w:val="24"/>
        </w:rPr>
        <w:t xml:space="preserve"> </w:t>
      </w:r>
      <w:r w:rsidR="00376439" w:rsidRPr="00376439">
        <w:rPr>
          <w:rFonts w:ascii="Times New Roman" w:hAnsi="Times New Roman" w:cs="Times New Roman"/>
          <w:i/>
          <w:iCs/>
          <w:sz w:val="24"/>
          <w:szCs w:val="24"/>
        </w:rPr>
        <w:t>(kerion)</w:t>
      </w:r>
      <w:r w:rsidR="0037643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bintik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hitam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kecil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tanda</w:t>
      </w:r>
      <w:proofErr w:type="spellEnd"/>
      <w:r w:rsidR="00EC64F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C64FF">
        <w:rPr>
          <w:rFonts w:ascii="Times New Roman" w:hAnsi="Times New Roman" w:cs="Times New Roman"/>
          <w:sz w:val="24"/>
          <w:szCs w:val="24"/>
        </w:rPr>
        <w:t>kerontokan</w:t>
      </w:r>
      <w:proofErr w:type="spellEnd"/>
      <w:r w:rsidR="002213AC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891960261"/>
          <w:citation/>
        </w:sdtPr>
        <w:sdtContent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213A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A5096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004B725A" w14:textId="77777777" w:rsidR="006A04CF" w:rsidRPr="00056C5C" w:rsidRDefault="006A04CF" w:rsidP="00324E4E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387C3C9" w14:textId="6FCE7BA7" w:rsidR="00702BED" w:rsidRPr="00792DE1" w:rsidRDefault="00702BED" w:rsidP="000B28D1">
      <w:pPr>
        <w:pStyle w:val="Heading4"/>
        <w:numPr>
          <w:ilvl w:val="0"/>
          <w:numId w:val="6"/>
        </w:numPr>
        <w:spacing w:line="360" w:lineRule="auto"/>
        <w:ind w:left="1224"/>
        <w:rPr>
          <w:rFonts w:ascii="Times New Roman" w:hAnsi="Times New Roman" w:cs="Times New Roman"/>
          <w:color w:val="auto"/>
          <w:sz w:val="24"/>
          <w:szCs w:val="24"/>
        </w:rPr>
      </w:pPr>
      <w:r w:rsidRPr="00792DE1">
        <w:rPr>
          <w:rFonts w:ascii="Times New Roman" w:hAnsi="Times New Roman" w:cs="Times New Roman"/>
          <w:color w:val="auto"/>
          <w:sz w:val="24"/>
          <w:szCs w:val="24"/>
        </w:rPr>
        <w:t xml:space="preserve">Tinea </w:t>
      </w:r>
      <w:proofErr w:type="spellStart"/>
      <w:r w:rsidR="0008067C">
        <w:rPr>
          <w:rFonts w:ascii="Times New Roman" w:hAnsi="Times New Roman" w:cs="Times New Roman"/>
          <w:color w:val="auto"/>
          <w:sz w:val="24"/>
          <w:szCs w:val="24"/>
        </w:rPr>
        <w:t>K</w:t>
      </w:r>
      <w:r w:rsidRPr="00792DE1">
        <w:rPr>
          <w:rFonts w:ascii="Times New Roman" w:hAnsi="Times New Roman" w:cs="Times New Roman"/>
          <w:color w:val="auto"/>
          <w:sz w:val="24"/>
          <w:szCs w:val="24"/>
        </w:rPr>
        <w:t>orporis</w:t>
      </w:r>
      <w:proofErr w:type="spellEnd"/>
    </w:p>
    <w:p w14:paraId="30D410EC" w14:textId="05FBA20E" w:rsidR="00056C5C" w:rsidRDefault="00520441" w:rsidP="000B28D1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20441">
        <w:rPr>
          <w:rFonts w:ascii="Times New Roman" w:hAnsi="Times New Roman" w:cs="Times New Roman"/>
          <w:i/>
          <w:iCs/>
          <w:sz w:val="24"/>
          <w:szCs w:val="24"/>
        </w:rPr>
        <w:t xml:space="preserve">Tinea </w:t>
      </w:r>
      <w:proofErr w:type="spellStart"/>
      <w:r w:rsidRPr="00520441">
        <w:rPr>
          <w:rFonts w:ascii="Times New Roman" w:hAnsi="Times New Roman" w:cs="Times New Roman"/>
          <w:i/>
          <w:iCs/>
          <w:sz w:val="24"/>
          <w:szCs w:val="24"/>
        </w:rPr>
        <w:t>korpo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68F5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B068F5">
        <w:rPr>
          <w:rFonts w:ascii="Times New Roman" w:hAnsi="Times New Roman" w:cs="Times New Roman"/>
          <w:sz w:val="24"/>
          <w:szCs w:val="24"/>
        </w:rPr>
        <w:t xml:space="preserve"> badan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527E98">
        <w:rPr>
          <w:rFonts w:ascii="Times New Roman" w:hAnsi="Times New Roman" w:cs="Times New Roman"/>
          <w:sz w:val="24"/>
          <w:szCs w:val="24"/>
        </w:rPr>
        <w:t>pic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ja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rmatof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20441">
        <w:rPr>
          <w:rFonts w:ascii="Times New Roman" w:hAnsi="Times New Roman" w:cs="Times New Roman"/>
          <w:i/>
          <w:iCs/>
          <w:sz w:val="24"/>
          <w:szCs w:val="24"/>
        </w:rPr>
        <w:t>trichopython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FE3673">
        <w:rPr>
          <w:rFonts w:ascii="Times New Roman" w:hAnsi="Times New Roman" w:cs="Times New Roman"/>
          <w:sz w:val="24"/>
          <w:szCs w:val="24"/>
        </w:rPr>
        <w:t xml:space="preserve">Jamur </w:t>
      </w:r>
      <w:proofErr w:type="spellStart"/>
      <w:r w:rsidR="00FE3673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E36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3673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FE3673">
        <w:rPr>
          <w:rFonts w:ascii="Times New Roman" w:hAnsi="Times New Roman" w:cs="Times New Roman"/>
          <w:sz w:val="24"/>
          <w:szCs w:val="24"/>
        </w:rPr>
        <w:t xml:space="preserve"> </w:t>
      </w:r>
      <w:r w:rsidR="00C00E5B">
        <w:rPr>
          <w:rFonts w:ascii="Times New Roman" w:hAnsi="Times New Roman" w:cs="Times New Roman"/>
          <w:sz w:val="24"/>
          <w:szCs w:val="24"/>
        </w:rPr>
        <w:t xml:space="preserve">rasa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gatal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bersisik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 xml:space="preserve"> 1 </w:t>
      </w:r>
      <w:proofErr w:type="spellStart"/>
      <w:r w:rsidR="00C00E5B">
        <w:rPr>
          <w:rFonts w:ascii="Times New Roman" w:hAnsi="Times New Roman" w:cs="Times New Roman"/>
          <w:sz w:val="24"/>
          <w:szCs w:val="24"/>
        </w:rPr>
        <w:t>bulan</w:t>
      </w:r>
      <w:proofErr w:type="spellEnd"/>
      <w:r w:rsidR="00C00E5B">
        <w:rPr>
          <w:rFonts w:ascii="Times New Roman" w:hAnsi="Times New Roman" w:cs="Times New Roman"/>
          <w:sz w:val="24"/>
          <w:szCs w:val="24"/>
        </w:rPr>
        <w:t>,</w:t>
      </w:r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3673">
        <w:rPr>
          <w:rFonts w:ascii="Times New Roman" w:hAnsi="Times New Roman" w:cs="Times New Roman"/>
          <w:sz w:val="24"/>
          <w:szCs w:val="24"/>
        </w:rPr>
        <w:t>ruam</w:t>
      </w:r>
      <w:proofErr w:type="spellEnd"/>
      <w:r w:rsidR="00FE36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3673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="00FE36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bulat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tegas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B1512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1512F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FE3673">
        <w:rPr>
          <w:rFonts w:ascii="Times New Roman" w:hAnsi="Times New Roman" w:cs="Times New Roman"/>
          <w:sz w:val="24"/>
          <w:szCs w:val="24"/>
        </w:rPr>
        <w:t xml:space="preserve">. </w:t>
      </w:r>
      <w:r w:rsidR="00FE3673" w:rsidRPr="00520441">
        <w:rPr>
          <w:rFonts w:ascii="Times New Roman" w:hAnsi="Times New Roman" w:cs="Times New Roman"/>
          <w:i/>
          <w:iCs/>
          <w:sz w:val="24"/>
          <w:szCs w:val="24"/>
        </w:rPr>
        <w:t xml:space="preserve">Tinea </w:t>
      </w:r>
      <w:proofErr w:type="spellStart"/>
      <w:r w:rsidR="00FE3673" w:rsidRPr="00520441">
        <w:rPr>
          <w:rFonts w:ascii="Times New Roman" w:hAnsi="Times New Roman" w:cs="Times New Roman"/>
          <w:i/>
          <w:iCs/>
          <w:sz w:val="24"/>
          <w:szCs w:val="24"/>
        </w:rPr>
        <w:t>korporis</w:t>
      </w:r>
      <w:proofErr w:type="spellEnd"/>
      <w:r w:rsidR="00FE367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FE3673" w:rsidRPr="00FE3673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FE3673" w:rsidRPr="00FE367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3673" w:rsidRPr="00FE3673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FE367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E3673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3172FD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3172FD">
        <w:rPr>
          <w:rFonts w:ascii="Times New Roman" w:hAnsi="Times New Roman" w:cs="Times New Roman"/>
          <w:sz w:val="24"/>
          <w:szCs w:val="24"/>
        </w:rPr>
        <w:t xml:space="preserve"> </w:t>
      </w:r>
      <w:r w:rsidR="006315AC">
        <w:rPr>
          <w:rFonts w:ascii="Times New Roman" w:hAnsi="Times New Roman" w:cs="Times New Roman"/>
          <w:sz w:val="24"/>
          <w:szCs w:val="24"/>
        </w:rPr>
        <w:t>badan</w:t>
      </w:r>
      <w:r w:rsidR="003172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72FD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3172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15AC">
        <w:rPr>
          <w:rFonts w:ascii="Times New Roman" w:hAnsi="Times New Roman" w:cs="Times New Roman"/>
          <w:sz w:val="24"/>
          <w:szCs w:val="24"/>
        </w:rPr>
        <w:t>leher</w:t>
      </w:r>
      <w:proofErr w:type="spellEnd"/>
      <w:r w:rsidR="006315AC">
        <w:rPr>
          <w:rFonts w:ascii="Times New Roman" w:hAnsi="Times New Roman" w:cs="Times New Roman"/>
          <w:sz w:val="24"/>
          <w:szCs w:val="24"/>
        </w:rPr>
        <w:t>,</w:t>
      </w:r>
      <w:r w:rsidR="003172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172FD">
        <w:rPr>
          <w:rFonts w:ascii="Times New Roman" w:hAnsi="Times New Roman" w:cs="Times New Roman"/>
          <w:sz w:val="24"/>
          <w:szCs w:val="24"/>
        </w:rPr>
        <w:t>lengan</w:t>
      </w:r>
      <w:proofErr w:type="spellEnd"/>
      <w:r w:rsidR="003172FD">
        <w:rPr>
          <w:rFonts w:ascii="Times New Roman" w:hAnsi="Times New Roman" w:cs="Times New Roman"/>
          <w:sz w:val="24"/>
          <w:szCs w:val="24"/>
        </w:rPr>
        <w:t>,</w:t>
      </w:r>
      <w:r w:rsidR="006315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15AC">
        <w:rPr>
          <w:rFonts w:ascii="Times New Roman" w:hAnsi="Times New Roman" w:cs="Times New Roman"/>
          <w:sz w:val="24"/>
          <w:szCs w:val="24"/>
        </w:rPr>
        <w:t>tangan</w:t>
      </w:r>
      <w:proofErr w:type="spellEnd"/>
      <w:r w:rsidR="006315AC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6315AC">
        <w:rPr>
          <w:rFonts w:ascii="Times New Roman" w:hAnsi="Times New Roman" w:cs="Times New Roman"/>
          <w:sz w:val="24"/>
          <w:szCs w:val="24"/>
        </w:rPr>
        <w:t>tungkai</w:t>
      </w:r>
      <w:proofErr w:type="spellEnd"/>
      <w:r w:rsidR="002213AC"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1200437083"/>
          <w:citation/>
        </w:sdtPr>
        <w:sdtContent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213A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6315AC">
        <w:rPr>
          <w:rFonts w:ascii="Times New Roman" w:hAnsi="Times New Roman" w:cs="Times New Roman"/>
          <w:sz w:val="24"/>
          <w:szCs w:val="24"/>
        </w:rPr>
        <w:t>.</w:t>
      </w:r>
    </w:p>
    <w:p w14:paraId="60B6C543" w14:textId="77777777" w:rsidR="00125DBA" w:rsidRPr="00FE3673" w:rsidRDefault="00125DBA" w:rsidP="000B28D1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69571FA" w14:textId="0349E4EA" w:rsidR="00702BED" w:rsidRPr="00792DE1" w:rsidRDefault="00702BED" w:rsidP="000B28D1">
      <w:pPr>
        <w:pStyle w:val="Heading4"/>
        <w:numPr>
          <w:ilvl w:val="0"/>
          <w:numId w:val="6"/>
        </w:numPr>
        <w:spacing w:line="360" w:lineRule="auto"/>
        <w:ind w:left="1224"/>
        <w:rPr>
          <w:rFonts w:ascii="Times New Roman" w:hAnsi="Times New Roman" w:cs="Times New Roman"/>
          <w:color w:val="auto"/>
          <w:sz w:val="24"/>
          <w:szCs w:val="24"/>
        </w:rPr>
      </w:pPr>
      <w:r w:rsidRPr="00792DE1">
        <w:rPr>
          <w:rFonts w:ascii="Times New Roman" w:hAnsi="Times New Roman" w:cs="Times New Roman"/>
          <w:color w:val="auto"/>
          <w:sz w:val="24"/>
          <w:szCs w:val="24"/>
        </w:rPr>
        <w:t xml:space="preserve">Tinea </w:t>
      </w:r>
      <w:proofErr w:type="spellStart"/>
      <w:r w:rsidR="0008067C">
        <w:rPr>
          <w:rFonts w:ascii="Times New Roman" w:hAnsi="Times New Roman" w:cs="Times New Roman"/>
          <w:color w:val="auto"/>
          <w:sz w:val="24"/>
          <w:szCs w:val="24"/>
        </w:rPr>
        <w:t>K</w:t>
      </w:r>
      <w:r w:rsidRPr="00792DE1">
        <w:rPr>
          <w:rFonts w:ascii="Times New Roman" w:hAnsi="Times New Roman" w:cs="Times New Roman"/>
          <w:color w:val="auto"/>
          <w:sz w:val="24"/>
          <w:szCs w:val="24"/>
        </w:rPr>
        <w:t>ruris</w:t>
      </w:r>
      <w:proofErr w:type="spellEnd"/>
    </w:p>
    <w:p w14:paraId="73380095" w14:textId="3720B0BE" w:rsidR="00F0219B" w:rsidRDefault="00A539A9" w:rsidP="000B28D1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D17B8D">
        <w:rPr>
          <w:rFonts w:ascii="Times New Roman" w:hAnsi="Times New Roman" w:cs="Times New Roman"/>
          <w:i/>
          <w:iCs/>
          <w:sz w:val="24"/>
          <w:szCs w:val="24"/>
        </w:rPr>
        <w:t xml:space="preserve">Tinea </w:t>
      </w:r>
      <w:proofErr w:type="spellStart"/>
      <w:r w:rsidRPr="00D17B8D">
        <w:rPr>
          <w:rFonts w:ascii="Times New Roman" w:hAnsi="Times New Roman" w:cs="Times New Roman"/>
          <w:i/>
          <w:iCs/>
          <w:sz w:val="24"/>
          <w:szCs w:val="24"/>
        </w:rPr>
        <w:t>krur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736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5873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87360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5873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7481">
        <w:rPr>
          <w:rFonts w:ascii="Times New Roman" w:hAnsi="Times New Roman" w:cs="Times New Roman"/>
          <w:sz w:val="24"/>
          <w:szCs w:val="24"/>
        </w:rPr>
        <w:t>selangkangan</w:t>
      </w:r>
      <w:proofErr w:type="spellEnd"/>
      <w:r w:rsidR="0012748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6C0CAF">
        <w:rPr>
          <w:rFonts w:ascii="Times New Roman" w:hAnsi="Times New Roman" w:cs="Times New Roman"/>
          <w:sz w:val="24"/>
          <w:szCs w:val="24"/>
        </w:rPr>
        <w:t>ba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jam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olo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rmatof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amur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>
        <w:rPr>
          <w:rFonts w:ascii="Times New Roman" w:hAnsi="Times New Roman" w:cs="Times New Roman"/>
          <w:sz w:val="24"/>
          <w:szCs w:val="24"/>
        </w:rPr>
        <w:t>gatal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ruam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kemerahan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cincin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batas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tegas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tepi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aktif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. Sering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89350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93500">
        <w:rPr>
          <w:rFonts w:ascii="Times New Roman" w:hAnsi="Times New Roman" w:cs="Times New Roman"/>
          <w:sz w:val="24"/>
          <w:szCs w:val="24"/>
        </w:rPr>
        <w:t>selangkangan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594666953"/>
          <w:citation/>
        </w:sdtPr>
        <w:sdtContent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213A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620FFA" w:rsidRPr="00620FFA">
        <w:rPr>
          <w:rFonts w:ascii="Times New Roman" w:hAnsi="Times New Roman" w:cs="Times New Roman"/>
          <w:sz w:val="24"/>
          <w:szCs w:val="24"/>
        </w:rPr>
        <w:t>.</w:t>
      </w:r>
    </w:p>
    <w:p w14:paraId="52AF8427" w14:textId="77777777" w:rsidR="000A54E3" w:rsidRPr="00E30FEE" w:rsidRDefault="000A54E3" w:rsidP="000B28D1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31489C4" w14:textId="73811042" w:rsidR="00786F05" w:rsidRDefault="00C900CA" w:rsidP="00671D96">
      <w:pPr>
        <w:pStyle w:val="Heading4"/>
        <w:numPr>
          <w:ilvl w:val="0"/>
          <w:numId w:val="6"/>
        </w:numPr>
        <w:spacing w:line="360" w:lineRule="auto"/>
        <w:ind w:left="1224"/>
        <w:rPr>
          <w:rFonts w:ascii="Times New Roman" w:hAnsi="Times New Roman" w:cs="Times New Roman"/>
          <w:color w:val="auto"/>
          <w:sz w:val="24"/>
          <w:szCs w:val="24"/>
        </w:rPr>
      </w:pPr>
      <w:proofErr w:type="spellStart"/>
      <w:r>
        <w:rPr>
          <w:rFonts w:ascii="Times New Roman" w:hAnsi="Times New Roman" w:cs="Times New Roman"/>
          <w:color w:val="auto"/>
          <w:sz w:val="24"/>
          <w:szCs w:val="24"/>
        </w:rPr>
        <w:t>Pitiarisis</w:t>
      </w:r>
      <w:proofErr w:type="spellEnd"/>
      <w:r w:rsidR="00834E08" w:rsidRPr="001E4F55">
        <w:rPr>
          <w:rFonts w:ascii="Times New Roman" w:hAnsi="Times New Roman" w:cs="Times New Roman"/>
          <w:color w:val="auto"/>
          <w:sz w:val="24"/>
          <w:szCs w:val="24"/>
        </w:rPr>
        <w:t xml:space="preserve"> </w:t>
      </w:r>
      <w:proofErr w:type="spellStart"/>
      <w:r w:rsidR="00834E08" w:rsidRPr="001E4F55">
        <w:rPr>
          <w:rFonts w:ascii="Times New Roman" w:hAnsi="Times New Roman" w:cs="Times New Roman"/>
          <w:color w:val="auto"/>
          <w:sz w:val="24"/>
          <w:szCs w:val="24"/>
        </w:rPr>
        <w:t>Versi</w:t>
      </w:r>
      <w:r w:rsidR="0008067C">
        <w:rPr>
          <w:rFonts w:ascii="Times New Roman" w:hAnsi="Times New Roman" w:cs="Times New Roman"/>
          <w:color w:val="auto"/>
          <w:sz w:val="24"/>
          <w:szCs w:val="24"/>
        </w:rPr>
        <w:t>k</w:t>
      </w:r>
      <w:r w:rsidR="00834E08" w:rsidRPr="001E4F55">
        <w:rPr>
          <w:rFonts w:ascii="Times New Roman" w:hAnsi="Times New Roman" w:cs="Times New Roman"/>
          <w:color w:val="auto"/>
          <w:sz w:val="24"/>
          <w:szCs w:val="24"/>
        </w:rPr>
        <w:t>olor</w:t>
      </w:r>
      <w:proofErr w:type="spellEnd"/>
    </w:p>
    <w:p w14:paraId="59A32BAE" w14:textId="21659C48" w:rsidR="001B578D" w:rsidRPr="00FC10EC" w:rsidRDefault="00C900CA" w:rsidP="00FC10EC">
      <w:pPr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i/>
          <w:iCs/>
          <w:sz w:val="24"/>
          <w:szCs w:val="24"/>
        </w:rPr>
        <w:t>P</w:t>
      </w:r>
      <w:r w:rsidR="00786F05" w:rsidRPr="00786F05">
        <w:rPr>
          <w:rFonts w:ascii="Times New Roman" w:hAnsi="Times New Roman" w:cs="Times New Roman"/>
          <w:i/>
          <w:iCs/>
          <w:sz w:val="24"/>
          <w:szCs w:val="24"/>
        </w:rPr>
        <w:t>it</w:t>
      </w:r>
      <w:r w:rsidR="00786F05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786F05" w:rsidRPr="00786F05">
        <w:rPr>
          <w:rFonts w:ascii="Times New Roman" w:hAnsi="Times New Roman" w:cs="Times New Roman"/>
          <w:i/>
          <w:iCs/>
          <w:sz w:val="24"/>
          <w:szCs w:val="24"/>
        </w:rPr>
        <w:t>riasis</w:t>
      </w:r>
      <w:proofErr w:type="spellEnd"/>
      <w:r w:rsidR="00786F05" w:rsidRPr="00786F0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786F05" w:rsidRPr="00786F05">
        <w:rPr>
          <w:rFonts w:ascii="Times New Roman" w:hAnsi="Times New Roman" w:cs="Times New Roman"/>
          <w:i/>
          <w:iCs/>
          <w:sz w:val="24"/>
          <w:szCs w:val="24"/>
        </w:rPr>
        <w:t>versikolor</w:t>
      </w:r>
      <w:proofErr w:type="spellEnd"/>
      <w:r w:rsidR="00AA2A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1F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6641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641F4">
        <w:rPr>
          <w:rFonts w:ascii="Times New Roman" w:hAnsi="Times New Roman" w:cs="Times New Roman"/>
          <w:sz w:val="24"/>
          <w:szCs w:val="24"/>
        </w:rPr>
        <w:t>panu</w:t>
      </w:r>
      <w:proofErr w:type="spellEnd"/>
      <w:r w:rsidR="006641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14F1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786F0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jamur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sebabkan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jamu</w:t>
      </w:r>
      <w:r w:rsidR="008C14F1">
        <w:rPr>
          <w:rFonts w:ascii="Times New Roman" w:hAnsi="Times New Roman" w:cs="Times New Roman"/>
          <w:sz w:val="24"/>
          <w:szCs w:val="24"/>
        </w:rPr>
        <w:t>r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6217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="00F95AE8" w:rsidRPr="002A6217">
        <w:rPr>
          <w:rFonts w:ascii="Times New Roman" w:hAnsi="Times New Roman" w:cs="Times New Roman"/>
          <w:i/>
          <w:iCs/>
          <w:sz w:val="24"/>
          <w:szCs w:val="24"/>
        </w:rPr>
        <w:t>alassezia</w:t>
      </w:r>
      <w:proofErr w:type="spellEnd"/>
      <w:r w:rsidR="00F95AE8" w:rsidRPr="002A6217">
        <w:rPr>
          <w:rFonts w:ascii="Times New Roman" w:hAnsi="Times New Roman" w:cs="Times New Roman"/>
          <w:i/>
          <w:iCs/>
          <w:sz w:val="24"/>
          <w:szCs w:val="24"/>
        </w:rPr>
        <w:t xml:space="preserve"> spp</w:t>
      </w:r>
      <w:r w:rsidR="00F95AE8">
        <w:rPr>
          <w:rFonts w:ascii="Times New Roman" w:hAnsi="Times New Roman" w:cs="Times New Roman"/>
          <w:sz w:val="24"/>
          <w:szCs w:val="24"/>
        </w:rPr>
        <w:t xml:space="preserve">. Jamur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menyebabkan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F95AE8">
        <w:rPr>
          <w:rFonts w:ascii="Times New Roman" w:hAnsi="Times New Roman" w:cs="Times New Roman"/>
          <w:sz w:val="24"/>
          <w:szCs w:val="24"/>
        </w:rPr>
        <w:t xml:space="preserve"> rasa </w:t>
      </w:r>
      <w:proofErr w:type="spellStart"/>
      <w:r w:rsidR="00F95AE8">
        <w:rPr>
          <w:rFonts w:ascii="Times New Roman" w:hAnsi="Times New Roman" w:cs="Times New Roman"/>
          <w:sz w:val="24"/>
          <w:szCs w:val="24"/>
        </w:rPr>
        <w:t>gatal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muncul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bercak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terang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gelap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kering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, Sering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seluruh</w:t>
      </w:r>
      <w:proofErr w:type="spellEnd"/>
      <w:r w:rsidR="009B4FF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4FFC">
        <w:rPr>
          <w:rFonts w:ascii="Times New Roman" w:hAnsi="Times New Roman" w:cs="Times New Roman"/>
          <w:sz w:val="24"/>
          <w:szCs w:val="24"/>
        </w:rPr>
        <w:t>tubuh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lastRenderedPageBreak/>
        <w:t>Tetapi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orang Indonesia,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umumnya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bercak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timbulkan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berwarna</w:t>
      </w:r>
      <w:proofErr w:type="spellEnd"/>
      <w:r w:rsidR="00716E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6EE5">
        <w:rPr>
          <w:rFonts w:ascii="Times New Roman" w:hAnsi="Times New Roman" w:cs="Times New Roman"/>
          <w:sz w:val="24"/>
          <w:szCs w:val="24"/>
        </w:rPr>
        <w:t>putih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554615393"/>
          <w:citation/>
        </w:sdtPr>
        <w:sdtContent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2213AC">
            <w:rPr>
              <w:rFonts w:ascii="Times New Roman" w:hAnsi="Times New Roman" w:cs="Times New Roman"/>
              <w:sz w:val="24"/>
              <w:szCs w:val="24"/>
            </w:rPr>
            <w:instrText xml:space="preserve"> CITATION Sja05 \l 1033 </w:instrTex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jamsoe-Daili, SpKK(K), Menaldi, SpKK(K), &amp; Wisnu, SpKK(K), 2005)</w:t>
          </w:r>
          <w:r w:rsidR="002213A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3C0DD7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86D134E" w14:textId="77777777" w:rsidR="001B578D" w:rsidRDefault="001B578D" w:rsidP="001B578D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6F7985C1" w14:textId="63CF987C" w:rsidR="001B578D" w:rsidRPr="00ED75E5" w:rsidRDefault="001B578D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D75E5">
        <w:rPr>
          <w:rFonts w:ascii="Times New Roman" w:hAnsi="Times New Roman" w:cs="Times New Roman"/>
          <w:i/>
          <w:iCs/>
          <w:sz w:val="24"/>
          <w:szCs w:val="24"/>
        </w:rPr>
        <w:t>Dermatitis Kontak</w:t>
      </w:r>
    </w:p>
    <w:p w14:paraId="2D6DF27C" w14:textId="3C9947B6" w:rsidR="00F8629A" w:rsidRDefault="003620D5" w:rsidP="00F8629A">
      <w:pPr>
        <w:pStyle w:val="ql-align-justify"/>
        <w:shd w:val="clear" w:color="auto" w:fill="FFFFFF"/>
        <w:spacing w:before="0" w:beforeAutospacing="0" w:after="0" w:afterAutospacing="0" w:line="360" w:lineRule="auto"/>
        <w:ind w:left="864" w:firstLine="720"/>
        <w:jc w:val="both"/>
        <w:textAlignment w:val="baseline"/>
        <w:rPr>
          <w:color w:val="333333"/>
          <w:shd w:val="clear" w:color="auto" w:fill="FFFFFF"/>
        </w:rPr>
      </w:pPr>
      <w:r w:rsidRPr="00B20B20">
        <w:rPr>
          <w:i/>
          <w:iCs/>
        </w:rPr>
        <w:t xml:space="preserve">Dermatitis </w:t>
      </w:r>
      <w:proofErr w:type="spellStart"/>
      <w:r w:rsidRPr="00B20B20">
        <w:rPr>
          <w:i/>
          <w:iCs/>
        </w:rPr>
        <w:t>kontak</w:t>
      </w:r>
      <w:proofErr w:type="spellEnd"/>
      <w:r w:rsidRPr="00B20B20">
        <w:t xml:space="preserve"> </w:t>
      </w:r>
      <w:proofErr w:type="spellStart"/>
      <w:r w:rsidR="00585D3B">
        <w:t>atau</w:t>
      </w:r>
      <w:proofErr w:type="spellEnd"/>
      <w:r w:rsidR="00585D3B">
        <w:t xml:space="preserve"> </w:t>
      </w:r>
      <w:proofErr w:type="spellStart"/>
      <w:r w:rsidR="00585D3B">
        <w:t>eksim</w:t>
      </w:r>
      <w:proofErr w:type="spellEnd"/>
      <w:r w:rsidR="00585D3B">
        <w:t xml:space="preserve"> </w:t>
      </w:r>
      <w:proofErr w:type="spellStart"/>
      <w:r w:rsidR="007B6D2D">
        <w:t>ialah</w:t>
      </w:r>
      <w:proofErr w:type="spellEnd"/>
      <w:r w:rsidR="007B6D2D"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peradangan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kulit</w:t>
      </w:r>
      <w:proofErr w:type="spellEnd"/>
      <w:r w:rsidR="00657E36">
        <w:rPr>
          <w:color w:val="333333"/>
          <w:shd w:val="clear" w:color="auto" w:fill="FFFFFF"/>
        </w:rPr>
        <w:t xml:space="preserve"> </w:t>
      </w:r>
      <w:r w:rsidR="00B944A3" w:rsidRPr="00B20B20">
        <w:rPr>
          <w:color w:val="333333"/>
          <w:shd w:val="clear" w:color="auto" w:fill="FFFFFF"/>
        </w:rPr>
        <w:t xml:space="preserve">yang </w:t>
      </w:r>
      <w:proofErr w:type="spellStart"/>
      <w:r w:rsidR="00B944A3" w:rsidRPr="00B20B20">
        <w:rPr>
          <w:color w:val="333333"/>
          <w:shd w:val="clear" w:color="auto" w:fill="FFFFFF"/>
        </w:rPr>
        <w:t>timbul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akibat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iritasi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setelah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kontak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langsung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atau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akibat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reaksi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alergi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terhadap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zat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tertentu</w:t>
      </w:r>
      <w:proofErr w:type="spellEnd"/>
      <w:r w:rsidR="00B944A3" w:rsidRPr="00B20B20">
        <w:rPr>
          <w:color w:val="333333"/>
          <w:shd w:val="clear" w:color="auto" w:fill="FFFFFF"/>
        </w:rPr>
        <w:t xml:space="preserve">. Dermatitis </w:t>
      </w:r>
      <w:proofErr w:type="spellStart"/>
      <w:r w:rsidR="00B944A3" w:rsidRPr="00B20B20">
        <w:rPr>
          <w:color w:val="333333"/>
          <w:shd w:val="clear" w:color="auto" w:fill="FFFFFF"/>
        </w:rPr>
        <w:t>kontak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terbagi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menjadi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dua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ya</w:t>
      </w:r>
      <w:r w:rsidR="00777CCD">
        <w:rPr>
          <w:color w:val="333333"/>
          <w:shd w:val="clear" w:color="auto" w:fill="FFFFFF"/>
        </w:rPr>
        <w:t>kni</w:t>
      </w:r>
      <w:proofErr w:type="spellEnd"/>
      <w:r w:rsidR="00B944A3" w:rsidRPr="00B20B20">
        <w:rPr>
          <w:color w:val="333333"/>
          <w:shd w:val="clear" w:color="auto" w:fill="FFFFFF"/>
        </w:rPr>
        <w:t xml:space="preserve"> dermatitis </w:t>
      </w:r>
      <w:proofErr w:type="spellStart"/>
      <w:r w:rsidR="00B944A3" w:rsidRPr="00B20B20">
        <w:rPr>
          <w:color w:val="333333"/>
          <w:shd w:val="clear" w:color="auto" w:fill="FFFFFF"/>
        </w:rPr>
        <w:t>kontak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alergi</w:t>
      </w:r>
      <w:proofErr w:type="spellEnd"/>
      <w:r w:rsidR="00B944A3" w:rsidRPr="00B20B20">
        <w:rPr>
          <w:color w:val="333333"/>
          <w:shd w:val="clear" w:color="auto" w:fill="FFFFFF"/>
        </w:rPr>
        <w:t xml:space="preserve"> dan dermatitis </w:t>
      </w:r>
      <w:proofErr w:type="spellStart"/>
      <w:r w:rsidR="00B944A3" w:rsidRPr="00B20B20">
        <w:rPr>
          <w:color w:val="333333"/>
          <w:shd w:val="clear" w:color="auto" w:fill="FFFFFF"/>
        </w:rPr>
        <w:t>kontak</w:t>
      </w:r>
      <w:proofErr w:type="spellEnd"/>
      <w:r w:rsidR="00B944A3" w:rsidRPr="00B20B20">
        <w:rPr>
          <w:color w:val="333333"/>
          <w:shd w:val="clear" w:color="auto" w:fill="FFFFFF"/>
        </w:rPr>
        <w:t xml:space="preserve"> </w:t>
      </w:r>
      <w:proofErr w:type="spellStart"/>
      <w:r w:rsidR="00B944A3" w:rsidRPr="00B20B20">
        <w:rPr>
          <w:color w:val="333333"/>
          <w:shd w:val="clear" w:color="auto" w:fill="FFFFFF"/>
        </w:rPr>
        <w:t>iritan</w:t>
      </w:r>
      <w:proofErr w:type="spellEnd"/>
      <w:sdt>
        <w:sdtPr>
          <w:rPr>
            <w:color w:val="333333"/>
            <w:shd w:val="clear" w:color="auto" w:fill="FFFFFF"/>
          </w:rPr>
          <w:id w:val="1250538541"/>
          <w:citation/>
        </w:sdtPr>
        <w:sdtContent>
          <w:r w:rsidR="00B4337D">
            <w:rPr>
              <w:color w:val="333333"/>
              <w:shd w:val="clear" w:color="auto" w:fill="FFFFFF"/>
            </w:rPr>
            <w:fldChar w:fldCharType="begin"/>
          </w:r>
          <w:r w:rsidR="00B4337D">
            <w:rPr>
              <w:color w:val="333333"/>
              <w:shd w:val="clear" w:color="auto" w:fill="FFFFFF"/>
            </w:rPr>
            <w:instrText xml:space="preserve"> CITATION Sja05 \l 1033 </w:instrText>
          </w:r>
          <w:r w:rsidR="00B4337D">
            <w:rPr>
              <w:color w:val="333333"/>
              <w:shd w:val="clear" w:color="auto" w:fill="FFFFFF"/>
            </w:rPr>
            <w:fldChar w:fldCharType="separate"/>
          </w:r>
          <w:r w:rsidR="00B4337D">
            <w:rPr>
              <w:noProof/>
              <w:color w:val="333333"/>
              <w:shd w:val="clear" w:color="auto" w:fill="FFFFFF"/>
            </w:rPr>
            <w:t xml:space="preserve"> </w:t>
          </w:r>
          <w:r w:rsidR="00B4337D" w:rsidRPr="00B4337D">
            <w:rPr>
              <w:noProof/>
              <w:color w:val="333333"/>
              <w:shd w:val="clear" w:color="auto" w:fill="FFFFFF"/>
            </w:rPr>
            <w:t>(Sjamsoe-Daili, SpKK(K), Menaldi, SpKK(K), &amp; Wisnu, SpKK(K), 2005)</w:t>
          </w:r>
          <w:r w:rsidR="00B4337D">
            <w:rPr>
              <w:color w:val="333333"/>
              <w:shd w:val="clear" w:color="auto" w:fill="FFFFFF"/>
            </w:rPr>
            <w:fldChar w:fldCharType="end"/>
          </w:r>
        </w:sdtContent>
      </w:sdt>
      <w:r w:rsidR="00464501" w:rsidRPr="00B20B20">
        <w:rPr>
          <w:color w:val="333333"/>
          <w:shd w:val="clear" w:color="auto" w:fill="FFFFFF"/>
        </w:rPr>
        <w:t>.</w:t>
      </w:r>
    </w:p>
    <w:p w14:paraId="2A1DBEFA" w14:textId="77777777" w:rsidR="00A32527" w:rsidRPr="00F8629A" w:rsidRDefault="00A32527" w:rsidP="00F8629A">
      <w:pPr>
        <w:pStyle w:val="ql-align-justify"/>
        <w:shd w:val="clear" w:color="auto" w:fill="FFFFFF"/>
        <w:spacing w:before="0" w:beforeAutospacing="0" w:after="0" w:afterAutospacing="0" w:line="360" w:lineRule="auto"/>
        <w:ind w:left="864" w:firstLine="720"/>
        <w:jc w:val="both"/>
        <w:textAlignment w:val="baseline"/>
        <w:rPr>
          <w:color w:val="333333"/>
          <w:shd w:val="clear" w:color="auto" w:fill="FFFFFF"/>
        </w:rPr>
      </w:pPr>
    </w:p>
    <w:p w14:paraId="10F643CE" w14:textId="26FFBAF3" w:rsidR="00A32527" w:rsidRPr="00D40831" w:rsidRDefault="00464501" w:rsidP="007607CF">
      <w:pPr>
        <w:pStyle w:val="ql-align-justify"/>
        <w:numPr>
          <w:ilvl w:val="0"/>
          <w:numId w:val="26"/>
        </w:numPr>
        <w:shd w:val="clear" w:color="auto" w:fill="FFFFFF"/>
        <w:spacing w:before="0" w:beforeAutospacing="0" w:after="0" w:afterAutospacing="0" w:line="360" w:lineRule="auto"/>
        <w:ind w:left="1800"/>
        <w:jc w:val="both"/>
        <w:textAlignment w:val="baseline"/>
        <w:rPr>
          <w:i/>
          <w:iCs/>
          <w:color w:val="333333"/>
          <w:shd w:val="clear" w:color="auto" w:fill="FFFFFF"/>
        </w:rPr>
      </w:pPr>
      <w:r w:rsidRPr="00D40831">
        <w:rPr>
          <w:i/>
          <w:iCs/>
          <w:color w:val="333333"/>
          <w:shd w:val="clear" w:color="auto" w:fill="FFFFFF"/>
        </w:rPr>
        <w:t xml:space="preserve">Dermatitis </w:t>
      </w:r>
      <w:proofErr w:type="spellStart"/>
      <w:r w:rsidRPr="00D40831">
        <w:rPr>
          <w:i/>
          <w:iCs/>
          <w:color w:val="333333"/>
          <w:shd w:val="clear" w:color="auto" w:fill="FFFFFF"/>
        </w:rPr>
        <w:t>kontak</w:t>
      </w:r>
      <w:proofErr w:type="spellEnd"/>
      <w:r w:rsidRPr="00D40831">
        <w:rPr>
          <w:i/>
          <w:iCs/>
          <w:color w:val="333333"/>
          <w:shd w:val="clear" w:color="auto" w:fill="FFFFFF"/>
        </w:rPr>
        <w:t xml:space="preserve"> </w:t>
      </w:r>
      <w:proofErr w:type="spellStart"/>
      <w:r w:rsidRPr="00C35DFE">
        <w:rPr>
          <w:color w:val="333333"/>
          <w:shd w:val="clear" w:color="auto" w:fill="FFFFFF"/>
        </w:rPr>
        <w:t>alergi</w:t>
      </w:r>
      <w:proofErr w:type="spellEnd"/>
    </w:p>
    <w:p w14:paraId="3BB3D5BE" w14:textId="60091856" w:rsidR="00A32527" w:rsidRDefault="00E6106A" w:rsidP="00A65BED">
      <w:pPr>
        <w:pStyle w:val="ql-align-justify"/>
        <w:shd w:val="clear" w:color="auto" w:fill="FFFFFF"/>
        <w:spacing w:before="0" w:beforeAutospacing="0" w:after="0" w:afterAutospacing="0" w:line="360" w:lineRule="auto"/>
        <w:ind w:left="1440" w:firstLine="720"/>
        <w:jc w:val="both"/>
        <w:textAlignment w:val="baseline"/>
        <w:rPr>
          <w:color w:val="333333"/>
        </w:rPr>
      </w:pPr>
      <w:r>
        <w:rPr>
          <w:color w:val="333333"/>
          <w:shd w:val="clear" w:color="auto" w:fill="FFFFFF"/>
        </w:rPr>
        <w:t xml:space="preserve"> Atau </w:t>
      </w:r>
      <w:proofErr w:type="spellStart"/>
      <w:r>
        <w:rPr>
          <w:color w:val="333333"/>
          <w:shd w:val="clear" w:color="auto" w:fill="FFFFFF"/>
        </w:rPr>
        <w:t>eksim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kontak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alergi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t</w:t>
      </w:r>
      <w:r w:rsidR="00A32527" w:rsidRPr="00B20B20">
        <w:rPr>
          <w:color w:val="333333"/>
          <w:shd w:val="clear" w:color="auto" w:fill="FFFFFF"/>
        </w:rPr>
        <w:t>erjadi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ketika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kulit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mengalami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reaksi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alergi</w:t>
      </w:r>
      <w:proofErr w:type="spellEnd"/>
      <w:r w:rsidR="00A32527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setelah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kontak</w:t>
      </w:r>
      <w:proofErr w:type="spellEnd"/>
      <w:r w:rsidR="00A32527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dengan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zat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tertentu</w:t>
      </w:r>
      <w:proofErr w:type="spellEnd"/>
      <w:r w:rsidR="00D40831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sehingga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menyebabkan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tubuh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melepaskan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zat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kimia</w:t>
      </w:r>
      <w:proofErr w:type="spellEnd"/>
      <w:r w:rsidR="00A32527" w:rsidRPr="00B20B20">
        <w:rPr>
          <w:color w:val="333333"/>
          <w:shd w:val="clear" w:color="auto" w:fill="FFFFFF"/>
        </w:rPr>
        <w:t xml:space="preserve"> yang </w:t>
      </w:r>
      <w:proofErr w:type="spellStart"/>
      <w:r w:rsidR="00A32527" w:rsidRPr="00B20B20">
        <w:rPr>
          <w:color w:val="333333"/>
          <w:shd w:val="clear" w:color="auto" w:fill="FFFFFF"/>
        </w:rPr>
        <w:t>memicu</w:t>
      </w:r>
      <w:proofErr w:type="spellEnd"/>
      <w:r w:rsidR="00A32527" w:rsidRPr="00B20B20">
        <w:rPr>
          <w:color w:val="333333"/>
          <w:shd w:val="clear" w:color="auto" w:fill="FFFFFF"/>
        </w:rPr>
        <w:t xml:space="preserve"> </w:t>
      </w:r>
      <w:proofErr w:type="spellStart"/>
      <w:r w:rsidR="00A32527" w:rsidRPr="00B20B20">
        <w:rPr>
          <w:color w:val="333333"/>
          <w:shd w:val="clear" w:color="auto" w:fill="FFFFFF"/>
        </w:rPr>
        <w:t>gatal</w:t>
      </w:r>
      <w:proofErr w:type="spellEnd"/>
      <w:r w:rsidR="00A32527" w:rsidRPr="00B20B20">
        <w:rPr>
          <w:color w:val="333333"/>
          <w:shd w:val="clear" w:color="auto" w:fill="FFFFFF"/>
        </w:rPr>
        <w:t xml:space="preserve"> dan </w:t>
      </w:r>
      <w:proofErr w:type="spellStart"/>
      <w:r w:rsidR="00A32527" w:rsidRPr="00B20B20">
        <w:rPr>
          <w:color w:val="333333"/>
          <w:shd w:val="clear" w:color="auto" w:fill="FFFFFF"/>
        </w:rPr>
        <w:t>iritasi</w:t>
      </w:r>
      <w:proofErr w:type="spellEnd"/>
      <w:r w:rsidR="00A32527" w:rsidRPr="00B20B20">
        <w:rPr>
          <w:color w:val="333333"/>
          <w:shd w:val="clear" w:color="auto" w:fill="FFFFFF"/>
        </w:rPr>
        <w:t xml:space="preserve"> pada </w:t>
      </w:r>
      <w:proofErr w:type="spellStart"/>
      <w:r w:rsidR="00A32527" w:rsidRPr="00B20B20">
        <w:rPr>
          <w:color w:val="333333"/>
          <w:shd w:val="clear" w:color="auto" w:fill="FFFFFF"/>
        </w:rPr>
        <w:t>kulit</w:t>
      </w:r>
      <w:proofErr w:type="spellEnd"/>
      <w:r w:rsidR="00A32527" w:rsidRPr="00B20B20">
        <w:rPr>
          <w:color w:val="333333"/>
          <w:shd w:val="clear" w:color="auto" w:fill="FFFFFF"/>
        </w:rPr>
        <w:t>.</w:t>
      </w:r>
      <w:r w:rsidR="008A6E3A">
        <w:rPr>
          <w:color w:val="333333"/>
          <w:shd w:val="clear" w:color="auto" w:fill="FFFFFF"/>
        </w:rPr>
        <w:t xml:space="preserve"> </w:t>
      </w:r>
      <w:proofErr w:type="spellStart"/>
      <w:r w:rsidR="00902E00" w:rsidRPr="00B20B20">
        <w:rPr>
          <w:color w:val="333333"/>
        </w:rPr>
        <w:t>Gejala</w:t>
      </w:r>
      <w:r w:rsidR="00703C16">
        <w:rPr>
          <w:color w:val="333333"/>
        </w:rPr>
        <w:t>nya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703C16">
        <w:rPr>
          <w:color w:val="333333"/>
        </w:rPr>
        <w:t>yaitu</w:t>
      </w:r>
      <w:proofErr w:type="spellEnd"/>
      <w:r w:rsidR="00C97813">
        <w:rPr>
          <w:color w:val="333333"/>
        </w:rPr>
        <w:t xml:space="preserve"> </w:t>
      </w:r>
      <w:proofErr w:type="spellStart"/>
      <w:r w:rsidR="00C97813">
        <w:rPr>
          <w:color w:val="333333"/>
        </w:rPr>
        <w:t>gatal</w:t>
      </w:r>
      <w:proofErr w:type="spellEnd"/>
      <w:r w:rsidR="00C97813">
        <w:rPr>
          <w:color w:val="333333"/>
        </w:rPr>
        <w:t>,</w:t>
      </w:r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kemerahan</w:t>
      </w:r>
      <w:proofErr w:type="spellEnd"/>
      <w:r w:rsidR="00400DA1">
        <w:rPr>
          <w:color w:val="333333"/>
        </w:rPr>
        <w:t xml:space="preserve">, </w:t>
      </w:r>
      <w:proofErr w:type="spellStart"/>
      <w:r w:rsidR="00703C16">
        <w:rPr>
          <w:color w:val="333333"/>
        </w:rPr>
        <w:t>k</w:t>
      </w:r>
      <w:r w:rsidR="00902E00" w:rsidRPr="00B20B20">
        <w:rPr>
          <w:color w:val="333333"/>
        </w:rPr>
        <w:t>ulit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bisa</w:t>
      </w:r>
      <w:proofErr w:type="spellEnd"/>
      <w:r w:rsidR="00400DA1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kering</w:t>
      </w:r>
      <w:proofErr w:type="spellEnd"/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atau</w:t>
      </w:r>
      <w:proofErr w:type="spellEnd"/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tidak</w:t>
      </w:r>
      <w:proofErr w:type="spellEnd"/>
      <w:r w:rsidR="00902E00" w:rsidRPr="00B20B20">
        <w:rPr>
          <w:color w:val="333333"/>
        </w:rPr>
        <w:t xml:space="preserve">, </w:t>
      </w:r>
      <w:proofErr w:type="spellStart"/>
      <w:r w:rsidR="00400DA1">
        <w:rPr>
          <w:color w:val="333333"/>
        </w:rPr>
        <w:t>kulit</w:t>
      </w:r>
      <w:proofErr w:type="spellEnd"/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bisa</w:t>
      </w:r>
      <w:proofErr w:type="spellEnd"/>
      <w:r w:rsidR="00400DA1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melepuh</w:t>
      </w:r>
      <w:proofErr w:type="spellEnd"/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atau</w:t>
      </w:r>
      <w:proofErr w:type="spellEnd"/>
      <w:r w:rsidR="00400DA1">
        <w:rPr>
          <w:color w:val="333333"/>
        </w:rPr>
        <w:t xml:space="preserve"> </w:t>
      </w:r>
      <w:proofErr w:type="spellStart"/>
      <w:r w:rsidR="00400DA1">
        <w:rPr>
          <w:color w:val="333333"/>
        </w:rPr>
        <w:t>tidak</w:t>
      </w:r>
      <w:proofErr w:type="spellEnd"/>
      <w:r w:rsidR="00902E00" w:rsidRPr="00B20B20">
        <w:rPr>
          <w:color w:val="333333"/>
        </w:rPr>
        <w:t xml:space="preserve">, </w:t>
      </w:r>
      <w:proofErr w:type="spellStart"/>
      <w:r w:rsidR="00703C16">
        <w:rPr>
          <w:color w:val="333333"/>
        </w:rPr>
        <w:t>k</w:t>
      </w:r>
      <w:r w:rsidR="00902E00" w:rsidRPr="00B20B20">
        <w:rPr>
          <w:color w:val="333333"/>
        </w:rPr>
        <w:t>emerahan</w:t>
      </w:r>
      <w:proofErr w:type="spellEnd"/>
      <w:r w:rsidR="00902E00" w:rsidRPr="00B20B20">
        <w:rPr>
          <w:color w:val="333333"/>
        </w:rPr>
        <w:t xml:space="preserve">, </w:t>
      </w:r>
      <w:proofErr w:type="spellStart"/>
      <w:r w:rsidR="00703C16">
        <w:rPr>
          <w:color w:val="333333"/>
        </w:rPr>
        <w:t>k</w:t>
      </w:r>
      <w:r w:rsidR="00902E00" w:rsidRPr="00B20B20">
        <w:rPr>
          <w:color w:val="333333"/>
        </w:rPr>
        <w:t>ulit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tampak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gelap</w:t>
      </w:r>
      <w:proofErr w:type="spellEnd"/>
      <w:r w:rsidR="00B513D9">
        <w:rPr>
          <w:color w:val="333333"/>
        </w:rPr>
        <w:t xml:space="preserve"> </w:t>
      </w:r>
      <w:proofErr w:type="spellStart"/>
      <w:r w:rsidR="00B513D9">
        <w:rPr>
          <w:color w:val="333333"/>
        </w:rPr>
        <w:t>setelah</w:t>
      </w:r>
      <w:proofErr w:type="spellEnd"/>
      <w:r w:rsidR="00B513D9">
        <w:rPr>
          <w:color w:val="333333"/>
        </w:rPr>
        <w:t xml:space="preserve"> </w:t>
      </w:r>
      <w:proofErr w:type="spellStart"/>
      <w:r w:rsidR="00B513D9">
        <w:rPr>
          <w:color w:val="333333"/>
        </w:rPr>
        <w:t>sembuh</w:t>
      </w:r>
      <w:proofErr w:type="spellEnd"/>
      <w:r w:rsidR="00902E00" w:rsidRPr="00B20B20">
        <w:rPr>
          <w:color w:val="333333"/>
        </w:rPr>
        <w:t>,</w:t>
      </w:r>
      <w:r w:rsidR="00703C16">
        <w:rPr>
          <w:color w:val="333333"/>
        </w:rPr>
        <w:t xml:space="preserve"> </w:t>
      </w:r>
      <w:proofErr w:type="spellStart"/>
      <w:r w:rsidR="00B513D9">
        <w:rPr>
          <w:color w:val="333333"/>
        </w:rPr>
        <w:t>kulit</w:t>
      </w:r>
      <w:proofErr w:type="spellEnd"/>
      <w:r w:rsidR="00B513D9">
        <w:rPr>
          <w:color w:val="333333"/>
        </w:rPr>
        <w:t xml:space="preserve"> </w:t>
      </w:r>
      <w:proofErr w:type="spellStart"/>
      <w:r w:rsidR="00B513D9">
        <w:rPr>
          <w:color w:val="333333"/>
        </w:rPr>
        <w:t>terasa</w:t>
      </w:r>
      <w:proofErr w:type="spellEnd"/>
      <w:r w:rsidR="00B513D9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perih</w:t>
      </w:r>
      <w:proofErr w:type="spellEnd"/>
      <w:r w:rsidR="00902E00" w:rsidRPr="00B20B20">
        <w:rPr>
          <w:color w:val="333333"/>
        </w:rPr>
        <w:t xml:space="preserve">, </w:t>
      </w:r>
      <w:proofErr w:type="spellStart"/>
      <w:r w:rsidR="000D0458">
        <w:rPr>
          <w:color w:val="333333"/>
        </w:rPr>
        <w:t>s</w:t>
      </w:r>
      <w:r w:rsidR="00902E00" w:rsidRPr="00B20B20">
        <w:rPr>
          <w:color w:val="333333"/>
        </w:rPr>
        <w:t>ensitif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terhadap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cahaya</w:t>
      </w:r>
      <w:proofErr w:type="spellEnd"/>
      <w:r w:rsidR="00902E00" w:rsidRPr="00B20B20">
        <w:rPr>
          <w:color w:val="333333"/>
        </w:rPr>
        <w:t xml:space="preserve"> </w:t>
      </w:r>
      <w:proofErr w:type="spellStart"/>
      <w:r w:rsidR="00902E00" w:rsidRPr="00B20B20">
        <w:rPr>
          <w:color w:val="333333"/>
        </w:rPr>
        <w:t>matahari</w:t>
      </w:r>
      <w:proofErr w:type="spellEnd"/>
      <w:r w:rsidR="00470B1D">
        <w:rPr>
          <w:color w:val="333333"/>
        </w:rPr>
        <w:t xml:space="preserve">. Bisa </w:t>
      </w:r>
      <w:proofErr w:type="spellStart"/>
      <w:r w:rsidR="00470B1D">
        <w:rPr>
          <w:color w:val="333333"/>
        </w:rPr>
        <w:t>terdapat</w:t>
      </w:r>
      <w:proofErr w:type="spellEnd"/>
      <w:r w:rsidR="00470B1D">
        <w:rPr>
          <w:color w:val="333333"/>
        </w:rPr>
        <w:t xml:space="preserve"> di </w:t>
      </w:r>
      <w:proofErr w:type="spellStart"/>
      <w:r w:rsidR="00470B1D">
        <w:rPr>
          <w:color w:val="333333"/>
        </w:rPr>
        <w:t>seluruh</w:t>
      </w:r>
      <w:proofErr w:type="spellEnd"/>
      <w:r w:rsidR="00470B1D">
        <w:rPr>
          <w:color w:val="333333"/>
        </w:rPr>
        <w:t xml:space="preserve"> </w:t>
      </w:r>
      <w:proofErr w:type="spellStart"/>
      <w:r w:rsidR="00470B1D">
        <w:rPr>
          <w:color w:val="333333"/>
        </w:rPr>
        <w:t>tubuh</w:t>
      </w:r>
      <w:proofErr w:type="spellEnd"/>
      <w:sdt>
        <w:sdtPr>
          <w:rPr>
            <w:color w:val="333333"/>
          </w:rPr>
          <w:id w:val="-1406758131"/>
          <w:citation/>
        </w:sdtPr>
        <w:sdtContent>
          <w:r w:rsidR="00807DF8">
            <w:rPr>
              <w:color w:val="333333"/>
            </w:rPr>
            <w:fldChar w:fldCharType="begin"/>
          </w:r>
          <w:r w:rsidR="00807DF8">
            <w:rPr>
              <w:color w:val="333333"/>
            </w:rPr>
            <w:instrText xml:space="preserve"> CITATION Sja05 \l 1033 </w:instrText>
          </w:r>
          <w:r w:rsidR="00807DF8">
            <w:rPr>
              <w:color w:val="333333"/>
            </w:rPr>
            <w:fldChar w:fldCharType="separate"/>
          </w:r>
          <w:r w:rsidR="00807DF8">
            <w:rPr>
              <w:noProof/>
              <w:color w:val="333333"/>
            </w:rPr>
            <w:t xml:space="preserve"> </w:t>
          </w:r>
          <w:r w:rsidR="00807DF8" w:rsidRPr="00807DF8">
            <w:rPr>
              <w:noProof/>
              <w:color w:val="333333"/>
            </w:rPr>
            <w:t>(Sjamsoe-Daili, SpKK(K), Menaldi, SpKK(K), &amp; Wisnu, SpKK(K), 2005)</w:t>
          </w:r>
          <w:r w:rsidR="00807DF8">
            <w:rPr>
              <w:color w:val="333333"/>
            </w:rPr>
            <w:fldChar w:fldCharType="end"/>
          </w:r>
        </w:sdtContent>
      </w:sdt>
      <w:r w:rsidR="00902E00" w:rsidRPr="00B20B20">
        <w:rPr>
          <w:color w:val="333333"/>
        </w:rPr>
        <w:t>.</w:t>
      </w:r>
    </w:p>
    <w:p w14:paraId="48F0B6A4" w14:textId="77777777" w:rsidR="00A65BED" w:rsidRPr="00A65BED" w:rsidRDefault="00A65BED" w:rsidP="00A65BED">
      <w:pPr>
        <w:pStyle w:val="ql-align-justify"/>
        <w:shd w:val="clear" w:color="auto" w:fill="FFFFFF"/>
        <w:spacing w:before="0" w:beforeAutospacing="0" w:after="0" w:afterAutospacing="0" w:line="360" w:lineRule="auto"/>
        <w:ind w:left="1440" w:firstLine="720"/>
        <w:jc w:val="both"/>
        <w:textAlignment w:val="baseline"/>
        <w:rPr>
          <w:color w:val="333333"/>
        </w:rPr>
      </w:pPr>
    </w:p>
    <w:p w14:paraId="33A1DE88" w14:textId="6D68D5AB" w:rsidR="00A32527" w:rsidRPr="004448C7" w:rsidRDefault="00A32527" w:rsidP="007607CF">
      <w:pPr>
        <w:pStyle w:val="ql-align-justify"/>
        <w:numPr>
          <w:ilvl w:val="0"/>
          <w:numId w:val="26"/>
        </w:numPr>
        <w:shd w:val="clear" w:color="auto" w:fill="FFFFFF"/>
        <w:spacing w:before="0" w:beforeAutospacing="0" w:after="0" w:afterAutospacing="0" w:line="360" w:lineRule="auto"/>
        <w:ind w:left="1800"/>
        <w:jc w:val="both"/>
        <w:textAlignment w:val="baseline"/>
        <w:rPr>
          <w:i/>
          <w:iCs/>
          <w:color w:val="333333"/>
          <w:shd w:val="clear" w:color="auto" w:fill="FFFFFF"/>
        </w:rPr>
      </w:pPr>
      <w:r w:rsidRPr="004448C7">
        <w:rPr>
          <w:i/>
          <w:iCs/>
          <w:color w:val="333333"/>
          <w:shd w:val="clear" w:color="auto" w:fill="FFFFFF"/>
        </w:rPr>
        <w:t xml:space="preserve">Dermatitis </w:t>
      </w:r>
      <w:proofErr w:type="spellStart"/>
      <w:r w:rsidRPr="004448C7">
        <w:rPr>
          <w:i/>
          <w:iCs/>
          <w:color w:val="333333"/>
          <w:shd w:val="clear" w:color="auto" w:fill="FFFFFF"/>
        </w:rPr>
        <w:t>kontak</w:t>
      </w:r>
      <w:proofErr w:type="spellEnd"/>
      <w:r w:rsidRPr="004448C7">
        <w:rPr>
          <w:i/>
          <w:iCs/>
          <w:color w:val="333333"/>
          <w:shd w:val="clear" w:color="auto" w:fill="FFFFFF"/>
        </w:rPr>
        <w:t xml:space="preserve"> </w:t>
      </w:r>
      <w:proofErr w:type="spellStart"/>
      <w:r w:rsidRPr="00C35DFE">
        <w:rPr>
          <w:color w:val="333333"/>
          <w:shd w:val="clear" w:color="auto" w:fill="FFFFFF"/>
        </w:rPr>
        <w:t>iritan</w:t>
      </w:r>
      <w:proofErr w:type="spellEnd"/>
      <w:r w:rsidR="00464501" w:rsidRPr="004448C7">
        <w:rPr>
          <w:i/>
          <w:iCs/>
          <w:color w:val="333333"/>
          <w:shd w:val="clear" w:color="auto" w:fill="FFFFFF"/>
        </w:rPr>
        <w:t xml:space="preserve"> </w:t>
      </w:r>
    </w:p>
    <w:p w14:paraId="440C63C1" w14:textId="32B16FCA" w:rsidR="00281A67" w:rsidRPr="00AE6A35" w:rsidRDefault="003D00C9" w:rsidP="00AE6A35">
      <w:pPr>
        <w:pStyle w:val="ql-align-justify"/>
        <w:shd w:val="clear" w:color="auto" w:fill="FFFFFF"/>
        <w:spacing w:before="0" w:beforeAutospacing="0" w:after="0" w:afterAutospacing="0" w:line="360" w:lineRule="auto"/>
        <w:ind w:left="1440" w:firstLine="720"/>
        <w:jc w:val="both"/>
        <w:textAlignment w:val="baseline"/>
        <w:rPr>
          <w:color w:val="333333"/>
          <w:shd w:val="clear" w:color="auto" w:fill="FFFFFF"/>
        </w:rPr>
      </w:pPr>
      <w:r>
        <w:rPr>
          <w:color w:val="333333"/>
          <w:shd w:val="clear" w:color="auto" w:fill="FFFFFF"/>
        </w:rPr>
        <w:t xml:space="preserve">Atau </w:t>
      </w:r>
      <w:proofErr w:type="spellStart"/>
      <w:r>
        <w:rPr>
          <w:color w:val="333333"/>
          <w:shd w:val="clear" w:color="auto" w:fill="FFFFFF"/>
        </w:rPr>
        <w:t>eksim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kontak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iritan</w:t>
      </w:r>
      <w:proofErr w:type="spellEnd"/>
      <w:r>
        <w:rPr>
          <w:color w:val="333333"/>
          <w:shd w:val="clear" w:color="auto" w:fill="FFFFFF"/>
        </w:rPr>
        <w:t xml:space="preserve"> </w:t>
      </w:r>
      <w:proofErr w:type="spellStart"/>
      <w:r>
        <w:rPr>
          <w:color w:val="333333"/>
          <w:shd w:val="clear" w:color="auto" w:fill="FFFFFF"/>
        </w:rPr>
        <w:t>t</w:t>
      </w:r>
      <w:r w:rsidR="00464501" w:rsidRPr="00B20B20">
        <w:rPr>
          <w:color w:val="333333"/>
          <w:shd w:val="clear" w:color="auto" w:fill="FFFFFF"/>
        </w:rPr>
        <w:t>erjadi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saat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kulit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bersentuhan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dengan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bahan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tertentu</w:t>
      </w:r>
      <w:proofErr w:type="spellEnd"/>
      <w:r w:rsidR="00464501" w:rsidRPr="00B20B20">
        <w:rPr>
          <w:color w:val="333333"/>
          <w:shd w:val="clear" w:color="auto" w:fill="FFFFFF"/>
        </w:rPr>
        <w:t xml:space="preserve"> yang </w:t>
      </w:r>
      <w:proofErr w:type="spellStart"/>
      <w:r w:rsidR="00464501" w:rsidRPr="00B20B20">
        <w:rPr>
          <w:color w:val="333333"/>
          <w:shd w:val="clear" w:color="auto" w:fill="FFFFFF"/>
        </w:rPr>
        <w:t>menyebabkan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rusaknya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lapisan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pelindung</w:t>
      </w:r>
      <w:proofErr w:type="spellEnd"/>
      <w:r w:rsidR="00464501" w:rsidRPr="00B20B20">
        <w:rPr>
          <w:color w:val="333333"/>
          <w:shd w:val="clear" w:color="auto" w:fill="FFFFFF"/>
        </w:rPr>
        <w:t xml:space="preserve"> </w:t>
      </w:r>
      <w:proofErr w:type="spellStart"/>
      <w:r w:rsidR="00464501" w:rsidRPr="00B20B20">
        <w:rPr>
          <w:color w:val="333333"/>
          <w:shd w:val="clear" w:color="auto" w:fill="FFFFFF"/>
        </w:rPr>
        <w:t>kulit</w:t>
      </w:r>
      <w:proofErr w:type="spellEnd"/>
      <w:r w:rsidR="00464501" w:rsidRPr="00B20B20">
        <w:rPr>
          <w:color w:val="333333"/>
          <w:shd w:val="clear" w:color="auto" w:fill="FFFFFF"/>
        </w:rPr>
        <w:t>.</w:t>
      </w:r>
      <w:r w:rsidR="00FF649D" w:rsidRPr="00B20B20">
        <w:rPr>
          <w:color w:val="333333"/>
          <w:shd w:val="clear" w:color="auto" w:fill="FFFFFF"/>
        </w:rPr>
        <w:t xml:space="preserve"> </w:t>
      </w:r>
      <w:proofErr w:type="spellStart"/>
      <w:r w:rsidR="00F65F3D" w:rsidRPr="00B20B20">
        <w:rPr>
          <w:color w:val="333333"/>
        </w:rPr>
        <w:t>Gejala</w:t>
      </w:r>
      <w:r w:rsidR="0013171C">
        <w:rPr>
          <w:color w:val="333333"/>
        </w:rPr>
        <w:t>nya</w:t>
      </w:r>
      <w:proofErr w:type="spellEnd"/>
      <w:r w:rsidR="0013171C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gatal</w:t>
      </w:r>
      <w:proofErr w:type="spellEnd"/>
      <w:r w:rsidR="00FA0E65">
        <w:rPr>
          <w:color w:val="333333"/>
        </w:rPr>
        <w:t xml:space="preserve">, </w:t>
      </w:r>
      <w:proofErr w:type="spellStart"/>
      <w:r w:rsidR="0013171C">
        <w:rPr>
          <w:color w:val="333333"/>
        </w:rPr>
        <w:t>k</w:t>
      </w:r>
      <w:r w:rsidR="00F65F3D" w:rsidRPr="00B20B20">
        <w:rPr>
          <w:color w:val="333333"/>
        </w:rPr>
        <w:t>ulit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bisa</w:t>
      </w:r>
      <w:proofErr w:type="spellEnd"/>
      <w:r w:rsidR="00F65F3D" w:rsidRPr="00B20B20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melepuh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atau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tidak</w:t>
      </w:r>
      <w:proofErr w:type="spellEnd"/>
      <w:r w:rsidR="00F65F3D" w:rsidRPr="00B20B20">
        <w:rPr>
          <w:color w:val="333333"/>
        </w:rPr>
        <w:t>,</w:t>
      </w:r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kulit</w:t>
      </w:r>
      <w:proofErr w:type="spellEnd"/>
      <w:r w:rsidR="0013171C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pecah</w:t>
      </w:r>
      <w:proofErr w:type="spellEnd"/>
      <w:r w:rsidR="0013171C">
        <w:rPr>
          <w:color w:val="333333"/>
        </w:rPr>
        <w:t xml:space="preserve"> </w:t>
      </w:r>
      <w:r w:rsidR="00F65F3D" w:rsidRPr="00B20B20">
        <w:rPr>
          <w:color w:val="333333"/>
        </w:rPr>
        <w:t>-</w:t>
      </w:r>
      <w:r w:rsidR="0013171C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pecah</w:t>
      </w:r>
      <w:proofErr w:type="spellEnd"/>
      <w:r w:rsidR="00F65F3D" w:rsidRPr="00B20B20">
        <w:rPr>
          <w:color w:val="333333"/>
        </w:rPr>
        <w:t xml:space="preserve">, </w:t>
      </w:r>
      <w:proofErr w:type="spellStart"/>
      <w:r w:rsidR="00FA0E65">
        <w:rPr>
          <w:color w:val="333333"/>
        </w:rPr>
        <w:t>kulit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bisa</w:t>
      </w:r>
      <w:proofErr w:type="spellEnd"/>
      <w:r w:rsidR="00FA0E65">
        <w:rPr>
          <w:color w:val="333333"/>
        </w:rPr>
        <w:t xml:space="preserve"> </w:t>
      </w:r>
      <w:proofErr w:type="spellStart"/>
      <w:r w:rsidR="0058341E">
        <w:rPr>
          <w:color w:val="333333"/>
        </w:rPr>
        <w:t>b</w:t>
      </w:r>
      <w:r w:rsidR="00F65F3D" w:rsidRPr="00B20B20">
        <w:rPr>
          <w:color w:val="333333"/>
        </w:rPr>
        <w:t>engkak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atau</w:t>
      </w:r>
      <w:proofErr w:type="spellEnd"/>
      <w:r w:rsidR="00FA0E65">
        <w:rPr>
          <w:color w:val="333333"/>
        </w:rPr>
        <w:t xml:space="preserve"> </w:t>
      </w:r>
      <w:proofErr w:type="spellStart"/>
      <w:r w:rsidR="00FA0E65">
        <w:rPr>
          <w:color w:val="333333"/>
        </w:rPr>
        <w:t>tidak</w:t>
      </w:r>
      <w:proofErr w:type="spellEnd"/>
      <w:r w:rsidR="00F65F3D" w:rsidRPr="00B20B20">
        <w:rPr>
          <w:color w:val="333333"/>
        </w:rPr>
        <w:t xml:space="preserve">, </w:t>
      </w:r>
      <w:proofErr w:type="spellStart"/>
      <w:r w:rsidR="0058341E">
        <w:rPr>
          <w:color w:val="333333"/>
        </w:rPr>
        <w:t>k</w:t>
      </w:r>
      <w:r w:rsidR="00F65F3D" w:rsidRPr="00B20B20">
        <w:rPr>
          <w:color w:val="333333"/>
        </w:rPr>
        <w:t>ulit</w:t>
      </w:r>
      <w:proofErr w:type="spellEnd"/>
      <w:r w:rsidR="00F65F3D" w:rsidRPr="00B20B20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terasa</w:t>
      </w:r>
      <w:proofErr w:type="spellEnd"/>
      <w:r w:rsidR="00F65F3D" w:rsidRPr="00B20B20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kencang</w:t>
      </w:r>
      <w:proofErr w:type="spellEnd"/>
      <w:r w:rsidR="00F65F3D" w:rsidRPr="00B20B20">
        <w:rPr>
          <w:color w:val="333333"/>
        </w:rPr>
        <w:t xml:space="preserve">, </w:t>
      </w:r>
      <w:proofErr w:type="spellStart"/>
      <w:r w:rsidR="008A6E3A">
        <w:rPr>
          <w:color w:val="333333"/>
        </w:rPr>
        <w:t>l</w:t>
      </w:r>
      <w:r w:rsidR="00F65F3D" w:rsidRPr="00B20B20">
        <w:rPr>
          <w:color w:val="333333"/>
        </w:rPr>
        <w:t>uka</w:t>
      </w:r>
      <w:proofErr w:type="spellEnd"/>
      <w:r w:rsidR="00F65F3D" w:rsidRPr="00B20B20">
        <w:rPr>
          <w:color w:val="333333"/>
        </w:rPr>
        <w:t xml:space="preserve"> </w:t>
      </w:r>
      <w:proofErr w:type="spellStart"/>
      <w:r w:rsidR="00F65F3D" w:rsidRPr="00B20B20">
        <w:rPr>
          <w:color w:val="333333"/>
        </w:rPr>
        <w:t>terbuka</w:t>
      </w:r>
      <w:proofErr w:type="spellEnd"/>
      <w:r w:rsidR="00F65F3D" w:rsidRPr="00B20B20">
        <w:rPr>
          <w:color w:val="333333"/>
        </w:rPr>
        <w:t xml:space="preserve"> yang </w:t>
      </w:r>
      <w:proofErr w:type="spellStart"/>
      <w:r w:rsidR="00F65F3D" w:rsidRPr="00B20B20">
        <w:rPr>
          <w:color w:val="333333"/>
        </w:rPr>
        <w:t>berkerak</w:t>
      </w:r>
      <w:proofErr w:type="spellEnd"/>
      <w:r w:rsidR="00D730F6">
        <w:rPr>
          <w:color w:val="333333"/>
        </w:rPr>
        <w:t xml:space="preserve"> </w:t>
      </w:r>
      <w:proofErr w:type="spellStart"/>
      <w:r w:rsidR="00D730F6">
        <w:rPr>
          <w:color w:val="333333"/>
        </w:rPr>
        <w:t>bisa</w:t>
      </w:r>
      <w:proofErr w:type="spellEnd"/>
      <w:r w:rsidR="00D730F6">
        <w:rPr>
          <w:color w:val="333333"/>
        </w:rPr>
        <w:t xml:space="preserve"> </w:t>
      </w:r>
      <w:proofErr w:type="spellStart"/>
      <w:r w:rsidR="00D730F6">
        <w:rPr>
          <w:color w:val="333333"/>
        </w:rPr>
        <w:t>iya</w:t>
      </w:r>
      <w:proofErr w:type="spellEnd"/>
      <w:r w:rsidR="00D730F6">
        <w:rPr>
          <w:color w:val="333333"/>
        </w:rPr>
        <w:t xml:space="preserve"> </w:t>
      </w:r>
      <w:proofErr w:type="spellStart"/>
      <w:r w:rsidR="00D730F6">
        <w:rPr>
          <w:color w:val="333333"/>
        </w:rPr>
        <w:t>atau</w:t>
      </w:r>
      <w:proofErr w:type="spellEnd"/>
      <w:r w:rsidR="00D730F6">
        <w:rPr>
          <w:color w:val="333333"/>
        </w:rPr>
        <w:t xml:space="preserve"> </w:t>
      </w:r>
      <w:proofErr w:type="spellStart"/>
      <w:r w:rsidR="00D730F6">
        <w:rPr>
          <w:color w:val="333333"/>
        </w:rPr>
        <w:t>tidak</w:t>
      </w:r>
      <w:proofErr w:type="spellEnd"/>
      <w:sdt>
        <w:sdtPr>
          <w:rPr>
            <w:color w:val="333333"/>
          </w:rPr>
          <w:id w:val="-2030093406"/>
          <w:citation/>
        </w:sdtPr>
        <w:sdtContent>
          <w:r w:rsidR="00807DF8">
            <w:rPr>
              <w:color w:val="333333"/>
            </w:rPr>
            <w:fldChar w:fldCharType="begin"/>
          </w:r>
          <w:r w:rsidR="00807DF8">
            <w:rPr>
              <w:color w:val="333333"/>
            </w:rPr>
            <w:instrText xml:space="preserve"> CITATION Sja05 \l 1033 </w:instrText>
          </w:r>
          <w:r w:rsidR="00807DF8">
            <w:rPr>
              <w:color w:val="333333"/>
            </w:rPr>
            <w:fldChar w:fldCharType="separate"/>
          </w:r>
          <w:r w:rsidR="00807DF8">
            <w:rPr>
              <w:noProof/>
              <w:color w:val="333333"/>
            </w:rPr>
            <w:t xml:space="preserve"> </w:t>
          </w:r>
          <w:r w:rsidR="00807DF8" w:rsidRPr="00807DF8">
            <w:rPr>
              <w:noProof/>
              <w:color w:val="333333"/>
            </w:rPr>
            <w:t>(Sjamsoe-Daili, SpKK(K), Menaldi, SpKK(K), &amp; Wisnu, SpKK(K), 2005)</w:t>
          </w:r>
          <w:r w:rsidR="00807DF8">
            <w:rPr>
              <w:color w:val="333333"/>
            </w:rPr>
            <w:fldChar w:fldCharType="end"/>
          </w:r>
        </w:sdtContent>
      </w:sdt>
      <w:r w:rsidR="00F65F3D" w:rsidRPr="00B20B20">
        <w:rPr>
          <w:color w:val="333333"/>
        </w:rPr>
        <w:t>.</w:t>
      </w:r>
    </w:p>
    <w:p w14:paraId="1B923825" w14:textId="77777777" w:rsidR="00281A67" w:rsidRDefault="00281A67" w:rsidP="001B578D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36E77DDE" w14:textId="485B28EB" w:rsidR="001E7707" w:rsidRPr="00ED75E5" w:rsidRDefault="001B578D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D75E5">
        <w:rPr>
          <w:rFonts w:ascii="Times New Roman" w:hAnsi="Times New Roman" w:cs="Times New Roman"/>
          <w:i/>
          <w:iCs/>
          <w:sz w:val="24"/>
          <w:szCs w:val="24"/>
        </w:rPr>
        <w:t xml:space="preserve">Dermatitis </w:t>
      </w:r>
      <w:proofErr w:type="spellStart"/>
      <w:r w:rsidRPr="00ED75E5">
        <w:rPr>
          <w:rFonts w:ascii="Times New Roman" w:hAnsi="Times New Roman" w:cs="Times New Roman"/>
          <w:i/>
          <w:iCs/>
          <w:sz w:val="24"/>
          <w:szCs w:val="24"/>
        </w:rPr>
        <w:t>Atopik</w:t>
      </w:r>
      <w:proofErr w:type="spellEnd"/>
    </w:p>
    <w:p w14:paraId="2322BC8B" w14:textId="17CEA0D1" w:rsidR="008D7619" w:rsidRPr="00734DE2" w:rsidRDefault="001D7D80" w:rsidP="00330BCD">
      <w:pPr>
        <w:pStyle w:val="ql-align-justify"/>
        <w:shd w:val="clear" w:color="auto" w:fill="FFFFFF"/>
        <w:spacing w:before="0" w:beforeAutospacing="0" w:after="0" w:afterAutospacing="0" w:line="360" w:lineRule="auto"/>
        <w:ind w:left="864" w:firstLine="720"/>
        <w:jc w:val="both"/>
        <w:textAlignment w:val="baseline"/>
        <w:rPr>
          <w:color w:val="000000"/>
        </w:rPr>
      </w:pPr>
      <w:r w:rsidRPr="002272AF">
        <w:rPr>
          <w:i/>
          <w:iCs/>
          <w:color w:val="000000"/>
          <w:shd w:val="clear" w:color="auto" w:fill="FFFFFF"/>
        </w:rPr>
        <w:t xml:space="preserve">Dermatitis </w:t>
      </w:r>
      <w:proofErr w:type="spellStart"/>
      <w:r w:rsidRPr="002272AF">
        <w:rPr>
          <w:i/>
          <w:iCs/>
          <w:color w:val="000000"/>
          <w:shd w:val="clear" w:color="auto" w:fill="FFFFFF"/>
        </w:rPr>
        <w:t>atopik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proofErr w:type="spellStart"/>
      <w:r w:rsidR="008F60F0">
        <w:rPr>
          <w:color w:val="000000"/>
          <w:shd w:val="clear" w:color="auto" w:fill="FFFFFF"/>
        </w:rPr>
        <w:t>atau</w:t>
      </w:r>
      <w:proofErr w:type="spellEnd"/>
      <w:r w:rsidR="008F60F0">
        <w:rPr>
          <w:color w:val="000000"/>
          <w:shd w:val="clear" w:color="auto" w:fill="FFFFFF"/>
        </w:rPr>
        <w:t xml:space="preserve"> </w:t>
      </w:r>
      <w:proofErr w:type="spellStart"/>
      <w:r w:rsidR="008F60F0">
        <w:rPr>
          <w:color w:val="000000"/>
          <w:shd w:val="clear" w:color="auto" w:fill="FFFFFF"/>
        </w:rPr>
        <w:t>eksim</w:t>
      </w:r>
      <w:proofErr w:type="spellEnd"/>
      <w:r w:rsidR="008F60F0">
        <w:rPr>
          <w:color w:val="000000"/>
          <w:shd w:val="clear" w:color="auto" w:fill="FFFFFF"/>
        </w:rPr>
        <w:t xml:space="preserve"> </w:t>
      </w:r>
      <w:proofErr w:type="spellStart"/>
      <w:r w:rsidR="008F60F0">
        <w:rPr>
          <w:color w:val="000000"/>
          <w:shd w:val="clear" w:color="auto" w:fill="FFFFFF"/>
        </w:rPr>
        <w:t>atopik</w:t>
      </w:r>
      <w:proofErr w:type="spellEnd"/>
      <w:r w:rsidR="008F60F0">
        <w:rPr>
          <w:color w:val="000000"/>
          <w:shd w:val="clear" w:color="auto" w:fill="FFFFFF"/>
        </w:rPr>
        <w:t xml:space="preserve"> </w:t>
      </w:r>
      <w:proofErr w:type="spellStart"/>
      <w:r w:rsidRPr="001D7D80">
        <w:rPr>
          <w:color w:val="000000"/>
          <w:shd w:val="clear" w:color="auto" w:fill="FFFFFF"/>
        </w:rPr>
        <w:t>merupakan</w:t>
      </w:r>
      <w:proofErr w:type="spellEnd"/>
      <w:r w:rsidRPr="001D7D80">
        <w:rPr>
          <w:color w:val="000000"/>
          <w:shd w:val="clear" w:color="auto" w:fill="FFFFFF"/>
        </w:rPr>
        <w:t xml:space="preserve"> salah </w:t>
      </w:r>
      <w:proofErr w:type="spellStart"/>
      <w:r w:rsidRPr="001D7D80">
        <w:rPr>
          <w:color w:val="000000"/>
          <w:shd w:val="clear" w:color="auto" w:fill="FFFFFF"/>
        </w:rPr>
        <w:t>satu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proofErr w:type="spellStart"/>
      <w:r w:rsidRPr="001D7D80">
        <w:rPr>
          <w:color w:val="000000"/>
          <w:shd w:val="clear" w:color="auto" w:fill="FFFFFF"/>
        </w:rPr>
        <w:t>jenis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r w:rsidRPr="00734DE2">
        <w:rPr>
          <w:i/>
          <w:iCs/>
          <w:color w:val="000000"/>
          <w:shd w:val="clear" w:color="auto" w:fill="FFFFFF"/>
        </w:rPr>
        <w:t>dermatitis (</w:t>
      </w:r>
      <w:proofErr w:type="spellStart"/>
      <w:r w:rsidRPr="00734DE2">
        <w:rPr>
          <w:i/>
          <w:iCs/>
          <w:color w:val="000000"/>
          <w:shd w:val="clear" w:color="auto" w:fill="FFFFFF"/>
        </w:rPr>
        <w:t>eksim</w:t>
      </w:r>
      <w:proofErr w:type="spellEnd"/>
      <w:r w:rsidRPr="00734DE2">
        <w:rPr>
          <w:i/>
          <w:iCs/>
          <w:color w:val="000000"/>
          <w:shd w:val="clear" w:color="auto" w:fill="FFFFFF"/>
        </w:rPr>
        <w:t>)</w:t>
      </w:r>
      <w:r w:rsidRPr="001D7D80">
        <w:rPr>
          <w:color w:val="000000"/>
          <w:shd w:val="clear" w:color="auto" w:fill="FFFFFF"/>
        </w:rPr>
        <w:t xml:space="preserve"> yang </w:t>
      </w:r>
      <w:proofErr w:type="spellStart"/>
      <w:r w:rsidRPr="001D7D80">
        <w:rPr>
          <w:color w:val="000000"/>
          <w:shd w:val="clear" w:color="auto" w:fill="FFFFFF"/>
        </w:rPr>
        <w:t>terjadi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proofErr w:type="spellStart"/>
      <w:r w:rsidRPr="001D7D80">
        <w:rPr>
          <w:color w:val="000000"/>
          <w:shd w:val="clear" w:color="auto" w:fill="FFFFFF"/>
        </w:rPr>
        <w:t>akibat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proofErr w:type="spellStart"/>
      <w:r w:rsidRPr="001D7D80">
        <w:rPr>
          <w:color w:val="000000"/>
          <w:shd w:val="clear" w:color="auto" w:fill="FFFFFF"/>
        </w:rPr>
        <w:t>adanya</w:t>
      </w:r>
      <w:proofErr w:type="spellEnd"/>
      <w:r w:rsidRPr="001D7D80">
        <w:rPr>
          <w:color w:val="000000"/>
          <w:shd w:val="clear" w:color="auto" w:fill="FFFFFF"/>
        </w:rPr>
        <w:t xml:space="preserve"> </w:t>
      </w:r>
      <w:proofErr w:type="spellStart"/>
      <w:r w:rsidRPr="001D7D80">
        <w:rPr>
          <w:color w:val="000000"/>
          <w:shd w:val="clear" w:color="auto" w:fill="FFFFFF"/>
        </w:rPr>
        <w:t>peradangan</w:t>
      </w:r>
      <w:proofErr w:type="spellEnd"/>
      <w:r w:rsidRPr="001D7D80">
        <w:rPr>
          <w:color w:val="000000"/>
          <w:shd w:val="clear" w:color="auto" w:fill="FFFFFF"/>
        </w:rPr>
        <w:t xml:space="preserve"> pada </w:t>
      </w:r>
      <w:proofErr w:type="spellStart"/>
      <w:r w:rsidRPr="001D7D80">
        <w:rPr>
          <w:color w:val="000000"/>
          <w:shd w:val="clear" w:color="auto" w:fill="FFFFFF"/>
        </w:rPr>
        <w:t>kulit</w:t>
      </w:r>
      <w:proofErr w:type="spellEnd"/>
      <w:r w:rsidRPr="001D7D80">
        <w:rPr>
          <w:color w:val="000000"/>
        </w:rPr>
        <w:t xml:space="preserve">. Pada </w:t>
      </w:r>
      <w:proofErr w:type="spellStart"/>
      <w:r w:rsidRPr="001D7D80">
        <w:rPr>
          <w:color w:val="000000"/>
        </w:rPr>
        <w:t>ba</w:t>
      </w:r>
      <w:r w:rsidR="005A3595">
        <w:rPr>
          <w:color w:val="000000"/>
        </w:rPr>
        <w:t>yi</w:t>
      </w:r>
      <w:proofErr w:type="spellEnd"/>
      <w:r w:rsidRPr="001D7D80">
        <w:rPr>
          <w:color w:val="000000"/>
        </w:rPr>
        <w:t xml:space="preserve">, </w:t>
      </w:r>
      <w:proofErr w:type="spellStart"/>
      <w:r w:rsidRPr="001D7D80">
        <w:rPr>
          <w:color w:val="000000"/>
        </w:rPr>
        <w:t>gejala</w:t>
      </w:r>
      <w:proofErr w:type="spellEnd"/>
      <w:r w:rsidR="00874E4B">
        <w:rPr>
          <w:color w:val="000000"/>
        </w:rPr>
        <w:t xml:space="preserve"> yang </w:t>
      </w:r>
      <w:proofErr w:type="spellStart"/>
      <w:r w:rsidR="00874E4B">
        <w:rPr>
          <w:color w:val="000000"/>
        </w:rPr>
        <w:t>timbul</w:t>
      </w:r>
      <w:proofErr w:type="spellEnd"/>
      <w:r w:rsidR="00874E4B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berupa</w:t>
      </w:r>
      <w:proofErr w:type="spellEnd"/>
      <w:r w:rsidRPr="001D7D80">
        <w:rPr>
          <w:color w:val="000000"/>
        </w:rPr>
        <w:t xml:space="preserve"> </w:t>
      </w:r>
      <w:proofErr w:type="spellStart"/>
      <w:r w:rsidR="00AC14BE">
        <w:rPr>
          <w:color w:val="000000"/>
        </w:rPr>
        <w:t>gatal</w:t>
      </w:r>
      <w:proofErr w:type="spellEnd"/>
      <w:r w:rsidR="00AC14BE">
        <w:rPr>
          <w:color w:val="000000"/>
        </w:rPr>
        <w:t xml:space="preserve">, </w:t>
      </w:r>
      <w:proofErr w:type="spellStart"/>
      <w:r w:rsidRPr="001D7D80">
        <w:rPr>
          <w:color w:val="000000"/>
        </w:rPr>
        <w:t>kulit</w:t>
      </w:r>
      <w:proofErr w:type="spellEnd"/>
      <w:r w:rsidRPr="001D7D80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bersisik</w:t>
      </w:r>
      <w:proofErr w:type="spellEnd"/>
      <w:r w:rsidRPr="001D7D80">
        <w:rPr>
          <w:color w:val="000000"/>
        </w:rPr>
        <w:t xml:space="preserve">, </w:t>
      </w:r>
      <w:proofErr w:type="spellStart"/>
      <w:r w:rsidR="00AC14BE">
        <w:rPr>
          <w:color w:val="000000"/>
        </w:rPr>
        <w:t>kulit</w:t>
      </w:r>
      <w:proofErr w:type="spellEnd"/>
      <w:r w:rsidR="00AC14BE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memerah</w:t>
      </w:r>
      <w:proofErr w:type="spellEnd"/>
      <w:r w:rsidRPr="001D7D80">
        <w:rPr>
          <w:color w:val="000000"/>
        </w:rPr>
        <w:t xml:space="preserve">, </w:t>
      </w:r>
      <w:proofErr w:type="spellStart"/>
      <w:r w:rsidR="00AC14BE">
        <w:rPr>
          <w:color w:val="000000"/>
        </w:rPr>
        <w:t>kulit</w:t>
      </w:r>
      <w:proofErr w:type="spellEnd"/>
      <w:r w:rsidR="00AC14BE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berkerak</w:t>
      </w:r>
      <w:proofErr w:type="spellEnd"/>
      <w:r w:rsidRPr="001D7D80">
        <w:rPr>
          <w:color w:val="000000"/>
        </w:rPr>
        <w:t xml:space="preserve"> di area pip</w:t>
      </w:r>
      <w:r w:rsidR="00AC14BE">
        <w:rPr>
          <w:color w:val="000000"/>
        </w:rPr>
        <w:t>i</w:t>
      </w:r>
      <w:r w:rsidRPr="001D7D80">
        <w:rPr>
          <w:color w:val="000000"/>
        </w:rPr>
        <w:t xml:space="preserve">. </w:t>
      </w:r>
      <w:proofErr w:type="spellStart"/>
      <w:r w:rsidRPr="001D7D80">
        <w:rPr>
          <w:color w:val="000000"/>
        </w:rPr>
        <w:t>Sedangkan</w:t>
      </w:r>
      <w:proofErr w:type="spellEnd"/>
      <w:r w:rsidRPr="001D7D80">
        <w:rPr>
          <w:color w:val="000000"/>
        </w:rPr>
        <w:t xml:space="preserve"> pada </w:t>
      </w:r>
      <w:proofErr w:type="spellStart"/>
      <w:r w:rsidRPr="001D7D80">
        <w:rPr>
          <w:color w:val="000000"/>
        </w:rPr>
        <w:t>anak</w:t>
      </w:r>
      <w:proofErr w:type="spellEnd"/>
      <w:r w:rsidR="00734DE2">
        <w:rPr>
          <w:color w:val="000000"/>
        </w:rPr>
        <w:t xml:space="preserve"> </w:t>
      </w:r>
      <w:r w:rsidRPr="001D7D80">
        <w:rPr>
          <w:color w:val="000000"/>
        </w:rPr>
        <w:t>-</w:t>
      </w:r>
      <w:r w:rsidR="00734DE2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anak</w:t>
      </w:r>
      <w:proofErr w:type="spellEnd"/>
      <w:r w:rsidRPr="001D7D80">
        <w:rPr>
          <w:color w:val="000000"/>
        </w:rPr>
        <w:t xml:space="preserve"> dan orang </w:t>
      </w:r>
      <w:proofErr w:type="spellStart"/>
      <w:r w:rsidRPr="001D7D80">
        <w:rPr>
          <w:color w:val="000000"/>
        </w:rPr>
        <w:t>dewasa</w:t>
      </w:r>
      <w:proofErr w:type="spellEnd"/>
      <w:r w:rsidRPr="001D7D80">
        <w:rPr>
          <w:color w:val="000000"/>
        </w:rPr>
        <w:t xml:space="preserve">, </w:t>
      </w:r>
      <w:proofErr w:type="spellStart"/>
      <w:r w:rsidRPr="001D7D80">
        <w:rPr>
          <w:color w:val="000000"/>
        </w:rPr>
        <w:t>gejala</w:t>
      </w:r>
      <w:proofErr w:type="spellEnd"/>
      <w:r w:rsidRPr="001D7D80">
        <w:rPr>
          <w:color w:val="000000"/>
        </w:rPr>
        <w:t xml:space="preserve"> yang </w:t>
      </w:r>
      <w:proofErr w:type="spellStart"/>
      <w:r w:rsidRPr="001D7D80">
        <w:rPr>
          <w:color w:val="000000"/>
        </w:rPr>
        <w:t>sering</w:t>
      </w:r>
      <w:proofErr w:type="spellEnd"/>
      <w:r w:rsidRPr="001D7D80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muncul</w:t>
      </w:r>
      <w:proofErr w:type="spellEnd"/>
      <w:r w:rsidRPr="001D7D80">
        <w:rPr>
          <w:color w:val="000000"/>
        </w:rPr>
        <w:t xml:space="preserve"> </w:t>
      </w:r>
      <w:proofErr w:type="spellStart"/>
      <w:r w:rsidR="002272AF">
        <w:rPr>
          <w:color w:val="000000"/>
        </w:rPr>
        <w:t>yaitu</w:t>
      </w:r>
      <w:proofErr w:type="spellEnd"/>
      <w:r w:rsidR="002272AF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gatal</w:t>
      </w:r>
      <w:proofErr w:type="spellEnd"/>
      <w:r w:rsidR="007455BE">
        <w:rPr>
          <w:color w:val="000000"/>
        </w:rPr>
        <w:t xml:space="preserve">, </w:t>
      </w:r>
      <w:proofErr w:type="spellStart"/>
      <w:r w:rsidRPr="001D7D80">
        <w:rPr>
          <w:color w:val="000000"/>
        </w:rPr>
        <w:t>ruam</w:t>
      </w:r>
      <w:proofErr w:type="spellEnd"/>
      <w:r w:rsidRPr="001D7D80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merah</w:t>
      </w:r>
      <w:proofErr w:type="spellEnd"/>
      <w:r w:rsidR="003619BA">
        <w:rPr>
          <w:color w:val="000000"/>
        </w:rPr>
        <w:t>,</w:t>
      </w:r>
      <w:r w:rsidRPr="001D7D80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kulit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kering</w:t>
      </w:r>
      <w:proofErr w:type="spellEnd"/>
      <w:r w:rsidR="007455BE">
        <w:rPr>
          <w:color w:val="000000"/>
        </w:rPr>
        <w:t xml:space="preserve">, </w:t>
      </w:r>
      <w:proofErr w:type="spellStart"/>
      <w:r w:rsidR="007455BE">
        <w:rPr>
          <w:color w:val="000000"/>
        </w:rPr>
        <w:t>kulit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bersisik</w:t>
      </w:r>
      <w:proofErr w:type="spellEnd"/>
      <w:r w:rsidR="007455BE">
        <w:rPr>
          <w:color w:val="000000"/>
        </w:rPr>
        <w:t xml:space="preserve">, </w:t>
      </w:r>
      <w:proofErr w:type="spellStart"/>
      <w:r w:rsidR="007455BE">
        <w:rPr>
          <w:color w:val="000000"/>
        </w:rPr>
        <w:t>kulit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memerah</w:t>
      </w:r>
      <w:proofErr w:type="spellEnd"/>
      <w:r w:rsidR="007455BE">
        <w:rPr>
          <w:color w:val="000000"/>
        </w:rPr>
        <w:t xml:space="preserve">, </w:t>
      </w:r>
      <w:proofErr w:type="spellStart"/>
      <w:r w:rsidR="007455BE">
        <w:rPr>
          <w:color w:val="000000"/>
        </w:rPr>
        <w:t>kulit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berkerak</w:t>
      </w:r>
      <w:proofErr w:type="spellEnd"/>
      <w:r w:rsidR="007455BE">
        <w:rPr>
          <w:color w:val="000000"/>
        </w:rPr>
        <w:t xml:space="preserve"> </w:t>
      </w:r>
      <w:r w:rsidRPr="001D7D80">
        <w:rPr>
          <w:color w:val="000000"/>
        </w:rPr>
        <w:t xml:space="preserve">di area </w:t>
      </w:r>
      <w:proofErr w:type="spellStart"/>
      <w:r w:rsidRPr="001D7D80">
        <w:rPr>
          <w:color w:val="000000"/>
        </w:rPr>
        <w:t>belakang</w:t>
      </w:r>
      <w:proofErr w:type="spellEnd"/>
      <w:r w:rsidRPr="001D7D80">
        <w:rPr>
          <w:color w:val="000000"/>
        </w:rPr>
        <w:t xml:space="preserve"> </w:t>
      </w:r>
      <w:proofErr w:type="spellStart"/>
      <w:r w:rsidRPr="001D7D80">
        <w:rPr>
          <w:color w:val="000000"/>
        </w:rPr>
        <w:t>leher</w:t>
      </w:r>
      <w:proofErr w:type="spellEnd"/>
      <w:r w:rsidRPr="001D7D80">
        <w:rPr>
          <w:color w:val="000000"/>
        </w:rPr>
        <w:t xml:space="preserve">, </w:t>
      </w:r>
      <w:proofErr w:type="spellStart"/>
      <w:r w:rsidRPr="001D7D80">
        <w:rPr>
          <w:color w:val="000000"/>
        </w:rPr>
        <w:t>lutut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bagian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dalam</w:t>
      </w:r>
      <w:proofErr w:type="spellEnd"/>
      <w:r w:rsidRPr="001D7D80">
        <w:rPr>
          <w:color w:val="000000"/>
        </w:rPr>
        <w:t xml:space="preserve">, </w:t>
      </w:r>
      <w:r w:rsidRPr="001D7D80">
        <w:rPr>
          <w:color w:val="000000"/>
        </w:rPr>
        <w:lastRenderedPageBreak/>
        <w:t>dan siku</w:t>
      </w:r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bagian</w:t>
      </w:r>
      <w:proofErr w:type="spellEnd"/>
      <w:r w:rsidR="007455BE">
        <w:rPr>
          <w:color w:val="000000"/>
        </w:rPr>
        <w:t xml:space="preserve"> </w:t>
      </w:r>
      <w:proofErr w:type="spellStart"/>
      <w:r w:rsidR="007455BE">
        <w:rPr>
          <w:color w:val="000000"/>
        </w:rPr>
        <w:t>dalam</w:t>
      </w:r>
      <w:proofErr w:type="spellEnd"/>
      <w:sdt>
        <w:sdtPr>
          <w:rPr>
            <w:color w:val="000000"/>
          </w:rPr>
          <w:id w:val="848451247"/>
          <w:citation/>
        </w:sdtPr>
        <w:sdtContent>
          <w:r w:rsidR="00B4337D">
            <w:rPr>
              <w:color w:val="000000"/>
            </w:rPr>
            <w:fldChar w:fldCharType="begin"/>
          </w:r>
          <w:r w:rsidR="00B4337D">
            <w:rPr>
              <w:color w:val="000000"/>
            </w:rPr>
            <w:instrText xml:space="preserve"> CITATION Sja05 \l 1033 </w:instrText>
          </w:r>
          <w:r w:rsidR="00B4337D">
            <w:rPr>
              <w:color w:val="000000"/>
            </w:rPr>
            <w:fldChar w:fldCharType="separate"/>
          </w:r>
          <w:r w:rsidR="00B4337D">
            <w:rPr>
              <w:noProof/>
              <w:color w:val="000000"/>
            </w:rPr>
            <w:t xml:space="preserve"> </w:t>
          </w:r>
          <w:r w:rsidR="00B4337D" w:rsidRPr="00B4337D">
            <w:rPr>
              <w:noProof/>
              <w:color w:val="000000"/>
            </w:rPr>
            <w:t>(Sjamsoe-Daili, SpKK(K), Menaldi, SpKK(K), &amp; Wisnu, SpKK(K), 2005)</w:t>
          </w:r>
          <w:r w:rsidR="00B4337D">
            <w:rPr>
              <w:color w:val="000000"/>
            </w:rPr>
            <w:fldChar w:fldCharType="end"/>
          </w:r>
        </w:sdtContent>
      </w:sdt>
      <w:r w:rsidRPr="001D7D80">
        <w:rPr>
          <w:color w:val="000000"/>
        </w:rPr>
        <w:t>.</w:t>
      </w:r>
    </w:p>
    <w:p w14:paraId="06066D07" w14:textId="77777777" w:rsidR="001E7707" w:rsidRPr="001E7707" w:rsidRDefault="001E7707" w:rsidP="001E7707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2F5BBA84" w14:textId="0E138B7F" w:rsidR="001B578D" w:rsidRPr="00ED75E5" w:rsidRDefault="001B578D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D75E5">
        <w:rPr>
          <w:rFonts w:ascii="Times New Roman" w:hAnsi="Times New Roman" w:cs="Times New Roman"/>
          <w:i/>
          <w:iCs/>
          <w:sz w:val="24"/>
          <w:szCs w:val="24"/>
        </w:rPr>
        <w:t xml:space="preserve">Dermatitis </w:t>
      </w:r>
      <w:proofErr w:type="spellStart"/>
      <w:r w:rsidRPr="00ED75E5">
        <w:rPr>
          <w:rFonts w:ascii="Times New Roman" w:hAnsi="Times New Roman" w:cs="Times New Roman"/>
          <w:i/>
          <w:iCs/>
          <w:sz w:val="24"/>
          <w:szCs w:val="24"/>
        </w:rPr>
        <w:t>Num</w:t>
      </w:r>
      <w:r w:rsidR="00602402">
        <w:rPr>
          <w:rFonts w:ascii="Times New Roman" w:hAnsi="Times New Roman" w:cs="Times New Roman"/>
          <w:i/>
          <w:iCs/>
          <w:sz w:val="24"/>
          <w:szCs w:val="24"/>
        </w:rPr>
        <w:t>m</w:t>
      </w:r>
      <w:r w:rsidRPr="00ED75E5">
        <w:rPr>
          <w:rFonts w:ascii="Times New Roman" w:hAnsi="Times New Roman" w:cs="Times New Roman"/>
          <w:i/>
          <w:iCs/>
          <w:sz w:val="24"/>
          <w:szCs w:val="24"/>
        </w:rPr>
        <w:t>ularis</w:t>
      </w:r>
      <w:proofErr w:type="spellEnd"/>
    </w:p>
    <w:p w14:paraId="258E1BE0" w14:textId="770B1B49" w:rsidR="00636570" w:rsidRPr="006445D5" w:rsidRDefault="005656F0" w:rsidP="00390E13">
      <w:pPr>
        <w:pStyle w:val="ql-align-justify"/>
        <w:shd w:val="clear" w:color="auto" w:fill="FFFFFF"/>
        <w:spacing w:before="0" w:beforeAutospacing="0" w:after="0" w:afterAutospacing="0" w:line="360" w:lineRule="auto"/>
        <w:ind w:left="864" w:firstLine="720"/>
        <w:jc w:val="both"/>
        <w:textAlignment w:val="baseline"/>
        <w:rPr>
          <w:color w:val="000000"/>
          <w:shd w:val="clear" w:color="auto" w:fill="FFFFFF"/>
        </w:rPr>
      </w:pPr>
      <w:r w:rsidRPr="00AB22B4">
        <w:rPr>
          <w:i/>
          <w:iCs/>
          <w:color w:val="000000"/>
          <w:shd w:val="clear" w:color="auto" w:fill="FFFFFF"/>
        </w:rPr>
        <w:t xml:space="preserve">Dermatitis </w:t>
      </w:r>
      <w:proofErr w:type="spellStart"/>
      <w:r w:rsidRPr="00AB22B4">
        <w:rPr>
          <w:i/>
          <w:iCs/>
          <w:color w:val="000000"/>
          <w:shd w:val="clear" w:color="auto" w:fill="FFFFFF"/>
        </w:rPr>
        <w:t>numular</w:t>
      </w:r>
      <w:r w:rsidR="00346405" w:rsidRPr="00AB22B4">
        <w:rPr>
          <w:i/>
          <w:iCs/>
          <w:color w:val="000000"/>
          <w:shd w:val="clear" w:color="auto" w:fill="FFFFFF"/>
        </w:rPr>
        <w:t>is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="00346405">
        <w:rPr>
          <w:color w:val="000000"/>
          <w:shd w:val="clear" w:color="auto" w:fill="FFFFFF"/>
        </w:rPr>
        <w:t>yakni</w:t>
      </w:r>
      <w:proofErr w:type="spellEnd"/>
      <w:r w:rsidR="00346405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peradangan</w:t>
      </w:r>
      <w:proofErr w:type="spellEnd"/>
      <w:r w:rsidRPr="00E5154D">
        <w:rPr>
          <w:color w:val="000000"/>
          <w:shd w:val="clear" w:color="auto" w:fill="FFFFFF"/>
        </w:rPr>
        <w:t xml:space="preserve"> pada </w:t>
      </w:r>
      <w:proofErr w:type="spellStart"/>
      <w:r w:rsidRPr="00E5154D">
        <w:rPr>
          <w:color w:val="000000"/>
          <w:shd w:val="clear" w:color="auto" w:fill="FFFFFF"/>
        </w:rPr>
        <w:t>kulit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berbentuk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koin</w:t>
      </w:r>
      <w:proofErr w:type="spellEnd"/>
      <w:r w:rsidR="00AB22B4">
        <w:rPr>
          <w:color w:val="000000"/>
          <w:shd w:val="clear" w:color="auto" w:fill="FFFFFF"/>
        </w:rPr>
        <w:t xml:space="preserve"> yang mana</w:t>
      </w:r>
      <w:r w:rsidRPr="00E5154D">
        <w:rPr>
          <w:color w:val="000000"/>
          <w:shd w:val="clear" w:color="auto" w:fill="FFFFFF"/>
        </w:rPr>
        <w:t xml:space="preserve"> di</w:t>
      </w:r>
      <w:r w:rsidR="00AB22B4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kenal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dengan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sebutan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F1C94">
        <w:rPr>
          <w:i/>
          <w:iCs/>
          <w:color w:val="000000"/>
          <w:shd w:val="clear" w:color="auto" w:fill="FFFFFF"/>
        </w:rPr>
        <w:t>eksim</w:t>
      </w:r>
      <w:proofErr w:type="spellEnd"/>
      <w:r w:rsidRPr="00EF1C94">
        <w:rPr>
          <w:i/>
          <w:iCs/>
          <w:color w:val="000000"/>
          <w:shd w:val="clear" w:color="auto" w:fill="FFFFFF"/>
        </w:rPr>
        <w:t xml:space="preserve"> nummular</w:t>
      </w:r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5154D">
        <w:rPr>
          <w:color w:val="000000"/>
          <w:shd w:val="clear" w:color="auto" w:fill="FFFFFF"/>
        </w:rPr>
        <w:t>atau</w:t>
      </w:r>
      <w:proofErr w:type="spellEnd"/>
      <w:r w:rsidRPr="00E5154D">
        <w:rPr>
          <w:color w:val="000000"/>
          <w:shd w:val="clear" w:color="auto" w:fill="FFFFFF"/>
        </w:rPr>
        <w:t xml:space="preserve"> </w:t>
      </w:r>
      <w:proofErr w:type="spellStart"/>
      <w:r w:rsidRPr="00EF1C94">
        <w:rPr>
          <w:i/>
          <w:iCs/>
          <w:color w:val="000000"/>
          <w:shd w:val="clear" w:color="auto" w:fill="FFFFFF"/>
        </w:rPr>
        <w:t>eksim</w:t>
      </w:r>
      <w:proofErr w:type="spellEnd"/>
      <w:r w:rsidRPr="00EF1C94">
        <w:rPr>
          <w:i/>
          <w:iCs/>
          <w:color w:val="000000"/>
          <w:shd w:val="clear" w:color="auto" w:fill="FFFFFF"/>
        </w:rPr>
        <w:t xml:space="preserve"> </w:t>
      </w:r>
      <w:proofErr w:type="spellStart"/>
      <w:r w:rsidRPr="00EF1C94">
        <w:rPr>
          <w:i/>
          <w:iCs/>
          <w:color w:val="000000"/>
          <w:shd w:val="clear" w:color="auto" w:fill="FFFFFF"/>
        </w:rPr>
        <w:t>diskoid</w:t>
      </w:r>
      <w:proofErr w:type="spellEnd"/>
      <w:r w:rsidRPr="00E5154D">
        <w:rPr>
          <w:color w:val="000000"/>
          <w:shd w:val="clear" w:color="auto" w:fill="FFFFFF"/>
        </w:rPr>
        <w:t xml:space="preserve">. </w:t>
      </w:r>
      <w:proofErr w:type="spellStart"/>
      <w:r w:rsidR="00DE5AD7">
        <w:rPr>
          <w:color w:val="000000"/>
          <w:shd w:val="clear" w:color="auto" w:fill="FFFFFF"/>
        </w:rPr>
        <w:t>Gej</w:t>
      </w:r>
      <w:r w:rsidR="00636570" w:rsidRPr="00E5154D">
        <w:rPr>
          <w:color w:val="000000"/>
        </w:rPr>
        <w:t>ala</w:t>
      </w:r>
      <w:r w:rsidR="00DE5AD7">
        <w:rPr>
          <w:color w:val="000000"/>
        </w:rPr>
        <w:t>nya</w:t>
      </w:r>
      <w:proofErr w:type="spellEnd"/>
      <w:r w:rsidR="00DE5AD7">
        <w:rPr>
          <w:color w:val="000000"/>
        </w:rPr>
        <w:t xml:space="preserve"> </w:t>
      </w:r>
      <w:proofErr w:type="spellStart"/>
      <w:r w:rsidR="00636570" w:rsidRPr="00E5154D">
        <w:rPr>
          <w:color w:val="000000"/>
        </w:rPr>
        <w:t>berupa</w:t>
      </w:r>
      <w:proofErr w:type="spellEnd"/>
      <w:r w:rsidR="000C3EB8">
        <w:rPr>
          <w:color w:val="000000"/>
        </w:rPr>
        <w:t xml:space="preserve"> </w:t>
      </w:r>
      <w:proofErr w:type="spellStart"/>
      <w:r w:rsidR="000C3EB8">
        <w:rPr>
          <w:color w:val="000000"/>
        </w:rPr>
        <w:t>gatal</w:t>
      </w:r>
      <w:proofErr w:type="spellEnd"/>
      <w:r w:rsidR="000C3EB8">
        <w:rPr>
          <w:color w:val="000000"/>
        </w:rPr>
        <w:t>,</w:t>
      </w:r>
      <w:r w:rsidR="00636570" w:rsidRPr="00E5154D">
        <w:rPr>
          <w:color w:val="000000"/>
        </w:rPr>
        <w:t xml:space="preserve"> </w:t>
      </w:r>
      <w:proofErr w:type="spellStart"/>
      <w:r w:rsidR="00636570" w:rsidRPr="00E5154D">
        <w:rPr>
          <w:color w:val="000000"/>
        </w:rPr>
        <w:t>ruam</w:t>
      </w:r>
      <w:proofErr w:type="spellEnd"/>
      <w:r w:rsidR="00636570" w:rsidRPr="00E5154D">
        <w:rPr>
          <w:color w:val="000000"/>
        </w:rPr>
        <w:t xml:space="preserve"> </w:t>
      </w:r>
      <w:proofErr w:type="spellStart"/>
      <w:r w:rsidR="00636570" w:rsidRPr="00E5154D">
        <w:rPr>
          <w:color w:val="000000"/>
        </w:rPr>
        <w:t>kemerahan</w:t>
      </w:r>
      <w:proofErr w:type="spellEnd"/>
      <w:r w:rsidR="000C3EB8">
        <w:rPr>
          <w:color w:val="000000"/>
        </w:rPr>
        <w:t xml:space="preserve"> </w:t>
      </w:r>
      <w:proofErr w:type="spellStart"/>
      <w:r w:rsidR="000C3EB8">
        <w:rPr>
          <w:color w:val="000000"/>
        </w:rPr>
        <w:t>berbentuk</w:t>
      </w:r>
      <w:proofErr w:type="spellEnd"/>
      <w:r w:rsidR="000C3EB8">
        <w:rPr>
          <w:color w:val="000000"/>
        </w:rPr>
        <w:t xml:space="preserve"> </w:t>
      </w:r>
      <w:proofErr w:type="spellStart"/>
      <w:r w:rsidR="000C3EB8">
        <w:rPr>
          <w:color w:val="000000"/>
        </w:rPr>
        <w:t>seperti</w:t>
      </w:r>
      <w:proofErr w:type="spellEnd"/>
      <w:r w:rsidR="000C3EB8">
        <w:rPr>
          <w:color w:val="000000"/>
        </w:rPr>
        <w:t xml:space="preserve"> </w:t>
      </w:r>
      <w:proofErr w:type="spellStart"/>
      <w:r w:rsidR="000C3EB8">
        <w:rPr>
          <w:color w:val="000000"/>
        </w:rPr>
        <w:t>koin</w:t>
      </w:r>
      <w:proofErr w:type="spellEnd"/>
      <w:r w:rsidR="00636570" w:rsidRPr="00E5154D">
        <w:rPr>
          <w:color w:val="000000"/>
        </w:rPr>
        <w:t xml:space="preserve">, </w:t>
      </w:r>
      <w:proofErr w:type="spellStart"/>
      <w:r w:rsidR="00C224BC">
        <w:rPr>
          <w:color w:val="000000"/>
        </w:rPr>
        <w:t>bi</w:t>
      </w:r>
      <w:r w:rsidR="00E22D78">
        <w:rPr>
          <w:color w:val="000000"/>
        </w:rPr>
        <w:t>nt</w:t>
      </w:r>
      <w:r w:rsidR="00C224BC">
        <w:rPr>
          <w:color w:val="000000"/>
        </w:rPr>
        <w:t>ik</w:t>
      </w:r>
      <w:proofErr w:type="spellEnd"/>
      <w:r w:rsidR="00C224BC">
        <w:rPr>
          <w:color w:val="000000"/>
        </w:rPr>
        <w:t xml:space="preserve"> </w:t>
      </w:r>
      <w:r w:rsidR="00636570" w:rsidRPr="00E5154D">
        <w:rPr>
          <w:color w:val="000000"/>
        </w:rPr>
        <w:t>-</w:t>
      </w:r>
      <w:r w:rsidR="00C224BC">
        <w:rPr>
          <w:color w:val="000000"/>
        </w:rPr>
        <w:t xml:space="preserve"> </w:t>
      </w:r>
      <w:proofErr w:type="spellStart"/>
      <w:r w:rsidR="00636570" w:rsidRPr="00E5154D">
        <w:rPr>
          <w:color w:val="000000"/>
        </w:rPr>
        <w:t>bintik</w:t>
      </w:r>
      <w:proofErr w:type="spellEnd"/>
      <w:r w:rsidR="00636570" w:rsidRPr="00E5154D">
        <w:rPr>
          <w:color w:val="000000"/>
        </w:rPr>
        <w:t xml:space="preserve"> </w:t>
      </w:r>
      <w:proofErr w:type="spellStart"/>
      <w:r w:rsidR="00636570" w:rsidRPr="00E5154D">
        <w:rPr>
          <w:color w:val="000000"/>
        </w:rPr>
        <w:t>merah</w:t>
      </w:r>
      <w:proofErr w:type="spellEnd"/>
      <w:r w:rsidR="000C3EB8">
        <w:rPr>
          <w:color w:val="000000"/>
        </w:rPr>
        <w:t xml:space="preserve"> di </w:t>
      </w:r>
      <w:proofErr w:type="spellStart"/>
      <w:r w:rsidR="000C3EB8">
        <w:rPr>
          <w:color w:val="000000"/>
        </w:rPr>
        <w:t>dalam</w:t>
      </w:r>
      <w:proofErr w:type="spellEnd"/>
      <w:r w:rsidR="000C3EB8">
        <w:rPr>
          <w:color w:val="000000"/>
        </w:rPr>
        <w:t xml:space="preserve"> </w:t>
      </w:r>
      <w:proofErr w:type="spellStart"/>
      <w:r w:rsidR="000C3EB8">
        <w:rPr>
          <w:color w:val="000000"/>
        </w:rPr>
        <w:t>ruam</w:t>
      </w:r>
      <w:proofErr w:type="spellEnd"/>
      <w:r w:rsidR="00C0770E" w:rsidRPr="00E5154D">
        <w:rPr>
          <w:color w:val="000000"/>
          <w:shd w:val="clear" w:color="auto" w:fill="FFFFFF"/>
        </w:rPr>
        <w:t>.</w:t>
      </w:r>
      <w:r w:rsidR="00390E13">
        <w:rPr>
          <w:color w:val="333333"/>
        </w:rPr>
        <w:t xml:space="preserve"> </w:t>
      </w:r>
      <w:r w:rsidR="00065A48">
        <w:rPr>
          <w:color w:val="000000"/>
        </w:rPr>
        <w:t xml:space="preserve">Bagian </w:t>
      </w:r>
      <w:proofErr w:type="spellStart"/>
      <w:r w:rsidR="00026A0A">
        <w:rPr>
          <w:color w:val="000000"/>
        </w:rPr>
        <w:t>tubuh</w:t>
      </w:r>
      <w:proofErr w:type="spellEnd"/>
      <w:r w:rsidR="00026A0A">
        <w:rPr>
          <w:color w:val="000000"/>
        </w:rPr>
        <w:t xml:space="preserve"> </w:t>
      </w:r>
      <w:r w:rsidR="00FC3DA1">
        <w:rPr>
          <w:color w:val="000000"/>
        </w:rPr>
        <w:t xml:space="preserve">yang </w:t>
      </w:r>
      <w:proofErr w:type="spellStart"/>
      <w:r w:rsidR="00636570" w:rsidRPr="00E5154D">
        <w:rPr>
          <w:color w:val="000000"/>
        </w:rPr>
        <w:t>sering</w:t>
      </w:r>
      <w:proofErr w:type="spellEnd"/>
      <w:r w:rsidR="00FC3DA1">
        <w:rPr>
          <w:color w:val="000000"/>
        </w:rPr>
        <w:t xml:space="preserve"> </w:t>
      </w:r>
      <w:proofErr w:type="spellStart"/>
      <w:r w:rsidR="00FC3DA1">
        <w:rPr>
          <w:color w:val="000000"/>
        </w:rPr>
        <w:t>terjadi</w:t>
      </w:r>
      <w:proofErr w:type="spellEnd"/>
      <w:r w:rsidR="00636570" w:rsidRPr="00E5154D">
        <w:rPr>
          <w:color w:val="000000"/>
        </w:rPr>
        <w:t xml:space="preserve"> </w:t>
      </w:r>
      <w:proofErr w:type="spellStart"/>
      <w:r w:rsidR="0096679E">
        <w:rPr>
          <w:color w:val="000000"/>
        </w:rPr>
        <w:t>ialah</w:t>
      </w:r>
      <w:proofErr w:type="spellEnd"/>
      <w:r w:rsidR="0096679E">
        <w:rPr>
          <w:color w:val="000000"/>
        </w:rPr>
        <w:t xml:space="preserve"> </w:t>
      </w:r>
      <w:r w:rsidR="00217B38">
        <w:rPr>
          <w:color w:val="000000"/>
        </w:rPr>
        <w:t>kaki</w:t>
      </w:r>
      <w:sdt>
        <w:sdtPr>
          <w:rPr>
            <w:color w:val="000000"/>
          </w:rPr>
          <w:id w:val="-1589148404"/>
          <w:citation/>
        </w:sdtPr>
        <w:sdtContent>
          <w:r w:rsidR="00B4337D">
            <w:rPr>
              <w:color w:val="000000"/>
            </w:rPr>
            <w:fldChar w:fldCharType="begin"/>
          </w:r>
          <w:r w:rsidR="00B4337D">
            <w:rPr>
              <w:color w:val="000000"/>
            </w:rPr>
            <w:instrText xml:space="preserve"> CITATION Sja05 \l 1033 </w:instrText>
          </w:r>
          <w:r w:rsidR="00B4337D">
            <w:rPr>
              <w:color w:val="000000"/>
            </w:rPr>
            <w:fldChar w:fldCharType="separate"/>
          </w:r>
          <w:r w:rsidR="00B4337D">
            <w:rPr>
              <w:noProof/>
              <w:color w:val="000000"/>
            </w:rPr>
            <w:t xml:space="preserve"> </w:t>
          </w:r>
          <w:r w:rsidR="00B4337D" w:rsidRPr="00B4337D">
            <w:rPr>
              <w:noProof/>
              <w:color w:val="000000"/>
            </w:rPr>
            <w:t>(Sjamsoe-Daili, SpKK(K), Menaldi, SpKK(K), &amp; Wisnu, SpKK(K), 2005)</w:t>
          </w:r>
          <w:r w:rsidR="00B4337D">
            <w:rPr>
              <w:color w:val="000000"/>
            </w:rPr>
            <w:fldChar w:fldCharType="end"/>
          </w:r>
        </w:sdtContent>
      </w:sdt>
      <w:r w:rsidR="00424E09">
        <w:rPr>
          <w:color w:val="000000"/>
        </w:rPr>
        <w:t>.</w:t>
      </w:r>
    </w:p>
    <w:p w14:paraId="2870003D" w14:textId="77777777" w:rsidR="001E7707" w:rsidRDefault="001E7707" w:rsidP="001E7707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2525009A" w14:textId="5EBE8A5E" w:rsidR="001B578D" w:rsidRPr="00ED75E5" w:rsidRDefault="001B578D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ED75E5">
        <w:rPr>
          <w:rFonts w:ascii="Times New Roman" w:hAnsi="Times New Roman" w:cs="Times New Roman"/>
          <w:i/>
          <w:iCs/>
          <w:sz w:val="24"/>
          <w:szCs w:val="24"/>
        </w:rPr>
        <w:t xml:space="preserve">Dermatitis </w:t>
      </w:r>
      <w:proofErr w:type="spellStart"/>
      <w:r w:rsidRPr="00ED75E5">
        <w:rPr>
          <w:rFonts w:ascii="Times New Roman" w:hAnsi="Times New Roman" w:cs="Times New Roman"/>
          <w:i/>
          <w:iCs/>
          <w:sz w:val="24"/>
          <w:szCs w:val="24"/>
        </w:rPr>
        <w:t>Seboroik</w:t>
      </w:r>
      <w:proofErr w:type="spellEnd"/>
    </w:p>
    <w:p w14:paraId="4ECF10F0" w14:textId="43D933A5" w:rsidR="00265DDE" w:rsidRPr="0033654B" w:rsidRDefault="00B72830" w:rsidP="0033654B">
      <w:pPr>
        <w:pStyle w:val="NormalWeb"/>
        <w:spacing w:before="150" w:beforeAutospacing="0" w:after="150" w:afterAutospacing="0" w:line="360" w:lineRule="auto"/>
        <w:ind w:left="864" w:firstLine="720"/>
        <w:jc w:val="both"/>
        <w:rPr>
          <w:color w:val="3B3738"/>
        </w:rPr>
      </w:pPr>
      <w:r w:rsidRPr="006445D5">
        <w:rPr>
          <w:i/>
          <w:iCs/>
          <w:color w:val="3B3738"/>
        </w:rPr>
        <w:t xml:space="preserve">Dermatitis </w:t>
      </w:r>
      <w:proofErr w:type="spellStart"/>
      <w:r w:rsidRPr="006445D5">
        <w:rPr>
          <w:i/>
          <w:iCs/>
          <w:color w:val="3B3738"/>
        </w:rPr>
        <w:t>seboroik</w:t>
      </w:r>
      <w:proofErr w:type="spellEnd"/>
      <w:r w:rsidR="002A0741">
        <w:rPr>
          <w:i/>
          <w:iCs/>
          <w:color w:val="3B3738"/>
        </w:rPr>
        <w:t xml:space="preserve"> </w:t>
      </w:r>
      <w:proofErr w:type="spellStart"/>
      <w:r w:rsidR="002A0741">
        <w:rPr>
          <w:color w:val="3B3738"/>
        </w:rPr>
        <w:t>atau</w:t>
      </w:r>
      <w:proofErr w:type="spellEnd"/>
      <w:r w:rsidR="002A0741">
        <w:rPr>
          <w:color w:val="3B3738"/>
        </w:rPr>
        <w:t xml:space="preserve"> </w:t>
      </w:r>
      <w:proofErr w:type="spellStart"/>
      <w:r w:rsidR="002A0741">
        <w:rPr>
          <w:color w:val="3B3738"/>
        </w:rPr>
        <w:t>eksim</w:t>
      </w:r>
      <w:proofErr w:type="spellEnd"/>
      <w:r w:rsidR="002A0741">
        <w:rPr>
          <w:color w:val="3B3738"/>
        </w:rPr>
        <w:t xml:space="preserve"> </w:t>
      </w:r>
      <w:proofErr w:type="spellStart"/>
      <w:r w:rsidR="002A0741">
        <w:rPr>
          <w:color w:val="3B3738"/>
        </w:rPr>
        <w:t>seboroik</w:t>
      </w:r>
      <w:proofErr w:type="spellEnd"/>
      <w:r w:rsidRPr="0033654B">
        <w:rPr>
          <w:color w:val="3B3738"/>
        </w:rPr>
        <w:t>.</w:t>
      </w:r>
      <w:r w:rsidR="00D80186">
        <w:rPr>
          <w:color w:val="3B3738"/>
        </w:rPr>
        <w:t xml:space="preserve"> </w:t>
      </w:r>
      <w:proofErr w:type="spellStart"/>
      <w:r w:rsidR="008F681C">
        <w:rPr>
          <w:color w:val="3B3738"/>
        </w:rPr>
        <w:t>G</w:t>
      </w:r>
      <w:r w:rsidR="0033654B" w:rsidRPr="0033654B">
        <w:rPr>
          <w:color w:val="3B3738"/>
        </w:rPr>
        <w:t>ejal</w:t>
      </w:r>
      <w:r w:rsidR="00061FB6">
        <w:rPr>
          <w:color w:val="3B3738"/>
        </w:rPr>
        <w:t>a</w:t>
      </w:r>
      <w:proofErr w:type="spellEnd"/>
      <w:r w:rsidR="00061FB6">
        <w:rPr>
          <w:color w:val="3B3738"/>
        </w:rPr>
        <w:t xml:space="preserve"> pada </w:t>
      </w:r>
      <w:proofErr w:type="spellStart"/>
      <w:r w:rsidR="00061FB6">
        <w:rPr>
          <w:color w:val="3B3738"/>
        </w:rPr>
        <w:t>bayi</w:t>
      </w:r>
      <w:proofErr w:type="spellEnd"/>
      <w:r w:rsidR="00061FB6">
        <w:rPr>
          <w:color w:val="3B3738"/>
        </w:rPr>
        <w:t xml:space="preserve"> </w:t>
      </w:r>
      <w:proofErr w:type="spellStart"/>
      <w:r w:rsidR="0033654B" w:rsidRPr="0033654B">
        <w:rPr>
          <w:color w:val="3B3738"/>
        </w:rPr>
        <w:t>berupa</w:t>
      </w:r>
      <w:proofErr w:type="spellEnd"/>
      <w:r w:rsidR="00061FB6">
        <w:rPr>
          <w:color w:val="3B3738"/>
        </w:rPr>
        <w:t xml:space="preserve"> </w:t>
      </w:r>
      <w:proofErr w:type="spellStart"/>
      <w:r w:rsidR="0033654B" w:rsidRPr="0033654B">
        <w:rPr>
          <w:color w:val="3B3738"/>
        </w:rPr>
        <w:t>gatal</w:t>
      </w:r>
      <w:proofErr w:type="spellEnd"/>
      <w:r w:rsidR="0033654B">
        <w:rPr>
          <w:color w:val="3B3738"/>
        </w:rPr>
        <w:t>,</w:t>
      </w:r>
      <w:r w:rsidR="008F681C">
        <w:rPr>
          <w:color w:val="3B3738"/>
        </w:rPr>
        <w:t xml:space="preserve"> </w:t>
      </w:r>
      <w:proofErr w:type="spellStart"/>
      <w:r w:rsidR="00061FB6">
        <w:rPr>
          <w:color w:val="3B3738"/>
        </w:rPr>
        <w:t>sisik</w:t>
      </w:r>
      <w:proofErr w:type="spellEnd"/>
      <w:r w:rsidR="00061FB6">
        <w:rPr>
          <w:color w:val="3B3738"/>
        </w:rPr>
        <w:t xml:space="preserve"> </w:t>
      </w:r>
      <w:proofErr w:type="spellStart"/>
      <w:r w:rsidR="00061FB6">
        <w:rPr>
          <w:color w:val="3B3738"/>
        </w:rPr>
        <w:t>kekuningan</w:t>
      </w:r>
      <w:proofErr w:type="spellEnd"/>
      <w:r w:rsidR="00061FB6">
        <w:rPr>
          <w:color w:val="3B3738"/>
        </w:rPr>
        <w:t xml:space="preserve"> pada </w:t>
      </w:r>
      <w:proofErr w:type="spellStart"/>
      <w:r w:rsidR="00061FB6">
        <w:rPr>
          <w:color w:val="3B3738"/>
        </w:rPr>
        <w:t>kulit</w:t>
      </w:r>
      <w:proofErr w:type="spellEnd"/>
      <w:r w:rsidR="00061FB6">
        <w:rPr>
          <w:color w:val="3B3738"/>
        </w:rPr>
        <w:t xml:space="preserve"> </w:t>
      </w:r>
      <w:proofErr w:type="spellStart"/>
      <w:r w:rsidR="00061FB6">
        <w:rPr>
          <w:color w:val="3B3738"/>
        </w:rPr>
        <w:t>kepala</w:t>
      </w:r>
      <w:proofErr w:type="spellEnd"/>
      <w:r w:rsidR="00061FB6">
        <w:rPr>
          <w:color w:val="3B3738"/>
        </w:rPr>
        <w:t xml:space="preserve">. </w:t>
      </w:r>
      <w:proofErr w:type="spellStart"/>
      <w:r w:rsidR="00061FB6">
        <w:rPr>
          <w:color w:val="3B3738"/>
        </w:rPr>
        <w:t>Sedangkan</w:t>
      </w:r>
      <w:proofErr w:type="spellEnd"/>
      <w:r w:rsidR="00061FB6">
        <w:rPr>
          <w:color w:val="3B3738"/>
        </w:rPr>
        <w:t xml:space="preserve"> pada </w:t>
      </w:r>
      <w:proofErr w:type="spellStart"/>
      <w:r w:rsidR="00061FB6">
        <w:rPr>
          <w:color w:val="3B3738"/>
        </w:rPr>
        <w:t>anak</w:t>
      </w:r>
      <w:proofErr w:type="spellEnd"/>
      <w:r w:rsidR="00061FB6">
        <w:rPr>
          <w:color w:val="3B3738"/>
        </w:rPr>
        <w:t xml:space="preserve"> – </w:t>
      </w:r>
      <w:proofErr w:type="spellStart"/>
      <w:r w:rsidR="00061FB6">
        <w:rPr>
          <w:color w:val="3B3738"/>
        </w:rPr>
        <w:t>anak</w:t>
      </w:r>
      <w:proofErr w:type="spellEnd"/>
      <w:r w:rsidR="00061FB6">
        <w:rPr>
          <w:color w:val="3B3738"/>
        </w:rPr>
        <w:t xml:space="preserve"> dan orang </w:t>
      </w:r>
      <w:proofErr w:type="spellStart"/>
      <w:r w:rsidR="00061FB6">
        <w:rPr>
          <w:color w:val="3B3738"/>
        </w:rPr>
        <w:t>dewasa</w:t>
      </w:r>
      <w:proofErr w:type="spellEnd"/>
      <w:r w:rsidR="00061FB6">
        <w:rPr>
          <w:color w:val="3B3738"/>
        </w:rPr>
        <w:t xml:space="preserve"> </w:t>
      </w:r>
      <w:proofErr w:type="spellStart"/>
      <w:r w:rsidR="00061FB6">
        <w:rPr>
          <w:color w:val="3B3738"/>
        </w:rPr>
        <w:t>adalah</w:t>
      </w:r>
      <w:proofErr w:type="spellEnd"/>
      <w:r w:rsidR="00061FB6">
        <w:rPr>
          <w:color w:val="3B3738"/>
        </w:rPr>
        <w:t xml:space="preserve"> </w:t>
      </w:r>
      <w:proofErr w:type="spellStart"/>
      <w:r w:rsidR="00061FB6">
        <w:rPr>
          <w:color w:val="3B3738"/>
        </w:rPr>
        <w:t>gatal</w:t>
      </w:r>
      <w:proofErr w:type="spellEnd"/>
      <w:r w:rsidR="00061FB6">
        <w:rPr>
          <w:color w:val="3B3738"/>
        </w:rPr>
        <w:t xml:space="preserve">, </w:t>
      </w:r>
      <w:proofErr w:type="spellStart"/>
      <w:r w:rsidR="00061FB6">
        <w:rPr>
          <w:color w:val="3B3738"/>
        </w:rPr>
        <w:t>kulit</w:t>
      </w:r>
      <w:proofErr w:type="spellEnd"/>
      <w:r w:rsidR="002A0741">
        <w:rPr>
          <w:color w:val="3B3738"/>
        </w:rPr>
        <w:t xml:space="preserve"> </w:t>
      </w:r>
      <w:proofErr w:type="spellStart"/>
      <w:r w:rsidR="002A0741">
        <w:rPr>
          <w:color w:val="3B3738"/>
        </w:rPr>
        <w:t>terasa</w:t>
      </w:r>
      <w:proofErr w:type="spellEnd"/>
      <w:r w:rsidR="002A0741">
        <w:rPr>
          <w:color w:val="3B3738"/>
        </w:rPr>
        <w:t xml:space="preserve"> </w:t>
      </w:r>
      <w:proofErr w:type="spellStart"/>
      <w:r w:rsidR="002A0741">
        <w:rPr>
          <w:color w:val="3B3738"/>
        </w:rPr>
        <w:t>terbakar</w:t>
      </w:r>
      <w:proofErr w:type="spellEnd"/>
      <w:r w:rsidR="00061FB6">
        <w:rPr>
          <w:color w:val="3B3738"/>
        </w:rPr>
        <w:t xml:space="preserve">, </w:t>
      </w:r>
      <w:proofErr w:type="spellStart"/>
      <w:r w:rsidR="00A06F9B">
        <w:rPr>
          <w:color w:val="3B3738"/>
        </w:rPr>
        <w:t>kulit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kering</w:t>
      </w:r>
      <w:proofErr w:type="spellEnd"/>
      <w:r w:rsidR="00A06F9B">
        <w:rPr>
          <w:color w:val="3B3738"/>
        </w:rPr>
        <w:t xml:space="preserve">, </w:t>
      </w:r>
      <w:proofErr w:type="spellStart"/>
      <w:r w:rsidR="00A06F9B">
        <w:rPr>
          <w:color w:val="3B3738"/>
        </w:rPr>
        <w:t>kulit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bersisik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berwarna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putih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atau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kuning</w:t>
      </w:r>
      <w:proofErr w:type="spellEnd"/>
      <w:r w:rsidR="00A06F9B">
        <w:rPr>
          <w:color w:val="3B3738"/>
        </w:rPr>
        <w:t xml:space="preserve">, </w:t>
      </w:r>
      <w:proofErr w:type="spellStart"/>
      <w:r w:rsidR="00A06F9B">
        <w:rPr>
          <w:color w:val="3B3738"/>
        </w:rPr>
        <w:t>timbul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ketombe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akibat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kulit</w:t>
      </w:r>
      <w:proofErr w:type="spellEnd"/>
      <w:r w:rsidR="00A06F9B">
        <w:rPr>
          <w:color w:val="3B3738"/>
        </w:rPr>
        <w:t xml:space="preserve"> yang </w:t>
      </w:r>
      <w:proofErr w:type="spellStart"/>
      <w:r w:rsidR="00A06F9B">
        <w:rPr>
          <w:color w:val="3B3738"/>
        </w:rPr>
        <w:t>terkelupas</w:t>
      </w:r>
      <w:proofErr w:type="spellEnd"/>
      <w:r w:rsidR="00A06F9B">
        <w:rPr>
          <w:color w:val="3B3738"/>
        </w:rPr>
        <w:t xml:space="preserve">, </w:t>
      </w:r>
      <w:proofErr w:type="spellStart"/>
      <w:r w:rsidR="00A06F9B">
        <w:rPr>
          <w:color w:val="3B3738"/>
        </w:rPr>
        <w:t>biasanya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terdapat</w:t>
      </w:r>
      <w:proofErr w:type="spellEnd"/>
      <w:r w:rsidR="00A06F9B">
        <w:rPr>
          <w:color w:val="3B3738"/>
        </w:rPr>
        <w:t xml:space="preserve"> pada </w:t>
      </w:r>
      <w:proofErr w:type="spellStart"/>
      <w:r w:rsidR="00A06F9B">
        <w:rPr>
          <w:color w:val="3B3738"/>
        </w:rPr>
        <w:t>daerah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dengan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rambut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tebal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seperti</w:t>
      </w:r>
      <w:proofErr w:type="spellEnd"/>
      <w:r w:rsidR="00A06F9B">
        <w:rPr>
          <w:color w:val="3B3738"/>
        </w:rPr>
        <w:t xml:space="preserve"> </w:t>
      </w:r>
      <w:proofErr w:type="spellStart"/>
      <w:r w:rsidR="00A06F9B">
        <w:rPr>
          <w:color w:val="3B3738"/>
        </w:rPr>
        <w:t>kepala</w:t>
      </w:r>
      <w:proofErr w:type="spellEnd"/>
      <w:r w:rsidR="00A06F9B">
        <w:rPr>
          <w:color w:val="3B3738"/>
        </w:rPr>
        <w:t xml:space="preserve">, kumis, </w:t>
      </w:r>
      <w:proofErr w:type="spellStart"/>
      <w:r w:rsidR="00A06F9B">
        <w:rPr>
          <w:color w:val="3B3738"/>
        </w:rPr>
        <w:t>jenggot</w:t>
      </w:r>
      <w:proofErr w:type="spellEnd"/>
      <w:r w:rsidR="00A06F9B">
        <w:rPr>
          <w:color w:val="3B3738"/>
        </w:rPr>
        <w:t xml:space="preserve">, </w:t>
      </w:r>
      <w:proofErr w:type="spellStart"/>
      <w:r w:rsidR="00A06F9B">
        <w:rPr>
          <w:color w:val="3B3738"/>
        </w:rPr>
        <w:t>alis</w:t>
      </w:r>
      <w:proofErr w:type="spellEnd"/>
      <w:r w:rsidR="00A06F9B">
        <w:rPr>
          <w:color w:val="3B3738"/>
        </w:rPr>
        <w:t xml:space="preserve"> dan </w:t>
      </w:r>
      <w:proofErr w:type="spellStart"/>
      <w:r w:rsidR="00A06F9B">
        <w:rPr>
          <w:color w:val="3B3738"/>
        </w:rPr>
        <w:t>kelamin</w:t>
      </w:r>
      <w:proofErr w:type="spellEnd"/>
      <w:sdt>
        <w:sdtPr>
          <w:rPr>
            <w:color w:val="3B3738"/>
          </w:rPr>
          <w:id w:val="-307088778"/>
          <w:citation/>
        </w:sdtPr>
        <w:sdtContent>
          <w:r w:rsidR="00B4337D">
            <w:rPr>
              <w:color w:val="3B3738"/>
            </w:rPr>
            <w:fldChar w:fldCharType="begin"/>
          </w:r>
          <w:r w:rsidR="00B4337D">
            <w:rPr>
              <w:color w:val="3B3738"/>
            </w:rPr>
            <w:instrText xml:space="preserve"> CITATION Sja05 \l 1033 </w:instrText>
          </w:r>
          <w:r w:rsidR="00B4337D">
            <w:rPr>
              <w:color w:val="3B3738"/>
            </w:rPr>
            <w:fldChar w:fldCharType="separate"/>
          </w:r>
          <w:r w:rsidR="00B4337D">
            <w:rPr>
              <w:noProof/>
              <w:color w:val="3B3738"/>
            </w:rPr>
            <w:t xml:space="preserve"> </w:t>
          </w:r>
          <w:r w:rsidR="00B4337D" w:rsidRPr="00B4337D">
            <w:rPr>
              <w:noProof/>
              <w:color w:val="3B3738"/>
            </w:rPr>
            <w:t>(Sjamsoe-Daili, SpKK(K), Menaldi, SpKK(K), &amp; Wisnu, SpKK(K), 2005)</w:t>
          </w:r>
          <w:r w:rsidR="00B4337D">
            <w:rPr>
              <w:color w:val="3B3738"/>
            </w:rPr>
            <w:fldChar w:fldCharType="end"/>
          </w:r>
        </w:sdtContent>
      </w:sdt>
      <w:r w:rsidR="0033654B" w:rsidRPr="0033654B">
        <w:rPr>
          <w:color w:val="3B3738"/>
        </w:rPr>
        <w:t>.</w:t>
      </w:r>
    </w:p>
    <w:p w14:paraId="6B9AAB0C" w14:textId="77777777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60AC36FC" w14:textId="27A0DAC8" w:rsidR="001B578D" w:rsidRPr="004658C8" w:rsidRDefault="001B578D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658C8">
        <w:rPr>
          <w:rFonts w:ascii="Times New Roman" w:hAnsi="Times New Roman" w:cs="Times New Roman"/>
          <w:i/>
          <w:iCs/>
          <w:sz w:val="24"/>
          <w:szCs w:val="24"/>
        </w:rPr>
        <w:t>Psoriasis</w:t>
      </w:r>
    </w:p>
    <w:p w14:paraId="5C440327" w14:textId="2F0C3A79" w:rsidR="00421F17" w:rsidRPr="00421F17" w:rsidRDefault="00421F17" w:rsidP="005F4FA8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r w:rsidRPr="00246BC0">
        <w:rPr>
          <w:rStyle w:val="Strong"/>
          <w:b w:val="0"/>
          <w:bCs w:val="0"/>
          <w:i/>
          <w:iCs/>
          <w:color w:val="3B3738"/>
          <w:spacing w:val="-5"/>
        </w:rPr>
        <w:t>Psoriasis</w:t>
      </w:r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246BC0">
        <w:rPr>
          <w:rStyle w:val="Strong"/>
          <w:b w:val="0"/>
          <w:bCs w:val="0"/>
          <w:color w:val="3B3738"/>
          <w:spacing w:val="-5"/>
        </w:rPr>
        <w:t>merupakan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peradangan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pada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="00323CF7">
        <w:rPr>
          <w:rStyle w:val="Strong"/>
          <w:b w:val="0"/>
          <w:bCs w:val="0"/>
          <w:color w:val="3B3738"/>
          <w:spacing w:val="-5"/>
        </w:rPr>
        <w:t xml:space="preserve">. </w:t>
      </w:r>
      <w:proofErr w:type="spellStart"/>
      <w:r w:rsidR="00D4330C">
        <w:rPr>
          <w:rStyle w:val="Strong"/>
          <w:b w:val="0"/>
          <w:bCs w:val="0"/>
          <w:color w:val="3B3738"/>
          <w:spacing w:val="-5"/>
        </w:rPr>
        <w:t>Gejalanya</w:t>
      </w:r>
      <w:proofErr w:type="spellEnd"/>
      <w:r w:rsidR="00D4330C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D4330C">
        <w:rPr>
          <w:rStyle w:val="Strong"/>
          <w:b w:val="0"/>
          <w:bCs w:val="0"/>
          <w:color w:val="3B3738"/>
          <w:spacing w:val="-5"/>
        </w:rPr>
        <w:t>berupa</w:t>
      </w:r>
      <w:proofErr w:type="spellEnd"/>
      <w:r w:rsidR="00D4330C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616185">
        <w:rPr>
          <w:rStyle w:val="Strong"/>
          <w:b w:val="0"/>
          <w:bCs w:val="0"/>
          <w:color w:val="3B3738"/>
          <w:spacing w:val="-5"/>
        </w:rPr>
        <w:t>gatal</w:t>
      </w:r>
      <w:proofErr w:type="spellEnd"/>
      <w:r w:rsidR="00616185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="00616185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="00616185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616185">
        <w:rPr>
          <w:rStyle w:val="Strong"/>
          <w:b w:val="0"/>
          <w:bCs w:val="0"/>
          <w:color w:val="3B3738"/>
          <w:spacing w:val="-5"/>
        </w:rPr>
        <w:t>memerah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kering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="00426DB0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="00426DB0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tebal</w:t>
      </w:r>
      <w:proofErr w:type="spellEnd"/>
      <w:r w:rsidR="00426DB0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426DB0">
        <w:rPr>
          <w:rStyle w:val="Strong"/>
          <w:b w:val="0"/>
          <w:bCs w:val="0"/>
          <w:color w:val="3B3738"/>
          <w:spacing w:val="-5"/>
        </w:rPr>
        <w:t>seperti</w:t>
      </w:r>
      <w:proofErr w:type="spellEnd"/>
      <w:r w:rsidR="00426DB0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426DB0">
        <w:rPr>
          <w:rStyle w:val="Strong"/>
          <w:b w:val="0"/>
          <w:bCs w:val="0"/>
          <w:color w:val="3B3738"/>
          <w:spacing w:val="-5"/>
        </w:rPr>
        <w:t>mika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="00426DB0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="00426DB0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bersisik</w:t>
      </w:r>
      <w:proofErr w:type="spellEnd"/>
      <w:r w:rsidR="00426DB0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426DB0">
        <w:rPr>
          <w:rStyle w:val="Strong"/>
          <w:b w:val="0"/>
          <w:bCs w:val="0"/>
          <w:color w:val="3B3738"/>
          <w:spacing w:val="-5"/>
        </w:rPr>
        <w:t>tebal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="000300DA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0300DA">
        <w:rPr>
          <w:rStyle w:val="Strong"/>
          <w:b w:val="0"/>
          <w:bCs w:val="0"/>
          <w:color w:val="3B3738"/>
          <w:spacing w:val="-5"/>
        </w:rPr>
        <w:t>berdarah</w:t>
      </w:r>
      <w:proofErr w:type="spellEnd"/>
      <w:r w:rsidR="000300D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0300DA">
        <w:rPr>
          <w:rStyle w:val="Strong"/>
          <w:b w:val="0"/>
          <w:bCs w:val="0"/>
          <w:color w:val="3B3738"/>
          <w:spacing w:val="-5"/>
        </w:rPr>
        <w:t>jika</w:t>
      </w:r>
      <w:proofErr w:type="spellEnd"/>
      <w:r w:rsidR="000300DA">
        <w:rPr>
          <w:rStyle w:val="Strong"/>
          <w:b w:val="0"/>
          <w:bCs w:val="0"/>
          <w:color w:val="3B3738"/>
          <w:spacing w:val="-5"/>
        </w:rPr>
        <w:t xml:space="preserve"> di </w:t>
      </w:r>
      <w:proofErr w:type="spellStart"/>
      <w:r w:rsidR="000300DA">
        <w:rPr>
          <w:rStyle w:val="Strong"/>
          <w:b w:val="0"/>
          <w:bCs w:val="0"/>
          <w:color w:val="3B3738"/>
          <w:spacing w:val="-5"/>
        </w:rPr>
        <w:t>kelupas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. </w:t>
      </w:r>
      <w:r w:rsidR="00015948">
        <w:rPr>
          <w:rStyle w:val="Strong"/>
          <w:b w:val="0"/>
          <w:bCs w:val="0"/>
          <w:color w:val="3B3738"/>
          <w:spacing w:val="-5"/>
        </w:rPr>
        <w:t>Daerah</w:t>
      </w:r>
      <w:r w:rsidR="00026A0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026A0A">
        <w:rPr>
          <w:rStyle w:val="Strong"/>
          <w:b w:val="0"/>
          <w:bCs w:val="0"/>
          <w:color w:val="3B3738"/>
          <w:spacing w:val="-5"/>
        </w:rPr>
        <w:t>tubuh</w:t>
      </w:r>
      <w:proofErr w:type="spellEnd"/>
      <w:r w:rsidR="00015948">
        <w:rPr>
          <w:rStyle w:val="Strong"/>
          <w:b w:val="0"/>
          <w:bCs w:val="0"/>
          <w:color w:val="3B3738"/>
          <w:spacing w:val="-5"/>
        </w:rPr>
        <w:t xml:space="preserve"> yang</w:t>
      </w:r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sering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muncul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14DEB">
        <w:rPr>
          <w:rStyle w:val="Strong"/>
          <w:b w:val="0"/>
          <w:bCs w:val="0"/>
          <w:color w:val="3B3738"/>
          <w:spacing w:val="-5"/>
        </w:rPr>
        <w:t>yaitu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> 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lutut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, siku,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punggung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>, dan 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Pr="00421F17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421F17">
        <w:rPr>
          <w:rStyle w:val="Strong"/>
          <w:b w:val="0"/>
          <w:bCs w:val="0"/>
          <w:color w:val="3B3738"/>
          <w:spacing w:val="-5"/>
        </w:rPr>
        <w:t>kepala</w:t>
      </w:r>
      <w:proofErr w:type="spellEnd"/>
      <w:sdt>
        <w:sdtPr>
          <w:rPr>
            <w:color w:val="3B3738"/>
          </w:rPr>
          <w:id w:val="-543525164"/>
          <w:citation/>
        </w:sdtPr>
        <w:sdtContent>
          <w:r w:rsidR="00B4337D">
            <w:rPr>
              <w:color w:val="3B3738"/>
            </w:rPr>
            <w:fldChar w:fldCharType="begin"/>
          </w:r>
          <w:r w:rsidR="00B4337D">
            <w:rPr>
              <w:color w:val="3B3738"/>
            </w:rPr>
            <w:instrText xml:space="preserve"> CITATION Sja05 \l 1033 </w:instrText>
          </w:r>
          <w:r w:rsidR="00B4337D">
            <w:rPr>
              <w:color w:val="3B3738"/>
            </w:rPr>
            <w:fldChar w:fldCharType="separate"/>
          </w:r>
          <w:r w:rsidR="00B4337D">
            <w:rPr>
              <w:noProof/>
              <w:color w:val="3B3738"/>
            </w:rPr>
            <w:t xml:space="preserve"> </w:t>
          </w:r>
          <w:r w:rsidR="00B4337D" w:rsidRPr="00B4337D">
            <w:rPr>
              <w:noProof/>
              <w:color w:val="3B3738"/>
            </w:rPr>
            <w:t>(Sjamsoe-Daili, SpKK(K), Menaldi, SpKK(K), &amp; Wisnu, SpKK(K), 2005)</w:t>
          </w:r>
          <w:r w:rsidR="00B4337D">
            <w:rPr>
              <w:color w:val="3B3738"/>
            </w:rPr>
            <w:fldChar w:fldCharType="end"/>
          </w:r>
        </w:sdtContent>
      </w:sdt>
      <w:r w:rsidRPr="00421F17">
        <w:rPr>
          <w:color w:val="3B3738"/>
        </w:rPr>
        <w:t>.</w:t>
      </w:r>
    </w:p>
    <w:p w14:paraId="478A91E2" w14:textId="77777777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4144ED49" w14:textId="7451CF1C" w:rsidR="001B578D" w:rsidRPr="004658C8" w:rsidRDefault="00051245" w:rsidP="00281A6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658C8">
        <w:rPr>
          <w:rFonts w:ascii="Times New Roman" w:hAnsi="Times New Roman" w:cs="Times New Roman"/>
          <w:i/>
          <w:iCs/>
          <w:sz w:val="24"/>
          <w:szCs w:val="24"/>
        </w:rPr>
        <w:t>Vari</w:t>
      </w:r>
      <w:r w:rsidR="00F16C48" w:rsidRPr="004658C8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4658C8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="00672EB1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Pr="004658C8">
        <w:rPr>
          <w:rFonts w:ascii="Times New Roman" w:hAnsi="Times New Roman" w:cs="Times New Roman"/>
          <w:i/>
          <w:iCs/>
          <w:sz w:val="24"/>
          <w:szCs w:val="24"/>
        </w:rPr>
        <w:t>la</w:t>
      </w:r>
    </w:p>
    <w:p w14:paraId="7A5FFC6C" w14:textId="31A97433" w:rsidR="00187FF0" w:rsidRPr="003E4A9E" w:rsidRDefault="0007504F" w:rsidP="006B3517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r w:rsidRPr="0007504F">
        <w:rPr>
          <w:rStyle w:val="Strong"/>
          <w:b w:val="0"/>
          <w:bCs w:val="0"/>
          <w:i/>
          <w:iCs/>
          <w:color w:val="3B3738"/>
          <w:spacing w:val="-5"/>
        </w:rPr>
        <w:t>Varicella</w:t>
      </w:r>
      <w:r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>
        <w:rPr>
          <w:rStyle w:val="Strong"/>
          <w:b w:val="0"/>
          <w:bCs w:val="0"/>
          <w:color w:val="3B3738"/>
          <w:spacing w:val="-5"/>
        </w:rPr>
        <w:t>atau</w:t>
      </w:r>
      <w:proofErr w:type="spellEnd"/>
      <w:r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>
        <w:rPr>
          <w:rStyle w:val="Strong"/>
          <w:b w:val="0"/>
          <w:bCs w:val="0"/>
          <w:color w:val="3B3738"/>
          <w:spacing w:val="-5"/>
        </w:rPr>
        <w:t>c</w:t>
      </w:r>
      <w:r w:rsidR="00343566" w:rsidRPr="003E4A9E">
        <w:rPr>
          <w:rStyle w:val="Strong"/>
          <w:b w:val="0"/>
          <w:bCs w:val="0"/>
          <w:color w:val="3B3738"/>
          <w:spacing w:val="-5"/>
        </w:rPr>
        <w:t>acar</w:t>
      </w:r>
      <w:proofErr w:type="spellEnd"/>
      <w:r w:rsidR="00343566" w:rsidRPr="003E4A9E">
        <w:rPr>
          <w:rStyle w:val="Strong"/>
          <w:b w:val="0"/>
          <w:bCs w:val="0"/>
          <w:color w:val="3B3738"/>
          <w:spacing w:val="-5"/>
        </w:rPr>
        <w:t xml:space="preserve"> air </w:t>
      </w:r>
      <w:proofErr w:type="spellStart"/>
      <w:r w:rsidR="00343566" w:rsidRPr="003E4A9E">
        <w:rPr>
          <w:rStyle w:val="Strong"/>
          <w:b w:val="0"/>
          <w:bCs w:val="0"/>
          <w:color w:val="3B3738"/>
          <w:spacing w:val="-5"/>
        </w:rPr>
        <w:t>adalah</w:t>
      </w:r>
      <w:proofErr w:type="spellEnd"/>
      <w:r w:rsidR="00343566" w:rsidRPr="003E4A9E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343566" w:rsidRPr="003E4A9E">
        <w:rPr>
          <w:rStyle w:val="Strong"/>
          <w:b w:val="0"/>
          <w:bCs w:val="0"/>
          <w:color w:val="3B3738"/>
          <w:spacing w:val="-5"/>
        </w:rPr>
        <w:t>penyakit</w:t>
      </w:r>
      <w:proofErr w:type="spellEnd"/>
      <w:r w:rsidR="00343566" w:rsidRPr="003E4A9E">
        <w:rPr>
          <w:rStyle w:val="Strong"/>
          <w:b w:val="0"/>
          <w:bCs w:val="0"/>
          <w:color w:val="3B3738"/>
          <w:spacing w:val="-5"/>
        </w:rPr>
        <w:t xml:space="preserve"> yang di</w:t>
      </w:r>
      <w:r w:rsidR="00994BF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343566" w:rsidRPr="003E4A9E">
        <w:rPr>
          <w:rStyle w:val="Strong"/>
          <w:b w:val="0"/>
          <w:bCs w:val="0"/>
          <w:color w:val="3B3738"/>
          <w:spacing w:val="-5"/>
        </w:rPr>
        <w:t>sebabkan</w:t>
      </w:r>
      <w:proofErr w:type="spellEnd"/>
      <w:r w:rsidR="00343566" w:rsidRPr="003E4A9E">
        <w:rPr>
          <w:rStyle w:val="Strong"/>
          <w:b w:val="0"/>
          <w:bCs w:val="0"/>
          <w:color w:val="3B3738"/>
          <w:spacing w:val="-5"/>
        </w:rPr>
        <w:t xml:space="preserve"> oleh virus </w:t>
      </w:r>
      <w:r w:rsidR="006C17A3">
        <w:rPr>
          <w:rStyle w:val="Emphasis"/>
          <w:color w:val="3B3738"/>
          <w:spacing w:val="-5"/>
        </w:rPr>
        <w:t>v</w:t>
      </w:r>
      <w:r w:rsidR="00343566" w:rsidRPr="003E4A9E">
        <w:rPr>
          <w:rStyle w:val="Emphasis"/>
          <w:color w:val="3B3738"/>
          <w:spacing w:val="-5"/>
        </w:rPr>
        <w:t>aricella zoster</w:t>
      </w:r>
      <w:r w:rsidR="00343566" w:rsidRPr="003E4A9E">
        <w:rPr>
          <w:color w:val="3B3738"/>
        </w:rPr>
        <w:t>.</w:t>
      </w:r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Gejala</w:t>
      </w:r>
      <w:r w:rsidR="00B23DEA">
        <w:rPr>
          <w:color w:val="3B3738"/>
        </w:rPr>
        <w:t>nya</w:t>
      </w:r>
      <w:proofErr w:type="spellEnd"/>
      <w:r w:rsidR="00B23DEA">
        <w:rPr>
          <w:color w:val="3B3738"/>
        </w:rPr>
        <w:t xml:space="preserve"> </w:t>
      </w:r>
      <w:proofErr w:type="spellStart"/>
      <w:r w:rsidR="000C2CB1">
        <w:rPr>
          <w:color w:val="3B3738"/>
        </w:rPr>
        <w:t>ruam</w:t>
      </w:r>
      <w:proofErr w:type="spellEnd"/>
      <w:r w:rsidR="000C2CB1">
        <w:rPr>
          <w:color w:val="3B3738"/>
        </w:rPr>
        <w:t xml:space="preserve"> </w:t>
      </w:r>
      <w:proofErr w:type="spellStart"/>
      <w:r w:rsidR="000C2CB1">
        <w:rPr>
          <w:color w:val="3B3738"/>
        </w:rPr>
        <w:t>merah</w:t>
      </w:r>
      <w:proofErr w:type="spellEnd"/>
      <w:r w:rsidR="000C2CB1">
        <w:rPr>
          <w:color w:val="3B3738"/>
        </w:rPr>
        <w:t xml:space="preserve"> </w:t>
      </w:r>
      <w:proofErr w:type="spellStart"/>
      <w:r w:rsidR="000C2CB1">
        <w:rPr>
          <w:color w:val="3B3738"/>
        </w:rPr>
        <w:t>berisi</w:t>
      </w:r>
      <w:proofErr w:type="spellEnd"/>
      <w:r w:rsidR="000C2CB1">
        <w:rPr>
          <w:color w:val="3B3738"/>
        </w:rPr>
        <w:t xml:space="preserve"> </w:t>
      </w:r>
      <w:proofErr w:type="spellStart"/>
      <w:r w:rsidR="000C2CB1">
        <w:rPr>
          <w:color w:val="3B3738"/>
        </w:rPr>
        <w:t>cairan</w:t>
      </w:r>
      <w:proofErr w:type="spellEnd"/>
      <w:r w:rsidR="000C2CB1">
        <w:rPr>
          <w:color w:val="3B3738"/>
        </w:rPr>
        <w:t xml:space="preserve">, </w:t>
      </w:r>
      <w:proofErr w:type="spellStart"/>
      <w:r w:rsidR="000C2CB1">
        <w:rPr>
          <w:color w:val="3B3738"/>
        </w:rPr>
        <w:t>nyeri</w:t>
      </w:r>
      <w:proofErr w:type="spellEnd"/>
      <w:r w:rsidR="000C2CB1">
        <w:rPr>
          <w:color w:val="3B3738"/>
        </w:rPr>
        <w:t xml:space="preserve">. </w:t>
      </w:r>
      <w:proofErr w:type="spellStart"/>
      <w:r w:rsidR="000C2CB1">
        <w:rPr>
          <w:color w:val="3B3738"/>
        </w:rPr>
        <w:t>Biasanya</w:t>
      </w:r>
      <w:proofErr w:type="spellEnd"/>
      <w:r w:rsidR="000C2CB1">
        <w:rPr>
          <w:color w:val="3B3738"/>
        </w:rPr>
        <w:t xml:space="preserve"> </w:t>
      </w:r>
      <w:proofErr w:type="spellStart"/>
      <w:r w:rsidR="000C2CB1">
        <w:rPr>
          <w:color w:val="3B3738"/>
        </w:rPr>
        <w:t>terdapat</w:t>
      </w:r>
      <w:proofErr w:type="spellEnd"/>
      <w:r w:rsidR="000C2CB1">
        <w:rPr>
          <w:color w:val="3B3738"/>
        </w:rPr>
        <w:t xml:space="preserve"> pada </w:t>
      </w:r>
      <w:proofErr w:type="spellStart"/>
      <w:r w:rsidR="00187FF0" w:rsidRPr="003E4A9E">
        <w:rPr>
          <w:color w:val="3B3738"/>
        </w:rPr>
        <w:t>wajah</w:t>
      </w:r>
      <w:proofErr w:type="spellEnd"/>
      <w:r w:rsidR="00187FF0" w:rsidRPr="003E4A9E">
        <w:rPr>
          <w:color w:val="3B3738"/>
        </w:rPr>
        <w:t xml:space="preserve">, dada, </w:t>
      </w:r>
      <w:proofErr w:type="spellStart"/>
      <w:r w:rsidR="00187FF0" w:rsidRPr="003E4A9E">
        <w:rPr>
          <w:color w:val="3B3738"/>
        </w:rPr>
        <w:t>atau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punggung</w:t>
      </w:r>
      <w:proofErr w:type="spellEnd"/>
      <w:r w:rsidR="00187FF0" w:rsidRPr="003E4A9E">
        <w:rPr>
          <w:color w:val="3B3738"/>
        </w:rPr>
        <w:t xml:space="preserve">, yang </w:t>
      </w:r>
      <w:proofErr w:type="spellStart"/>
      <w:r w:rsidR="00187FF0" w:rsidRPr="003E4A9E">
        <w:rPr>
          <w:color w:val="3B3738"/>
        </w:rPr>
        <w:t>dapat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menyebar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ke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seluruh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bagian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tubuh</w:t>
      </w:r>
      <w:proofErr w:type="spellEnd"/>
      <w:r w:rsidR="00187FF0" w:rsidRPr="003E4A9E">
        <w:rPr>
          <w:color w:val="3B3738"/>
        </w:rPr>
        <w:t xml:space="preserve">. </w:t>
      </w:r>
      <w:r w:rsidR="009C44E1">
        <w:rPr>
          <w:color w:val="3B3738"/>
        </w:rPr>
        <w:t xml:space="preserve">Adapun </w:t>
      </w:r>
      <w:proofErr w:type="spellStart"/>
      <w:r w:rsidR="009C44E1">
        <w:rPr>
          <w:color w:val="3B3738"/>
        </w:rPr>
        <w:t>k</w:t>
      </w:r>
      <w:r w:rsidR="00187FF0" w:rsidRPr="003E4A9E">
        <w:rPr>
          <w:color w:val="3B3738"/>
        </w:rPr>
        <w:t>eluhan</w:t>
      </w:r>
      <w:proofErr w:type="spellEnd"/>
      <w:r w:rsidR="00187FF0" w:rsidRPr="003E4A9E">
        <w:rPr>
          <w:color w:val="3B3738"/>
        </w:rPr>
        <w:t xml:space="preserve"> lain</w:t>
      </w:r>
      <w:r w:rsidR="009C44E1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seperti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demam</w:t>
      </w:r>
      <w:proofErr w:type="spellEnd"/>
      <w:r w:rsidR="009C44E1">
        <w:rPr>
          <w:color w:val="3B3738"/>
        </w:rPr>
        <w:t xml:space="preserve">, </w:t>
      </w:r>
      <w:proofErr w:type="spellStart"/>
      <w:r w:rsidR="009C44E1">
        <w:rPr>
          <w:color w:val="3B3738"/>
        </w:rPr>
        <w:t>s</w:t>
      </w:r>
      <w:r w:rsidR="00187FF0" w:rsidRPr="003E4A9E">
        <w:rPr>
          <w:color w:val="3B3738"/>
        </w:rPr>
        <w:t>akit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kepala</w:t>
      </w:r>
      <w:proofErr w:type="spellEnd"/>
      <w:r w:rsidR="00187FF0" w:rsidRPr="003E4A9E">
        <w:rPr>
          <w:color w:val="3B3738"/>
        </w:rPr>
        <w:t xml:space="preserve">, </w:t>
      </w:r>
      <w:proofErr w:type="spellStart"/>
      <w:r w:rsidR="009C44E1">
        <w:rPr>
          <w:color w:val="3B3738"/>
        </w:rPr>
        <w:t>k</w:t>
      </w:r>
      <w:r w:rsidR="00187FF0" w:rsidRPr="003E4A9E">
        <w:rPr>
          <w:color w:val="3B3738"/>
        </w:rPr>
        <w:t>elelahan</w:t>
      </w:r>
      <w:proofErr w:type="spellEnd"/>
      <w:r w:rsidR="009C44E1">
        <w:rPr>
          <w:color w:val="3B3738"/>
        </w:rPr>
        <w:t xml:space="preserve"> dan </w:t>
      </w:r>
      <w:proofErr w:type="spellStart"/>
      <w:r w:rsidR="009C44E1">
        <w:rPr>
          <w:color w:val="3B3738"/>
        </w:rPr>
        <w:t>h</w:t>
      </w:r>
      <w:r w:rsidR="00187FF0" w:rsidRPr="003E4A9E">
        <w:rPr>
          <w:color w:val="3B3738"/>
        </w:rPr>
        <w:t>ilang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9078FA">
        <w:rPr>
          <w:color w:val="3B3738"/>
        </w:rPr>
        <w:t>selera</w:t>
      </w:r>
      <w:proofErr w:type="spellEnd"/>
      <w:r w:rsidR="00187FF0" w:rsidRPr="003E4A9E">
        <w:rPr>
          <w:color w:val="3B3738"/>
        </w:rPr>
        <w:t xml:space="preserve"> </w:t>
      </w:r>
      <w:proofErr w:type="spellStart"/>
      <w:r w:rsidR="00187FF0" w:rsidRPr="003E4A9E">
        <w:rPr>
          <w:color w:val="3B3738"/>
        </w:rPr>
        <w:t>makan</w:t>
      </w:r>
      <w:proofErr w:type="spellEnd"/>
      <w:sdt>
        <w:sdtPr>
          <w:rPr>
            <w:color w:val="3B3738"/>
          </w:rPr>
          <w:id w:val="-537970017"/>
          <w:citation/>
        </w:sdtPr>
        <w:sdtContent>
          <w:r w:rsidR="00B4337D">
            <w:rPr>
              <w:color w:val="3B3738"/>
            </w:rPr>
            <w:fldChar w:fldCharType="begin"/>
          </w:r>
          <w:r w:rsidR="00B4337D">
            <w:rPr>
              <w:color w:val="3B3738"/>
            </w:rPr>
            <w:instrText xml:space="preserve"> CITATION Sja05 \l 1033 </w:instrText>
          </w:r>
          <w:r w:rsidR="00B4337D">
            <w:rPr>
              <w:color w:val="3B3738"/>
            </w:rPr>
            <w:fldChar w:fldCharType="separate"/>
          </w:r>
          <w:r w:rsidR="00B4337D">
            <w:rPr>
              <w:noProof/>
              <w:color w:val="3B3738"/>
            </w:rPr>
            <w:t xml:space="preserve"> </w:t>
          </w:r>
          <w:r w:rsidR="00B4337D" w:rsidRPr="00B4337D">
            <w:rPr>
              <w:noProof/>
              <w:color w:val="3B3738"/>
            </w:rPr>
            <w:t>(Sjamsoe-Daili, SpKK(K), Menaldi, SpKK(K), &amp; Wisnu, SpKK(K), 2005)</w:t>
          </w:r>
          <w:r w:rsidR="00B4337D">
            <w:rPr>
              <w:color w:val="3B3738"/>
            </w:rPr>
            <w:fldChar w:fldCharType="end"/>
          </w:r>
        </w:sdtContent>
      </w:sdt>
      <w:r w:rsidR="00DD25A1">
        <w:rPr>
          <w:color w:val="3B3738"/>
        </w:rPr>
        <w:t>.</w:t>
      </w:r>
    </w:p>
    <w:p w14:paraId="68326198" w14:textId="77777777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7B2D0E00" w14:textId="6FD70432" w:rsidR="00051245" w:rsidRPr="00F16C48" w:rsidRDefault="00051245" w:rsidP="006B351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F16C48">
        <w:rPr>
          <w:rFonts w:ascii="Times New Roman" w:hAnsi="Times New Roman" w:cs="Times New Roman"/>
          <w:i/>
          <w:iCs/>
          <w:sz w:val="24"/>
          <w:szCs w:val="24"/>
        </w:rPr>
        <w:t>Herpes Zoster</w:t>
      </w:r>
    </w:p>
    <w:p w14:paraId="3ADB4B63" w14:textId="4CECA753" w:rsidR="008A0C82" w:rsidRPr="00842F1A" w:rsidRDefault="00B9395A" w:rsidP="006B3517">
      <w:pPr>
        <w:spacing w:after="0" w:line="360" w:lineRule="auto"/>
        <w:ind w:left="864" w:firstLine="720"/>
        <w:jc w:val="both"/>
        <w:rPr>
          <w:rFonts w:ascii="Times New Roman" w:hAnsi="Times New Roman" w:cs="Times New Roman"/>
          <w:color w:val="3B3738"/>
          <w:sz w:val="24"/>
          <w:szCs w:val="24"/>
        </w:rPr>
      </w:pPr>
      <w:r w:rsidRPr="00B9395A">
        <w:rPr>
          <w:rFonts w:ascii="Times New Roman" w:hAnsi="Times New Roman" w:cs="Times New Roman"/>
          <w:i/>
          <w:iCs/>
          <w:color w:val="3B3738"/>
          <w:sz w:val="24"/>
          <w:szCs w:val="24"/>
        </w:rPr>
        <w:t>Herpes zoster</w:t>
      </w:r>
      <w:r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color w:val="3B3738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cacar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ular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(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cacar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api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) </w:t>
      </w:r>
      <w:proofErr w:type="spellStart"/>
      <w:r w:rsidR="00E36E76">
        <w:rPr>
          <w:rFonts w:ascii="Times New Roman" w:hAnsi="Times New Roman" w:cs="Times New Roman"/>
          <w:color w:val="3B3738"/>
          <w:sz w:val="24"/>
          <w:szCs w:val="24"/>
        </w:rPr>
        <w:t>i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alah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4A4CFF">
        <w:rPr>
          <w:rFonts w:ascii="Times New Roman" w:hAnsi="Times New Roman" w:cs="Times New Roman"/>
          <w:color w:val="3B3738"/>
          <w:sz w:val="24"/>
          <w:szCs w:val="24"/>
        </w:rPr>
        <w:t>p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enyakit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r w:rsidR="004A4CFF">
        <w:rPr>
          <w:rFonts w:ascii="Times New Roman" w:hAnsi="Times New Roman" w:cs="Times New Roman"/>
          <w:color w:val="3B3738"/>
          <w:sz w:val="24"/>
          <w:szCs w:val="24"/>
        </w:rPr>
        <w:t>yang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di</w:t>
      </w:r>
      <w:r w:rsidR="004A4CFF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sebabkan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oleh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infeksi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virus </w:t>
      </w:r>
      <w:r w:rsidR="00883B72">
        <w:rPr>
          <w:rStyle w:val="Emphasis"/>
          <w:rFonts w:ascii="Times New Roman" w:hAnsi="Times New Roman" w:cs="Times New Roman"/>
          <w:color w:val="3B3738"/>
          <w:sz w:val="24"/>
          <w:szCs w:val="24"/>
        </w:rPr>
        <w:t>v</w:t>
      </w:r>
      <w:r w:rsidR="00DD25A1" w:rsidRPr="00842F1A">
        <w:rPr>
          <w:rStyle w:val="Emphasis"/>
          <w:rFonts w:ascii="Times New Roman" w:hAnsi="Times New Roman" w:cs="Times New Roman"/>
          <w:color w:val="3B3738"/>
          <w:sz w:val="24"/>
          <w:szCs w:val="24"/>
        </w:rPr>
        <w:t>aricella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 </w:t>
      </w:r>
      <w:r w:rsidR="00883B72">
        <w:rPr>
          <w:rStyle w:val="Emphasis"/>
          <w:rFonts w:ascii="Times New Roman" w:hAnsi="Times New Roman" w:cs="Times New Roman"/>
          <w:color w:val="3B3738"/>
          <w:sz w:val="24"/>
          <w:szCs w:val="24"/>
        </w:rPr>
        <w:t>z</w:t>
      </w:r>
      <w:r w:rsidR="00DD25A1" w:rsidRPr="00842F1A">
        <w:rPr>
          <w:rStyle w:val="Emphasis"/>
          <w:rFonts w:ascii="Times New Roman" w:hAnsi="Times New Roman" w:cs="Times New Roman"/>
          <w:color w:val="3B3738"/>
          <w:sz w:val="24"/>
          <w:szCs w:val="24"/>
        </w:rPr>
        <w:t>oster, 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yang juga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menjadi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penyebab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>cacar</w:t>
      </w:r>
      <w:proofErr w:type="spellEnd"/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air</w:t>
      </w:r>
      <w:r w:rsidR="00DD25A1" w:rsidRPr="00842F1A">
        <w:rPr>
          <w:rStyle w:val="Emphasis"/>
          <w:rFonts w:ascii="Times New Roman" w:hAnsi="Times New Roman" w:cs="Times New Roman"/>
          <w:color w:val="3B3738"/>
          <w:sz w:val="24"/>
          <w:szCs w:val="24"/>
        </w:rPr>
        <w:t>.</w:t>
      </w:r>
      <w:r w:rsidR="00DD25A1" w:rsidRPr="00842F1A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CC464B" w:rsidRPr="00842F1A">
        <w:rPr>
          <w:rFonts w:ascii="Times New Roman" w:hAnsi="Times New Roman" w:cs="Times New Roman"/>
          <w:color w:val="3B3738"/>
          <w:sz w:val="24"/>
          <w:szCs w:val="24"/>
        </w:rPr>
        <w:t>Gejala</w:t>
      </w:r>
      <w:r w:rsidR="00507699">
        <w:rPr>
          <w:rFonts w:ascii="Times New Roman" w:hAnsi="Times New Roman" w:cs="Times New Roman"/>
          <w:color w:val="3B3738"/>
          <w:sz w:val="24"/>
          <w:szCs w:val="24"/>
        </w:rPr>
        <w:t>nya</w:t>
      </w:r>
      <w:proofErr w:type="spellEnd"/>
      <w:r w:rsidR="009E1D10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9E1D10">
        <w:rPr>
          <w:rFonts w:ascii="Times New Roman" w:hAnsi="Times New Roman" w:cs="Times New Roman"/>
          <w:color w:val="3B3738"/>
          <w:sz w:val="24"/>
          <w:szCs w:val="24"/>
        </w:rPr>
        <w:t>berupa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gatal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>,</w:t>
      </w:r>
      <w:r w:rsidR="009E1D10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intil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merah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eris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cairan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muncul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di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satu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sis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jaringan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kulit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di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sekitar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intil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menjad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engkak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nyer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rasa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sepert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terbakar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ruam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erupa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luka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melepuh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yang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akan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pecah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dan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jad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luka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erkerak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biasanya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terdapat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 pada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wajah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lengan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tungkai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punggung</w:t>
      </w:r>
      <w:proofErr w:type="spellEnd"/>
      <w:r w:rsidR="00F3444E">
        <w:rPr>
          <w:rFonts w:ascii="Times New Roman" w:hAnsi="Times New Roman" w:cs="Times New Roman"/>
          <w:color w:val="3B3738"/>
          <w:sz w:val="24"/>
          <w:szCs w:val="24"/>
        </w:rPr>
        <w:t xml:space="preserve">, dada dan </w:t>
      </w:r>
      <w:proofErr w:type="spellStart"/>
      <w:r w:rsidR="00F3444E">
        <w:rPr>
          <w:rFonts w:ascii="Times New Roman" w:hAnsi="Times New Roman" w:cs="Times New Roman"/>
          <w:color w:val="3B3738"/>
          <w:sz w:val="24"/>
          <w:szCs w:val="24"/>
        </w:rPr>
        <w:t>perut</w:t>
      </w:r>
      <w:proofErr w:type="spellEnd"/>
      <w:sdt>
        <w:sdtPr>
          <w:rPr>
            <w:rFonts w:ascii="Times New Roman" w:hAnsi="Times New Roman" w:cs="Times New Roman"/>
            <w:color w:val="3B3738"/>
            <w:sz w:val="24"/>
            <w:szCs w:val="24"/>
          </w:rPr>
          <w:id w:val="1848213734"/>
          <w:citation/>
        </w:sdtPr>
        <w:sdtContent>
          <w:r w:rsidR="00B4337D">
            <w:rPr>
              <w:rFonts w:ascii="Times New Roman" w:hAnsi="Times New Roman" w:cs="Times New Roman"/>
              <w:color w:val="3B3738"/>
              <w:sz w:val="24"/>
              <w:szCs w:val="24"/>
            </w:rPr>
            <w:fldChar w:fldCharType="begin"/>
          </w:r>
          <w:r w:rsidR="00B4337D">
            <w:rPr>
              <w:rFonts w:ascii="Times New Roman" w:hAnsi="Times New Roman" w:cs="Times New Roman"/>
              <w:color w:val="3B3738"/>
              <w:sz w:val="24"/>
              <w:szCs w:val="24"/>
            </w:rPr>
            <w:instrText xml:space="preserve"> CITATION Sja05 \l 1033 </w:instrText>
          </w:r>
          <w:r w:rsidR="00B4337D">
            <w:rPr>
              <w:rFonts w:ascii="Times New Roman" w:hAnsi="Times New Roman" w:cs="Times New Roman"/>
              <w:color w:val="3B3738"/>
              <w:sz w:val="24"/>
              <w:szCs w:val="24"/>
            </w:rPr>
            <w:fldChar w:fldCharType="separate"/>
          </w:r>
          <w:r w:rsidR="00B4337D">
            <w:rPr>
              <w:rFonts w:ascii="Times New Roman" w:hAnsi="Times New Roman" w:cs="Times New Roman"/>
              <w:noProof/>
              <w:color w:val="3B3738"/>
              <w:sz w:val="24"/>
              <w:szCs w:val="24"/>
            </w:rPr>
            <w:t xml:space="preserve"> </w:t>
          </w:r>
          <w:r w:rsidR="00B4337D" w:rsidRPr="00B4337D">
            <w:rPr>
              <w:rFonts w:ascii="Times New Roman" w:hAnsi="Times New Roman" w:cs="Times New Roman"/>
              <w:noProof/>
              <w:color w:val="3B3738"/>
              <w:sz w:val="24"/>
              <w:szCs w:val="24"/>
            </w:rPr>
            <w:t>(Sjamsoe-Daili, SpKK(K), Menaldi, SpKK(K), &amp; Wisnu, SpKK(K), 2005)</w:t>
          </w:r>
          <w:r w:rsidR="00B4337D">
            <w:rPr>
              <w:rFonts w:ascii="Times New Roman" w:hAnsi="Times New Roman" w:cs="Times New Roman"/>
              <w:color w:val="3B3738"/>
              <w:sz w:val="24"/>
              <w:szCs w:val="24"/>
            </w:rPr>
            <w:fldChar w:fldCharType="end"/>
          </w:r>
        </w:sdtContent>
      </w:sdt>
      <w:r w:rsidR="002B51BE">
        <w:rPr>
          <w:rFonts w:ascii="Times New Roman" w:hAnsi="Times New Roman" w:cs="Times New Roman"/>
          <w:color w:val="3B3738"/>
          <w:sz w:val="24"/>
          <w:szCs w:val="24"/>
        </w:rPr>
        <w:t>.</w:t>
      </w:r>
    </w:p>
    <w:p w14:paraId="6A6A7D46" w14:textId="77777777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0EFE9117" w14:textId="1254DACC" w:rsidR="00051245" w:rsidRPr="00303D5D" w:rsidRDefault="00051245" w:rsidP="006B3517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303D5D">
        <w:rPr>
          <w:rFonts w:ascii="Times New Roman" w:hAnsi="Times New Roman" w:cs="Times New Roman"/>
          <w:i/>
          <w:iCs/>
          <w:sz w:val="24"/>
          <w:szCs w:val="24"/>
        </w:rPr>
        <w:t>Impetigo</w:t>
      </w:r>
    </w:p>
    <w:p w14:paraId="6D525501" w14:textId="51EACB6E" w:rsidR="007014AD" w:rsidRDefault="00F5636D" w:rsidP="007014AD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r w:rsidRPr="000134FA">
        <w:rPr>
          <w:rStyle w:val="Strong"/>
          <w:b w:val="0"/>
          <w:bCs w:val="0"/>
          <w:color w:val="3B3738"/>
          <w:spacing w:val="-5"/>
        </w:rPr>
        <w:t xml:space="preserve">Impetigo </w:t>
      </w:r>
      <w:proofErr w:type="spellStart"/>
      <w:r w:rsidR="00674A57">
        <w:rPr>
          <w:rStyle w:val="Strong"/>
          <w:b w:val="0"/>
          <w:bCs w:val="0"/>
          <w:color w:val="3B3738"/>
          <w:spacing w:val="-5"/>
        </w:rPr>
        <w:t>merupakan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infeksi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menular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yang </w:t>
      </w:r>
      <w:r w:rsidR="008504A7">
        <w:rPr>
          <w:rStyle w:val="Strong"/>
          <w:b w:val="0"/>
          <w:bCs w:val="0"/>
          <w:color w:val="3B3738"/>
          <w:spacing w:val="-5"/>
        </w:rPr>
        <w:t xml:space="preserve">di </w:t>
      </w:r>
      <w:proofErr w:type="spellStart"/>
      <w:r w:rsidR="008504A7">
        <w:rPr>
          <w:rStyle w:val="Strong"/>
          <w:b w:val="0"/>
          <w:bCs w:val="0"/>
          <w:color w:val="3B3738"/>
          <w:spacing w:val="-5"/>
        </w:rPr>
        <w:t>sebabkan</w:t>
      </w:r>
      <w:proofErr w:type="spellEnd"/>
      <w:r w:rsidR="008504A7">
        <w:rPr>
          <w:rStyle w:val="Strong"/>
          <w:b w:val="0"/>
          <w:bCs w:val="0"/>
          <w:color w:val="3B3738"/>
          <w:spacing w:val="-5"/>
        </w:rPr>
        <w:t xml:space="preserve"> oleh </w:t>
      </w:r>
      <w:proofErr w:type="spellStart"/>
      <w:r w:rsidR="008504A7" w:rsidRPr="00625067">
        <w:rPr>
          <w:color w:val="3B3738"/>
        </w:rPr>
        <w:t>bakteri</w:t>
      </w:r>
      <w:proofErr w:type="spellEnd"/>
      <w:r w:rsidR="008504A7">
        <w:rPr>
          <w:color w:val="3B3738"/>
        </w:rPr>
        <w:t xml:space="preserve"> </w:t>
      </w:r>
      <w:r w:rsidR="008504A7">
        <w:rPr>
          <w:i/>
          <w:iCs/>
        </w:rPr>
        <w:t>s</w:t>
      </w:r>
      <w:r w:rsidR="008504A7" w:rsidRPr="004C651E">
        <w:rPr>
          <w:i/>
          <w:iCs/>
        </w:rPr>
        <w:t>taphylococcus aureus</w:t>
      </w:r>
      <w:r w:rsidR="008504A7" w:rsidRPr="000134FA">
        <w:rPr>
          <w:rStyle w:val="Strong"/>
          <w:b w:val="0"/>
          <w:bCs w:val="0"/>
          <w:color w:val="3B3738"/>
          <w:spacing w:val="-5"/>
        </w:rPr>
        <w:t xml:space="preserve"> </w:t>
      </w:r>
      <w:r w:rsidR="008504A7">
        <w:rPr>
          <w:rStyle w:val="Strong"/>
          <w:b w:val="0"/>
          <w:bCs w:val="0"/>
          <w:color w:val="3B3738"/>
          <w:spacing w:val="-5"/>
        </w:rPr>
        <w:t xml:space="preserve">dan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banyak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di</w:t>
      </w:r>
      <w:r w:rsidR="0088611A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alami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oleh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bayi</w:t>
      </w:r>
      <w:proofErr w:type="spellEnd"/>
      <w:r w:rsidRPr="000134FA">
        <w:rPr>
          <w:rStyle w:val="Strong"/>
          <w:b w:val="0"/>
          <w:bCs w:val="0"/>
          <w:color w:val="3B3738"/>
          <w:spacing w:val="-5"/>
        </w:rPr>
        <w:t xml:space="preserve"> dan </w:t>
      </w:r>
      <w:proofErr w:type="spellStart"/>
      <w:r w:rsidRPr="000134FA">
        <w:rPr>
          <w:rStyle w:val="Strong"/>
          <w:b w:val="0"/>
          <w:bCs w:val="0"/>
          <w:color w:val="3B3738"/>
          <w:spacing w:val="-5"/>
        </w:rPr>
        <w:t>anak-anak</w:t>
      </w:r>
      <w:proofErr w:type="spellEnd"/>
      <w:sdt>
        <w:sdtPr>
          <w:rPr>
            <w:i/>
            <w:iCs/>
          </w:rPr>
          <w:id w:val="-202253844"/>
          <w:citation/>
        </w:sdtPr>
        <w:sdtContent>
          <w:r w:rsidR="00B4337D">
            <w:rPr>
              <w:i/>
              <w:iCs/>
            </w:rPr>
            <w:fldChar w:fldCharType="begin"/>
          </w:r>
          <w:r w:rsidR="00B4337D">
            <w:rPr>
              <w:i/>
              <w:iCs/>
            </w:rPr>
            <w:instrText xml:space="preserve"> CITATION Sja05 \l 1033 </w:instrText>
          </w:r>
          <w:r w:rsidR="00B4337D">
            <w:rPr>
              <w:i/>
              <w:iCs/>
            </w:rPr>
            <w:fldChar w:fldCharType="separate"/>
          </w:r>
          <w:r w:rsidR="00B4337D">
            <w:rPr>
              <w:i/>
              <w:iCs/>
              <w:noProof/>
            </w:rPr>
            <w:t xml:space="preserve"> </w:t>
          </w:r>
          <w:r w:rsidR="00B4337D">
            <w:rPr>
              <w:noProof/>
            </w:rPr>
            <w:t>(Sjamsoe-Daili, SpKK(K), Menaldi, SpKK(K), &amp; Wisnu, SpKK(K), 2005)</w:t>
          </w:r>
          <w:r w:rsidR="00B4337D">
            <w:rPr>
              <w:i/>
              <w:iCs/>
            </w:rPr>
            <w:fldChar w:fldCharType="end"/>
          </w:r>
        </w:sdtContent>
      </w:sdt>
      <w:r w:rsidR="0088611A" w:rsidRPr="00625067">
        <w:rPr>
          <w:color w:val="3B3738"/>
        </w:rPr>
        <w:t xml:space="preserve">. </w:t>
      </w:r>
    </w:p>
    <w:p w14:paraId="11D2FC9C" w14:textId="77777777" w:rsidR="006B3517" w:rsidRDefault="006B3517" w:rsidP="007014AD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</w:p>
    <w:p w14:paraId="159BD886" w14:textId="50E03364" w:rsidR="007014AD" w:rsidRPr="001B22A4" w:rsidRDefault="008E4C6C" w:rsidP="007607CF">
      <w:pPr>
        <w:pStyle w:val="NormalWeb"/>
        <w:numPr>
          <w:ilvl w:val="0"/>
          <w:numId w:val="27"/>
        </w:numPr>
        <w:spacing w:before="0" w:beforeAutospacing="0" w:after="0" w:afterAutospacing="0" w:line="360" w:lineRule="auto"/>
        <w:ind w:left="1800"/>
        <w:jc w:val="both"/>
        <w:rPr>
          <w:i/>
          <w:iCs/>
          <w:color w:val="3B3738"/>
        </w:rPr>
      </w:pPr>
      <w:r w:rsidRPr="001B22A4">
        <w:rPr>
          <w:i/>
          <w:iCs/>
          <w:color w:val="3B3738"/>
        </w:rPr>
        <w:t xml:space="preserve">Impetigo </w:t>
      </w:r>
      <w:proofErr w:type="spellStart"/>
      <w:r w:rsidR="00846DB7">
        <w:rPr>
          <w:i/>
          <w:iCs/>
          <w:color w:val="3B3738"/>
        </w:rPr>
        <w:t>K</w:t>
      </w:r>
      <w:r w:rsidRPr="001B22A4">
        <w:rPr>
          <w:i/>
          <w:iCs/>
          <w:color w:val="3B3738"/>
        </w:rPr>
        <w:t>rustosa</w:t>
      </w:r>
      <w:proofErr w:type="spellEnd"/>
    </w:p>
    <w:p w14:paraId="1D682E21" w14:textId="5DBF6F6E" w:rsidR="008E4C6C" w:rsidRDefault="007014AD" w:rsidP="00DA45DC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  <w:proofErr w:type="spellStart"/>
      <w:r>
        <w:rPr>
          <w:color w:val="3B3738"/>
        </w:rPr>
        <w:t>M</w:t>
      </w:r>
      <w:r w:rsidR="008E4C6C" w:rsidRPr="00625067">
        <w:rPr>
          <w:color w:val="3B3738"/>
        </w:rPr>
        <w:t>erupakan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jenis</w:t>
      </w:r>
      <w:proofErr w:type="spellEnd"/>
      <w:r w:rsidR="008E4C6C" w:rsidRPr="00625067">
        <w:rPr>
          <w:color w:val="3B3738"/>
        </w:rPr>
        <w:t xml:space="preserve"> yang paling </w:t>
      </w:r>
      <w:proofErr w:type="spellStart"/>
      <w:r w:rsidR="008E4C6C" w:rsidRPr="00625067">
        <w:rPr>
          <w:color w:val="3B3738"/>
        </w:rPr>
        <w:t>sering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dialami</w:t>
      </w:r>
      <w:proofErr w:type="spellEnd"/>
      <w:r w:rsidR="008E4C6C" w:rsidRPr="00625067">
        <w:rPr>
          <w:color w:val="3B3738"/>
        </w:rPr>
        <w:t xml:space="preserve"> oleh </w:t>
      </w:r>
      <w:proofErr w:type="spellStart"/>
      <w:r w:rsidR="008E4C6C" w:rsidRPr="00625067">
        <w:rPr>
          <w:color w:val="3B3738"/>
        </w:rPr>
        <w:t>anak</w:t>
      </w:r>
      <w:proofErr w:type="spellEnd"/>
      <w:r w:rsidR="00431142">
        <w:rPr>
          <w:color w:val="3B3738"/>
        </w:rPr>
        <w:t xml:space="preserve"> </w:t>
      </w:r>
      <w:r w:rsidR="008E4C6C" w:rsidRPr="00625067">
        <w:rPr>
          <w:color w:val="3B3738"/>
        </w:rPr>
        <w:t>-</w:t>
      </w:r>
      <w:r w:rsidR="00431142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anak</w:t>
      </w:r>
      <w:proofErr w:type="spellEnd"/>
      <w:r w:rsidR="008E4C6C" w:rsidRPr="00625067">
        <w:rPr>
          <w:color w:val="3B3738"/>
        </w:rPr>
        <w:t xml:space="preserve"> dan </w:t>
      </w:r>
      <w:proofErr w:type="spellStart"/>
      <w:r w:rsidR="008E4C6C" w:rsidRPr="00625067">
        <w:rPr>
          <w:color w:val="3B3738"/>
        </w:rPr>
        <w:t>lebih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mudah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menular</w:t>
      </w:r>
      <w:proofErr w:type="spellEnd"/>
      <w:r w:rsidR="008E4C6C" w:rsidRPr="00625067">
        <w:rPr>
          <w:color w:val="3B3738"/>
        </w:rPr>
        <w:t xml:space="preserve">. </w:t>
      </w:r>
      <w:proofErr w:type="spellStart"/>
      <w:r w:rsidR="008E4C6C" w:rsidRPr="00625067">
        <w:rPr>
          <w:color w:val="3B3738"/>
        </w:rPr>
        <w:t>Gejala</w:t>
      </w:r>
      <w:r w:rsidR="00625067" w:rsidRPr="00625067">
        <w:rPr>
          <w:color w:val="3B3738"/>
        </w:rPr>
        <w:t>nya</w:t>
      </w:r>
      <w:proofErr w:type="spellEnd"/>
      <w:r w:rsidR="00625067" w:rsidRPr="00625067">
        <w:rPr>
          <w:color w:val="3B3738"/>
        </w:rPr>
        <w:t xml:space="preserve"> </w:t>
      </w:r>
      <w:proofErr w:type="spellStart"/>
      <w:r w:rsidR="00625067" w:rsidRPr="00625067">
        <w:rPr>
          <w:color w:val="3B3738"/>
        </w:rPr>
        <w:t>berupa</w:t>
      </w:r>
      <w:proofErr w:type="spellEnd"/>
      <w:r w:rsidR="00625067" w:rsidRPr="00625067">
        <w:rPr>
          <w:color w:val="3B3738"/>
        </w:rPr>
        <w:t xml:space="preserve"> </w:t>
      </w:r>
      <w:proofErr w:type="spellStart"/>
      <w:r w:rsidR="00625067" w:rsidRPr="00625067">
        <w:t>b</w:t>
      </w:r>
      <w:r w:rsidR="0088611A" w:rsidRPr="00625067">
        <w:t>ercak</w:t>
      </w:r>
      <w:proofErr w:type="spellEnd"/>
      <w:r w:rsidR="0088611A" w:rsidRPr="00625067">
        <w:t xml:space="preserve"> </w:t>
      </w:r>
      <w:proofErr w:type="spellStart"/>
      <w:r w:rsidR="0088611A" w:rsidRPr="00625067">
        <w:t>kemerahan</w:t>
      </w:r>
      <w:proofErr w:type="spellEnd"/>
      <w:r w:rsidR="008E4C6C" w:rsidRPr="00625067">
        <w:rPr>
          <w:color w:val="3B3738"/>
        </w:rPr>
        <w:t xml:space="preserve"> di </w:t>
      </w:r>
      <w:proofErr w:type="spellStart"/>
      <w:r w:rsidR="008E4C6C" w:rsidRPr="00625067">
        <w:rPr>
          <w:color w:val="3B3738"/>
        </w:rPr>
        <w:t>sekitar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mulut</w:t>
      </w:r>
      <w:proofErr w:type="spellEnd"/>
      <w:r w:rsidR="008E4C6C" w:rsidRPr="00625067">
        <w:rPr>
          <w:color w:val="3B3738"/>
        </w:rPr>
        <w:t xml:space="preserve"> dan </w:t>
      </w:r>
      <w:proofErr w:type="spellStart"/>
      <w:r w:rsidR="008E4C6C" w:rsidRPr="00625067">
        <w:rPr>
          <w:color w:val="3B3738"/>
        </w:rPr>
        <w:t>hidung</w:t>
      </w:r>
      <w:proofErr w:type="spellEnd"/>
      <w:r w:rsidR="00F859D3">
        <w:rPr>
          <w:color w:val="3B3738"/>
        </w:rPr>
        <w:t xml:space="preserve">, </w:t>
      </w:r>
      <w:proofErr w:type="spellStart"/>
      <w:r w:rsidR="00C545F9">
        <w:rPr>
          <w:color w:val="3B3738"/>
        </w:rPr>
        <w:t>kulit</w:t>
      </w:r>
      <w:proofErr w:type="spellEnd"/>
      <w:r w:rsidR="00C545F9">
        <w:rPr>
          <w:color w:val="3B3738"/>
        </w:rPr>
        <w:t xml:space="preserve"> </w:t>
      </w:r>
      <w:proofErr w:type="spellStart"/>
      <w:r w:rsidR="00C545F9">
        <w:rPr>
          <w:color w:val="3B3738"/>
        </w:rPr>
        <w:t>sekitar</w:t>
      </w:r>
      <w:proofErr w:type="spellEnd"/>
      <w:r w:rsidR="00C545F9">
        <w:rPr>
          <w:color w:val="3B3738"/>
        </w:rPr>
        <w:t xml:space="preserve"> </w:t>
      </w:r>
      <w:proofErr w:type="spellStart"/>
      <w:r w:rsidR="00C545F9">
        <w:rPr>
          <w:color w:val="3B3738"/>
        </w:rPr>
        <w:t>luka</w:t>
      </w:r>
      <w:proofErr w:type="spellEnd"/>
      <w:r w:rsidR="00C545F9">
        <w:rPr>
          <w:color w:val="3B3738"/>
        </w:rPr>
        <w:t xml:space="preserve"> </w:t>
      </w:r>
      <w:proofErr w:type="spellStart"/>
      <w:r w:rsidR="00C545F9">
        <w:rPr>
          <w:color w:val="3B3738"/>
        </w:rPr>
        <w:t>mengalami</w:t>
      </w:r>
      <w:proofErr w:type="spellEnd"/>
      <w:r w:rsidR="00C545F9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iritasi</w:t>
      </w:r>
      <w:proofErr w:type="spellEnd"/>
      <w:r w:rsidR="00625067">
        <w:rPr>
          <w:color w:val="3B3738"/>
        </w:rPr>
        <w:t xml:space="preserve">, </w:t>
      </w:r>
      <w:proofErr w:type="spellStart"/>
      <w:r w:rsidR="00F859D3">
        <w:rPr>
          <w:color w:val="3B3738"/>
        </w:rPr>
        <w:t>t</w:t>
      </w:r>
      <w:r w:rsidR="008E4C6C" w:rsidRPr="00625067">
        <w:rPr>
          <w:color w:val="3B3738"/>
        </w:rPr>
        <w:t>erbentuknya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koreng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berwarna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kuning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kecokelatan</w:t>
      </w:r>
      <w:proofErr w:type="spellEnd"/>
      <w:r w:rsidR="008E4C6C" w:rsidRPr="00625067">
        <w:rPr>
          <w:color w:val="3B3738"/>
        </w:rPr>
        <w:t xml:space="preserve"> di </w:t>
      </w:r>
      <w:proofErr w:type="spellStart"/>
      <w:r w:rsidR="008E4C6C" w:rsidRPr="00625067">
        <w:rPr>
          <w:color w:val="3B3738"/>
        </w:rPr>
        <w:t>sekitar</w:t>
      </w:r>
      <w:proofErr w:type="spellEnd"/>
      <w:r w:rsidR="008E4C6C" w:rsidRPr="00625067">
        <w:rPr>
          <w:color w:val="3B3738"/>
        </w:rPr>
        <w:t xml:space="preserve"> </w:t>
      </w:r>
      <w:proofErr w:type="spellStart"/>
      <w:r w:rsidR="008E4C6C" w:rsidRPr="00625067">
        <w:rPr>
          <w:color w:val="3B3738"/>
        </w:rPr>
        <w:t>luka</w:t>
      </w:r>
      <w:proofErr w:type="spellEnd"/>
      <w:sdt>
        <w:sdtPr>
          <w:rPr>
            <w:color w:val="3B3738"/>
          </w:rPr>
          <w:id w:val="766124974"/>
          <w:citation/>
        </w:sdtPr>
        <w:sdtContent>
          <w:r w:rsidR="00F96D64">
            <w:rPr>
              <w:color w:val="3B3738"/>
            </w:rPr>
            <w:fldChar w:fldCharType="begin"/>
          </w:r>
          <w:r w:rsidR="00F96D64">
            <w:rPr>
              <w:color w:val="3B3738"/>
            </w:rPr>
            <w:instrText xml:space="preserve"> CITATION Sja05 \l 1033 </w:instrText>
          </w:r>
          <w:r w:rsidR="00F96D64">
            <w:rPr>
              <w:color w:val="3B3738"/>
            </w:rPr>
            <w:fldChar w:fldCharType="separate"/>
          </w:r>
          <w:r w:rsidR="00F96D64">
            <w:rPr>
              <w:noProof/>
              <w:color w:val="3B3738"/>
            </w:rPr>
            <w:t xml:space="preserve"> </w:t>
          </w:r>
          <w:r w:rsidR="00F96D64" w:rsidRPr="00F96D64">
            <w:rPr>
              <w:noProof/>
              <w:color w:val="3B3738"/>
            </w:rPr>
            <w:t>(Sjamsoe-Daili, SpKK(K), Menaldi, SpKK(K), &amp; Wisnu, SpKK(K), 2005)</w:t>
          </w:r>
          <w:r w:rsidR="00F96D64">
            <w:rPr>
              <w:color w:val="3B3738"/>
            </w:rPr>
            <w:fldChar w:fldCharType="end"/>
          </w:r>
        </w:sdtContent>
      </w:sdt>
      <w:r w:rsidR="00F859D3">
        <w:rPr>
          <w:color w:val="3B3738"/>
        </w:rPr>
        <w:t>.</w:t>
      </w:r>
    </w:p>
    <w:p w14:paraId="11B8DB96" w14:textId="77777777" w:rsidR="0081769C" w:rsidRDefault="0081769C" w:rsidP="0034599D">
      <w:pPr>
        <w:pStyle w:val="NormalWeb"/>
        <w:spacing w:before="0" w:beforeAutospacing="0" w:after="0" w:afterAutospacing="0" w:line="360" w:lineRule="auto"/>
        <w:jc w:val="both"/>
        <w:rPr>
          <w:color w:val="3B3738"/>
        </w:rPr>
      </w:pPr>
    </w:p>
    <w:p w14:paraId="40BE6DF9" w14:textId="7B8A88DB" w:rsidR="008E4C6C" w:rsidRPr="00431142" w:rsidRDefault="00846DB7" w:rsidP="007607CF">
      <w:pPr>
        <w:pStyle w:val="NormalWeb"/>
        <w:numPr>
          <w:ilvl w:val="0"/>
          <w:numId w:val="27"/>
        </w:numPr>
        <w:spacing w:before="0" w:beforeAutospacing="0" w:after="0" w:afterAutospacing="0" w:line="360" w:lineRule="auto"/>
        <w:ind w:left="1800"/>
        <w:jc w:val="both"/>
        <w:rPr>
          <w:i/>
          <w:iCs/>
          <w:color w:val="3B3738"/>
        </w:rPr>
      </w:pPr>
      <w:r w:rsidRPr="00846DB7">
        <w:rPr>
          <w:i/>
          <w:iCs/>
          <w:color w:val="3B3738"/>
        </w:rPr>
        <w:t xml:space="preserve">Impetigo </w:t>
      </w:r>
      <w:proofErr w:type="spellStart"/>
      <w:r w:rsidRPr="00846DB7">
        <w:rPr>
          <w:i/>
          <w:iCs/>
          <w:color w:val="3B3738"/>
        </w:rPr>
        <w:t>Bulosa</w:t>
      </w:r>
      <w:proofErr w:type="spellEnd"/>
    </w:p>
    <w:p w14:paraId="5C5A7AF5" w14:textId="1E346036" w:rsidR="00265DDE" w:rsidRPr="00FE6B67" w:rsidRDefault="00586F92" w:rsidP="0081769C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  <w:proofErr w:type="spellStart"/>
      <w:r>
        <w:rPr>
          <w:color w:val="3B3738"/>
        </w:rPr>
        <w:t>Penyakit</w:t>
      </w:r>
      <w:proofErr w:type="spellEnd"/>
      <w:r>
        <w:rPr>
          <w:color w:val="3B3738"/>
        </w:rPr>
        <w:t xml:space="preserve"> </w:t>
      </w:r>
      <w:proofErr w:type="spellStart"/>
      <w:r>
        <w:rPr>
          <w:color w:val="3B3738"/>
        </w:rPr>
        <w:t>ini</w:t>
      </w:r>
      <w:proofErr w:type="spellEnd"/>
      <w:r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jenis</w:t>
      </w:r>
      <w:proofErr w:type="spellEnd"/>
      <w:r w:rsidR="008E4C6C" w:rsidRPr="00FE6B67">
        <w:rPr>
          <w:color w:val="3B3738"/>
        </w:rPr>
        <w:t xml:space="preserve"> yang </w:t>
      </w:r>
      <w:proofErr w:type="spellStart"/>
      <w:r w:rsidR="008E4C6C" w:rsidRPr="00FE6B67">
        <w:rPr>
          <w:color w:val="3B3738"/>
        </w:rPr>
        <w:t>lebih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serius</w:t>
      </w:r>
      <w:proofErr w:type="spellEnd"/>
      <w:r w:rsidR="000533F0">
        <w:rPr>
          <w:color w:val="3B3738"/>
        </w:rPr>
        <w:t>.</w:t>
      </w:r>
      <w:r w:rsidR="008E4C6C" w:rsidRPr="00FE6B67">
        <w:rPr>
          <w:color w:val="3B3738"/>
        </w:rPr>
        <w:t xml:space="preserve"> </w:t>
      </w:r>
      <w:proofErr w:type="spellStart"/>
      <w:r w:rsidR="000533F0">
        <w:rPr>
          <w:color w:val="3B3738"/>
        </w:rPr>
        <w:t>G</w:t>
      </w:r>
      <w:r w:rsidR="008E4C6C" w:rsidRPr="00FE6B67">
        <w:rPr>
          <w:color w:val="3B3738"/>
        </w:rPr>
        <w:t>ejala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berupa</w:t>
      </w:r>
      <w:proofErr w:type="spellEnd"/>
      <w:r w:rsidR="009C4403" w:rsidRPr="00FE6B67">
        <w:rPr>
          <w:color w:val="3B3738"/>
        </w:rPr>
        <w:t xml:space="preserve"> </w:t>
      </w:r>
      <w:proofErr w:type="spellStart"/>
      <w:r w:rsidR="000533F0">
        <w:rPr>
          <w:color w:val="3B3738"/>
        </w:rPr>
        <w:t>m</w:t>
      </w:r>
      <w:r w:rsidR="008E4C6C" w:rsidRPr="00FE6B67">
        <w:rPr>
          <w:color w:val="3B3738"/>
        </w:rPr>
        <w:t>uncul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lepuhan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berisi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cairan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007A95">
        <w:rPr>
          <w:color w:val="3B3738"/>
        </w:rPr>
        <w:t>warna</w:t>
      </w:r>
      <w:proofErr w:type="spellEnd"/>
      <w:r w:rsidR="00007A95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bening</w:t>
      </w:r>
      <w:proofErr w:type="spellEnd"/>
      <w:r w:rsidR="000533F0">
        <w:rPr>
          <w:color w:val="3B3738"/>
        </w:rPr>
        <w:t>,</w:t>
      </w:r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nyeri</w:t>
      </w:r>
      <w:proofErr w:type="spellEnd"/>
      <w:r w:rsidR="000533F0">
        <w:rPr>
          <w:color w:val="3B3738"/>
        </w:rPr>
        <w:t>,</w:t>
      </w:r>
      <w:r w:rsidR="009C4403" w:rsidRPr="00FE6B67">
        <w:rPr>
          <w:color w:val="3B3738"/>
        </w:rPr>
        <w:t xml:space="preserve"> </w:t>
      </w:r>
      <w:proofErr w:type="spellStart"/>
      <w:r w:rsidR="000533F0">
        <w:rPr>
          <w:color w:val="3B3738"/>
        </w:rPr>
        <w:t>l</w:t>
      </w:r>
      <w:r w:rsidR="008E4C6C" w:rsidRPr="00FE6B67">
        <w:rPr>
          <w:color w:val="3B3738"/>
        </w:rPr>
        <w:t>epuhan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dapat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pecah</w:t>
      </w:r>
      <w:proofErr w:type="spellEnd"/>
      <w:r w:rsidR="008E4C6C" w:rsidRPr="00FE6B67">
        <w:rPr>
          <w:color w:val="3B3738"/>
        </w:rPr>
        <w:t xml:space="preserve">, </w:t>
      </w:r>
      <w:proofErr w:type="spellStart"/>
      <w:r w:rsidR="008E4C6C" w:rsidRPr="00FE6B67">
        <w:rPr>
          <w:color w:val="3B3738"/>
        </w:rPr>
        <w:t>menyebar</w:t>
      </w:r>
      <w:proofErr w:type="spellEnd"/>
      <w:r w:rsidR="008E4C6C" w:rsidRPr="00FE6B67">
        <w:rPr>
          <w:color w:val="3B3738"/>
        </w:rPr>
        <w:t xml:space="preserve"> dan </w:t>
      </w:r>
      <w:proofErr w:type="spellStart"/>
      <w:r w:rsidR="008E4C6C" w:rsidRPr="00FE6B67">
        <w:rPr>
          <w:color w:val="3B3738"/>
        </w:rPr>
        <w:t>menimbulkan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koreng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berwarna</w:t>
      </w:r>
      <w:proofErr w:type="spellEnd"/>
      <w:r w:rsidR="008E4C6C" w:rsidRPr="00FE6B67">
        <w:rPr>
          <w:color w:val="3B3738"/>
        </w:rPr>
        <w:t xml:space="preserve"> </w:t>
      </w:r>
      <w:proofErr w:type="spellStart"/>
      <w:r w:rsidR="008E4C6C" w:rsidRPr="00FE6B67">
        <w:rPr>
          <w:color w:val="3B3738"/>
        </w:rPr>
        <w:t>kekuningan</w:t>
      </w:r>
      <w:proofErr w:type="spellEnd"/>
      <w:r w:rsidR="008E4C6C" w:rsidRPr="00FE6B67">
        <w:rPr>
          <w:color w:val="3B3738"/>
        </w:rPr>
        <w:t>.</w:t>
      </w:r>
      <w:r w:rsidR="00B77DAE">
        <w:rPr>
          <w:color w:val="3B3738"/>
        </w:rPr>
        <w:t xml:space="preserve"> </w:t>
      </w:r>
      <w:r w:rsidR="000533F0">
        <w:t>Bagian</w:t>
      </w:r>
      <w:r w:rsidR="000533F0" w:rsidRPr="00FE6B67">
        <w:rPr>
          <w:color w:val="3B3738"/>
        </w:rPr>
        <w:t xml:space="preserve"> </w:t>
      </w:r>
      <w:proofErr w:type="spellStart"/>
      <w:r w:rsidR="000533F0" w:rsidRPr="00FE6B67">
        <w:rPr>
          <w:color w:val="3B3738"/>
        </w:rPr>
        <w:t>tubuh</w:t>
      </w:r>
      <w:proofErr w:type="spellEnd"/>
      <w:r w:rsidR="000533F0" w:rsidRPr="00FE6B67">
        <w:rPr>
          <w:color w:val="3B3738"/>
        </w:rPr>
        <w:t xml:space="preserve"> </w:t>
      </w:r>
      <w:r w:rsidR="000533F0">
        <w:rPr>
          <w:color w:val="3B3738"/>
        </w:rPr>
        <w:t xml:space="preserve">yang </w:t>
      </w:r>
      <w:proofErr w:type="spellStart"/>
      <w:r w:rsidR="000533F0">
        <w:rPr>
          <w:color w:val="3B3738"/>
        </w:rPr>
        <w:t>sering</w:t>
      </w:r>
      <w:proofErr w:type="spellEnd"/>
      <w:r w:rsidR="000533F0">
        <w:rPr>
          <w:color w:val="3B3738"/>
        </w:rPr>
        <w:t xml:space="preserve"> </w:t>
      </w:r>
      <w:proofErr w:type="spellStart"/>
      <w:r w:rsidR="000533F0">
        <w:rPr>
          <w:color w:val="3B3738"/>
        </w:rPr>
        <w:t>kena</w:t>
      </w:r>
      <w:proofErr w:type="spellEnd"/>
      <w:r w:rsidR="000533F0">
        <w:rPr>
          <w:color w:val="3B3738"/>
        </w:rPr>
        <w:t xml:space="preserve"> </w:t>
      </w:r>
      <w:proofErr w:type="spellStart"/>
      <w:r w:rsidR="000533F0" w:rsidRPr="00FE6B67">
        <w:rPr>
          <w:color w:val="3B3738"/>
        </w:rPr>
        <w:t>antara</w:t>
      </w:r>
      <w:proofErr w:type="spellEnd"/>
      <w:r w:rsidR="000533F0" w:rsidRPr="00FE6B67">
        <w:rPr>
          <w:color w:val="3B3738"/>
        </w:rPr>
        <w:t xml:space="preserve"> </w:t>
      </w:r>
      <w:proofErr w:type="spellStart"/>
      <w:r w:rsidR="000533F0" w:rsidRPr="00FE6B67">
        <w:rPr>
          <w:color w:val="3B3738"/>
        </w:rPr>
        <w:t>leher</w:t>
      </w:r>
      <w:proofErr w:type="spellEnd"/>
      <w:r w:rsidR="000533F0" w:rsidRPr="00FE6B67">
        <w:rPr>
          <w:color w:val="3B3738"/>
        </w:rPr>
        <w:t xml:space="preserve">, </w:t>
      </w:r>
      <w:proofErr w:type="spellStart"/>
      <w:r w:rsidR="000533F0" w:rsidRPr="00FE6B67">
        <w:rPr>
          <w:color w:val="3B3738"/>
        </w:rPr>
        <w:t>lengan</w:t>
      </w:r>
      <w:proofErr w:type="spellEnd"/>
      <w:r w:rsidR="000533F0" w:rsidRPr="00FE6B67">
        <w:rPr>
          <w:color w:val="3B3738"/>
        </w:rPr>
        <w:t xml:space="preserve"> dan </w:t>
      </w:r>
      <w:proofErr w:type="spellStart"/>
      <w:r w:rsidR="000533F0" w:rsidRPr="00FE6B67">
        <w:rPr>
          <w:color w:val="3B3738"/>
        </w:rPr>
        <w:t>tungkai</w:t>
      </w:r>
      <w:proofErr w:type="spellEnd"/>
      <w:sdt>
        <w:sdtPr>
          <w:rPr>
            <w:color w:val="3B3738"/>
          </w:rPr>
          <w:id w:val="-111824004"/>
          <w:citation/>
        </w:sdtPr>
        <w:sdtContent>
          <w:r w:rsidR="00F96D64">
            <w:rPr>
              <w:color w:val="3B3738"/>
            </w:rPr>
            <w:fldChar w:fldCharType="begin"/>
          </w:r>
          <w:r w:rsidR="00F96D64">
            <w:rPr>
              <w:color w:val="3B3738"/>
            </w:rPr>
            <w:instrText xml:space="preserve"> CITATION Sja05 \l 1033 </w:instrText>
          </w:r>
          <w:r w:rsidR="00F96D64">
            <w:rPr>
              <w:color w:val="3B3738"/>
            </w:rPr>
            <w:fldChar w:fldCharType="separate"/>
          </w:r>
          <w:r w:rsidR="00F96D64">
            <w:rPr>
              <w:noProof/>
              <w:color w:val="3B3738"/>
            </w:rPr>
            <w:t xml:space="preserve"> </w:t>
          </w:r>
          <w:r w:rsidR="00F96D64" w:rsidRPr="00F96D64">
            <w:rPr>
              <w:noProof/>
              <w:color w:val="3B3738"/>
            </w:rPr>
            <w:t>(Sjamsoe-Daili, SpKK(K), Menaldi, SpKK(K), &amp; Wisnu, SpKK(K), 2005)</w:t>
          </w:r>
          <w:r w:rsidR="00F96D64">
            <w:rPr>
              <w:color w:val="3B3738"/>
            </w:rPr>
            <w:fldChar w:fldCharType="end"/>
          </w:r>
        </w:sdtContent>
      </w:sdt>
      <w:r w:rsidR="00E0752A">
        <w:rPr>
          <w:color w:val="3B3738"/>
        </w:rPr>
        <w:t>.</w:t>
      </w:r>
    </w:p>
    <w:p w14:paraId="2C70CCBB" w14:textId="77777777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7C2505B4" w14:textId="2F2B9416" w:rsidR="00051245" w:rsidRPr="00D95626" w:rsidRDefault="00051245" w:rsidP="006847FB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95626">
        <w:rPr>
          <w:rFonts w:ascii="Times New Roman" w:hAnsi="Times New Roman" w:cs="Times New Roman"/>
          <w:i/>
          <w:iCs/>
          <w:sz w:val="24"/>
          <w:szCs w:val="24"/>
        </w:rPr>
        <w:t>S</w:t>
      </w:r>
      <w:r w:rsidR="00D95626">
        <w:rPr>
          <w:rFonts w:ascii="Times New Roman" w:hAnsi="Times New Roman" w:cs="Times New Roman"/>
          <w:i/>
          <w:iCs/>
          <w:sz w:val="24"/>
          <w:szCs w:val="24"/>
        </w:rPr>
        <w:t>c</w:t>
      </w:r>
      <w:r w:rsidRPr="00D95626">
        <w:rPr>
          <w:rFonts w:ascii="Times New Roman" w:hAnsi="Times New Roman" w:cs="Times New Roman"/>
          <w:i/>
          <w:iCs/>
          <w:sz w:val="24"/>
          <w:szCs w:val="24"/>
        </w:rPr>
        <w:t>abies</w:t>
      </w:r>
    </w:p>
    <w:p w14:paraId="2A9EC887" w14:textId="13610E5A" w:rsidR="00265DDE" w:rsidRDefault="00AE7C3E" w:rsidP="006847FB">
      <w:pPr>
        <w:pStyle w:val="ListParagraph"/>
        <w:spacing w:after="0" w:line="360" w:lineRule="auto"/>
        <w:ind w:left="864" w:firstLine="720"/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cabies </w:t>
      </w:r>
      <w:proofErr w:type="spellStart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tau</w:t>
      </w:r>
      <w:proofErr w:type="spellEnd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</w:t>
      </w:r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udis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dalah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enyakit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ulit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yang di</w:t>
      </w:r>
      <w:r w:rsid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babkan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oleh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nfeksi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ungau</w:t>
      </w:r>
      <w:proofErr w:type="spellEnd"/>
      <w:r w:rsidR="00BC72C2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883B72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s</w:t>
      </w:r>
      <w:r w:rsidR="00BC72C2" w:rsidRPr="00883B72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arcoptes</w:t>
      </w:r>
      <w:proofErr w:type="spellEnd"/>
      <w:r w:rsidR="00BC72C2" w:rsidRPr="00883B72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BC72C2" w:rsidRPr="00883B72">
        <w:rPr>
          <w:rFonts w:ascii="Times New Roman" w:hAnsi="Times New Roman" w:cs="Times New Roman"/>
          <w:i/>
          <w:iCs/>
          <w:color w:val="333333"/>
          <w:sz w:val="24"/>
          <w:szCs w:val="24"/>
          <w:shd w:val="clear" w:color="auto" w:fill="FFFFFF"/>
        </w:rPr>
        <w:t>scabiei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  <w:r w:rsidR="00F1072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ejala</w:t>
      </w:r>
      <w:r w:rsidR="00F1072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nya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dalah</w:t>
      </w:r>
      <w:proofErr w:type="spellEnd"/>
      <w:r w:rsidR="003A054D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F10727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</w:t>
      </w:r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atal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di sela</w:t>
      </w:r>
      <w:r w:rsidR="00D61E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-</w:t>
      </w:r>
      <w:r w:rsidR="00D61E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sela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jari</w:t>
      </w:r>
      <w:proofErr w:type="spellEnd"/>
      <w:r w:rsidR="00D61E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D61EE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angan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etiak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pergelangan</w:t>
      </w:r>
      <w:proofErr w:type="spellEnd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lastRenderedPageBreak/>
        <w:t>tangan</w:t>
      </w:r>
      <w:proofErr w:type="spellEnd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,</w:t>
      </w:r>
      <w:r w:rsidR="004D414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lapak</w:t>
      </w:r>
      <w:proofErr w:type="spellEnd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angan</w:t>
      </w:r>
      <w:proofErr w:type="spellEnd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dan </w:t>
      </w:r>
      <w:proofErr w:type="spellStart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lapak</w:t>
      </w:r>
      <w:proofErr w:type="spellEnd"/>
      <w:r w:rsidR="00FC3B6C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kaki</w:t>
      </w:r>
      <w:r w:rsidR="003324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3324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serta</w:t>
      </w:r>
      <w:proofErr w:type="spellEnd"/>
      <w:r w:rsidR="00AB7BE4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rasa </w:t>
      </w:r>
      <w:proofErr w:type="spellStart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gatal</w:t>
      </w:r>
      <w:proofErr w:type="spellEnd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yang </w:t>
      </w:r>
      <w:proofErr w:type="spellStart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emburuk</w:t>
      </w:r>
      <w:proofErr w:type="spellEnd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di </w:t>
      </w:r>
      <w:proofErr w:type="spellStart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alam</w:t>
      </w:r>
      <w:proofErr w:type="spellEnd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AB7BE4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hari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. Selain </w:t>
      </w:r>
      <w:proofErr w:type="spellStart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itu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, </w:t>
      </w:r>
      <w:proofErr w:type="spellStart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rdapat</w:t>
      </w:r>
      <w:proofErr w:type="spellEnd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jejak</w:t>
      </w:r>
      <w:proofErr w:type="spellEnd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rowongan</w:t>
      </w:r>
      <w:proofErr w:type="spellEnd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pada </w:t>
      </w:r>
      <w:proofErr w:type="spellStart"/>
      <w:r w:rsidR="006A7A25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kulit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r w:rsidR="000021E0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yang</w:t>
      </w:r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idak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teratur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juga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bisa</w:t>
      </w:r>
      <w:proofErr w:type="spellEnd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 xml:space="preserve"> </w:t>
      </w:r>
      <w:proofErr w:type="spellStart"/>
      <w:r w:rsidR="0052024F" w:rsidRPr="00883B72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muncul</w:t>
      </w:r>
      <w:proofErr w:type="spellEnd"/>
      <w:sdt>
        <w:sdtPr>
          <w:rPr>
            <w:rFonts w:ascii="Times New Roman" w:hAnsi="Times New Roman" w:cs="Times New Roman"/>
            <w:color w:val="333333"/>
            <w:sz w:val="24"/>
            <w:szCs w:val="24"/>
            <w:shd w:val="clear" w:color="auto" w:fill="FFFFFF"/>
          </w:rPr>
          <w:id w:val="163909543"/>
          <w:citation/>
        </w:sdtPr>
        <w:sdtContent>
          <w:r w:rsidR="00B4337D">
            <w:rPr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  <w:fldChar w:fldCharType="begin"/>
          </w:r>
          <w:r w:rsidR="00B4337D">
            <w:rPr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  <w:instrText xml:space="preserve"> CITATION Sja05 \l 1033 </w:instrText>
          </w:r>
          <w:r w:rsidR="00B4337D">
            <w:rPr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  <w:fldChar w:fldCharType="separate"/>
          </w:r>
          <w:r w:rsidR="00B4337D">
            <w:rPr>
              <w:rFonts w:ascii="Times New Roman" w:hAnsi="Times New Roman" w:cs="Times New Roman"/>
              <w:noProof/>
              <w:color w:val="333333"/>
              <w:sz w:val="24"/>
              <w:szCs w:val="24"/>
              <w:shd w:val="clear" w:color="auto" w:fill="FFFFFF"/>
            </w:rPr>
            <w:t xml:space="preserve"> </w:t>
          </w:r>
          <w:r w:rsidR="00B4337D" w:rsidRPr="00B4337D">
            <w:rPr>
              <w:rFonts w:ascii="Times New Roman" w:hAnsi="Times New Roman" w:cs="Times New Roman"/>
              <w:noProof/>
              <w:color w:val="333333"/>
              <w:sz w:val="24"/>
              <w:szCs w:val="24"/>
              <w:shd w:val="clear" w:color="auto" w:fill="FFFFFF"/>
            </w:rPr>
            <w:t>(Sjamsoe-Daili, SpKK(K), Menaldi, SpKK(K), &amp; Wisnu, SpKK(K), 2005)</w:t>
          </w:r>
          <w:r w:rsidR="00B4337D">
            <w:rPr>
              <w:rFonts w:ascii="Times New Roman" w:hAnsi="Times New Roman" w:cs="Times New Roman"/>
              <w:color w:val="333333"/>
              <w:sz w:val="24"/>
              <w:szCs w:val="24"/>
              <w:shd w:val="clear" w:color="auto" w:fill="FFFFFF"/>
            </w:rPr>
            <w:fldChar w:fldCharType="end"/>
          </w:r>
        </w:sdtContent>
      </w:sdt>
      <w:r w:rsidR="00610826"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  <w:t>.</w:t>
      </w:r>
    </w:p>
    <w:p w14:paraId="426153B9" w14:textId="77777777" w:rsidR="00610826" w:rsidRPr="00610826" w:rsidRDefault="00610826" w:rsidP="00610826">
      <w:pPr>
        <w:pStyle w:val="ListParagraph"/>
        <w:spacing w:after="0" w:line="360" w:lineRule="auto"/>
        <w:ind w:left="864" w:firstLine="720"/>
        <w:jc w:val="both"/>
        <w:rPr>
          <w:rFonts w:ascii="Times New Roman" w:hAnsi="Times New Roman" w:cs="Times New Roman"/>
          <w:color w:val="333333"/>
          <w:sz w:val="24"/>
          <w:szCs w:val="24"/>
          <w:shd w:val="clear" w:color="auto" w:fill="FFFFFF"/>
        </w:rPr>
      </w:pPr>
    </w:p>
    <w:p w14:paraId="0AAC4B06" w14:textId="287FB983" w:rsidR="00051245" w:rsidRPr="00D95626" w:rsidRDefault="00051245" w:rsidP="00410E1E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95626">
        <w:rPr>
          <w:rFonts w:ascii="Times New Roman" w:hAnsi="Times New Roman" w:cs="Times New Roman"/>
          <w:i/>
          <w:iCs/>
          <w:sz w:val="24"/>
          <w:szCs w:val="24"/>
        </w:rPr>
        <w:t>Miliaria</w:t>
      </w:r>
    </w:p>
    <w:p w14:paraId="64EC0163" w14:textId="561738C3" w:rsidR="00AB539F" w:rsidRDefault="00F24790" w:rsidP="00A311BC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r w:rsidRPr="002C1DAF">
        <w:rPr>
          <w:rStyle w:val="Strong"/>
          <w:b w:val="0"/>
          <w:bCs w:val="0"/>
          <w:color w:val="3B3738"/>
          <w:spacing w:val="-5"/>
        </w:rPr>
        <w:t xml:space="preserve">Biang </w:t>
      </w:r>
      <w:proofErr w:type="spellStart"/>
      <w:r w:rsidRPr="002C1DAF">
        <w:rPr>
          <w:rStyle w:val="Strong"/>
          <w:b w:val="0"/>
          <w:bCs w:val="0"/>
          <w:color w:val="3B3738"/>
          <w:spacing w:val="-5"/>
        </w:rPr>
        <w:t>keringat</w:t>
      </w:r>
      <w:proofErr w:type="spellEnd"/>
      <w:r w:rsidRPr="002C1DAF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Pr="002C1DAF">
        <w:rPr>
          <w:rStyle w:val="Strong"/>
          <w:b w:val="0"/>
          <w:bCs w:val="0"/>
          <w:color w:val="3B3738"/>
          <w:spacing w:val="-5"/>
        </w:rPr>
        <w:t>adalah</w:t>
      </w:r>
      <w:proofErr w:type="spellEnd"/>
      <w:r w:rsidR="00E15E23">
        <w:rPr>
          <w:color w:val="3B3738"/>
        </w:rPr>
        <w:t xml:space="preserve"> </w:t>
      </w:r>
      <w:proofErr w:type="spellStart"/>
      <w:r w:rsidR="00E15E23">
        <w:rPr>
          <w:color w:val="3B3738"/>
        </w:rPr>
        <w:t>k</w:t>
      </w:r>
      <w:r w:rsidR="004E4BD3" w:rsidRPr="002C1DAF">
        <w:rPr>
          <w:color w:val="3B3738"/>
        </w:rPr>
        <w:t>ondisi</w:t>
      </w:r>
      <w:proofErr w:type="spellEnd"/>
      <w:r w:rsidR="004E4BD3" w:rsidRPr="002C1DAF">
        <w:rPr>
          <w:color w:val="3B3738"/>
        </w:rPr>
        <w:t xml:space="preserve"> </w:t>
      </w:r>
      <w:r w:rsidR="006123AA">
        <w:rPr>
          <w:color w:val="3B3738"/>
        </w:rPr>
        <w:t xml:space="preserve">yang </w:t>
      </w:r>
      <w:proofErr w:type="spellStart"/>
      <w:r w:rsidR="004E4BD3" w:rsidRPr="002C1DAF">
        <w:rPr>
          <w:color w:val="3B3738"/>
        </w:rPr>
        <w:t>umumnya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terjadi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ketika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seseorang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berada</w:t>
      </w:r>
      <w:proofErr w:type="spellEnd"/>
      <w:r w:rsidR="004E4BD3" w:rsidRPr="002C1DAF">
        <w:rPr>
          <w:color w:val="3B3738"/>
        </w:rPr>
        <w:t xml:space="preserve"> di </w:t>
      </w:r>
      <w:proofErr w:type="spellStart"/>
      <w:r w:rsidR="004E4BD3" w:rsidRPr="002C1DAF">
        <w:rPr>
          <w:color w:val="3B3738"/>
        </w:rPr>
        <w:t>cuaca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sedang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panas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atau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lingkungan</w:t>
      </w:r>
      <w:proofErr w:type="spellEnd"/>
      <w:r w:rsidR="004E4BD3" w:rsidRPr="002C1DAF">
        <w:rPr>
          <w:color w:val="3B3738"/>
        </w:rPr>
        <w:t xml:space="preserve"> yang </w:t>
      </w:r>
      <w:proofErr w:type="spellStart"/>
      <w:r w:rsidR="004E4BD3" w:rsidRPr="002C1DAF">
        <w:rPr>
          <w:color w:val="3B3738"/>
        </w:rPr>
        <w:t>bersuhu</w:t>
      </w:r>
      <w:proofErr w:type="spellEnd"/>
      <w:r w:rsidR="004E4BD3" w:rsidRPr="002C1DAF">
        <w:rPr>
          <w:color w:val="3B3738"/>
        </w:rPr>
        <w:t xml:space="preserve"> </w:t>
      </w:r>
      <w:proofErr w:type="spellStart"/>
      <w:r w:rsidR="004E4BD3" w:rsidRPr="002C1DAF">
        <w:rPr>
          <w:color w:val="3B3738"/>
        </w:rPr>
        <w:t>lembap</w:t>
      </w:r>
      <w:proofErr w:type="spellEnd"/>
      <w:sdt>
        <w:sdtPr>
          <w:rPr>
            <w:color w:val="3B3738"/>
          </w:rPr>
          <w:id w:val="361565059"/>
          <w:citation/>
        </w:sdtPr>
        <w:sdtContent>
          <w:r w:rsidR="00160DE4">
            <w:rPr>
              <w:color w:val="3B3738"/>
            </w:rPr>
            <w:fldChar w:fldCharType="begin"/>
          </w:r>
          <w:r w:rsidR="00160DE4">
            <w:rPr>
              <w:color w:val="3B3738"/>
            </w:rPr>
            <w:instrText xml:space="preserve"> CITATION Sja05 \l 1033 </w:instrText>
          </w:r>
          <w:r w:rsidR="00160DE4">
            <w:rPr>
              <w:color w:val="3B3738"/>
            </w:rPr>
            <w:fldChar w:fldCharType="separate"/>
          </w:r>
          <w:r w:rsidR="00160DE4">
            <w:rPr>
              <w:noProof/>
              <w:color w:val="3B3738"/>
            </w:rPr>
            <w:t xml:space="preserve"> </w:t>
          </w:r>
          <w:r w:rsidR="00160DE4" w:rsidRPr="00160DE4">
            <w:rPr>
              <w:noProof/>
              <w:color w:val="3B3738"/>
            </w:rPr>
            <w:t>(Sjamsoe-Daili, SpKK(K), Menaldi, SpKK(K), &amp; Wisnu, SpKK(K), 2005)</w:t>
          </w:r>
          <w:r w:rsidR="00160DE4">
            <w:rPr>
              <w:color w:val="3B3738"/>
            </w:rPr>
            <w:fldChar w:fldCharType="end"/>
          </w:r>
        </w:sdtContent>
      </w:sdt>
      <w:r w:rsidRPr="002C1DAF">
        <w:rPr>
          <w:color w:val="3B3738"/>
        </w:rPr>
        <w:t>.</w:t>
      </w:r>
      <w:r w:rsidR="00A311BC">
        <w:rPr>
          <w:color w:val="3B3738"/>
        </w:rPr>
        <w:t xml:space="preserve"> </w:t>
      </w:r>
      <w:r w:rsidR="00EC0D96">
        <w:rPr>
          <w:color w:val="3B3738"/>
        </w:rPr>
        <w:t>B</w:t>
      </w:r>
      <w:r w:rsidRPr="00A311BC">
        <w:rPr>
          <w:color w:val="3B3738"/>
        </w:rPr>
        <w:t xml:space="preserve">iang </w:t>
      </w:r>
      <w:proofErr w:type="spellStart"/>
      <w:r w:rsidRPr="00A311BC">
        <w:rPr>
          <w:color w:val="3B3738"/>
        </w:rPr>
        <w:t>keringat</w:t>
      </w:r>
      <w:proofErr w:type="spellEnd"/>
      <w:r w:rsidRPr="00A311BC">
        <w:rPr>
          <w:color w:val="3B3738"/>
        </w:rPr>
        <w:t xml:space="preserve"> </w:t>
      </w:r>
      <w:proofErr w:type="spellStart"/>
      <w:r w:rsidRPr="00A311BC">
        <w:rPr>
          <w:color w:val="3B3738"/>
        </w:rPr>
        <w:t>terbagi</w:t>
      </w:r>
      <w:proofErr w:type="spellEnd"/>
      <w:r w:rsidRPr="00A311BC">
        <w:rPr>
          <w:color w:val="3B3738"/>
        </w:rPr>
        <w:t xml:space="preserve"> </w:t>
      </w:r>
      <w:proofErr w:type="spellStart"/>
      <w:r w:rsidRPr="00A311BC">
        <w:rPr>
          <w:color w:val="3B3738"/>
        </w:rPr>
        <w:t>menjadi</w:t>
      </w:r>
      <w:proofErr w:type="spellEnd"/>
      <w:r w:rsidRPr="00A311BC">
        <w:rPr>
          <w:color w:val="3B3738"/>
        </w:rPr>
        <w:t xml:space="preserve"> </w:t>
      </w:r>
      <w:proofErr w:type="spellStart"/>
      <w:r w:rsidRPr="00A311BC">
        <w:rPr>
          <w:color w:val="3B3738"/>
        </w:rPr>
        <w:t>beberapa</w:t>
      </w:r>
      <w:proofErr w:type="spellEnd"/>
      <w:r w:rsidRPr="00A311BC">
        <w:rPr>
          <w:color w:val="3B3738"/>
        </w:rPr>
        <w:t xml:space="preserve"> </w:t>
      </w:r>
      <w:proofErr w:type="spellStart"/>
      <w:r w:rsidRPr="00A311BC">
        <w:rPr>
          <w:color w:val="3B3738"/>
        </w:rPr>
        <w:t>jenis</w:t>
      </w:r>
      <w:proofErr w:type="spellEnd"/>
      <w:r w:rsidR="00A311BC">
        <w:rPr>
          <w:color w:val="3B3738"/>
        </w:rPr>
        <w:t xml:space="preserve"> </w:t>
      </w:r>
      <w:proofErr w:type="spellStart"/>
      <w:r w:rsidRPr="00A311BC">
        <w:rPr>
          <w:color w:val="3B3738"/>
        </w:rPr>
        <w:t>yaitu</w:t>
      </w:r>
      <w:proofErr w:type="spellEnd"/>
      <w:r w:rsidR="00A311BC">
        <w:rPr>
          <w:color w:val="3B3738"/>
        </w:rPr>
        <w:t xml:space="preserve"> :</w:t>
      </w:r>
    </w:p>
    <w:p w14:paraId="38ACC7C3" w14:textId="77777777" w:rsidR="00C6066D" w:rsidRPr="00A311BC" w:rsidRDefault="00C6066D" w:rsidP="00A311BC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</w:p>
    <w:p w14:paraId="3E768913" w14:textId="1D16FC2D" w:rsidR="00F24790" w:rsidRPr="00950975" w:rsidRDefault="00F24790" w:rsidP="007607CF">
      <w:pPr>
        <w:pStyle w:val="NormalWeb"/>
        <w:numPr>
          <w:ilvl w:val="0"/>
          <w:numId w:val="25"/>
        </w:numPr>
        <w:spacing w:before="150" w:beforeAutospacing="0" w:after="150" w:afterAutospacing="0"/>
        <w:ind w:left="1800"/>
        <w:jc w:val="both"/>
        <w:rPr>
          <w:i/>
          <w:iCs/>
          <w:color w:val="3B3738"/>
        </w:rPr>
      </w:pPr>
      <w:r w:rsidRPr="00950975">
        <w:rPr>
          <w:rStyle w:val="Strong"/>
          <w:b w:val="0"/>
          <w:bCs w:val="0"/>
          <w:i/>
          <w:iCs/>
          <w:color w:val="3B3738"/>
          <w:spacing w:val="-5"/>
        </w:rPr>
        <w:t xml:space="preserve">Miliaria </w:t>
      </w:r>
      <w:r w:rsidR="00AB539F">
        <w:rPr>
          <w:rStyle w:val="Strong"/>
          <w:b w:val="0"/>
          <w:bCs w:val="0"/>
          <w:i/>
          <w:iCs/>
          <w:color w:val="3B3738"/>
          <w:spacing w:val="-5"/>
        </w:rPr>
        <w:t>K</w:t>
      </w:r>
      <w:r w:rsidRPr="00950975">
        <w:rPr>
          <w:rStyle w:val="Strong"/>
          <w:b w:val="0"/>
          <w:bCs w:val="0"/>
          <w:i/>
          <w:iCs/>
          <w:color w:val="3B3738"/>
          <w:spacing w:val="-5"/>
        </w:rPr>
        <w:t>ristalina                </w:t>
      </w:r>
    </w:p>
    <w:p w14:paraId="6AEA0BCC" w14:textId="40E40E63" w:rsidR="004417E0" w:rsidRDefault="00F24790" w:rsidP="00410E1E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  <w:proofErr w:type="spellStart"/>
      <w:r w:rsidRPr="004417E0">
        <w:rPr>
          <w:color w:val="3B3738"/>
        </w:rPr>
        <w:t>M</w:t>
      </w:r>
      <w:r w:rsidR="00950975">
        <w:rPr>
          <w:color w:val="3B3738"/>
        </w:rPr>
        <w:t>erupakan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jenis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biang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keringat</w:t>
      </w:r>
      <w:proofErr w:type="spellEnd"/>
      <w:r w:rsidRPr="004417E0">
        <w:rPr>
          <w:color w:val="3B3738"/>
        </w:rPr>
        <w:t xml:space="preserve"> yang paling </w:t>
      </w:r>
      <w:proofErr w:type="spellStart"/>
      <w:r w:rsidRPr="004417E0">
        <w:rPr>
          <w:color w:val="3B3738"/>
        </w:rPr>
        <w:t>ringan</w:t>
      </w:r>
      <w:proofErr w:type="spellEnd"/>
      <w:r w:rsidRPr="004417E0">
        <w:rPr>
          <w:color w:val="3B3738"/>
        </w:rPr>
        <w:t xml:space="preserve"> dan </w:t>
      </w:r>
      <w:proofErr w:type="spellStart"/>
      <w:r w:rsidR="00F66A55">
        <w:rPr>
          <w:color w:val="3B3738"/>
        </w:rPr>
        <w:t>terjadi</w:t>
      </w:r>
      <w:proofErr w:type="spellEnd"/>
      <w:r w:rsidR="00F66A55">
        <w:rPr>
          <w:color w:val="3B3738"/>
        </w:rPr>
        <w:t xml:space="preserve"> di </w:t>
      </w:r>
      <w:proofErr w:type="spellStart"/>
      <w:r w:rsidRPr="004417E0">
        <w:rPr>
          <w:color w:val="3B3738"/>
        </w:rPr>
        <w:t>lapisan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kulit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teratas</w:t>
      </w:r>
      <w:proofErr w:type="spellEnd"/>
      <w:r w:rsidRPr="004417E0">
        <w:rPr>
          <w:color w:val="3B3738"/>
        </w:rPr>
        <w:t xml:space="preserve">. </w:t>
      </w:r>
      <w:proofErr w:type="spellStart"/>
      <w:r w:rsidR="00852915">
        <w:rPr>
          <w:color w:val="3B3738"/>
        </w:rPr>
        <w:t>Gejalanya</w:t>
      </w:r>
      <w:proofErr w:type="spellEnd"/>
      <w:r w:rsidR="00852915">
        <w:rPr>
          <w:color w:val="3B3738"/>
        </w:rPr>
        <w:t xml:space="preserve"> </w:t>
      </w:r>
      <w:proofErr w:type="spellStart"/>
      <w:r w:rsidR="00852915">
        <w:rPr>
          <w:color w:val="3B3738"/>
        </w:rPr>
        <w:t>berupa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bintil</w:t>
      </w:r>
      <w:proofErr w:type="spellEnd"/>
      <w:r w:rsidR="00903731">
        <w:rPr>
          <w:color w:val="3B3738"/>
        </w:rPr>
        <w:t xml:space="preserve"> </w:t>
      </w:r>
      <w:r w:rsidRPr="004417E0">
        <w:rPr>
          <w:color w:val="3B3738"/>
        </w:rPr>
        <w:t>-</w:t>
      </w:r>
      <w:r w:rsidR="00903731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bintil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merah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berisi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cairan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berwarna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jernih</w:t>
      </w:r>
      <w:proofErr w:type="spellEnd"/>
      <w:r w:rsidR="0010053A">
        <w:rPr>
          <w:color w:val="3B3738"/>
        </w:rPr>
        <w:t xml:space="preserve">, </w:t>
      </w:r>
      <w:proofErr w:type="spellStart"/>
      <w:r w:rsidR="0010053A">
        <w:rPr>
          <w:color w:val="3B3738"/>
        </w:rPr>
        <w:t>bintil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mudah</w:t>
      </w:r>
      <w:proofErr w:type="spellEnd"/>
      <w:r w:rsidRPr="004417E0">
        <w:rPr>
          <w:color w:val="3B3738"/>
        </w:rPr>
        <w:t xml:space="preserve"> </w:t>
      </w:r>
      <w:proofErr w:type="spellStart"/>
      <w:r w:rsidRPr="004417E0">
        <w:rPr>
          <w:color w:val="3B3738"/>
        </w:rPr>
        <w:t>pecah</w:t>
      </w:r>
      <w:proofErr w:type="spellEnd"/>
      <w:r w:rsidRPr="004417E0">
        <w:rPr>
          <w:color w:val="3B3738"/>
        </w:rPr>
        <w:t xml:space="preserve">. </w:t>
      </w:r>
      <w:proofErr w:type="spellStart"/>
      <w:r w:rsidR="0010053A">
        <w:rPr>
          <w:color w:val="3B3738"/>
        </w:rPr>
        <w:t>Terdapat</w:t>
      </w:r>
      <w:proofErr w:type="spellEnd"/>
      <w:r w:rsidR="0010053A">
        <w:rPr>
          <w:color w:val="3B3738"/>
        </w:rPr>
        <w:t xml:space="preserve"> pada </w:t>
      </w:r>
      <w:proofErr w:type="spellStart"/>
      <w:r w:rsidR="0010053A">
        <w:rPr>
          <w:color w:val="3B3738"/>
        </w:rPr>
        <w:t>bagian</w:t>
      </w:r>
      <w:proofErr w:type="spellEnd"/>
      <w:r w:rsidR="0010053A">
        <w:rPr>
          <w:color w:val="3B3738"/>
        </w:rPr>
        <w:t xml:space="preserve"> </w:t>
      </w:r>
      <w:proofErr w:type="spellStart"/>
      <w:r w:rsidR="0010053A">
        <w:rPr>
          <w:color w:val="3B3738"/>
        </w:rPr>
        <w:t>tubuh</w:t>
      </w:r>
      <w:proofErr w:type="spellEnd"/>
      <w:r w:rsidR="0010053A">
        <w:rPr>
          <w:color w:val="3B3738"/>
        </w:rPr>
        <w:t xml:space="preserve"> yang </w:t>
      </w:r>
      <w:proofErr w:type="spellStart"/>
      <w:r w:rsidR="0010053A">
        <w:rPr>
          <w:color w:val="3B3738"/>
        </w:rPr>
        <w:t>tertutup</w:t>
      </w:r>
      <w:proofErr w:type="spellEnd"/>
      <w:r w:rsidR="0010053A">
        <w:rPr>
          <w:color w:val="3B3738"/>
        </w:rPr>
        <w:t xml:space="preserve"> baju </w:t>
      </w:r>
      <w:proofErr w:type="spellStart"/>
      <w:r w:rsidR="0010053A">
        <w:rPr>
          <w:color w:val="3B3738"/>
        </w:rPr>
        <w:t>seperti</w:t>
      </w:r>
      <w:proofErr w:type="spellEnd"/>
      <w:r w:rsidR="0010053A">
        <w:rPr>
          <w:color w:val="3B3738"/>
        </w:rPr>
        <w:t xml:space="preserve"> badan</w:t>
      </w:r>
      <w:r w:rsidR="006471A2">
        <w:rPr>
          <w:color w:val="3B3738"/>
        </w:rPr>
        <w:t xml:space="preserve"> </w:t>
      </w:r>
      <w:r w:rsidR="0010053A">
        <w:rPr>
          <w:color w:val="3B3738"/>
        </w:rPr>
        <w:t>dan dada</w:t>
      </w:r>
      <w:sdt>
        <w:sdtPr>
          <w:rPr>
            <w:color w:val="3B3738"/>
          </w:rPr>
          <w:id w:val="69161737"/>
          <w:citation/>
        </w:sdtPr>
        <w:sdtContent>
          <w:r w:rsidR="00667083">
            <w:rPr>
              <w:color w:val="3B3738"/>
            </w:rPr>
            <w:fldChar w:fldCharType="begin"/>
          </w:r>
          <w:r w:rsidR="00667083">
            <w:rPr>
              <w:color w:val="3B3738"/>
            </w:rPr>
            <w:instrText xml:space="preserve"> CITATION Sja05 \l 1033 </w:instrText>
          </w:r>
          <w:r w:rsidR="00667083">
            <w:rPr>
              <w:color w:val="3B3738"/>
            </w:rPr>
            <w:fldChar w:fldCharType="separate"/>
          </w:r>
          <w:r w:rsidR="00667083">
            <w:rPr>
              <w:noProof/>
              <w:color w:val="3B3738"/>
            </w:rPr>
            <w:t xml:space="preserve"> </w:t>
          </w:r>
          <w:r w:rsidR="00667083" w:rsidRPr="00667083">
            <w:rPr>
              <w:noProof/>
              <w:color w:val="3B3738"/>
            </w:rPr>
            <w:t>(Sjamsoe-Daili, SpKK(K), Menaldi, SpKK(K), &amp; Wisnu, SpKK(K), 2005)</w:t>
          </w:r>
          <w:r w:rsidR="00667083">
            <w:rPr>
              <w:color w:val="3B3738"/>
            </w:rPr>
            <w:fldChar w:fldCharType="end"/>
          </w:r>
        </w:sdtContent>
      </w:sdt>
      <w:r w:rsidRPr="004417E0">
        <w:rPr>
          <w:color w:val="3B3738"/>
        </w:rPr>
        <w:t>.</w:t>
      </w:r>
    </w:p>
    <w:p w14:paraId="6DC257D2" w14:textId="77777777" w:rsidR="00410E1E" w:rsidRPr="004417E0" w:rsidRDefault="00410E1E" w:rsidP="00410E1E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</w:p>
    <w:p w14:paraId="6201C13D" w14:textId="0766D136" w:rsidR="004417E0" w:rsidRPr="00AB539F" w:rsidRDefault="00F24790" w:rsidP="007607CF">
      <w:pPr>
        <w:pStyle w:val="NormalWeb"/>
        <w:numPr>
          <w:ilvl w:val="0"/>
          <w:numId w:val="25"/>
        </w:numPr>
        <w:spacing w:before="0" w:beforeAutospacing="0" w:after="0" w:afterAutospacing="0" w:line="360" w:lineRule="auto"/>
        <w:ind w:left="1800"/>
        <w:jc w:val="both"/>
        <w:rPr>
          <w:i/>
          <w:iCs/>
          <w:color w:val="3B3738"/>
        </w:rPr>
      </w:pPr>
      <w:r w:rsidRPr="00AB539F">
        <w:rPr>
          <w:i/>
          <w:iCs/>
          <w:color w:val="3B3738"/>
        </w:rPr>
        <w:t>Miliaria</w:t>
      </w:r>
      <w:r w:rsidR="00AB539F">
        <w:rPr>
          <w:i/>
          <w:iCs/>
          <w:color w:val="3B3738"/>
        </w:rPr>
        <w:t xml:space="preserve"> R</w:t>
      </w:r>
      <w:r w:rsidRPr="00AB539F">
        <w:rPr>
          <w:i/>
          <w:iCs/>
          <w:color w:val="3B3738"/>
        </w:rPr>
        <w:t>ubra</w:t>
      </w:r>
    </w:p>
    <w:p w14:paraId="6933BF02" w14:textId="025FBB44" w:rsidR="00F24790" w:rsidRDefault="00C614FB" w:rsidP="00410E1E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  <w:r>
        <w:rPr>
          <w:color w:val="3B3738"/>
        </w:rPr>
        <w:t xml:space="preserve">Adalah </w:t>
      </w:r>
      <w:proofErr w:type="spellStart"/>
      <w:r w:rsidR="004D45C4" w:rsidRPr="004417E0">
        <w:rPr>
          <w:color w:val="3B3738"/>
        </w:rPr>
        <w:t>jenis</w:t>
      </w:r>
      <w:proofErr w:type="spellEnd"/>
      <w:r w:rsidR="004D45C4" w:rsidRPr="004417E0">
        <w:rPr>
          <w:color w:val="3B3738"/>
        </w:rPr>
        <w:t xml:space="preserve"> </w:t>
      </w:r>
      <w:proofErr w:type="spellStart"/>
      <w:r w:rsidR="004D45C4" w:rsidRPr="004417E0">
        <w:rPr>
          <w:color w:val="3B3738"/>
        </w:rPr>
        <w:t>biang</w:t>
      </w:r>
      <w:proofErr w:type="spellEnd"/>
      <w:r w:rsidR="004D45C4" w:rsidRPr="004417E0">
        <w:rPr>
          <w:color w:val="3B3738"/>
        </w:rPr>
        <w:t xml:space="preserve"> </w:t>
      </w:r>
      <w:proofErr w:type="spellStart"/>
      <w:r w:rsidR="004D45C4" w:rsidRPr="004417E0">
        <w:rPr>
          <w:color w:val="3B3738"/>
        </w:rPr>
        <w:t>keringat</w:t>
      </w:r>
      <w:proofErr w:type="spellEnd"/>
      <w:r w:rsidR="004D45C4" w:rsidRPr="004417E0">
        <w:rPr>
          <w:color w:val="3B3738"/>
        </w:rPr>
        <w:t xml:space="preserve"> </w:t>
      </w:r>
      <w:r w:rsidR="004D45C4">
        <w:rPr>
          <w:color w:val="3B3738"/>
        </w:rPr>
        <w:t xml:space="preserve">yang </w:t>
      </w:r>
      <w:proofErr w:type="spellStart"/>
      <w:r w:rsidR="004D45C4">
        <w:rPr>
          <w:color w:val="3B3738"/>
        </w:rPr>
        <w:t>t</w:t>
      </w:r>
      <w:r w:rsidR="00F24790" w:rsidRPr="004417E0">
        <w:rPr>
          <w:color w:val="3B3738"/>
        </w:rPr>
        <w:t>erjadi</w:t>
      </w:r>
      <w:proofErr w:type="spellEnd"/>
      <w:r w:rsidR="00F24790" w:rsidRPr="004417E0">
        <w:rPr>
          <w:color w:val="3B3738"/>
        </w:rPr>
        <w:t xml:space="preserve"> di </w:t>
      </w:r>
      <w:proofErr w:type="spellStart"/>
      <w:r w:rsidR="00F24790" w:rsidRPr="004417E0">
        <w:rPr>
          <w:color w:val="3B3738"/>
        </w:rPr>
        <w:t>lapisan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kulit</w:t>
      </w:r>
      <w:proofErr w:type="spellEnd"/>
      <w:r w:rsidR="00F24790" w:rsidRPr="004417E0">
        <w:rPr>
          <w:color w:val="3B3738"/>
        </w:rPr>
        <w:t xml:space="preserve"> yang </w:t>
      </w:r>
      <w:proofErr w:type="spellStart"/>
      <w:r w:rsidR="00F24790" w:rsidRPr="004417E0">
        <w:rPr>
          <w:color w:val="3B3738"/>
        </w:rPr>
        <w:t>lebih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dalam</w:t>
      </w:r>
      <w:proofErr w:type="spellEnd"/>
      <w:r w:rsidR="00F24790" w:rsidRPr="004417E0">
        <w:rPr>
          <w:color w:val="3B3738"/>
        </w:rPr>
        <w:t xml:space="preserve">. </w:t>
      </w:r>
      <w:proofErr w:type="spellStart"/>
      <w:r w:rsidR="00F24790" w:rsidRPr="004417E0">
        <w:rPr>
          <w:color w:val="3B3738"/>
        </w:rPr>
        <w:t>Kondisi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ini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lebih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sering</w:t>
      </w:r>
      <w:proofErr w:type="spellEnd"/>
      <w:r w:rsidR="00F24790" w:rsidRPr="004417E0">
        <w:rPr>
          <w:color w:val="3B3738"/>
        </w:rPr>
        <w:t xml:space="preserve"> di</w:t>
      </w:r>
      <w:r w:rsidR="00E46F59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alami</w:t>
      </w:r>
      <w:proofErr w:type="spellEnd"/>
      <w:r w:rsidR="00F24790" w:rsidRPr="004417E0">
        <w:rPr>
          <w:color w:val="3B3738"/>
        </w:rPr>
        <w:t xml:space="preserve"> oleh orang </w:t>
      </w:r>
      <w:proofErr w:type="spellStart"/>
      <w:r w:rsidR="00F24790" w:rsidRPr="004417E0">
        <w:rPr>
          <w:color w:val="3B3738"/>
        </w:rPr>
        <w:t>dewasa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daripada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anak</w:t>
      </w:r>
      <w:proofErr w:type="spellEnd"/>
      <w:r w:rsidR="000A4F5E">
        <w:rPr>
          <w:color w:val="3B3738"/>
        </w:rPr>
        <w:t xml:space="preserve"> </w:t>
      </w:r>
      <w:r w:rsidR="00F24790" w:rsidRPr="004417E0">
        <w:rPr>
          <w:color w:val="3B3738"/>
        </w:rPr>
        <w:t>-</w:t>
      </w:r>
      <w:r w:rsidR="000A4F5E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anak</w:t>
      </w:r>
      <w:proofErr w:type="spellEnd"/>
      <w:r w:rsidR="00F24790" w:rsidRPr="004417E0">
        <w:rPr>
          <w:color w:val="3B3738"/>
        </w:rPr>
        <w:t xml:space="preserve">. </w:t>
      </w:r>
      <w:proofErr w:type="spellStart"/>
      <w:r w:rsidR="00F24790" w:rsidRPr="004417E0">
        <w:rPr>
          <w:color w:val="3B3738"/>
        </w:rPr>
        <w:t>Gejala</w:t>
      </w:r>
      <w:r w:rsidR="000A4F5E">
        <w:rPr>
          <w:color w:val="3B3738"/>
        </w:rPr>
        <w:t>nya</w:t>
      </w:r>
      <w:proofErr w:type="spellEnd"/>
      <w:r w:rsidR="000A4F5E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antara</w:t>
      </w:r>
      <w:proofErr w:type="spellEnd"/>
      <w:r w:rsidR="00F24790" w:rsidRPr="004417E0">
        <w:rPr>
          <w:color w:val="3B3738"/>
        </w:rPr>
        <w:t xml:space="preserve"> lain </w:t>
      </w:r>
      <w:proofErr w:type="spellStart"/>
      <w:r w:rsidR="00D50856">
        <w:rPr>
          <w:color w:val="3B3738"/>
        </w:rPr>
        <w:t>gatal</w:t>
      </w:r>
      <w:proofErr w:type="spellEnd"/>
      <w:r w:rsidR="00D50856">
        <w:rPr>
          <w:color w:val="3B3738"/>
        </w:rPr>
        <w:t xml:space="preserve">, rasa </w:t>
      </w:r>
      <w:proofErr w:type="spellStart"/>
      <w:r w:rsidR="00D50856">
        <w:rPr>
          <w:color w:val="3B3738"/>
        </w:rPr>
        <w:t>tersengat</w:t>
      </w:r>
      <w:proofErr w:type="spellEnd"/>
      <w:r w:rsidR="00D50856">
        <w:rPr>
          <w:color w:val="3B3738"/>
        </w:rPr>
        <w:t xml:space="preserve">, </w:t>
      </w:r>
      <w:proofErr w:type="spellStart"/>
      <w:r w:rsidR="00F24790" w:rsidRPr="004417E0">
        <w:rPr>
          <w:color w:val="3B3738"/>
        </w:rPr>
        <w:t>bintil</w:t>
      </w:r>
      <w:proofErr w:type="spellEnd"/>
      <w:r w:rsidR="00F24790" w:rsidRPr="004417E0">
        <w:rPr>
          <w:color w:val="3B3738"/>
        </w:rPr>
        <w:t xml:space="preserve"> </w:t>
      </w:r>
      <w:proofErr w:type="spellStart"/>
      <w:r w:rsidR="00F24790" w:rsidRPr="004417E0">
        <w:rPr>
          <w:color w:val="3B3738"/>
        </w:rPr>
        <w:t>merah</w:t>
      </w:r>
      <w:proofErr w:type="spellEnd"/>
      <w:r w:rsidR="00D50856">
        <w:rPr>
          <w:color w:val="3B3738"/>
        </w:rPr>
        <w:t xml:space="preserve">. </w:t>
      </w:r>
      <w:proofErr w:type="spellStart"/>
      <w:r w:rsidR="00D50856">
        <w:rPr>
          <w:color w:val="3B3738"/>
        </w:rPr>
        <w:t>Terdapat</w:t>
      </w:r>
      <w:proofErr w:type="spellEnd"/>
      <w:r w:rsidR="00D50856">
        <w:rPr>
          <w:color w:val="3B3738"/>
        </w:rPr>
        <w:t xml:space="preserve"> pada </w:t>
      </w:r>
      <w:proofErr w:type="spellStart"/>
      <w:r w:rsidR="00D50856">
        <w:rPr>
          <w:color w:val="3B3738"/>
        </w:rPr>
        <w:t>bagian</w:t>
      </w:r>
      <w:proofErr w:type="spellEnd"/>
      <w:r w:rsidR="00D50856">
        <w:rPr>
          <w:color w:val="3B3738"/>
        </w:rPr>
        <w:t xml:space="preserve"> </w:t>
      </w:r>
      <w:proofErr w:type="spellStart"/>
      <w:r w:rsidR="00D50856">
        <w:rPr>
          <w:color w:val="3B3738"/>
        </w:rPr>
        <w:t>tubuh</w:t>
      </w:r>
      <w:proofErr w:type="spellEnd"/>
      <w:r w:rsidR="00D50856">
        <w:rPr>
          <w:color w:val="3B3738"/>
        </w:rPr>
        <w:t xml:space="preserve"> yang </w:t>
      </w:r>
      <w:proofErr w:type="spellStart"/>
      <w:r w:rsidR="00D50856">
        <w:rPr>
          <w:color w:val="3B3738"/>
        </w:rPr>
        <w:t>tertutup</w:t>
      </w:r>
      <w:proofErr w:type="spellEnd"/>
      <w:r w:rsidR="00D50856">
        <w:rPr>
          <w:color w:val="3B3738"/>
        </w:rPr>
        <w:t xml:space="preserve"> baju </w:t>
      </w:r>
      <w:proofErr w:type="spellStart"/>
      <w:r w:rsidR="00D50856">
        <w:rPr>
          <w:color w:val="3B3738"/>
        </w:rPr>
        <w:t>seperti</w:t>
      </w:r>
      <w:proofErr w:type="spellEnd"/>
      <w:r w:rsidR="00D50856">
        <w:rPr>
          <w:color w:val="3B3738"/>
        </w:rPr>
        <w:t xml:space="preserve"> badan dan dada</w:t>
      </w:r>
      <w:sdt>
        <w:sdtPr>
          <w:rPr>
            <w:color w:val="3B3738"/>
          </w:rPr>
          <w:id w:val="-1273706317"/>
          <w:citation/>
        </w:sdtPr>
        <w:sdtContent>
          <w:r w:rsidR="00667083">
            <w:rPr>
              <w:color w:val="3B3738"/>
            </w:rPr>
            <w:fldChar w:fldCharType="begin"/>
          </w:r>
          <w:r w:rsidR="00667083">
            <w:rPr>
              <w:color w:val="3B3738"/>
            </w:rPr>
            <w:instrText xml:space="preserve"> CITATION Sja05 \l 1033 </w:instrText>
          </w:r>
          <w:r w:rsidR="00667083">
            <w:rPr>
              <w:color w:val="3B3738"/>
            </w:rPr>
            <w:fldChar w:fldCharType="separate"/>
          </w:r>
          <w:r w:rsidR="00667083">
            <w:rPr>
              <w:noProof/>
              <w:color w:val="3B3738"/>
            </w:rPr>
            <w:t xml:space="preserve"> </w:t>
          </w:r>
          <w:r w:rsidR="00667083" w:rsidRPr="00667083">
            <w:rPr>
              <w:noProof/>
              <w:color w:val="3B3738"/>
            </w:rPr>
            <w:t>(Sjamsoe-Daili, SpKK(K), Menaldi, SpKK(K), &amp; Wisnu, SpKK(K), 2005)</w:t>
          </w:r>
          <w:r w:rsidR="00667083">
            <w:rPr>
              <w:color w:val="3B3738"/>
            </w:rPr>
            <w:fldChar w:fldCharType="end"/>
          </w:r>
        </w:sdtContent>
      </w:sdt>
      <w:r w:rsidR="00F24790" w:rsidRPr="004417E0">
        <w:rPr>
          <w:color w:val="3B3738"/>
        </w:rPr>
        <w:t>.</w:t>
      </w:r>
    </w:p>
    <w:p w14:paraId="361F440A" w14:textId="76FFB962" w:rsidR="00F24790" w:rsidRPr="00C029D5" w:rsidRDefault="00F24790" w:rsidP="00C029D5">
      <w:pPr>
        <w:pStyle w:val="NormalWeb"/>
        <w:spacing w:before="0" w:beforeAutospacing="0" w:after="0" w:afterAutospacing="0" w:line="360" w:lineRule="auto"/>
        <w:ind w:left="1800"/>
        <w:jc w:val="both"/>
        <w:rPr>
          <w:i/>
          <w:iCs/>
          <w:color w:val="3B3738"/>
        </w:rPr>
      </w:pPr>
    </w:p>
    <w:p w14:paraId="3D2CF950" w14:textId="2E0479BE" w:rsidR="004417E0" w:rsidRPr="001F7CB9" w:rsidRDefault="00F24790" w:rsidP="007607CF">
      <w:pPr>
        <w:pStyle w:val="NormalWeb"/>
        <w:numPr>
          <w:ilvl w:val="0"/>
          <w:numId w:val="25"/>
        </w:numPr>
        <w:spacing w:before="0" w:beforeAutospacing="0" w:after="0" w:afterAutospacing="0" w:line="360" w:lineRule="auto"/>
        <w:ind w:left="1800"/>
        <w:jc w:val="both"/>
        <w:rPr>
          <w:i/>
          <w:iCs/>
          <w:color w:val="3B3738"/>
        </w:rPr>
      </w:pPr>
      <w:r w:rsidRPr="001F7CB9">
        <w:rPr>
          <w:i/>
          <w:iCs/>
          <w:color w:val="3B3738"/>
        </w:rPr>
        <w:t xml:space="preserve">Miliaria </w:t>
      </w:r>
      <w:r w:rsidR="001F7CB9">
        <w:rPr>
          <w:i/>
          <w:iCs/>
          <w:color w:val="3B3738"/>
        </w:rPr>
        <w:t>P</w:t>
      </w:r>
      <w:r w:rsidR="009A421C">
        <w:rPr>
          <w:i/>
          <w:iCs/>
          <w:color w:val="3B3738"/>
        </w:rPr>
        <w:t>ustulosa</w:t>
      </w:r>
    </w:p>
    <w:p w14:paraId="6881FEEF" w14:textId="32FBF055" w:rsidR="00F24790" w:rsidRPr="004417E0" w:rsidRDefault="002739E7" w:rsidP="002275B8">
      <w:pPr>
        <w:pStyle w:val="NormalWeb"/>
        <w:spacing w:before="0" w:beforeAutospacing="0" w:after="0" w:afterAutospacing="0" w:line="360" w:lineRule="auto"/>
        <w:ind w:left="1440" w:firstLine="720"/>
        <w:jc w:val="both"/>
        <w:rPr>
          <w:color w:val="3B3738"/>
        </w:rPr>
      </w:pPr>
      <w:r>
        <w:rPr>
          <w:color w:val="3B3738"/>
        </w:rPr>
        <w:t>J</w:t>
      </w:r>
      <w:r w:rsidR="00F24790" w:rsidRPr="004417E0">
        <w:rPr>
          <w:color w:val="3B3738"/>
        </w:rPr>
        <w:t>enis</w:t>
      </w:r>
      <w:r>
        <w:rPr>
          <w:color w:val="3B3738"/>
        </w:rPr>
        <w:t xml:space="preserve"> </w:t>
      </w:r>
      <w:proofErr w:type="spellStart"/>
      <w:r>
        <w:rPr>
          <w:color w:val="3B3738"/>
        </w:rPr>
        <w:t>ini</w:t>
      </w:r>
      <w:proofErr w:type="spellEnd"/>
      <w:r>
        <w:rPr>
          <w:color w:val="3B3738"/>
        </w:rPr>
        <w:t xml:space="preserve"> </w:t>
      </w:r>
      <w:proofErr w:type="spellStart"/>
      <w:r>
        <w:rPr>
          <w:color w:val="3B3738"/>
        </w:rPr>
        <w:t>merupakan</w:t>
      </w:r>
      <w:proofErr w:type="spellEnd"/>
      <w:r>
        <w:rPr>
          <w:color w:val="3B3738"/>
        </w:rPr>
        <w:t xml:space="preserve"> </w:t>
      </w:r>
      <w:proofErr w:type="spellStart"/>
      <w:r w:rsidR="00AC3BC0">
        <w:rPr>
          <w:color w:val="3B3738"/>
        </w:rPr>
        <w:t>perkembangan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lanjutan</w:t>
      </w:r>
      <w:proofErr w:type="spellEnd"/>
      <w:r w:rsidR="00AC3BC0">
        <w:rPr>
          <w:color w:val="3B3738"/>
        </w:rPr>
        <w:t xml:space="preserve"> </w:t>
      </w:r>
      <w:proofErr w:type="spellStart"/>
      <w:r w:rsidR="00084999">
        <w:rPr>
          <w:color w:val="3B3738"/>
        </w:rPr>
        <w:t>dari</w:t>
      </w:r>
      <w:proofErr w:type="spellEnd"/>
      <w:r w:rsidR="00084999">
        <w:rPr>
          <w:color w:val="3B3738"/>
        </w:rPr>
        <w:t xml:space="preserve"> miliaria rubra</w:t>
      </w:r>
      <w:r w:rsidR="00AC3BC0">
        <w:rPr>
          <w:color w:val="3B3738"/>
        </w:rPr>
        <w:t xml:space="preserve">. </w:t>
      </w:r>
      <w:proofErr w:type="spellStart"/>
      <w:r w:rsidR="00AC3BC0">
        <w:rPr>
          <w:color w:val="3B3738"/>
        </w:rPr>
        <w:t>Gejalanya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adalah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gatal</w:t>
      </w:r>
      <w:proofErr w:type="spellEnd"/>
      <w:r w:rsidR="00AC3BC0">
        <w:rPr>
          <w:color w:val="3B3738"/>
        </w:rPr>
        <w:t xml:space="preserve">, rasa </w:t>
      </w:r>
      <w:proofErr w:type="spellStart"/>
      <w:r w:rsidR="00AC3BC0">
        <w:rPr>
          <w:color w:val="3B3738"/>
        </w:rPr>
        <w:t>tersengat</w:t>
      </w:r>
      <w:proofErr w:type="spellEnd"/>
      <w:r w:rsidR="00AC3BC0">
        <w:rPr>
          <w:color w:val="3B3738"/>
        </w:rPr>
        <w:t xml:space="preserve">, </w:t>
      </w:r>
      <w:proofErr w:type="spellStart"/>
      <w:r w:rsidR="00AC3BC0">
        <w:rPr>
          <w:color w:val="3B3738"/>
        </w:rPr>
        <w:t>bintil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merah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berisi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nanah</w:t>
      </w:r>
      <w:proofErr w:type="spellEnd"/>
      <w:r w:rsidR="00AC3BC0">
        <w:rPr>
          <w:color w:val="3B3738"/>
        </w:rPr>
        <w:t xml:space="preserve">. </w:t>
      </w:r>
      <w:proofErr w:type="spellStart"/>
      <w:r w:rsidR="00AC3BC0">
        <w:rPr>
          <w:color w:val="3B3738"/>
        </w:rPr>
        <w:t>Terdapat</w:t>
      </w:r>
      <w:proofErr w:type="spellEnd"/>
      <w:r w:rsidR="00AC3BC0">
        <w:rPr>
          <w:color w:val="3B3738"/>
        </w:rPr>
        <w:t xml:space="preserve"> pada </w:t>
      </w:r>
      <w:proofErr w:type="spellStart"/>
      <w:r w:rsidR="00AC3BC0">
        <w:rPr>
          <w:color w:val="3B3738"/>
        </w:rPr>
        <w:t>bagian</w:t>
      </w:r>
      <w:proofErr w:type="spellEnd"/>
      <w:r w:rsidR="00AC3BC0">
        <w:rPr>
          <w:color w:val="3B3738"/>
        </w:rPr>
        <w:t xml:space="preserve"> </w:t>
      </w:r>
      <w:proofErr w:type="spellStart"/>
      <w:r w:rsidR="00AC3BC0">
        <w:rPr>
          <w:color w:val="3B3738"/>
        </w:rPr>
        <w:t>tubuh</w:t>
      </w:r>
      <w:proofErr w:type="spellEnd"/>
      <w:r w:rsidR="00AC3BC0">
        <w:rPr>
          <w:color w:val="3B3738"/>
        </w:rPr>
        <w:t xml:space="preserve"> yang </w:t>
      </w:r>
      <w:proofErr w:type="spellStart"/>
      <w:r w:rsidR="00AC3BC0">
        <w:rPr>
          <w:color w:val="3B3738"/>
        </w:rPr>
        <w:t>tertutup</w:t>
      </w:r>
      <w:proofErr w:type="spellEnd"/>
      <w:r w:rsidR="00AC3BC0">
        <w:rPr>
          <w:color w:val="3B3738"/>
        </w:rPr>
        <w:t xml:space="preserve"> baju </w:t>
      </w:r>
      <w:proofErr w:type="spellStart"/>
      <w:r w:rsidR="00AC3BC0">
        <w:rPr>
          <w:color w:val="3B3738"/>
        </w:rPr>
        <w:t>seperti</w:t>
      </w:r>
      <w:proofErr w:type="spellEnd"/>
      <w:r w:rsidR="00AC3BC0">
        <w:rPr>
          <w:color w:val="3B3738"/>
        </w:rPr>
        <w:t xml:space="preserve"> dada dan badan</w:t>
      </w:r>
      <w:r w:rsidR="00F24790" w:rsidRPr="004417E0">
        <w:rPr>
          <w:color w:val="3B3738"/>
        </w:rPr>
        <w:t xml:space="preserve"> </w:t>
      </w:r>
      <w:sdt>
        <w:sdtPr>
          <w:rPr>
            <w:color w:val="3B3738"/>
          </w:rPr>
          <w:id w:val="-1089924271"/>
          <w:citation/>
        </w:sdtPr>
        <w:sdtContent>
          <w:r w:rsidR="00667083">
            <w:rPr>
              <w:color w:val="3B3738"/>
            </w:rPr>
            <w:fldChar w:fldCharType="begin"/>
          </w:r>
          <w:r w:rsidR="00667083">
            <w:rPr>
              <w:color w:val="3B3738"/>
            </w:rPr>
            <w:instrText xml:space="preserve"> CITATION Sja05 \l 1033 </w:instrText>
          </w:r>
          <w:r w:rsidR="00667083">
            <w:rPr>
              <w:color w:val="3B3738"/>
            </w:rPr>
            <w:fldChar w:fldCharType="separate"/>
          </w:r>
          <w:r w:rsidR="00667083">
            <w:rPr>
              <w:noProof/>
              <w:color w:val="3B3738"/>
            </w:rPr>
            <w:t xml:space="preserve"> </w:t>
          </w:r>
          <w:r w:rsidR="00667083" w:rsidRPr="00667083">
            <w:rPr>
              <w:noProof/>
              <w:color w:val="3B3738"/>
            </w:rPr>
            <w:t>(Sjamsoe-Daili, SpKK(K), Menaldi, SpKK(K), &amp; Wisnu, SpKK(K), 2005)</w:t>
          </w:r>
          <w:r w:rsidR="00667083">
            <w:rPr>
              <w:color w:val="3B3738"/>
            </w:rPr>
            <w:fldChar w:fldCharType="end"/>
          </w:r>
        </w:sdtContent>
      </w:sdt>
      <w:r w:rsidR="00F24790" w:rsidRPr="004417E0">
        <w:rPr>
          <w:color w:val="3B3738"/>
        </w:rPr>
        <w:t>.</w:t>
      </w:r>
    </w:p>
    <w:p w14:paraId="1E1862E4" w14:textId="3E8BFE64" w:rsidR="00265DDE" w:rsidRDefault="00265DDE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1BAB1B6C" w14:textId="77777777" w:rsidR="00252B60" w:rsidRDefault="00252B60" w:rsidP="00265DDE">
      <w:pPr>
        <w:pStyle w:val="ListParagraph"/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</w:p>
    <w:p w14:paraId="1ADEC8DA" w14:textId="0744553E" w:rsidR="00051245" w:rsidRPr="00D95626" w:rsidRDefault="001165CA" w:rsidP="00A32B5F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D95626">
        <w:rPr>
          <w:rFonts w:ascii="Times New Roman" w:hAnsi="Times New Roman" w:cs="Times New Roman"/>
          <w:i/>
          <w:iCs/>
          <w:sz w:val="24"/>
          <w:szCs w:val="24"/>
        </w:rPr>
        <w:lastRenderedPageBreak/>
        <w:t>Angio</w:t>
      </w:r>
      <w:r w:rsidR="00996550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D95626">
        <w:rPr>
          <w:rFonts w:ascii="Times New Roman" w:hAnsi="Times New Roman" w:cs="Times New Roman"/>
          <w:i/>
          <w:iCs/>
          <w:sz w:val="24"/>
          <w:szCs w:val="24"/>
        </w:rPr>
        <w:t>dema</w:t>
      </w:r>
    </w:p>
    <w:p w14:paraId="79DDD4EA" w14:textId="17BF2E77" w:rsidR="0018459A" w:rsidRDefault="001267CF" w:rsidP="00106884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proofErr w:type="spellStart"/>
      <w:r w:rsidRPr="001267CF">
        <w:rPr>
          <w:rStyle w:val="Strong"/>
          <w:b w:val="0"/>
          <w:bCs w:val="0"/>
          <w:color w:val="3B3738"/>
          <w:spacing w:val="-5"/>
        </w:rPr>
        <w:t>Merupakan</w:t>
      </w:r>
      <w:proofErr w:type="spellEnd"/>
      <w:r>
        <w:rPr>
          <w:rStyle w:val="Strong"/>
          <w:b w:val="0"/>
          <w:bCs w:val="0"/>
          <w:i/>
          <w:iCs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pembengkakan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yang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terjad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di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bawah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kulit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.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Kondis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in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umumny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tidak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berbahay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.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Namun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,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bis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terjad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di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tenggorokan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dan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menyebabkan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penderitany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sulit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bernapas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.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Kondis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ini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berbahay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dan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harus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segera</w:t>
      </w:r>
      <w:proofErr w:type="spellEnd"/>
      <w:r w:rsidR="00996550" w:rsidRPr="00645AC4">
        <w:rPr>
          <w:rStyle w:val="Strong"/>
          <w:b w:val="0"/>
          <w:bCs w:val="0"/>
          <w:color w:val="3B3738"/>
          <w:spacing w:val="-5"/>
        </w:rPr>
        <w:t xml:space="preserve"> di</w:t>
      </w:r>
      <w:r w:rsidR="00645AC4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996550" w:rsidRPr="00645AC4">
        <w:rPr>
          <w:rStyle w:val="Strong"/>
          <w:b w:val="0"/>
          <w:bCs w:val="0"/>
          <w:color w:val="3B3738"/>
          <w:spacing w:val="-5"/>
        </w:rPr>
        <w:t>tangani</w:t>
      </w:r>
      <w:proofErr w:type="spellEnd"/>
      <w:r w:rsidR="00E25BB1">
        <w:rPr>
          <w:rStyle w:val="Strong"/>
          <w:b w:val="0"/>
          <w:bCs w:val="0"/>
          <w:color w:val="3B3738"/>
          <w:spacing w:val="-5"/>
        </w:rPr>
        <w:t xml:space="preserve">. </w:t>
      </w:r>
      <w:proofErr w:type="spellStart"/>
      <w:r w:rsidR="00E25BB1">
        <w:rPr>
          <w:rStyle w:val="Strong"/>
          <w:b w:val="0"/>
          <w:bCs w:val="0"/>
          <w:color w:val="3B3738"/>
          <w:spacing w:val="-5"/>
        </w:rPr>
        <w:t>Secara</w:t>
      </w:r>
      <w:proofErr w:type="spellEnd"/>
      <w:r w:rsidR="00E25BB1">
        <w:rPr>
          <w:rStyle w:val="Strong"/>
          <w:b w:val="0"/>
          <w:bCs w:val="0"/>
          <w:color w:val="3B3738"/>
          <w:spacing w:val="-5"/>
        </w:rPr>
        <w:t xml:space="preserve"> </w:t>
      </w:r>
      <w:proofErr w:type="spellStart"/>
      <w:r w:rsidR="00E25BB1">
        <w:rPr>
          <w:rStyle w:val="Strong"/>
          <w:b w:val="0"/>
          <w:bCs w:val="0"/>
          <w:color w:val="3B3738"/>
          <w:spacing w:val="-5"/>
        </w:rPr>
        <w:t>umum</w:t>
      </w:r>
      <w:proofErr w:type="spellEnd"/>
      <w:r w:rsidR="004F2039">
        <w:rPr>
          <w:rStyle w:val="Strong"/>
          <w:b w:val="0"/>
          <w:bCs w:val="0"/>
          <w:color w:val="3B3738"/>
          <w:spacing w:val="-5"/>
        </w:rPr>
        <w:t xml:space="preserve">, </w:t>
      </w:r>
      <w:r w:rsidR="0015178B">
        <w:rPr>
          <w:rStyle w:val="Strong"/>
          <w:b w:val="0"/>
          <w:bCs w:val="0"/>
          <w:i/>
          <w:iCs/>
          <w:color w:val="3B3738"/>
          <w:spacing w:val="-5"/>
        </w:rPr>
        <w:t>a</w:t>
      </w:r>
      <w:r w:rsidR="004F2039" w:rsidRPr="00E36801">
        <w:rPr>
          <w:rStyle w:val="Strong"/>
          <w:b w:val="0"/>
          <w:bCs w:val="0"/>
          <w:i/>
          <w:iCs/>
          <w:color w:val="3B3738"/>
          <w:spacing w:val="-5"/>
        </w:rPr>
        <w:t>ngioedema</w:t>
      </w:r>
      <w:r w:rsidR="004F2039" w:rsidRPr="00645AC4">
        <w:rPr>
          <w:rStyle w:val="Strong"/>
          <w:b w:val="0"/>
          <w:bCs w:val="0"/>
          <w:color w:val="3B3738"/>
          <w:spacing w:val="-5"/>
        </w:rPr>
        <w:t xml:space="preserve"> </w:t>
      </w:r>
      <w:r w:rsidR="00645AC4">
        <w:rPr>
          <w:color w:val="3B3738"/>
        </w:rPr>
        <w:t xml:space="preserve">di </w:t>
      </w:r>
      <w:proofErr w:type="spellStart"/>
      <w:r w:rsidR="00645AC4">
        <w:rPr>
          <w:color w:val="3B3738"/>
        </w:rPr>
        <w:t>sebabkan</w:t>
      </w:r>
      <w:proofErr w:type="spellEnd"/>
      <w:r w:rsidR="00645AC4">
        <w:rPr>
          <w:color w:val="3B3738"/>
        </w:rPr>
        <w:t xml:space="preserve"> oleh</w:t>
      </w:r>
      <w:r w:rsidR="00996550" w:rsidRPr="00645AC4">
        <w:rPr>
          <w:color w:val="3B3738"/>
        </w:rPr>
        <w:t> </w:t>
      </w:r>
      <w:proofErr w:type="spellStart"/>
      <w:r w:rsidR="00645AC4">
        <w:rPr>
          <w:color w:val="3B3738"/>
        </w:rPr>
        <w:t>reaksi</w:t>
      </w:r>
      <w:proofErr w:type="spellEnd"/>
      <w:r w:rsidR="00645AC4">
        <w:rPr>
          <w:color w:val="3B3738"/>
        </w:rPr>
        <w:t xml:space="preserve"> </w:t>
      </w:r>
      <w:proofErr w:type="spellStart"/>
      <w:r w:rsidR="00645AC4">
        <w:rPr>
          <w:color w:val="3B3738"/>
        </w:rPr>
        <w:t>alergi</w:t>
      </w:r>
      <w:proofErr w:type="spellEnd"/>
      <w:r w:rsidR="00996550" w:rsidRPr="00645AC4">
        <w:rPr>
          <w:color w:val="3B3738"/>
        </w:rPr>
        <w:t xml:space="preserve">, </w:t>
      </w:r>
      <w:proofErr w:type="spellStart"/>
      <w:r w:rsidR="00996550" w:rsidRPr="00645AC4">
        <w:rPr>
          <w:color w:val="3B3738"/>
        </w:rPr>
        <w:t>tetapi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beberapa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kasus</w:t>
      </w:r>
      <w:proofErr w:type="spellEnd"/>
      <w:r w:rsidR="00996550" w:rsidRPr="00645AC4">
        <w:rPr>
          <w:color w:val="3B3738"/>
        </w:rPr>
        <w:t xml:space="preserve"> di</w:t>
      </w:r>
      <w:r w:rsidR="000D03BC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sebabkan</w:t>
      </w:r>
      <w:proofErr w:type="spellEnd"/>
      <w:r w:rsidR="00996550" w:rsidRPr="00645AC4">
        <w:rPr>
          <w:color w:val="3B3738"/>
        </w:rPr>
        <w:t xml:space="preserve"> oleh </w:t>
      </w:r>
      <w:proofErr w:type="spellStart"/>
      <w:r w:rsidR="00996550" w:rsidRPr="00645AC4">
        <w:rPr>
          <w:color w:val="3B3738"/>
        </w:rPr>
        <w:t>kelainan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bawaan</w:t>
      </w:r>
      <w:proofErr w:type="spellEnd"/>
      <w:r w:rsidR="00996550" w:rsidRPr="00645AC4">
        <w:rPr>
          <w:color w:val="3B3738"/>
        </w:rPr>
        <w:t xml:space="preserve">. </w:t>
      </w:r>
      <w:proofErr w:type="spellStart"/>
      <w:r w:rsidR="00996550" w:rsidRPr="00645AC4">
        <w:rPr>
          <w:color w:val="3B3738"/>
        </w:rPr>
        <w:t>Terkadang</w:t>
      </w:r>
      <w:proofErr w:type="spellEnd"/>
      <w:r w:rsidR="00996550" w:rsidRPr="00645AC4">
        <w:rPr>
          <w:color w:val="3B3738"/>
        </w:rPr>
        <w:t xml:space="preserve">, </w:t>
      </w:r>
      <w:proofErr w:type="spellStart"/>
      <w:r w:rsidR="00996550" w:rsidRPr="00645AC4">
        <w:rPr>
          <w:color w:val="3B3738"/>
        </w:rPr>
        <w:t>tidak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diketahui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apa</w:t>
      </w:r>
      <w:proofErr w:type="spellEnd"/>
      <w:r w:rsidR="00996550" w:rsidRPr="00645AC4">
        <w:rPr>
          <w:color w:val="3B3738"/>
        </w:rPr>
        <w:t xml:space="preserve"> yang </w:t>
      </w:r>
      <w:proofErr w:type="spellStart"/>
      <w:r w:rsidR="00996550" w:rsidRPr="00645AC4">
        <w:rPr>
          <w:color w:val="3B3738"/>
        </w:rPr>
        <w:t>menyebabkan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kondisi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ini</w:t>
      </w:r>
      <w:proofErr w:type="spellEnd"/>
      <w:r w:rsidR="00996550" w:rsidRPr="00645AC4">
        <w:rPr>
          <w:color w:val="3B3738"/>
        </w:rPr>
        <w:t>.</w:t>
      </w:r>
      <w:r w:rsidR="000D03BC">
        <w:rPr>
          <w:color w:val="3B3738"/>
        </w:rPr>
        <w:t xml:space="preserve"> </w:t>
      </w:r>
      <w:proofErr w:type="spellStart"/>
      <w:r w:rsidR="00F344BC">
        <w:rPr>
          <w:color w:val="3B3738"/>
        </w:rPr>
        <w:t>Gejalanya</w:t>
      </w:r>
      <w:proofErr w:type="spellEnd"/>
      <w:r w:rsidR="00F344BC">
        <w:rPr>
          <w:color w:val="3B3738"/>
        </w:rPr>
        <w:t xml:space="preserve"> </w:t>
      </w:r>
      <w:proofErr w:type="spellStart"/>
      <w:r w:rsidR="00F344BC">
        <w:rPr>
          <w:color w:val="3B3738"/>
        </w:rPr>
        <w:t>adalah</w:t>
      </w:r>
      <w:proofErr w:type="spellEnd"/>
      <w:r w:rsidR="00F344BC">
        <w:rPr>
          <w:color w:val="3B3738"/>
        </w:rPr>
        <w:t xml:space="preserve"> </w:t>
      </w:r>
      <w:proofErr w:type="spellStart"/>
      <w:r w:rsidR="00F344BC">
        <w:rPr>
          <w:color w:val="3B3738"/>
        </w:rPr>
        <w:t>gatal</w:t>
      </w:r>
      <w:proofErr w:type="spellEnd"/>
      <w:r w:rsidR="00F344BC">
        <w:rPr>
          <w:color w:val="3B3738"/>
        </w:rPr>
        <w:t xml:space="preserve">, </w:t>
      </w:r>
      <w:proofErr w:type="spellStart"/>
      <w:r w:rsidR="00F344BC">
        <w:rPr>
          <w:color w:val="3B3738"/>
        </w:rPr>
        <w:t>alergi</w:t>
      </w:r>
      <w:proofErr w:type="spellEnd"/>
      <w:r w:rsidR="00F344BC">
        <w:rPr>
          <w:color w:val="3B3738"/>
        </w:rPr>
        <w:t xml:space="preserve">, </w:t>
      </w:r>
      <w:proofErr w:type="spellStart"/>
      <w:r w:rsidR="00F344BC">
        <w:rPr>
          <w:color w:val="3B3738"/>
        </w:rPr>
        <w:t>pembengkakan</w:t>
      </w:r>
      <w:proofErr w:type="spellEnd"/>
      <w:r w:rsidR="00F344BC">
        <w:rPr>
          <w:color w:val="3B3738"/>
        </w:rPr>
        <w:t xml:space="preserve">, </w:t>
      </w:r>
      <w:proofErr w:type="spellStart"/>
      <w:r w:rsidR="00F344BC">
        <w:rPr>
          <w:color w:val="3B3738"/>
        </w:rPr>
        <w:t>kemerahan</w:t>
      </w:r>
      <w:proofErr w:type="spellEnd"/>
      <w:r w:rsidR="00F344BC">
        <w:rPr>
          <w:color w:val="3B3738"/>
        </w:rPr>
        <w:t xml:space="preserve"> dan </w:t>
      </w:r>
      <w:proofErr w:type="spellStart"/>
      <w:r w:rsidR="00996550" w:rsidRPr="00645AC4">
        <w:rPr>
          <w:color w:val="3B3738"/>
        </w:rPr>
        <w:t>bagian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tubuh</w:t>
      </w:r>
      <w:proofErr w:type="spellEnd"/>
      <w:r w:rsidR="00996550" w:rsidRPr="00645AC4">
        <w:rPr>
          <w:color w:val="3B3738"/>
        </w:rPr>
        <w:t xml:space="preserve"> yang </w:t>
      </w:r>
      <w:proofErr w:type="spellStart"/>
      <w:r w:rsidR="00996550" w:rsidRPr="00645AC4">
        <w:rPr>
          <w:color w:val="3B3738"/>
        </w:rPr>
        <w:t>terserang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adalah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kelopak</w:t>
      </w:r>
      <w:proofErr w:type="spellEnd"/>
      <w:r w:rsidR="00996550" w:rsidRPr="00645AC4">
        <w:rPr>
          <w:color w:val="3B3738"/>
        </w:rPr>
        <w:t xml:space="preserve"> </w:t>
      </w:r>
      <w:proofErr w:type="spellStart"/>
      <w:r w:rsidR="00996550" w:rsidRPr="00645AC4">
        <w:rPr>
          <w:color w:val="3B3738"/>
        </w:rPr>
        <w:t>mata</w:t>
      </w:r>
      <w:proofErr w:type="spellEnd"/>
      <w:r w:rsidR="00996550" w:rsidRPr="00645AC4">
        <w:rPr>
          <w:color w:val="3B3738"/>
        </w:rPr>
        <w:t xml:space="preserve">, </w:t>
      </w:r>
      <w:proofErr w:type="spellStart"/>
      <w:r w:rsidR="00996550" w:rsidRPr="00645AC4">
        <w:rPr>
          <w:color w:val="3B3738"/>
        </w:rPr>
        <w:t>bibir</w:t>
      </w:r>
      <w:proofErr w:type="spellEnd"/>
      <w:r w:rsidR="00996550" w:rsidRPr="00645AC4">
        <w:rPr>
          <w:color w:val="3B3738"/>
        </w:rPr>
        <w:t xml:space="preserve">, dan </w:t>
      </w:r>
      <w:proofErr w:type="spellStart"/>
      <w:r w:rsidR="00996550" w:rsidRPr="00645AC4">
        <w:rPr>
          <w:color w:val="3B3738"/>
        </w:rPr>
        <w:t>lidah</w:t>
      </w:r>
      <w:proofErr w:type="spellEnd"/>
      <w:sdt>
        <w:sdtPr>
          <w:rPr>
            <w:color w:val="3B3738"/>
          </w:rPr>
          <w:id w:val="-1920625969"/>
          <w:citation/>
        </w:sdtPr>
        <w:sdtContent>
          <w:r w:rsidR="00B4337D">
            <w:rPr>
              <w:color w:val="3B3738"/>
            </w:rPr>
            <w:fldChar w:fldCharType="begin"/>
          </w:r>
          <w:r w:rsidR="00B4337D">
            <w:rPr>
              <w:color w:val="3B3738"/>
            </w:rPr>
            <w:instrText xml:space="preserve"> CITATION Sja05 \l 1033 </w:instrText>
          </w:r>
          <w:r w:rsidR="00B4337D">
            <w:rPr>
              <w:color w:val="3B3738"/>
            </w:rPr>
            <w:fldChar w:fldCharType="separate"/>
          </w:r>
          <w:r w:rsidR="00B4337D">
            <w:rPr>
              <w:noProof/>
              <w:color w:val="3B3738"/>
            </w:rPr>
            <w:t xml:space="preserve"> </w:t>
          </w:r>
          <w:r w:rsidR="00B4337D" w:rsidRPr="00B4337D">
            <w:rPr>
              <w:noProof/>
              <w:color w:val="3B3738"/>
            </w:rPr>
            <w:t>(Sjamsoe-Daili, SpKK(K), Menaldi, SpKK(K), &amp; Wisnu, SpKK(K), 2005)</w:t>
          </w:r>
          <w:r w:rsidR="00B4337D">
            <w:rPr>
              <w:color w:val="3B3738"/>
            </w:rPr>
            <w:fldChar w:fldCharType="end"/>
          </w:r>
        </w:sdtContent>
      </w:sdt>
      <w:r w:rsidR="00996550" w:rsidRPr="00645AC4">
        <w:rPr>
          <w:color w:val="3B3738"/>
        </w:rPr>
        <w:t>.</w:t>
      </w:r>
    </w:p>
    <w:p w14:paraId="36A9A354" w14:textId="77777777" w:rsidR="00372A09" w:rsidRPr="00425DDE" w:rsidRDefault="00372A09" w:rsidP="00425DDE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8E2205A" w14:textId="6DFCD9A7" w:rsidR="001165CA" w:rsidRPr="00D95626" w:rsidRDefault="001165CA" w:rsidP="00A32B5F">
      <w:pPr>
        <w:pStyle w:val="ListParagraph"/>
        <w:numPr>
          <w:ilvl w:val="0"/>
          <w:numId w:val="6"/>
        </w:numPr>
        <w:spacing w:after="0"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 w:rsidRPr="00D95626">
        <w:rPr>
          <w:rFonts w:ascii="Times New Roman" w:hAnsi="Times New Roman" w:cs="Times New Roman"/>
          <w:i/>
          <w:iCs/>
          <w:sz w:val="24"/>
          <w:szCs w:val="24"/>
        </w:rPr>
        <w:t>Urtikaria</w:t>
      </w:r>
      <w:proofErr w:type="spellEnd"/>
    </w:p>
    <w:p w14:paraId="1544F744" w14:textId="552A0EC9" w:rsidR="00AB0DD0" w:rsidRDefault="00514C4B" w:rsidP="003232C0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  <w:proofErr w:type="spellStart"/>
      <w:r>
        <w:rPr>
          <w:color w:val="3B3738"/>
        </w:rPr>
        <w:t>Biduran</w:t>
      </w:r>
      <w:proofErr w:type="spellEnd"/>
      <w:r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terjadi</w:t>
      </w:r>
      <w:proofErr w:type="spellEnd"/>
      <w:r w:rsidR="0015136A" w:rsidRPr="00514C4B"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ketika</w:t>
      </w:r>
      <w:proofErr w:type="spellEnd"/>
      <w:r w:rsidR="0015136A" w:rsidRPr="00514C4B"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tubuh</w:t>
      </w:r>
      <w:proofErr w:type="spellEnd"/>
      <w:r w:rsidR="0015136A" w:rsidRPr="00514C4B"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terpapar</w:t>
      </w:r>
      <w:proofErr w:type="spellEnd"/>
      <w:r w:rsidR="0015136A" w:rsidRPr="00514C4B">
        <w:rPr>
          <w:color w:val="3B3738"/>
        </w:rPr>
        <w:t xml:space="preserve"> oleh </w:t>
      </w:r>
      <w:proofErr w:type="spellStart"/>
      <w:r w:rsidR="0015136A" w:rsidRPr="00514C4B">
        <w:rPr>
          <w:color w:val="3B3738"/>
        </w:rPr>
        <w:t>reaksi</w:t>
      </w:r>
      <w:proofErr w:type="spellEnd"/>
      <w:r w:rsidR="0015136A" w:rsidRPr="00514C4B"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alergi</w:t>
      </w:r>
      <w:proofErr w:type="spellEnd"/>
      <w:r w:rsidR="0015136A" w:rsidRPr="00514C4B">
        <w:rPr>
          <w:color w:val="3B3738"/>
        </w:rPr>
        <w:t xml:space="preserve">, </w:t>
      </w:r>
      <w:proofErr w:type="spellStart"/>
      <w:r w:rsidR="0015136A" w:rsidRPr="00514C4B">
        <w:rPr>
          <w:color w:val="3B3738"/>
        </w:rPr>
        <w:t>bahan</w:t>
      </w:r>
      <w:proofErr w:type="spellEnd"/>
      <w:r w:rsidR="0015136A" w:rsidRPr="00514C4B">
        <w:rPr>
          <w:color w:val="3B3738"/>
        </w:rPr>
        <w:t xml:space="preserve"> </w:t>
      </w:r>
      <w:proofErr w:type="spellStart"/>
      <w:r w:rsidR="0015136A" w:rsidRPr="00514C4B">
        <w:rPr>
          <w:color w:val="3B3738"/>
        </w:rPr>
        <w:t>kimia</w:t>
      </w:r>
      <w:proofErr w:type="spellEnd"/>
      <w:r w:rsidR="0015136A" w:rsidRPr="00514C4B">
        <w:rPr>
          <w:color w:val="3B3738"/>
        </w:rPr>
        <w:t xml:space="preserve"> pada </w:t>
      </w:r>
      <w:proofErr w:type="spellStart"/>
      <w:r w:rsidR="0015136A" w:rsidRPr="00514C4B">
        <w:rPr>
          <w:color w:val="3B3738"/>
        </w:rPr>
        <w:t>makanan</w:t>
      </w:r>
      <w:proofErr w:type="spellEnd"/>
      <w:r w:rsidR="0015136A" w:rsidRPr="00514C4B">
        <w:rPr>
          <w:color w:val="3B3738"/>
        </w:rPr>
        <w:t xml:space="preserve">, </w:t>
      </w:r>
      <w:proofErr w:type="spellStart"/>
      <w:r w:rsidR="0015136A" w:rsidRPr="00E066CD">
        <w:rPr>
          <w:color w:val="3B3738"/>
        </w:rPr>
        <w:t>sengatan</w:t>
      </w:r>
      <w:proofErr w:type="spellEnd"/>
      <w:r w:rsidR="0015136A" w:rsidRPr="00E066CD">
        <w:rPr>
          <w:color w:val="3B3738"/>
        </w:rPr>
        <w:t xml:space="preserve"> </w:t>
      </w:r>
      <w:proofErr w:type="spellStart"/>
      <w:r w:rsidR="0015136A" w:rsidRPr="00E066CD">
        <w:rPr>
          <w:color w:val="3B3738"/>
        </w:rPr>
        <w:t>serangga</w:t>
      </w:r>
      <w:proofErr w:type="spellEnd"/>
      <w:r w:rsidR="0015136A" w:rsidRPr="00E066CD">
        <w:rPr>
          <w:color w:val="3B3738"/>
        </w:rPr>
        <w:t xml:space="preserve">, </w:t>
      </w:r>
      <w:proofErr w:type="spellStart"/>
      <w:r w:rsidR="0015136A" w:rsidRPr="00E066CD">
        <w:rPr>
          <w:color w:val="3B3738"/>
        </w:rPr>
        <w:t>paparan</w:t>
      </w:r>
      <w:proofErr w:type="spellEnd"/>
      <w:r w:rsidR="0015136A" w:rsidRPr="00E066CD">
        <w:rPr>
          <w:color w:val="3B3738"/>
        </w:rPr>
        <w:t xml:space="preserve"> </w:t>
      </w:r>
      <w:proofErr w:type="spellStart"/>
      <w:r w:rsidR="0015136A" w:rsidRPr="00E066CD">
        <w:rPr>
          <w:color w:val="3B3738"/>
        </w:rPr>
        <w:t>sinar</w:t>
      </w:r>
      <w:proofErr w:type="spellEnd"/>
      <w:r w:rsidR="0015136A" w:rsidRPr="00E066CD">
        <w:rPr>
          <w:color w:val="3B3738"/>
        </w:rPr>
        <w:t xml:space="preserve"> </w:t>
      </w:r>
      <w:proofErr w:type="spellStart"/>
      <w:r w:rsidR="0015136A" w:rsidRPr="00E066CD">
        <w:rPr>
          <w:color w:val="3B3738"/>
        </w:rPr>
        <w:t>matahari</w:t>
      </w:r>
      <w:proofErr w:type="spellEnd"/>
      <w:r w:rsidR="0015136A" w:rsidRPr="00E066CD">
        <w:rPr>
          <w:color w:val="3B3738"/>
        </w:rPr>
        <w:t xml:space="preserve"> </w:t>
      </w:r>
      <w:r w:rsidR="0037128C" w:rsidRPr="00E066CD">
        <w:rPr>
          <w:color w:val="3B3738"/>
        </w:rPr>
        <w:t>dan</w:t>
      </w:r>
      <w:r w:rsidR="0015136A" w:rsidRPr="00E066CD">
        <w:rPr>
          <w:color w:val="3B3738"/>
        </w:rPr>
        <w:t xml:space="preserve"> </w:t>
      </w:r>
      <w:proofErr w:type="spellStart"/>
      <w:r w:rsidR="0015136A" w:rsidRPr="00E066CD">
        <w:rPr>
          <w:color w:val="3B3738"/>
        </w:rPr>
        <w:t>obat</w:t>
      </w:r>
      <w:proofErr w:type="spellEnd"/>
      <w:r w:rsidR="001F396E" w:rsidRPr="00E066CD">
        <w:rPr>
          <w:color w:val="3B3738"/>
        </w:rPr>
        <w:t xml:space="preserve"> </w:t>
      </w:r>
      <w:r w:rsidR="00C63F42" w:rsidRPr="00E066CD">
        <w:rPr>
          <w:color w:val="3B3738"/>
        </w:rPr>
        <w:t>–</w:t>
      </w:r>
      <w:r w:rsidR="001F396E" w:rsidRPr="00E066CD">
        <w:rPr>
          <w:color w:val="3B3738"/>
        </w:rPr>
        <w:t xml:space="preserve"> </w:t>
      </w:r>
      <w:proofErr w:type="spellStart"/>
      <w:r w:rsidR="0015136A" w:rsidRPr="00E066CD">
        <w:rPr>
          <w:color w:val="3B3738"/>
        </w:rPr>
        <w:t>obatan</w:t>
      </w:r>
      <w:proofErr w:type="spellEnd"/>
      <w:r w:rsidR="00C63F42" w:rsidRPr="00E066CD">
        <w:rPr>
          <w:color w:val="3B3738"/>
        </w:rPr>
        <w:t xml:space="preserve">. </w:t>
      </w:r>
      <w:proofErr w:type="spellStart"/>
      <w:r w:rsidR="00C63F42" w:rsidRPr="00EC34B3">
        <w:rPr>
          <w:i/>
          <w:iCs/>
          <w:color w:val="3B3738"/>
        </w:rPr>
        <w:t>Urtikari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tergolong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menjadi</w:t>
      </w:r>
      <w:proofErr w:type="spellEnd"/>
      <w:r w:rsidR="00C63F42" w:rsidRPr="00E066CD">
        <w:rPr>
          <w:color w:val="3B3738"/>
        </w:rPr>
        <w:t xml:space="preserve"> 2 </w:t>
      </w:r>
      <w:proofErr w:type="spellStart"/>
      <w:r w:rsidR="00C63F42" w:rsidRPr="00E066CD">
        <w:rPr>
          <w:color w:val="3B3738"/>
        </w:rPr>
        <w:t>yaitu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akut</w:t>
      </w:r>
      <w:proofErr w:type="spellEnd"/>
      <w:r w:rsidR="00C63F42" w:rsidRPr="00E066CD">
        <w:rPr>
          <w:color w:val="3B3738"/>
        </w:rPr>
        <w:t xml:space="preserve"> dan </w:t>
      </w:r>
      <w:proofErr w:type="spellStart"/>
      <w:r w:rsidR="00C63F42" w:rsidRPr="00E066CD">
        <w:rPr>
          <w:color w:val="3B3738"/>
        </w:rPr>
        <w:t>kronis</w:t>
      </w:r>
      <w:proofErr w:type="spellEnd"/>
      <w:r w:rsidR="00C63F42" w:rsidRPr="00E066CD">
        <w:rPr>
          <w:color w:val="3B3738"/>
        </w:rPr>
        <w:t xml:space="preserve">. </w:t>
      </w:r>
      <w:proofErr w:type="spellStart"/>
      <w:r w:rsidR="00C63F42" w:rsidRPr="004B4C4E">
        <w:rPr>
          <w:i/>
          <w:iCs/>
          <w:color w:val="3B3738"/>
        </w:rPr>
        <w:t>Urtikari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akut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gejalany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tidak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lebih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dari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enam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minggu</w:t>
      </w:r>
      <w:proofErr w:type="spellEnd"/>
      <w:r w:rsidR="00C63F42" w:rsidRPr="00E066CD">
        <w:rPr>
          <w:color w:val="3B3738"/>
        </w:rPr>
        <w:t xml:space="preserve">. </w:t>
      </w:r>
      <w:proofErr w:type="spellStart"/>
      <w:r w:rsidR="00C63F42" w:rsidRPr="00E066CD">
        <w:rPr>
          <w:color w:val="3B3738"/>
        </w:rPr>
        <w:t>Sedangkan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4B4C4E">
        <w:rPr>
          <w:i/>
          <w:iCs/>
          <w:color w:val="3B3738"/>
        </w:rPr>
        <w:t>urtikari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kronis</w:t>
      </w:r>
      <w:proofErr w:type="spellEnd"/>
      <w:r w:rsidR="00DB58FF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gejala</w:t>
      </w:r>
      <w:r w:rsidR="00DB58FF" w:rsidRPr="00E066CD">
        <w:rPr>
          <w:color w:val="3B3738"/>
        </w:rPr>
        <w:t>ny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berlangsung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hingga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lebih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dari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enam</w:t>
      </w:r>
      <w:proofErr w:type="spellEnd"/>
      <w:r w:rsidR="00C63F42" w:rsidRPr="00E066CD">
        <w:rPr>
          <w:color w:val="3B3738"/>
        </w:rPr>
        <w:t xml:space="preserve"> </w:t>
      </w:r>
      <w:proofErr w:type="spellStart"/>
      <w:r w:rsidR="00C63F42" w:rsidRPr="00E066CD">
        <w:rPr>
          <w:color w:val="3B3738"/>
        </w:rPr>
        <w:t>minggu</w:t>
      </w:r>
      <w:proofErr w:type="spellEnd"/>
      <w:r w:rsidR="00C63F42" w:rsidRPr="00E066CD">
        <w:rPr>
          <w:color w:val="3B3738"/>
        </w:rPr>
        <w:t>.</w:t>
      </w:r>
      <w:r w:rsidR="003232C0" w:rsidRPr="00E066CD">
        <w:rPr>
          <w:color w:val="3B3738"/>
        </w:rPr>
        <w:t xml:space="preserve"> </w:t>
      </w:r>
      <w:proofErr w:type="spellStart"/>
      <w:r w:rsidR="003232C0" w:rsidRPr="00E066CD">
        <w:rPr>
          <w:color w:val="3B3738"/>
        </w:rPr>
        <w:t>Gejalanya</w:t>
      </w:r>
      <w:proofErr w:type="spellEnd"/>
      <w:r w:rsidR="003232C0" w:rsidRPr="00E066CD">
        <w:rPr>
          <w:color w:val="3B3738"/>
        </w:rPr>
        <w:t xml:space="preserve"> </w:t>
      </w:r>
      <w:proofErr w:type="spellStart"/>
      <w:r w:rsidR="003232C0" w:rsidRPr="00E066CD">
        <w:rPr>
          <w:color w:val="3B3738"/>
        </w:rPr>
        <w:t>seperti</w:t>
      </w:r>
      <w:proofErr w:type="spellEnd"/>
      <w:r w:rsidR="00E230F0" w:rsidRPr="00E066CD">
        <w:rPr>
          <w:color w:val="3B3738"/>
        </w:rPr>
        <w:t xml:space="preserve"> </w:t>
      </w:r>
      <w:proofErr w:type="spellStart"/>
      <w:r w:rsidR="00A94FFA">
        <w:rPr>
          <w:color w:val="3B3738"/>
        </w:rPr>
        <w:t>gatal</w:t>
      </w:r>
      <w:proofErr w:type="spellEnd"/>
      <w:r w:rsidR="00A94FFA">
        <w:rPr>
          <w:color w:val="3B3738"/>
        </w:rPr>
        <w:t xml:space="preserve">, </w:t>
      </w:r>
      <w:proofErr w:type="spellStart"/>
      <w:r w:rsidR="00A94FFA">
        <w:rPr>
          <w:color w:val="3B3738"/>
        </w:rPr>
        <w:t>alergi</w:t>
      </w:r>
      <w:proofErr w:type="spellEnd"/>
      <w:r w:rsidR="00A94FFA">
        <w:rPr>
          <w:color w:val="3B3738"/>
        </w:rPr>
        <w:t xml:space="preserve">, </w:t>
      </w:r>
      <w:proofErr w:type="spellStart"/>
      <w:r w:rsidR="003232C0" w:rsidRPr="00E066CD">
        <w:t>kemerahan</w:t>
      </w:r>
      <w:proofErr w:type="spellEnd"/>
      <w:r w:rsidR="003232C0" w:rsidRPr="00E066CD">
        <w:t xml:space="preserve">, </w:t>
      </w:r>
      <w:proofErr w:type="spellStart"/>
      <w:r w:rsidR="00A94FFA">
        <w:rPr>
          <w:color w:val="3B3738"/>
        </w:rPr>
        <w:t>nyeri</w:t>
      </w:r>
      <w:proofErr w:type="spellEnd"/>
      <w:r w:rsidR="003232C0">
        <w:rPr>
          <w:color w:val="3B3738"/>
        </w:rPr>
        <w:t xml:space="preserve"> </w:t>
      </w:r>
      <w:sdt>
        <w:sdtPr>
          <w:rPr>
            <w:color w:val="3B3738"/>
          </w:rPr>
          <w:id w:val="-431821388"/>
          <w:citation/>
        </w:sdtPr>
        <w:sdtContent>
          <w:r w:rsidR="00B4337D">
            <w:rPr>
              <w:color w:val="3B3738"/>
            </w:rPr>
            <w:fldChar w:fldCharType="begin"/>
          </w:r>
          <w:r w:rsidR="00B4337D">
            <w:rPr>
              <w:color w:val="3B3738"/>
            </w:rPr>
            <w:instrText xml:space="preserve"> CITATION Sja05 \l 1033 </w:instrText>
          </w:r>
          <w:r w:rsidR="00B4337D">
            <w:rPr>
              <w:color w:val="3B3738"/>
            </w:rPr>
            <w:fldChar w:fldCharType="separate"/>
          </w:r>
          <w:r w:rsidR="00B4337D">
            <w:rPr>
              <w:noProof/>
              <w:color w:val="3B3738"/>
            </w:rPr>
            <w:t xml:space="preserve"> </w:t>
          </w:r>
          <w:r w:rsidR="00B4337D" w:rsidRPr="00B4337D">
            <w:rPr>
              <w:noProof/>
              <w:color w:val="3B3738"/>
            </w:rPr>
            <w:t>(Sjamsoe-Daili, SpKK(K), Menaldi, SpKK(K), &amp; Wisnu, SpKK(K), 2005)</w:t>
          </w:r>
          <w:r w:rsidR="00B4337D">
            <w:rPr>
              <w:color w:val="3B3738"/>
            </w:rPr>
            <w:fldChar w:fldCharType="end"/>
          </w:r>
        </w:sdtContent>
      </w:sdt>
      <w:r w:rsidR="0015136A" w:rsidRPr="00514C4B">
        <w:rPr>
          <w:color w:val="3B3738"/>
        </w:rPr>
        <w:t>.</w:t>
      </w:r>
    </w:p>
    <w:p w14:paraId="62981308" w14:textId="77777777" w:rsidR="003232C0" w:rsidRPr="00FF6F59" w:rsidRDefault="003232C0" w:rsidP="003232C0">
      <w:pPr>
        <w:pStyle w:val="NormalWeb"/>
        <w:spacing w:before="0" w:beforeAutospacing="0" w:after="0" w:afterAutospacing="0" w:line="360" w:lineRule="auto"/>
        <w:ind w:left="864" w:firstLine="720"/>
        <w:jc w:val="both"/>
        <w:rPr>
          <w:color w:val="3B3738"/>
        </w:rPr>
      </w:pPr>
    </w:p>
    <w:p w14:paraId="4A9B5031" w14:textId="2AB4F081" w:rsidR="002D603A" w:rsidRPr="00C231F6" w:rsidRDefault="002D603A" w:rsidP="00DE1333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color w:val="auto"/>
        </w:rPr>
      </w:pPr>
      <w:bookmarkStart w:id="74" w:name="_Toc88119765"/>
      <w:bookmarkStart w:id="75" w:name="_Toc88748192"/>
      <w:bookmarkStart w:id="76" w:name="_Toc109050287"/>
      <w:proofErr w:type="spellStart"/>
      <w:r w:rsidRPr="00C231F6">
        <w:rPr>
          <w:rFonts w:ascii="Times New Roman" w:hAnsi="Times New Roman" w:cs="Times New Roman"/>
          <w:b/>
          <w:color w:val="auto"/>
        </w:rPr>
        <w:t>Kecerdasan</w:t>
      </w:r>
      <w:proofErr w:type="spellEnd"/>
      <w:r w:rsidRPr="00C231F6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C231F6">
        <w:rPr>
          <w:rFonts w:ascii="Times New Roman" w:hAnsi="Times New Roman" w:cs="Times New Roman"/>
          <w:b/>
          <w:color w:val="auto"/>
        </w:rPr>
        <w:t>Buatan</w:t>
      </w:r>
      <w:bookmarkEnd w:id="74"/>
      <w:bookmarkEnd w:id="75"/>
      <w:bookmarkEnd w:id="76"/>
      <w:proofErr w:type="spellEnd"/>
    </w:p>
    <w:p w14:paraId="0B94297F" w14:textId="2BECF723" w:rsidR="00856AED" w:rsidRDefault="000C11F4" w:rsidP="0075720C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C11F4">
        <w:rPr>
          <w:rFonts w:ascii="Times New Roman" w:hAnsi="Times New Roman" w:cs="Times New Roman"/>
          <w:i/>
          <w:iCs/>
          <w:sz w:val="24"/>
          <w:szCs w:val="24"/>
        </w:rPr>
        <w:t>Artificial Intelligence</w:t>
      </w:r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s</w:t>
      </w:r>
      <w:r w:rsidR="00323A07">
        <w:rPr>
          <w:rFonts w:ascii="Times New Roman" w:hAnsi="Times New Roman" w:cs="Times New Roman"/>
          <w:sz w:val="24"/>
          <w:szCs w:val="24"/>
        </w:rPr>
        <w:t>ebuah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e</w:t>
      </w:r>
      <w:r w:rsidR="00591987">
        <w:rPr>
          <w:rFonts w:ascii="Times New Roman" w:hAnsi="Times New Roman" w:cs="Times New Roman"/>
          <w:sz w:val="24"/>
          <w:szCs w:val="24"/>
        </w:rPr>
        <w:t>mpelajari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23A07">
        <w:rPr>
          <w:rFonts w:ascii="Times New Roman" w:hAnsi="Times New Roman" w:cs="Times New Roman"/>
          <w:sz w:val="24"/>
          <w:szCs w:val="24"/>
        </w:rPr>
        <w:t>cara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e</w:t>
      </w:r>
      <w:r w:rsidR="00323A07">
        <w:rPr>
          <w:rFonts w:ascii="Times New Roman" w:hAnsi="Times New Roman" w:cs="Times New Roman"/>
          <w:sz w:val="24"/>
          <w:szCs w:val="24"/>
        </w:rPr>
        <w:t>m</w:t>
      </w:r>
      <w:r w:rsidR="00591987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</w:t>
      </w:r>
      <w:r w:rsidR="00591987">
        <w:rPr>
          <w:rFonts w:ascii="Times New Roman" w:hAnsi="Times New Roman" w:cs="Times New Roman"/>
          <w:sz w:val="24"/>
          <w:szCs w:val="24"/>
        </w:rPr>
        <w:t>elakuk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B667D">
        <w:rPr>
          <w:rFonts w:ascii="Times New Roman" w:hAnsi="Times New Roman" w:cs="Times New Roman"/>
          <w:sz w:val="24"/>
          <w:szCs w:val="24"/>
        </w:rPr>
        <w:t>sesuatu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91987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591987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1336212072"/>
          <w:citation/>
        </w:sdtPr>
        <w:sdtContent>
          <w:r w:rsidR="00744742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B51DBC">
            <w:rPr>
              <w:rFonts w:ascii="Times New Roman" w:hAnsi="Times New Roman" w:cs="Times New Roman"/>
              <w:sz w:val="24"/>
              <w:szCs w:val="24"/>
            </w:rPr>
            <w:instrText xml:space="preserve">CITATION Min86 \l 1033 </w:instrText>
          </w:r>
          <w:r w:rsidR="00744742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Minsky, 1986)</w:t>
          </w:r>
          <w:r w:rsidR="00744742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556344">
        <w:rPr>
          <w:rFonts w:ascii="Times New Roman" w:hAnsi="Times New Roman" w:cs="Times New Roman"/>
          <w:sz w:val="24"/>
          <w:szCs w:val="24"/>
        </w:rPr>
        <w:t>.</w:t>
      </w:r>
      <w:r w:rsidR="00E333E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2A2E">
        <w:rPr>
          <w:rFonts w:ascii="Times New Roman" w:hAnsi="Times New Roman" w:cs="Times New Roman"/>
          <w:sz w:val="24"/>
          <w:szCs w:val="24"/>
        </w:rPr>
        <w:t>Menurut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1236362755"/>
          <w:citation/>
        </w:sdtPr>
        <w:sdtContent>
          <w:r w:rsidR="0059642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3113FE">
            <w:rPr>
              <w:rFonts w:ascii="Times New Roman" w:hAnsi="Times New Roman" w:cs="Times New Roman"/>
              <w:sz w:val="24"/>
              <w:szCs w:val="24"/>
            </w:rPr>
            <w:instrText xml:space="preserve">CITATION Sim87 \l 1033 </w:instrText>
          </w:r>
          <w:r w:rsidR="0059642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imon, 1987)</w:t>
          </w:r>
          <w:r w:rsidR="00596425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C64CF7">
        <w:rPr>
          <w:rFonts w:ascii="Times New Roman" w:hAnsi="Times New Roman" w:cs="Times New Roman"/>
          <w:sz w:val="24"/>
          <w:szCs w:val="24"/>
        </w:rPr>
        <w:t xml:space="preserve"> </w:t>
      </w:r>
      <w:r w:rsidR="00D337F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D337F9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D337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37F9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D337F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7DF1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337F9">
        <w:rPr>
          <w:rFonts w:ascii="Times New Roman" w:hAnsi="Times New Roman" w:cs="Times New Roman"/>
          <w:sz w:val="24"/>
          <w:szCs w:val="24"/>
        </w:rPr>
        <w:t>kawas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D337F9">
        <w:rPr>
          <w:rFonts w:ascii="Times New Roman" w:hAnsi="Times New Roman" w:cs="Times New Roman"/>
          <w:sz w:val="24"/>
          <w:szCs w:val="24"/>
        </w:rPr>
        <w:t>instruksi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60024"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el</w:t>
      </w:r>
      <w:r w:rsidR="00160024">
        <w:rPr>
          <w:rFonts w:ascii="Times New Roman" w:hAnsi="Times New Roman" w:cs="Times New Roman"/>
          <w:sz w:val="24"/>
          <w:szCs w:val="24"/>
        </w:rPr>
        <w:t>akuk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r w:rsidR="00523DA9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160024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1600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0024">
        <w:rPr>
          <w:rFonts w:ascii="Times New Roman" w:hAnsi="Times New Roman" w:cs="Times New Roman"/>
          <w:sz w:val="24"/>
          <w:szCs w:val="24"/>
        </w:rPr>
        <w:t>pandangan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5258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56344">
        <w:rPr>
          <w:rFonts w:ascii="Times New Roman" w:hAnsi="Times New Roman" w:cs="Times New Roman"/>
          <w:sz w:val="24"/>
          <w:szCs w:val="24"/>
        </w:rPr>
        <w:t>cerdas</w:t>
      </w:r>
      <w:proofErr w:type="spellEnd"/>
      <w:r w:rsidR="00556344"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-2065322332"/>
          <w:citation/>
        </w:sdtPr>
        <w:sdtContent>
          <w:r w:rsidR="0062789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627895">
            <w:rPr>
              <w:rFonts w:ascii="Times New Roman" w:hAnsi="Times New Roman" w:cs="Times New Roman"/>
              <w:sz w:val="24"/>
              <w:szCs w:val="24"/>
            </w:rPr>
            <w:instrText xml:space="preserve"> CITATION Ric91 \l 1033 </w:instrText>
          </w:r>
          <w:r w:rsidR="0062789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Rich &amp; Knight, 1991)</w:t>
          </w:r>
          <w:r w:rsidR="00627895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77E3"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 w:rsidR="007377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311">
        <w:rPr>
          <w:rFonts w:ascii="Times New Roman" w:hAnsi="Times New Roman" w:cs="Times New Roman"/>
          <w:sz w:val="24"/>
          <w:szCs w:val="24"/>
        </w:rPr>
        <w:t>kecerdasan</w:t>
      </w:r>
      <w:proofErr w:type="spellEnd"/>
      <w:r w:rsidR="001323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32311">
        <w:rPr>
          <w:rFonts w:ascii="Times New Roman" w:hAnsi="Times New Roman" w:cs="Times New Roman"/>
          <w:sz w:val="24"/>
          <w:szCs w:val="24"/>
        </w:rPr>
        <w:t>buatan</w:t>
      </w:r>
      <w:proofErr w:type="spellEnd"/>
      <w:r w:rsidR="0013231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24A13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studi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16E0"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 w:rsidR="006016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bagaimana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me</w:t>
      </w:r>
      <w:r w:rsidR="004C4C3C">
        <w:rPr>
          <w:rFonts w:ascii="Times New Roman" w:hAnsi="Times New Roman" w:cs="Times New Roman"/>
          <w:sz w:val="24"/>
          <w:szCs w:val="24"/>
        </w:rPr>
        <w:t>nciptakan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mela</w:t>
      </w:r>
      <w:r w:rsidR="001F1C02">
        <w:rPr>
          <w:rFonts w:ascii="Times New Roman" w:hAnsi="Times New Roman" w:cs="Times New Roman"/>
          <w:sz w:val="24"/>
          <w:szCs w:val="24"/>
        </w:rPr>
        <w:t>kukan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r w:rsidR="00D66217">
        <w:rPr>
          <w:rFonts w:ascii="Times New Roman" w:hAnsi="Times New Roman" w:cs="Times New Roman"/>
          <w:sz w:val="24"/>
          <w:szCs w:val="24"/>
        </w:rPr>
        <w:t xml:space="preserve">– </w:t>
      </w:r>
      <w:proofErr w:type="spellStart"/>
      <w:r w:rsidR="00D66217">
        <w:rPr>
          <w:rFonts w:ascii="Times New Roman" w:hAnsi="Times New Roman" w:cs="Times New Roman"/>
          <w:sz w:val="24"/>
          <w:szCs w:val="24"/>
        </w:rPr>
        <w:t>hal</w:t>
      </w:r>
      <w:proofErr w:type="spellEnd"/>
      <w:r w:rsidR="00D66217">
        <w:rPr>
          <w:rFonts w:ascii="Times New Roman" w:hAnsi="Times New Roman" w:cs="Times New Roman"/>
          <w:sz w:val="24"/>
          <w:szCs w:val="24"/>
        </w:rPr>
        <w:t xml:space="preserve"> </w:t>
      </w:r>
      <w:r w:rsidR="0095153C">
        <w:rPr>
          <w:rFonts w:ascii="Times New Roman" w:hAnsi="Times New Roman" w:cs="Times New Roman"/>
          <w:sz w:val="24"/>
          <w:szCs w:val="24"/>
        </w:rPr>
        <w:t>yang</w:t>
      </w:r>
      <w:r w:rsidR="00CA71DA">
        <w:rPr>
          <w:rFonts w:ascii="Times New Roman" w:hAnsi="Times New Roman" w:cs="Times New Roman"/>
          <w:sz w:val="24"/>
          <w:szCs w:val="24"/>
        </w:rPr>
        <w:t xml:space="preserve"> </w:t>
      </w:r>
      <w:r w:rsidR="001F1C02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1F1C02">
        <w:rPr>
          <w:rFonts w:ascii="Times New Roman" w:hAnsi="Times New Roman" w:cs="Times New Roman"/>
          <w:sz w:val="24"/>
          <w:szCs w:val="24"/>
        </w:rPr>
        <w:t>saat</w:t>
      </w:r>
      <w:proofErr w:type="spellEnd"/>
      <w:r w:rsidR="001F1C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1C0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A550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F1C02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A550E1">
        <w:rPr>
          <w:rFonts w:ascii="Times New Roman" w:hAnsi="Times New Roman" w:cs="Times New Roman"/>
          <w:sz w:val="24"/>
          <w:szCs w:val="24"/>
        </w:rPr>
        <w:t xml:space="preserve"> </w:t>
      </w:r>
      <w:r w:rsidR="00D66217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1F1C0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A550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50E1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A550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550E1">
        <w:rPr>
          <w:rFonts w:ascii="Times New Roman" w:hAnsi="Times New Roman" w:cs="Times New Roman"/>
          <w:sz w:val="24"/>
          <w:szCs w:val="24"/>
        </w:rPr>
        <w:t>baik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 w:rsidR="00CA71DA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CA71DA">
        <w:rPr>
          <w:rFonts w:ascii="Times New Roman" w:hAnsi="Times New Roman" w:cs="Times New Roman"/>
          <w:sz w:val="24"/>
          <w:szCs w:val="24"/>
        </w:rPr>
        <w:t>.</w:t>
      </w:r>
    </w:p>
    <w:p w14:paraId="7708B748" w14:textId="5872CC8B" w:rsidR="00CE247F" w:rsidRDefault="00C41783" w:rsidP="007A3FA7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Selain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ensiklopedi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Britannica</w:t>
      </w:r>
      <w:r w:rsidR="007D14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1417">
        <w:rPr>
          <w:rFonts w:ascii="Times New Roman" w:hAnsi="Times New Roman" w:cs="Times New Roman"/>
          <w:sz w:val="24"/>
          <w:szCs w:val="24"/>
        </w:rPr>
        <w:t>mengemukakan</w:t>
      </w:r>
      <w:proofErr w:type="spellEnd"/>
      <w:r w:rsidR="007D14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D1417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r w:rsidR="00CD35F8">
        <w:rPr>
          <w:rFonts w:ascii="Times New Roman" w:hAnsi="Times New Roman" w:cs="Times New Roman"/>
          <w:i/>
          <w:iCs/>
          <w:sz w:val="24"/>
          <w:szCs w:val="24"/>
        </w:rPr>
        <w:t>a</w:t>
      </w:r>
      <w:r w:rsidR="00CD35F8" w:rsidRPr="000C11F4">
        <w:rPr>
          <w:rFonts w:ascii="Times New Roman" w:hAnsi="Times New Roman" w:cs="Times New Roman"/>
          <w:i/>
          <w:iCs/>
          <w:sz w:val="24"/>
          <w:szCs w:val="24"/>
        </w:rPr>
        <w:t xml:space="preserve">rtificial </w:t>
      </w:r>
      <w:r w:rsidR="00CD35F8">
        <w:rPr>
          <w:rFonts w:ascii="Times New Roman" w:hAnsi="Times New Roman" w:cs="Times New Roman"/>
          <w:i/>
          <w:iCs/>
          <w:sz w:val="24"/>
          <w:szCs w:val="24"/>
        </w:rPr>
        <w:t>i</w:t>
      </w:r>
      <w:r w:rsidR="00CD35F8" w:rsidRPr="000C11F4">
        <w:rPr>
          <w:rFonts w:ascii="Times New Roman" w:hAnsi="Times New Roman" w:cs="Times New Roman"/>
          <w:i/>
          <w:iCs/>
          <w:sz w:val="24"/>
          <w:szCs w:val="24"/>
        </w:rPr>
        <w:t>ntelligence</w:t>
      </w:r>
      <w:r w:rsidR="00CD35F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bang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ilmu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720206">
        <w:rPr>
          <w:rFonts w:ascii="Times New Roman" w:hAnsi="Times New Roman" w:cs="Times New Roman"/>
          <w:sz w:val="24"/>
          <w:szCs w:val="24"/>
        </w:rPr>
        <w:t xml:space="preserve"> </w:t>
      </w:r>
      <w:r w:rsidR="00CE247F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m</w:t>
      </w:r>
      <w:r>
        <w:rPr>
          <w:rFonts w:ascii="Times New Roman" w:hAnsi="Times New Roman" w:cs="Times New Roman"/>
          <w:sz w:val="24"/>
          <w:szCs w:val="24"/>
        </w:rPr>
        <w:t>erepresentasikan</w:t>
      </w:r>
      <w:proofErr w:type="spellEnd"/>
      <w:r w:rsidR="00120A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20A60">
        <w:rPr>
          <w:rFonts w:ascii="Times New Roman" w:hAnsi="Times New Roman" w:cs="Times New Roman"/>
          <w:sz w:val="24"/>
          <w:szCs w:val="24"/>
        </w:rPr>
        <w:t>p</w:t>
      </w:r>
      <w:r w:rsidR="003617E0">
        <w:rPr>
          <w:rFonts w:ascii="Times New Roman" w:hAnsi="Times New Roman" w:cs="Times New Roman"/>
          <w:sz w:val="24"/>
          <w:szCs w:val="24"/>
        </w:rPr>
        <w:t>engetahuan</w:t>
      </w:r>
      <w:proofErr w:type="spellEnd"/>
      <w:r w:rsidR="00120A6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ny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76062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713853">
        <w:rPr>
          <w:rFonts w:ascii="Times New Roman" w:hAnsi="Times New Roman" w:cs="Times New Roman"/>
          <w:sz w:val="24"/>
          <w:szCs w:val="24"/>
        </w:rPr>
        <w:t>simbol</w:t>
      </w:r>
      <w:proofErr w:type="spellEnd"/>
      <w:r w:rsidR="007138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853">
        <w:rPr>
          <w:rFonts w:ascii="Times New Roman" w:hAnsi="Times New Roman" w:cs="Times New Roman"/>
          <w:sz w:val="24"/>
          <w:szCs w:val="24"/>
        </w:rPr>
        <w:t>daripada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bilangan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>, dan</w:t>
      </w:r>
      <w:r w:rsidR="007138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853">
        <w:rPr>
          <w:rFonts w:ascii="Times New Roman" w:hAnsi="Times New Roman" w:cs="Times New Roman"/>
          <w:sz w:val="24"/>
          <w:szCs w:val="24"/>
        </w:rPr>
        <w:t>memproses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7138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ber</w:t>
      </w:r>
      <w:r w:rsidR="00713853">
        <w:rPr>
          <w:rFonts w:ascii="Times New Roman" w:hAnsi="Times New Roman" w:cs="Times New Roman"/>
          <w:sz w:val="24"/>
          <w:szCs w:val="24"/>
        </w:rPr>
        <w:t>dasarkan</w:t>
      </w:r>
      <w:proofErr w:type="spellEnd"/>
      <w:r w:rsidR="007138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853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713853">
        <w:rPr>
          <w:rFonts w:ascii="Times New Roman" w:hAnsi="Times New Roman" w:cs="Times New Roman"/>
          <w:sz w:val="24"/>
          <w:szCs w:val="24"/>
        </w:rPr>
        <w:t xml:space="preserve"> </w:t>
      </w:r>
      <w:r w:rsidR="00713853" w:rsidRPr="00A04E0F">
        <w:rPr>
          <w:rFonts w:ascii="Times New Roman" w:hAnsi="Times New Roman" w:cs="Times New Roman"/>
          <w:i/>
          <w:iCs/>
          <w:sz w:val="24"/>
          <w:szCs w:val="24"/>
        </w:rPr>
        <w:t>heuristic</w:t>
      </w:r>
      <w:r w:rsidR="007138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713853" w:rsidRPr="00713853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71385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936115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9361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36115"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 w:rsidR="009361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247F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CE247F">
        <w:rPr>
          <w:rFonts w:ascii="Times New Roman" w:hAnsi="Times New Roman" w:cs="Times New Roman"/>
          <w:sz w:val="24"/>
          <w:szCs w:val="24"/>
        </w:rPr>
        <w:t>.</w:t>
      </w:r>
    </w:p>
    <w:p w14:paraId="3DA8C37A" w14:textId="77777777" w:rsidR="00684C0E" w:rsidRDefault="00684C0E" w:rsidP="00556344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CE52B11" w14:textId="7CA1FF0F" w:rsidR="00E03421" w:rsidRPr="00C231F6" w:rsidRDefault="003B6F61" w:rsidP="007A3FA7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color w:val="auto"/>
        </w:rPr>
      </w:pPr>
      <w:bookmarkStart w:id="77" w:name="_Toc88119766"/>
      <w:bookmarkStart w:id="78" w:name="_Toc88748193"/>
      <w:bookmarkStart w:id="79" w:name="_Toc109050288"/>
      <w:proofErr w:type="spellStart"/>
      <w:r w:rsidRPr="00C231F6">
        <w:rPr>
          <w:rFonts w:ascii="Times New Roman" w:hAnsi="Times New Roman" w:cs="Times New Roman"/>
          <w:b/>
          <w:color w:val="auto"/>
        </w:rPr>
        <w:lastRenderedPageBreak/>
        <w:t>Sistem</w:t>
      </w:r>
      <w:proofErr w:type="spellEnd"/>
      <w:r w:rsidRPr="00C231F6">
        <w:rPr>
          <w:rFonts w:ascii="Times New Roman" w:hAnsi="Times New Roman" w:cs="Times New Roman"/>
          <w:b/>
          <w:color w:val="auto"/>
        </w:rPr>
        <w:t xml:space="preserve"> Pakar</w:t>
      </w:r>
      <w:bookmarkEnd w:id="77"/>
      <w:bookmarkEnd w:id="78"/>
      <w:bookmarkEnd w:id="79"/>
    </w:p>
    <w:p w14:paraId="33555397" w14:textId="1322D393" w:rsidR="007057B5" w:rsidRDefault="005940B7" w:rsidP="007A3FA7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5940B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940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940B7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B04D1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723DB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komputer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c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di</w:t>
      </w:r>
      <w:r w:rsidR="009163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selesaikan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oleh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orang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03421"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d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E03421">
        <w:rPr>
          <w:rFonts w:ascii="Times New Roman" w:hAnsi="Times New Roman" w:cs="Times New Roman"/>
          <w:sz w:val="24"/>
          <w:szCs w:val="24"/>
        </w:rPr>
        <w:t>.</w:t>
      </w:r>
      <w:r w:rsidR="003053E3">
        <w:rPr>
          <w:rFonts w:ascii="Times New Roman" w:hAnsi="Times New Roman" w:cs="Times New Roman"/>
          <w:sz w:val="24"/>
          <w:szCs w:val="24"/>
        </w:rPr>
        <w:t xml:space="preserve"> </w:t>
      </w:r>
      <w:r w:rsidR="00887975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dasarnya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mecah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mbuat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D666FC">
        <w:rPr>
          <w:rFonts w:ascii="Times New Roman" w:hAnsi="Times New Roman" w:cs="Times New Roman"/>
          <w:i/>
          <w:iCs/>
          <w:sz w:val="24"/>
          <w:szCs w:val="24"/>
        </w:rPr>
        <w:t>(decision mak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madu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D666FC">
        <w:rPr>
          <w:rFonts w:ascii="Times New Roman" w:hAnsi="Times New Roman" w:cs="Times New Roman"/>
          <w:i/>
          <w:iCs/>
          <w:sz w:val="24"/>
          <w:szCs w:val="24"/>
        </w:rPr>
        <w:t>(knowledge fus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desai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designing),</w:t>
      </w:r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D666FC">
        <w:rPr>
          <w:rFonts w:ascii="Times New Roman" w:hAnsi="Times New Roman" w:cs="Times New Roman"/>
          <w:i/>
          <w:iCs/>
          <w:sz w:val="24"/>
          <w:szCs w:val="24"/>
        </w:rPr>
        <w:t>(plann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rakira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D666FC">
        <w:rPr>
          <w:rFonts w:ascii="Times New Roman" w:hAnsi="Times New Roman" w:cs="Times New Roman"/>
          <w:i/>
          <w:iCs/>
          <w:sz w:val="24"/>
          <w:szCs w:val="24"/>
        </w:rPr>
        <w:t>(forecast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ngatur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regulat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contro</w:t>
      </w:r>
      <w:r w:rsidR="00887975">
        <w:rPr>
          <w:rFonts w:ascii="Times New Roman" w:hAnsi="Times New Roman" w:cs="Times New Roman"/>
          <w:i/>
          <w:iCs/>
          <w:sz w:val="24"/>
          <w:szCs w:val="24"/>
        </w:rPr>
        <w:t>l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l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diagnosis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diagnos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rumus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prescrib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explaining)</w:t>
      </w:r>
      <w:r w:rsidR="0088797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mberi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nasihat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1E2DAE">
        <w:rPr>
          <w:rFonts w:ascii="Times New Roman" w:hAnsi="Times New Roman" w:cs="Times New Roman"/>
          <w:i/>
          <w:iCs/>
          <w:sz w:val="24"/>
          <w:szCs w:val="24"/>
        </w:rPr>
        <w:t>(advising)</w:t>
      </w:r>
      <w:r w:rsidR="00887975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887975">
        <w:rPr>
          <w:rFonts w:ascii="Times New Roman" w:hAnsi="Times New Roman" w:cs="Times New Roman"/>
          <w:sz w:val="24"/>
          <w:szCs w:val="24"/>
        </w:rPr>
        <w:t>pelatihan</w:t>
      </w:r>
      <w:proofErr w:type="spellEnd"/>
      <w:r w:rsidR="00887975">
        <w:rPr>
          <w:rFonts w:ascii="Times New Roman" w:hAnsi="Times New Roman" w:cs="Times New Roman"/>
          <w:sz w:val="24"/>
          <w:szCs w:val="24"/>
        </w:rPr>
        <w:t xml:space="preserve"> </w:t>
      </w:r>
      <w:r w:rsidR="00887975" w:rsidRPr="00FE3396">
        <w:rPr>
          <w:rFonts w:ascii="Times New Roman" w:hAnsi="Times New Roman" w:cs="Times New Roman"/>
          <w:i/>
          <w:iCs/>
          <w:sz w:val="24"/>
          <w:szCs w:val="24"/>
        </w:rPr>
        <w:t>(tutoring</w:t>
      </w:r>
      <w:r w:rsidR="00887975">
        <w:rPr>
          <w:rFonts w:ascii="Times New Roman" w:hAnsi="Times New Roman" w:cs="Times New Roman"/>
          <w:i/>
          <w:iCs/>
          <w:sz w:val="24"/>
          <w:szCs w:val="24"/>
        </w:rPr>
        <w:t>)</w:t>
      </w:r>
      <w:sdt>
        <w:sdtPr>
          <w:rPr>
            <w:rFonts w:ascii="Times New Roman" w:hAnsi="Times New Roman" w:cs="Times New Roman"/>
            <w:sz w:val="24"/>
            <w:szCs w:val="24"/>
          </w:rPr>
          <w:id w:val="1674847835"/>
          <w:citation/>
        </w:sdtPr>
        <w:sdtContent>
          <w:r w:rsidR="002E7A6D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C2F18">
            <w:rPr>
              <w:rFonts w:ascii="Times New Roman" w:hAnsi="Times New Roman" w:cs="Times New Roman"/>
              <w:sz w:val="24"/>
              <w:szCs w:val="24"/>
            </w:rPr>
            <w:instrText xml:space="preserve">CITATION Mar881 \l 1033 </w:instrText>
          </w:r>
          <w:r w:rsidR="002E7A6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Martin &amp; Oxman, 1988)</w:t>
          </w:r>
          <w:r w:rsidR="002E7A6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707EEA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39B0A6FC" w14:textId="021B3A59" w:rsidR="007F7671" w:rsidRDefault="00801BDF" w:rsidP="007A3FA7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kar </w:t>
      </w:r>
      <w:r w:rsidRPr="00801BDF">
        <w:rPr>
          <w:rFonts w:ascii="Times New Roman" w:hAnsi="Times New Roman" w:cs="Times New Roman"/>
          <w:i/>
          <w:iCs/>
          <w:sz w:val="24"/>
          <w:szCs w:val="24"/>
        </w:rPr>
        <w:t>(expert)</w:t>
      </w:r>
      <w:r w:rsidR="00423022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3D70E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fin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eor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93D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7679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keahlian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khusus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</w:t>
      </w:r>
      <w:r w:rsidR="008C72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miliki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oleh</w:t>
      </w:r>
      <w:r w:rsidR="009319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6244E">
        <w:rPr>
          <w:rFonts w:ascii="Times New Roman" w:hAnsi="Times New Roman" w:cs="Times New Roman"/>
          <w:sz w:val="24"/>
          <w:szCs w:val="24"/>
        </w:rPr>
        <w:t>kebanyakan</w:t>
      </w:r>
      <w:proofErr w:type="spellEnd"/>
      <w:r w:rsidR="0026244E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orang.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70102">
        <w:rPr>
          <w:rFonts w:ascii="Times New Roman" w:hAnsi="Times New Roman" w:cs="Times New Roman"/>
          <w:sz w:val="24"/>
          <w:szCs w:val="24"/>
        </w:rPr>
        <w:t>yang di</w:t>
      </w:r>
      <w:r w:rsidR="00726FF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7080">
        <w:rPr>
          <w:rFonts w:ascii="Times New Roman" w:hAnsi="Times New Roman" w:cs="Times New Roman"/>
          <w:sz w:val="24"/>
          <w:szCs w:val="24"/>
        </w:rPr>
        <w:t>muat</w:t>
      </w:r>
      <w:proofErr w:type="spellEnd"/>
      <w:r w:rsidR="002370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7080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="002370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7080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23708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37080">
        <w:rPr>
          <w:rFonts w:ascii="Times New Roman" w:hAnsi="Times New Roman" w:cs="Times New Roman"/>
          <w:sz w:val="24"/>
          <w:szCs w:val="24"/>
        </w:rPr>
        <w:t>berasal</w:t>
      </w:r>
      <w:proofErr w:type="spellEnd"/>
      <w:r w:rsidR="002370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buku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90062">
        <w:rPr>
          <w:rFonts w:ascii="Times New Roman" w:hAnsi="Times New Roman" w:cs="Times New Roman"/>
          <w:sz w:val="24"/>
          <w:szCs w:val="24"/>
        </w:rPr>
        <w:t>majalah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90062">
        <w:rPr>
          <w:rFonts w:ascii="Times New Roman" w:hAnsi="Times New Roman" w:cs="Times New Roman"/>
          <w:sz w:val="24"/>
          <w:szCs w:val="24"/>
        </w:rPr>
        <w:t>dokumentasi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F90062">
        <w:rPr>
          <w:rFonts w:ascii="Times New Roman" w:hAnsi="Times New Roman" w:cs="Times New Roman"/>
          <w:sz w:val="24"/>
          <w:szCs w:val="24"/>
        </w:rPr>
        <w:t>jurnal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F70102">
        <w:rPr>
          <w:rFonts w:ascii="Times New Roman" w:hAnsi="Times New Roman" w:cs="Times New Roman"/>
          <w:sz w:val="24"/>
          <w:szCs w:val="24"/>
        </w:rPr>
        <w:t>publikasikan</w:t>
      </w:r>
      <w:proofErr w:type="spellEnd"/>
      <w:r w:rsidR="00F70102">
        <w:rPr>
          <w:rFonts w:ascii="Times New Roman" w:hAnsi="Times New Roman" w:cs="Times New Roman"/>
          <w:sz w:val="24"/>
          <w:szCs w:val="24"/>
        </w:rPr>
        <w:t>.</w:t>
      </w:r>
      <w:r w:rsidR="00A17F81">
        <w:rPr>
          <w:rFonts w:ascii="Times New Roman" w:hAnsi="Times New Roman" w:cs="Times New Roman"/>
          <w:sz w:val="24"/>
          <w:szCs w:val="24"/>
        </w:rPr>
        <w:t xml:space="preserve"> </w:t>
      </w:r>
      <w:r w:rsidR="00C71D2E">
        <w:rPr>
          <w:rFonts w:ascii="Times New Roman" w:hAnsi="Times New Roman" w:cs="Times New Roman"/>
          <w:i/>
          <w:iCs/>
          <w:sz w:val="24"/>
          <w:szCs w:val="24"/>
        </w:rPr>
        <w:t>E</w:t>
      </w:r>
      <w:r w:rsidRPr="00801BDF">
        <w:rPr>
          <w:rFonts w:ascii="Times New Roman" w:hAnsi="Times New Roman" w:cs="Times New Roman"/>
          <w:i/>
          <w:iCs/>
          <w:sz w:val="24"/>
          <w:szCs w:val="24"/>
        </w:rPr>
        <w:t>xpert system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sering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>di</w:t>
      </w:r>
      <w:r w:rsidR="00835B1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A96B9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10DF" w:rsidRPr="002510D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510DF" w:rsidRPr="002510D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510DF" w:rsidRPr="002510DF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r w:rsidR="00423A94" w:rsidRPr="00801BDF">
        <w:rPr>
          <w:rFonts w:ascii="Times New Roman" w:hAnsi="Times New Roman" w:cs="Times New Roman"/>
          <w:i/>
          <w:iCs/>
          <w:sz w:val="24"/>
          <w:szCs w:val="24"/>
        </w:rPr>
        <w:t>(knowledge-based system)</w:t>
      </w:r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23A94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423A94">
        <w:rPr>
          <w:rFonts w:ascii="Times New Roman" w:hAnsi="Times New Roman" w:cs="Times New Roman"/>
          <w:sz w:val="24"/>
          <w:szCs w:val="24"/>
        </w:rPr>
        <w:t xml:space="preserve"> </w:t>
      </w:r>
      <w:r w:rsidR="00423A94" w:rsidRPr="00801BDF">
        <w:rPr>
          <w:rFonts w:ascii="Times New Roman" w:hAnsi="Times New Roman" w:cs="Times New Roman"/>
          <w:i/>
          <w:iCs/>
          <w:sz w:val="24"/>
          <w:szCs w:val="24"/>
        </w:rPr>
        <w:t>(knowledge-based</w:t>
      </w:r>
      <w:r w:rsidR="00423A94">
        <w:rPr>
          <w:rFonts w:ascii="Times New Roman" w:hAnsi="Times New Roman" w:cs="Times New Roman"/>
          <w:i/>
          <w:iCs/>
          <w:sz w:val="24"/>
          <w:szCs w:val="24"/>
        </w:rPr>
        <w:t xml:space="preserve"> expert</w:t>
      </w:r>
      <w:r w:rsidR="00423A94" w:rsidRPr="00801BDF">
        <w:rPr>
          <w:rFonts w:ascii="Times New Roman" w:hAnsi="Times New Roman" w:cs="Times New Roman"/>
          <w:i/>
          <w:iCs/>
          <w:sz w:val="24"/>
          <w:szCs w:val="24"/>
        </w:rPr>
        <w:t xml:space="preserve"> system</w:t>
      </w:r>
      <w:r w:rsidR="00C10170">
        <w:rPr>
          <w:rFonts w:ascii="Times New Roman" w:hAnsi="Times New Roman" w:cs="Times New Roman"/>
          <w:i/>
          <w:iCs/>
          <w:sz w:val="24"/>
          <w:szCs w:val="24"/>
        </w:rPr>
        <w:t>)</w:t>
      </w:r>
      <w:sdt>
        <w:sdtPr>
          <w:rPr>
            <w:rFonts w:ascii="Times New Roman" w:hAnsi="Times New Roman" w:cs="Times New Roman"/>
            <w:i/>
            <w:iCs/>
            <w:sz w:val="24"/>
            <w:szCs w:val="24"/>
          </w:rPr>
          <w:id w:val="986979540"/>
          <w:citation/>
        </w:sdtPr>
        <w:sdtContent>
          <w:r w:rsidR="00B170D1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begin"/>
          </w:r>
          <w:r w:rsidR="00B170D1">
            <w:rPr>
              <w:rFonts w:ascii="Times New Roman" w:hAnsi="Times New Roman" w:cs="Times New Roman"/>
              <w:sz w:val="24"/>
              <w:szCs w:val="24"/>
            </w:rPr>
            <w:instrText xml:space="preserve"> CITATION Rik12 \l 1033 </w:instrText>
          </w:r>
          <w:r w:rsidR="00B170D1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Rosnelly, 2012)</w:t>
          </w:r>
          <w:r w:rsidR="00B170D1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end"/>
          </w:r>
        </w:sdtContent>
      </w:sdt>
      <w:r w:rsidR="007057B5">
        <w:rPr>
          <w:rFonts w:ascii="Times New Roman" w:hAnsi="Times New Roman" w:cs="Times New Roman"/>
          <w:sz w:val="24"/>
          <w:szCs w:val="24"/>
        </w:rPr>
        <w:t>.</w:t>
      </w:r>
      <w:r w:rsidR="0062711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komponen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utama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antarmuka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r w:rsidR="002735CD" w:rsidRPr="007057B5">
        <w:rPr>
          <w:rFonts w:ascii="Times New Roman" w:hAnsi="Times New Roman" w:cs="Times New Roman"/>
          <w:i/>
          <w:iCs/>
          <w:sz w:val="24"/>
          <w:szCs w:val="24"/>
        </w:rPr>
        <w:t>(user interface)</w:t>
      </w:r>
      <w:r w:rsidR="002735CD">
        <w:rPr>
          <w:rFonts w:ascii="Times New Roman" w:hAnsi="Times New Roman" w:cs="Times New Roman"/>
          <w:sz w:val="24"/>
          <w:szCs w:val="24"/>
        </w:rPr>
        <w:t xml:space="preserve">, basis data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r w:rsidR="002735CD" w:rsidRPr="007057B5">
        <w:rPr>
          <w:rFonts w:ascii="Times New Roman" w:hAnsi="Times New Roman" w:cs="Times New Roman"/>
          <w:i/>
          <w:iCs/>
          <w:sz w:val="24"/>
          <w:szCs w:val="24"/>
        </w:rPr>
        <w:t>(expert system database)</w:t>
      </w:r>
      <w:r w:rsidR="002735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fasilitas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akusisi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r w:rsidR="002735CD" w:rsidRPr="007057B5">
        <w:rPr>
          <w:rFonts w:ascii="Times New Roman" w:hAnsi="Times New Roman" w:cs="Times New Roman"/>
          <w:i/>
          <w:iCs/>
          <w:sz w:val="24"/>
          <w:szCs w:val="24"/>
        </w:rPr>
        <w:t>(knowledge acquisition facility)</w:t>
      </w:r>
      <w:r w:rsidR="002735CD">
        <w:rPr>
          <w:rFonts w:ascii="Times New Roman" w:hAnsi="Times New Roman" w:cs="Times New Roman"/>
          <w:sz w:val="24"/>
          <w:szCs w:val="24"/>
        </w:rPr>
        <w:t xml:space="preserve">, dan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mekanisme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735CD"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 w:rsidR="002735CD">
        <w:rPr>
          <w:rFonts w:ascii="Times New Roman" w:hAnsi="Times New Roman" w:cs="Times New Roman"/>
          <w:sz w:val="24"/>
          <w:szCs w:val="24"/>
        </w:rPr>
        <w:t xml:space="preserve"> </w:t>
      </w:r>
      <w:r w:rsidR="002735CD" w:rsidRPr="007057B5">
        <w:rPr>
          <w:rFonts w:ascii="Times New Roman" w:hAnsi="Times New Roman" w:cs="Times New Roman"/>
          <w:i/>
          <w:iCs/>
          <w:sz w:val="24"/>
          <w:szCs w:val="24"/>
        </w:rPr>
        <w:t>(inference mechanism</w:t>
      </w:r>
      <w:r w:rsidR="002735CD">
        <w:rPr>
          <w:rFonts w:ascii="Times New Roman" w:hAnsi="Times New Roman" w:cs="Times New Roman"/>
          <w:sz w:val="24"/>
          <w:szCs w:val="24"/>
        </w:rPr>
        <w:t>)</w:t>
      </w:r>
      <w:sdt>
        <w:sdtPr>
          <w:rPr>
            <w:rFonts w:ascii="Times New Roman" w:hAnsi="Times New Roman" w:cs="Times New Roman"/>
            <w:sz w:val="24"/>
            <w:szCs w:val="24"/>
          </w:rPr>
          <w:id w:val="2067755250"/>
          <w:citation/>
        </w:sdtPr>
        <w:sdtContent>
          <w:r w:rsidR="003C798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C2F18">
            <w:rPr>
              <w:rFonts w:ascii="Times New Roman" w:hAnsi="Times New Roman" w:cs="Times New Roman"/>
              <w:sz w:val="24"/>
              <w:szCs w:val="24"/>
            </w:rPr>
            <w:instrText xml:space="preserve">CITATION Kus06 \l 1033 </w:instrText>
          </w:r>
          <w:r w:rsidR="003C798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Kusrini, 2006)</w:t>
          </w:r>
          <w:r w:rsidR="003C798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BA492F">
        <w:rPr>
          <w:rFonts w:ascii="Times New Roman" w:hAnsi="Times New Roman" w:cs="Times New Roman"/>
          <w:sz w:val="24"/>
          <w:szCs w:val="24"/>
        </w:rPr>
        <w:t>.</w:t>
      </w:r>
    </w:p>
    <w:p w14:paraId="23A331AB" w14:textId="77777777" w:rsidR="00B40F4A" w:rsidRDefault="00B40F4A" w:rsidP="00B139FA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F9D6A7B" w14:textId="77777777" w:rsidR="00235FB6" w:rsidRDefault="005636C0" w:rsidP="00AD0BCA">
      <w:pPr>
        <w:pStyle w:val="ListParagraph"/>
        <w:keepNext/>
        <w:spacing w:line="360" w:lineRule="auto"/>
        <w:ind w:left="0" w:firstLine="720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03D1BEA4" wp14:editId="508A9D45">
            <wp:extent cx="3878580" cy="2583740"/>
            <wp:effectExtent l="0" t="0" r="7620" b="7620"/>
            <wp:docPr id="8" name="Picture 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8" name="Picture 8"/>
                    <pic:cNvPicPr/>
                  </pic:nvPicPr>
                  <pic:blipFill rotWithShape="1">
                    <a:blip r:embed="rId2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rcRect l="1878" t="2794" r="3827" b="10423"/>
                    <a:stretch/>
                  </pic:blipFill>
                  <pic:spPr bwMode="auto">
                    <a:xfrm>
                      <a:off x="0" y="0"/>
                      <a:ext cx="3896363" cy="259558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16EE362" w14:textId="05E1E023" w:rsidR="00B40F4A" w:rsidRDefault="00235FB6" w:rsidP="00235FB6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80" w:name="_Toc88825146"/>
      <w:bookmarkStart w:id="81" w:name="_Toc88826052"/>
      <w:bookmarkStart w:id="82" w:name="_Toc88826228"/>
      <w:bookmarkStart w:id="83" w:name="_Toc89150167"/>
      <w:bookmarkStart w:id="84" w:name="_Toc89150258"/>
      <w:bookmarkStart w:id="85" w:name="_Toc89438823"/>
      <w:bookmarkStart w:id="86" w:name="_Toc89438858"/>
      <w:bookmarkStart w:id="87" w:name="_Toc89780218"/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2. </w:t>
      </w:r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2. \* ARABIC </w:instrText>
      </w:r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9124E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rsitektur</w:t>
      </w:r>
      <w:proofErr w:type="spellEnd"/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istem</w:t>
      </w:r>
      <w:proofErr w:type="spellEnd"/>
      <w:r w:rsidRPr="00235FB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akar</w:t>
      </w:r>
      <w:bookmarkEnd w:id="80"/>
      <w:bookmarkEnd w:id="81"/>
      <w:bookmarkEnd w:id="82"/>
      <w:bookmarkEnd w:id="83"/>
      <w:bookmarkEnd w:id="84"/>
      <w:bookmarkEnd w:id="85"/>
      <w:bookmarkEnd w:id="86"/>
      <w:bookmarkEnd w:id="87"/>
    </w:p>
    <w:p w14:paraId="72AB8848" w14:textId="77777777" w:rsidR="0078554D" w:rsidRPr="0078554D" w:rsidRDefault="0078554D" w:rsidP="0078554D"/>
    <w:p w14:paraId="47D3C5B1" w14:textId="485B5263" w:rsidR="00D62112" w:rsidRPr="009200F9" w:rsidRDefault="003B6F61" w:rsidP="007A3FA7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i/>
          <w:iCs/>
          <w:color w:val="auto"/>
        </w:rPr>
      </w:pPr>
      <w:bookmarkStart w:id="88" w:name="_Toc88119767"/>
      <w:bookmarkStart w:id="89" w:name="_Toc88748194"/>
      <w:bookmarkStart w:id="90" w:name="_Toc109050289"/>
      <w:r w:rsidRPr="009200F9">
        <w:rPr>
          <w:rFonts w:ascii="Times New Roman" w:hAnsi="Times New Roman" w:cs="Times New Roman"/>
          <w:b/>
          <w:i/>
          <w:iCs/>
          <w:color w:val="auto"/>
        </w:rPr>
        <w:t>Forward Chaining</w:t>
      </w:r>
      <w:bookmarkEnd w:id="88"/>
      <w:bookmarkEnd w:id="89"/>
      <w:bookmarkEnd w:id="90"/>
    </w:p>
    <w:p w14:paraId="3CBAAA3E" w14:textId="08A4D2EA" w:rsidR="001D2D71" w:rsidRDefault="0091633B" w:rsidP="007A3FA7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09FB">
        <w:rPr>
          <w:rFonts w:ascii="Times New Roman" w:hAnsi="Times New Roman" w:cs="Times New Roman"/>
          <w:sz w:val="24"/>
          <w:szCs w:val="24"/>
        </w:rPr>
        <w:t>Runut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maju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r w:rsidR="00CA2F61" w:rsidRPr="002E09FB">
        <w:rPr>
          <w:rFonts w:ascii="Times New Roman" w:hAnsi="Times New Roman" w:cs="Times New Roman"/>
          <w:i/>
          <w:iCs/>
          <w:sz w:val="24"/>
          <w:szCs w:val="24"/>
        </w:rPr>
        <w:t>(forward chaining)</w:t>
      </w:r>
      <w:r w:rsidR="00CA2F6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eknik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pencari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imula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iketahu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kemudi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cocok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IF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IF-THEN. Jika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cocok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IF,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eksekus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. Bila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eksekus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fakt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aru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(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agi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THEN)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ambahk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database.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kal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pencocok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eratas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etiap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hany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oleh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eksekus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ekal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pencocokan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erhent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il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ad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lagi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rule yang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CA2F6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A2F61">
        <w:rPr>
          <w:rFonts w:ascii="Times New Roman" w:hAnsi="Times New Roman" w:cs="Times New Roman"/>
          <w:sz w:val="24"/>
          <w:szCs w:val="24"/>
        </w:rPr>
        <w:t>eksekusi</w:t>
      </w:r>
      <w:proofErr w:type="spellEnd"/>
      <w:r w:rsidR="005465C3"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-987010588"/>
          <w:citation/>
        </w:sdtPr>
        <w:sdtContent>
          <w:r w:rsidR="00BB2D03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BB2D03">
            <w:rPr>
              <w:rFonts w:ascii="Times New Roman" w:hAnsi="Times New Roman" w:cs="Times New Roman"/>
              <w:sz w:val="24"/>
              <w:szCs w:val="24"/>
            </w:rPr>
            <w:instrText xml:space="preserve"> CITATION Sut11 \l 1033 </w:instrText>
          </w:r>
          <w:r w:rsidR="00BB2D03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utojo, Mulyanto, &amp; Suhartono, 2011)</w:t>
          </w:r>
          <w:r w:rsidR="00BB2D03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</w:p>
    <w:p w14:paraId="4AAAA32E" w14:textId="77777777" w:rsidR="00BA4700" w:rsidRDefault="00BA4700" w:rsidP="00A478B2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648C880" w14:textId="77777777" w:rsidR="003B54CA" w:rsidRDefault="001D2D71" w:rsidP="00315627">
      <w:pPr>
        <w:pStyle w:val="ListParagraph"/>
        <w:keepNext/>
        <w:spacing w:line="360" w:lineRule="auto"/>
        <w:ind w:left="0" w:firstLine="720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6EA162C" wp14:editId="3F0E5FDB">
            <wp:extent cx="4792587" cy="1080893"/>
            <wp:effectExtent l="0" t="0" r="8255" b="5080"/>
            <wp:docPr id="3" name="Picture 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" name="Picture 3"/>
                    <pic:cNvPicPr/>
                  </pic:nvPicPr>
                  <pic:blipFill>
                    <a:blip r:embed="rId21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4835729" cy="1090623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CC9B601" w14:textId="7DCE15BA" w:rsidR="00DB3783" w:rsidRPr="002E6F95" w:rsidRDefault="003B54CA" w:rsidP="002E6F95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91" w:name="_Toc88825147"/>
      <w:bookmarkStart w:id="92" w:name="_Toc88826053"/>
      <w:bookmarkStart w:id="93" w:name="_Toc88826229"/>
      <w:bookmarkStart w:id="94" w:name="_Toc89150168"/>
      <w:bookmarkStart w:id="95" w:name="_Toc89150259"/>
      <w:bookmarkStart w:id="96" w:name="_Toc89438824"/>
      <w:bookmarkStart w:id="97" w:name="_Toc89438859"/>
      <w:bookmarkStart w:id="98" w:name="_Toc89780219"/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2. </w:t>
      </w:r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2. \* ARABIC </w:instrText>
      </w:r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9124E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Proses </w:t>
      </w:r>
      <w:proofErr w:type="spellStart"/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nferensi</w:t>
      </w:r>
      <w:proofErr w:type="spellEnd"/>
      <w:r w:rsidRPr="003B54C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3B54CA">
        <w:rPr>
          <w:rFonts w:ascii="Times New Roman" w:hAnsi="Times New Roman" w:cs="Times New Roman"/>
          <w:color w:val="auto"/>
          <w:sz w:val="24"/>
          <w:szCs w:val="24"/>
        </w:rPr>
        <w:t>Forward Chaining</w:t>
      </w:r>
      <w:bookmarkEnd w:id="91"/>
      <w:bookmarkEnd w:id="92"/>
      <w:bookmarkEnd w:id="93"/>
      <w:bookmarkEnd w:id="94"/>
      <w:bookmarkEnd w:id="95"/>
      <w:bookmarkEnd w:id="96"/>
      <w:bookmarkEnd w:id="97"/>
      <w:bookmarkEnd w:id="98"/>
    </w:p>
    <w:p w14:paraId="74184CB5" w14:textId="13AC6E30" w:rsidR="00EF6F8C" w:rsidRPr="009200F9" w:rsidRDefault="00931F0F" w:rsidP="00CA61C5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color w:val="auto"/>
        </w:rPr>
      </w:pPr>
      <w:bookmarkStart w:id="99" w:name="_Toc88119768"/>
      <w:bookmarkStart w:id="100" w:name="_Toc88748195"/>
      <w:bookmarkStart w:id="101" w:name="_Toc109050290"/>
      <w:proofErr w:type="spellStart"/>
      <w:r w:rsidRPr="009200F9">
        <w:rPr>
          <w:rFonts w:ascii="Times New Roman" w:hAnsi="Times New Roman" w:cs="Times New Roman"/>
          <w:b/>
          <w:color w:val="auto"/>
        </w:rPr>
        <w:t>Mesin</w:t>
      </w:r>
      <w:proofErr w:type="spellEnd"/>
      <w:r w:rsidRPr="009200F9">
        <w:rPr>
          <w:rFonts w:ascii="Times New Roman" w:hAnsi="Times New Roman" w:cs="Times New Roman"/>
          <w:b/>
          <w:color w:val="auto"/>
        </w:rPr>
        <w:t xml:space="preserve"> </w:t>
      </w:r>
      <w:proofErr w:type="spellStart"/>
      <w:r w:rsidRPr="009200F9">
        <w:rPr>
          <w:rFonts w:ascii="Times New Roman" w:hAnsi="Times New Roman" w:cs="Times New Roman"/>
          <w:b/>
          <w:color w:val="auto"/>
        </w:rPr>
        <w:t>Inferensi</w:t>
      </w:r>
      <w:bookmarkEnd w:id="99"/>
      <w:bookmarkEnd w:id="100"/>
      <w:bookmarkEnd w:id="101"/>
      <w:proofErr w:type="spellEnd"/>
    </w:p>
    <w:p w14:paraId="22B5A963" w14:textId="51BCBBDB" w:rsidR="005260BD" w:rsidRDefault="00E61799" w:rsidP="00CA61C5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200E7">
        <w:rPr>
          <w:rFonts w:ascii="Times New Roman" w:hAnsi="Times New Roman" w:cs="Times New Roman"/>
          <w:i/>
          <w:iCs/>
          <w:sz w:val="24"/>
          <w:szCs w:val="24"/>
        </w:rPr>
        <w:t xml:space="preserve">(Inference </w:t>
      </w:r>
      <w:r>
        <w:rPr>
          <w:rFonts w:ascii="Times New Roman" w:hAnsi="Times New Roman" w:cs="Times New Roman"/>
          <w:i/>
          <w:iCs/>
          <w:sz w:val="24"/>
          <w:szCs w:val="24"/>
        </w:rPr>
        <w:t>Engine</w:t>
      </w:r>
      <w:r w:rsidRPr="00C200E7">
        <w:rPr>
          <w:rFonts w:ascii="Times New Roman" w:hAnsi="Times New Roman" w:cs="Times New Roman"/>
          <w:i/>
          <w:iCs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d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basi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nipu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r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i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model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p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proses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s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ren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ategi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trategi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fung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nd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r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l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ndal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4715">
        <w:rPr>
          <w:rFonts w:ascii="Times New Roman" w:hAnsi="Times New Roman" w:cs="Times New Roman"/>
          <w:i/>
          <w:iCs/>
          <w:sz w:val="24"/>
          <w:szCs w:val="24"/>
        </w:rPr>
        <w:t>forward chaining,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A4715">
        <w:rPr>
          <w:rFonts w:ascii="Times New Roman" w:hAnsi="Times New Roman" w:cs="Times New Roman"/>
          <w:i/>
          <w:iCs/>
          <w:sz w:val="24"/>
          <w:szCs w:val="24"/>
        </w:rPr>
        <w:t>backward chaining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gabu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200E7">
        <w:rPr>
          <w:rFonts w:ascii="Times New Roman" w:hAnsi="Times New Roman" w:cs="Times New Roman"/>
          <w:sz w:val="24"/>
          <w:szCs w:val="24"/>
        </w:rPr>
        <w:t xml:space="preserve">. </w:t>
      </w:r>
      <w:sdt>
        <w:sdtPr>
          <w:rPr>
            <w:rFonts w:ascii="Times New Roman" w:hAnsi="Times New Roman" w:cs="Times New Roman"/>
            <w:sz w:val="24"/>
            <w:szCs w:val="24"/>
          </w:rPr>
          <w:id w:val="215013452"/>
          <w:citation/>
        </w:sdtPr>
        <w:sdtContent>
          <w:r w:rsidR="00745B35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745B35">
            <w:rPr>
              <w:rFonts w:ascii="Times New Roman" w:hAnsi="Times New Roman" w:cs="Times New Roman"/>
              <w:sz w:val="24"/>
              <w:szCs w:val="24"/>
            </w:rPr>
            <w:instrText xml:space="preserve"> CITATION Ram18 \l 1033 </w:instrText>
          </w:r>
          <w:r w:rsidR="00745B35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Ramadhan, M.Kom &amp; S.Pane, M.Kom, 2018)</w:t>
          </w:r>
          <w:r w:rsidR="00745B35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5A4715">
        <w:rPr>
          <w:rFonts w:ascii="Times New Roman" w:hAnsi="Times New Roman" w:cs="Times New Roman"/>
          <w:sz w:val="24"/>
          <w:szCs w:val="24"/>
        </w:rPr>
        <w:t>.</w:t>
      </w:r>
    </w:p>
    <w:p w14:paraId="477E4D80" w14:textId="77777777" w:rsidR="00984600" w:rsidRPr="005937C9" w:rsidRDefault="00984600" w:rsidP="005937C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6074AA9" w14:textId="5319C939" w:rsidR="00856AED" w:rsidRPr="005260BD" w:rsidRDefault="00805DD1" w:rsidP="00763F65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102" w:name="_Toc109050291"/>
      <w:r w:rsidRPr="005260BD">
        <w:rPr>
          <w:rFonts w:ascii="Times New Roman" w:hAnsi="Times New Roman" w:cs="Times New Roman"/>
          <w:b/>
          <w:bCs/>
          <w:i/>
          <w:iCs/>
          <w:color w:val="auto"/>
        </w:rPr>
        <w:t>Use Case Diagram</w:t>
      </w:r>
      <w:bookmarkEnd w:id="102"/>
    </w:p>
    <w:p w14:paraId="13582ABA" w14:textId="1BC7BFCF" w:rsidR="009808D1" w:rsidRDefault="0088202E" w:rsidP="009808D1">
      <w:pPr>
        <w:pStyle w:val="ListParagraph"/>
        <w:spacing w:after="0"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EB2BA5">
        <w:rPr>
          <w:rFonts w:ascii="Times New Roman" w:hAnsi="Times New Roman" w:cs="Times New Roman"/>
          <w:i/>
          <w:iCs/>
          <w:sz w:val="24"/>
          <w:szCs w:val="24"/>
        </w:rPr>
        <w:t>Use Case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UML </w:t>
      </w:r>
      <w:r w:rsidRPr="00876139">
        <w:rPr>
          <w:rFonts w:ascii="Times New Roman" w:hAnsi="Times New Roman" w:cs="Times New Roman"/>
          <w:i/>
          <w:iCs/>
          <w:sz w:val="24"/>
          <w:szCs w:val="24"/>
        </w:rPr>
        <w:t xml:space="preserve">(Unified Modelling </w:t>
      </w:r>
      <w:proofErr w:type="spellStart"/>
      <w:r w:rsidRPr="00876139">
        <w:rPr>
          <w:rFonts w:ascii="Times New Roman" w:hAnsi="Times New Roman" w:cs="Times New Roman"/>
          <w:i/>
          <w:iCs/>
          <w:sz w:val="24"/>
          <w:szCs w:val="24"/>
        </w:rPr>
        <w:t>Laguage</w:t>
      </w:r>
      <w:proofErr w:type="spellEnd"/>
      <w:r w:rsidRPr="00876139">
        <w:rPr>
          <w:rFonts w:ascii="Times New Roman" w:hAnsi="Times New Roman" w:cs="Times New Roman"/>
          <w:i/>
          <w:iCs/>
          <w:sz w:val="24"/>
          <w:szCs w:val="24"/>
        </w:rPr>
        <w:t>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582EFC">
        <w:rPr>
          <w:rFonts w:ascii="Times New Roman" w:hAnsi="Times New Roman" w:cs="Times New Roman"/>
          <w:sz w:val="24"/>
          <w:szCs w:val="24"/>
        </w:rPr>
        <w:t xml:space="preserve">yang </w:t>
      </w:r>
      <w:proofErr w:type="spellStart"/>
      <w:r w:rsidRPr="00582EFC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tera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o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D2126">
        <w:rPr>
          <w:rFonts w:ascii="Times New Roman" w:hAnsi="Times New Roman" w:cs="Times New Roman"/>
          <w:i/>
          <w:iCs/>
          <w:sz w:val="24"/>
          <w:szCs w:val="24"/>
        </w:rPr>
        <w:t>Use case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ode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ak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ED6396">
        <w:rPr>
          <w:rFonts w:ascii="Times New Roman" w:hAnsi="Times New Roman" w:cs="Times New Roman"/>
          <w:i/>
          <w:iCs/>
          <w:sz w:val="24"/>
          <w:szCs w:val="24"/>
        </w:rPr>
        <w:t>(behavior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Pr="004D2126">
        <w:rPr>
          <w:rFonts w:ascii="Times New Roman" w:hAnsi="Times New Roman" w:cs="Times New Roman"/>
          <w:i/>
          <w:iCs/>
          <w:sz w:val="24"/>
          <w:szCs w:val="24"/>
        </w:rPr>
        <w:t>Use case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i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437571287"/>
          <w:citation/>
        </w:sdtPr>
        <w:sdtContent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DB5A2C">
            <w:rPr>
              <w:rFonts w:ascii="Times New Roman" w:hAnsi="Times New Roman" w:cs="Times New Roman"/>
              <w:sz w:val="24"/>
              <w:szCs w:val="24"/>
            </w:rPr>
            <w:instrText xml:space="preserve"> CITATION Hav11 \l 1033 </w:instrText>
          </w:r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Haviluddin, 2011)</w:t>
          </w:r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8E0298">
        <w:rPr>
          <w:rFonts w:ascii="Times New Roman" w:hAnsi="Times New Roman" w:cs="Times New Roman"/>
          <w:sz w:val="24"/>
          <w:szCs w:val="24"/>
        </w:rPr>
        <w:t>.</w:t>
      </w:r>
    </w:p>
    <w:p w14:paraId="591633F3" w14:textId="77777777" w:rsidR="009808D1" w:rsidRPr="00AD1F85" w:rsidRDefault="009808D1" w:rsidP="00AD1F85">
      <w:pPr>
        <w:pStyle w:val="ListParagraph"/>
        <w:spacing w:after="0" w:line="360" w:lineRule="auto"/>
        <w:ind w:left="432" w:firstLine="720"/>
        <w:jc w:val="center"/>
        <w:rPr>
          <w:rFonts w:ascii="Times New Roman" w:hAnsi="Times New Roman" w:cs="Times New Roman"/>
          <w:sz w:val="36"/>
          <w:szCs w:val="36"/>
        </w:rPr>
      </w:pPr>
    </w:p>
    <w:p w14:paraId="3B297495" w14:textId="4CEB22E3" w:rsidR="00AD1F85" w:rsidRPr="00AD1F85" w:rsidRDefault="00AD1F85" w:rsidP="00AD1F85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03" w:name="_Toc109412233"/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2. </w:t>
      </w:r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. \* ARABIC </w:instrText>
      </w:r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BC629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Simbol - </w:t>
      </w:r>
      <w:proofErr w:type="spellStart"/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imbol</w:t>
      </w:r>
      <w:proofErr w:type="spellEnd"/>
      <w:r w:rsidRPr="00AD1F8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E53D2A">
        <w:rPr>
          <w:rFonts w:ascii="Times New Roman" w:hAnsi="Times New Roman" w:cs="Times New Roman"/>
          <w:color w:val="auto"/>
          <w:sz w:val="24"/>
          <w:szCs w:val="24"/>
        </w:rPr>
        <w:t>Use Case Diagram</w:t>
      </w:r>
      <w:bookmarkEnd w:id="103"/>
    </w:p>
    <w:tbl>
      <w:tblPr>
        <w:tblStyle w:val="TableGrid"/>
        <w:tblW w:w="0" w:type="auto"/>
        <w:tblInd w:w="918" w:type="dxa"/>
        <w:tblLook w:val="04A0" w:firstRow="1" w:lastRow="0" w:firstColumn="1" w:lastColumn="0" w:noHBand="0" w:noVBand="1"/>
      </w:tblPr>
      <w:tblGrid>
        <w:gridCol w:w="2807"/>
        <w:gridCol w:w="5625"/>
      </w:tblGrid>
      <w:tr w:rsidR="00F83AC8" w14:paraId="4CE29D3C" w14:textId="77777777" w:rsidTr="00AD1F85">
        <w:tc>
          <w:tcPr>
            <w:tcW w:w="2807" w:type="dxa"/>
          </w:tcPr>
          <w:p w14:paraId="5E4B4780" w14:textId="3B323E99" w:rsidR="00F83AC8" w:rsidRDefault="00F83A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mbol</w:t>
            </w:r>
          </w:p>
        </w:tc>
        <w:tc>
          <w:tcPr>
            <w:tcW w:w="5625" w:type="dxa"/>
          </w:tcPr>
          <w:p w14:paraId="0902D644" w14:textId="35E25382" w:rsidR="00F83AC8" w:rsidRDefault="00F83A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erangan</w:t>
            </w:r>
            <w:proofErr w:type="spellEnd"/>
          </w:p>
        </w:tc>
      </w:tr>
      <w:tr w:rsidR="00F83AC8" w14:paraId="5F8BA91D" w14:textId="77777777" w:rsidTr="00AD1F85">
        <w:trPr>
          <w:trHeight w:val="728"/>
        </w:trPr>
        <w:tc>
          <w:tcPr>
            <w:tcW w:w="2807" w:type="dxa"/>
          </w:tcPr>
          <w:p w14:paraId="2CB6D8EB" w14:textId="6029233B" w:rsidR="00F83AC8" w:rsidRDefault="00F717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2816" behindDoc="0" locked="0" layoutInCell="1" allowOverlap="1" wp14:anchorId="25D39B1F" wp14:editId="28E123DA">
                      <wp:simplePos x="0" y="0"/>
                      <wp:positionH relativeFrom="column">
                        <wp:posOffset>746125</wp:posOffset>
                      </wp:positionH>
                      <wp:positionV relativeFrom="paragraph">
                        <wp:posOffset>269875</wp:posOffset>
                      </wp:positionV>
                      <wp:extent cx="71755" cy="43815"/>
                      <wp:effectExtent l="5080" t="13970" r="8890" b="8890"/>
                      <wp:wrapNone/>
                      <wp:docPr id="162" name="AutoShape 3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71755" cy="4381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8E57538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37" o:spid="_x0000_s1026" type="#_x0000_t32" style="position:absolute;margin-left:58.75pt;margin-top:21.25pt;width:5.65pt;height:3.45pt;flip:x;z-index:251682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3840" behindDoc="0" locked="0" layoutInCell="1" allowOverlap="1" wp14:anchorId="42713F47" wp14:editId="52CF58DE">
                      <wp:simplePos x="0" y="0"/>
                      <wp:positionH relativeFrom="column">
                        <wp:posOffset>817880</wp:posOffset>
                      </wp:positionH>
                      <wp:positionV relativeFrom="paragraph">
                        <wp:posOffset>269875</wp:posOffset>
                      </wp:positionV>
                      <wp:extent cx="76200" cy="36830"/>
                      <wp:effectExtent l="10160" t="13970" r="8890" b="6350"/>
                      <wp:wrapNone/>
                      <wp:docPr id="161" name="AutoShape 3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76200" cy="3683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D165B8D" id="AutoShape 38" o:spid="_x0000_s1026" type="#_x0000_t32" style="position:absolute;margin-left:64.4pt;margin-top:21.25pt;width:6pt;height:2.9pt;z-index:251683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1792" behindDoc="0" locked="0" layoutInCell="1" allowOverlap="1" wp14:anchorId="587EEC5E" wp14:editId="4B152927">
                      <wp:simplePos x="0" y="0"/>
                      <wp:positionH relativeFrom="column">
                        <wp:posOffset>757555</wp:posOffset>
                      </wp:positionH>
                      <wp:positionV relativeFrom="paragraph">
                        <wp:posOffset>197485</wp:posOffset>
                      </wp:positionV>
                      <wp:extent cx="136525" cy="0"/>
                      <wp:effectExtent l="6985" t="8255" r="8890" b="10795"/>
                      <wp:wrapNone/>
                      <wp:docPr id="160" name="AutoShape 3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3652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BF7294A" id="AutoShape 36" o:spid="_x0000_s1026" type="#_x0000_t32" style="position:absolute;margin-left:59.65pt;margin-top:15.55pt;width:10.75pt;height:0;z-index:2516817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80768" behindDoc="0" locked="0" layoutInCell="1" allowOverlap="1" wp14:anchorId="22769A8D" wp14:editId="2404A79F">
                      <wp:simplePos x="0" y="0"/>
                      <wp:positionH relativeFrom="column">
                        <wp:posOffset>822325</wp:posOffset>
                      </wp:positionH>
                      <wp:positionV relativeFrom="paragraph">
                        <wp:posOffset>152400</wp:posOffset>
                      </wp:positionV>
                      <wp:extent cx="0" cy="123825"/>
                      <wp:effectExtent l="5080" t="10795" r="13970" b="8255"/>
                      <wp:wrapNone/>
                      <wp:docPr id="159" name="AutoShape 3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2382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253096" id="AutoShape 35" o:spid="_x0000_s1026" type="#_x0000_t32" style="position:absolute;margin-left:64.75pt;margin-top:12pt;width:0;height:9.75pt;z-index:251680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9744" behindDoc="0" locked="0" layoutInCell="1" allowOverlap="1" wp14:anchorId="158D5F6A" wp14:editId="0FC0BD49">
                      <wp:simplePos x="0" y="0"/>
                      <wp:positionH relativeFrom="column">
                        <wp:posOffset>777240</wp:posOffset>
                      </wp:positionH>
                      <wp:positionV relativeFrom="paragraph">
                        <wp:posOffset>65405</wp:posOffset>
                      </wp:positionV>
                      <wp:extent cx="90805" cy="90805"/>
                      <wp:effectExtent l="7620" t="9525" r="6350" b="13970"/>
                      <wp:wrapNone/>
                      <wp:docPr id="158" name="Oval 3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90805" cy="90805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3A89846" id="Oval 34" o:spid="_x0000_s1026" style="position:absolute;margin-left:61.2pt;margin-top:5.15pt;width:7.15pt;height:7.15pt;z-index:2516797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"/>
                  </w:pict>
                </mc:Fallback>
              </mc:AlternateContent>
            </w:r>
          </w:p>
        </w:tc>
        <w:tc>
          <w:tcPr>
            <w:tcW w:w="5625" w:type="dxa"/>
          </w:tcPr>
          <w:p w14:paraId="7DAC8C34" w14:textId="6FF64D54" w:rsidR="00F83AC8" w:rsidRDefault="00105088" w:rsidP="00AF7A27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ktor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waki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rang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lai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omun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A453C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.</w:t>
            </w:r>
          </w:p>
        </w:tc>
      </w:tr>
      <w:tr w:rsidR="00F83AC8" w14:paraId="5CD38853" w14:textId="77777777" w:rsidTr="00AD1F85">
        <w:trPr>
          <w:trHeight w:val="728"/>
        </w:trPr>
        <w:tc>
          <w:tcPr>
            <w:tcW w:w="2807" w:type="dxa"/>
          </w:tcPr>
          <w:p w14:paraId="0BE3B20D" w14:textId="7AA705E8" w:rsidR="00F83AC8" w:rsidRDefault="00F717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4624" behindDoc="0" locked="0" layoutInCell="1" allowOverlap="1" wp14:anchorId="1EC3E72A" wp14:editId="3DA83FDE">
                      <wp:simplePos x="0" y="0"/>
                      <wp:positionH relativeFrom="column">
                        <wp:posOffset>682625</wp:posOffset>
                      </wp:positionH>
                      <wp:positionV relativeFrom="paragraph">
                        <wp:posOffset>163195</wp:posOffset>
                      </wp:positionV>
                      <wp:extent cx="330200" cy="133350"/>
                      <wp:effectExtent l="8255" t="10795" r="13970" b="8255"/>
                      <wp:wrapNone/>
                      <wp:docPr id="157" name="Oval 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30200" cy="133350"/>
                              </a:xfrm>
                              <a:prstGeom prst="ellipse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664E102" id="Oval 26" o:spid="_x0000_s1026" style="position:absolute;margin-left:53.75pt;margin-top:12.85pt;width:26pt;height:10.5pt;z-index:251674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"/>
                  </w:pict>
                </mc:Fallback>
              </mc:AlternateContent>
            </w:r>
          </w:p>
        </w:tc>
        <w:tc>
          <w:tcPr>
            <w:tcW w:w="5625" w:type="dxa"/>
          </w:tcPr>
          <w:p w14:paraId="39326182" w14:textId="2BB52756" w:rsidR="00F83AC8" w:rsidRPr="006E562C" w:rsidRDefault="00105088" w:rsidP="006E562C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bst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te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83AC8" w14:paraId="73AEA392" w14:textId="77777777" w:rsidTr="00AD1F85">
        <w:tc>
          <w:tcPr>
            <w:tcW w:w="2807" w:type="dxa"/>
          </w:tcPr>
          <w:p w14:paraId="3A21B8A9" w14:textId="19801728" w:rsidR="00F83AC8" w:rsidRDefault="00F717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5648" behindDoc="0" locked="0" layoutInCell="1" allowOverlap="1" wp14:anchorId="13D5BE35" wp14:editId="0FBB24D1">
                      <wp:simplePos x="0" y="0"/>
                      <wp:positionH relativeFrom="column">
                        <wp:posOffset>659765</wp:posOffset>
                      </wp:positionH>
                      <wp:positionV relativeFrom="paragraph">
                        <wp:posOffset>260350</wp:posOffset>
                      </wp:positionV>
                      <wp:extent cx="431800" cy="635"/>
                      <wp:effectExtent l="13970" t="52705" r="20955" b="60960"/>
                      <wp:wrapNone/>
                      <wp:docPr id="156" name="AutoShape 2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31800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DA5FA6" id="AutoShape 27" o:spid="_x0000_s1026" type="#_x0000_t32" style="position:absolute;margin-left:51.95pt;margin-top:20.5pt;width:34pt;height:.05pt;z-index:251675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">
                      <v:stroke endarrow="block"/>
                    </v:shape>
                  </w:pict>
                </mc:Fallback>
              </mc:AlternateContent>
            </w:r>
          </w:p>
        </w:tc>
        <w:tc>
          <w:tcPr>
            <w:tcW w:w="5625" w:type="dxa"/>
          </w:tcPr>
          <w:p w14:paraId="3AB60370" w14:textId="335E4AC9" w:rsidR="00F83AC8" w:rsidRDefault="00DE03FA" w:rsidP="00B463C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A3E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ssociatio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bstr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hub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t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A3E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.</w:t>
            </w:r>
          </w:p>
        </w:tc>
      </w:tr>
      <w:tr w:rsidR="00F83AC8" w14:paraId="117867B3" w14:textId="77777777" w:rsidTr="00AD1F85">
        <w:tc>
          <w:tcPr>
            <w:tcW w:w="2807" w:type="dxa"/>
          </w:tcPr>
          <w:p w14:paraId="0DC6079C" w14:textId="72062B3B" w:rsidR="00F83AC8" w:rsidRDefault="00F717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76672" behindDoc="0" locked="0" layoutInCell="1" allowOverlap="1" wp14:anchorId="2ABFEE28" wp14:editId="7E788EAB">
                      <wp:simplePos x="0" y="0"/>
                      <wp:positionH relativeFrom="column">
                        <wp:posOffset>659765</wp:posOffset>
                      </wp:positionH>
                      <wp:positionV relativeFrom="paragraph">
                        <wp:posOffset>260985</wp:posOffset>
                      </wp:positionV>
                      <wp:extent cx="418465" cy="635"/>
                      <wp:effectExtent l="13970" t="52070" r="15240" b="61595"/>
                      <wp:wrapNone/>
                      <wp:docPr id="155" name="AutoShape 3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1846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84D9DF1" id="AutoShape 30" o:spid="_x0000_s1026" type="#_x0000_t32" style="position:absolute;margin-left:51.95pt;margin-top:20.55pt;width:32.95pt;height:.05pt;z-index:251676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">
                      <v:stroke dashstyle="1 1" endarrow="block"/>
                    </v:shape>
                  </w:pict>
                </mc:Fallback>
              </mc:AlternateContent>
            </w:r>
          </w:p>
        </w:tc>
        <w:tc>
          <w:tcPr>
            <w:tcW w:w="5625" w:type="dxa"/>
          </w:tcPr>
          <w:p w14:paraId="011EB0FC" w14:textId="202C4ADA" w:rsidR="00F83AC8" w:rsidRDefault="00DE03FA" w:rsidP="00B463C5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663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eneralis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: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pesialis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o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partisip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463C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.</w:t>
            </w:r>
          </w:p>
        </w:tc>
      </w:tr>
      <w:tr w:rsidR="00F83AC8" w14:paraId="0F5DFCA8" w14:textId="77777777" w:rsidTr="00AD1F85">
        <w:tc>
          <w:tcPr>
            <w:tcW w:w="2807" w:type="dxa"/>
          </w:tcPr>
          <w:p w14:paraId="1F849615" w14:textId="64ABC506" w:rsidR="00F83AC8" w:rsidRDefault="00F717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noProof/>
                <w:sz w:val="12"/>
                <w:szCs w:val="12"/>
              </w:rPr>
              <mc:AlternateContent>
                <mc:Choice Requires="wps">
                  <w:drawing>
                    <wp:anchor distT="0" distB="0" distL="114300" distR="114300" simplePos="0" relativeHeight="251677696" behindDoc="0" locked="0" layoutInCell="1" allowOverlap="1" wp14:anchorId="168AB7AB" wp14:editId="4DC0488A">
                      <wp:simplePos x="0" y="0"/>
                      <wp:positionH relativeFrom="column">
                        <wp:posOffset>633095</wp:posOffset>
                      </wp:positionH>
                      <wp:positionV relativeFrom="paragraph">
                        <wp:posOffset>283845</wp:posOffset>
                      </wp:positionV>
                      <wp:extent cx="394335" cy="0"/>
                      <wp:effectExtent l="15875" t="54610" r="8890" b="59690"/>
                      <wp:wrapNone/>
                      <wp:docPr id="154" name="AutoShape 3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9433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841A3A" id="AutoShape 31" o:spid="_x0000_s1026" type="#_x0000_t32" style="position:absolute;margin-left:49.85pt;margin-top:22.35pt;width:31.05pt;height:0;flip:x;z-index:2516776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">
                      <v:stroke endarrow="block"/>
                    </v:shape>
                  </w:pict>
                </mc:Fallback>
              </mc:AlternateContent>
            </w:r>
          </w:p>
          <w:p w14:paraId="532F01B0" w14:textId="1370C738" w:rsidR="00E2379E" w:rsidRPr="00E2379E" w:rsidRDefault="00E2379E" w:rsidP="00E2379E">
            <w:pPr>
              <w:jc w:val="center"/>
              <w:rPr>
                <w:rFonts w:ascii="Times New Roman" w:hAnsi="Times New Roman" w:cs="Times New Roman"/>
              </w:rPr>
            </w:pPr>
            <w:r w:rsidRPr="00E2379E">
              <w:rPr>
                <w:rFonts w:ascii="Times New Roman" w:hAnsi="Times New Roman" w:cs="Times New Roman"/>
                <w:sz w:val="12"/>
                <w:szCs w:val="12"/>
              </w:rPr>
              <w:t>&lt;&lt;include&gt;&gt;</w:t>
            </w:r>
          </w:p>
        </w:tc>
        <w:tc>
          <w:tcPr>
            <w:tcW w:w="5625" w:type="dxa"/>
          </w:tcPr>
          <w:p w14:paraId="4D60A31A" w14:textId="0655CACD" w:rsidR="00F83AC8" w:rsidRDefault="00921ACB" w:rsidP="00EC1393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C139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uruh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ungsional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C139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i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F83AC8" w14:paraId="0DEDB444" w14:textId="77777777" w:rsidTr="00AD1F85">
        <w:tc>
          <w:tcPr>
            <w:tcW w:w="2807" w:type="dxa"/>
          </w:tcPr>
          <w:p w14:paraId="033B4DD0" w14:textId="0C92E1DD" w:rsidR="00F83AC8" w:rsidRDefault="00F83AC8" w:rsidP="00B3114D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</w:p>
          <w:p w14:paraId="793F98B0" w14:textId="2228DE0D" w:rsidR="00E2379E" w:rsidRDefault="00F717C8" w:rsidP="00E2379E">
            <w:pPr>
              <w:jc w:val="center"/>
              <w:rPr>
                <w:rFonts w:ascii="Times New Roman" w:hAnsi="Times New Roman" w:cs="Times New Roman"/>
                <w:sz w:val="12"/>
                <w:szCs w:val="12"/>
              </w:rPr>
            </w:pPr>
            <w:r>
              <w:rPr>
                <w:rFonts w:ascii="Times New Roman" w:hAnsi="Times New Roman" w:cs="Times New Roman"/>
                <w:noProof/>
                <w:sz w:val="12"/>
                <w:szCs w:val="12"/>
              </w:rPr>
              <mc:AlternateContent>
                <mc:Choice Requires="wps">
                  <w:drawing>
                    <wp:anchor distT="0" distB="0" distL="114300" distR="114300" simplePos="0" relativeHeight="251678720" behindDoc="0" locked="0" layoutInCell="1" allowOverlap="1" wp14:anchorId="63FFAD3F" wp14:editId="6728C560">
                      <wp:simplePos x="0" y="0"/>
                      <wp:positionH relativeFrom="column">
                        <wp:posOffset>643255</wp:posOffset>
                      </wp:positionH>
                      <wp:positionV relativeFrom="paragraph">
                        <wp:posOffset>323850</wp:posOffset>
                      </wp:positionV>
                      <wp:extent cx="394335" cy="0"/>
                      <wp:effectExtent l="16510" t="53340" r="8255" b="60960"/>
                      <wp:wrapNone/>
                      <wp:docPr id="153" name="AutoShape 3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9433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096D62C" id="AutoShape 32" o:spid="_x0000_s1026" type="#_x0000_t32" style="position:absolute;margin-left:50.65pt;margin-top:25.5pt;width:31.05pt;height:0;flip:x;z-index:251678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">
                      <v:stroke endarrow="block"/>
                    </v:shape>
                  </w:pict>
                </mc:Fallback>
              </mc:AlternateContent>
            </w:r>
          </w:p>
          <w:p w14:paraId="5F72E710" w14:textId="77777777" w:rsidR="00353EDD" w:rsidRDefault="00353EDD" w:rsidP="00353EDD">
            <w:pPr>
              <w:rPr>
                <w:rFonts w:ascii="Times New Roman" w:hAnsi="Times New Roman" w:cs="Times New Roman"/>
                <w:sz w:val="12"/>
                <w:szCs w:val="12"/>
              </w:rPr>
            </w:pPr>
          </w:p>
          <w:p w14:paraId="23B27533" w14:textId="3A1DE794" w:rsidR="00353EDD" w:rsidRPr="00353EDD" w:rsidRDefault="00353EDD" w:rsidP="00353EDD">
            <w:pPr>
              <w:jc w:val="center"/>
              <w:rPr>
                <w:rFonts w:ascii="Times New Roman" w:hAnsi="Times New Roman" w:cs="Times New Roman"/>
              </w:rPr>
            </w:pPr>
            <w:r w:rsidRPr="00353EDD">
              <w:rPr>
                <w:rFonts w:ascii="Times New Roman" w:hAnsi="Times New Roman" w:cs="Times New Roman"/>
                <w:sz w:val="12"/>
                <w:szCs w:val="12"/>
              </w:rPr>
              <w:t>&lt;&lt;extend&gt;&gt;</w:t>
            </w:r>
          </w:p>
        </w:tc>
        <w:tc>
          <w:tcPr>
            <w:tcW w:w="5625" w:type="dxa"/>
          </w:tcPr>
          <w:p w14:paraId="1046F9E6" w14:textId="4A4F6D0E" w:rsidR="00F83AC8" w:rsidRDefault="00E10298" w:rsidP="00863D2B">
            <w:pPr>
              <w:pStyle w:val="ListParagraph"/>
              <w:keepNext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E425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up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mb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ungsion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EE425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 cas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i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penuh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1DEC1F6D" w14:textId="6BB1B74D" w:rsidR="007E33E1" w:rsidRDefault="007E33E1" w:rsidP="007E33E1"/>
    <w:p w14:paraId="1BD1FFA2" w14:textId="77777777" w:rsidR="006B5D70" w:rsidRPr="007E33E1" w:rsidRDefault="006B5D70" w:rsidP="007E33E1"/>
    <w:p w14:paraId="6799D83D" w14:textId="4C6613D6" w:rsidR="0011481D" w:rsidRPr="00B83A15" w:rsidRDefault="00E121FC" w:rsidP="00763F65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104" w:name="_Toc109050292"/>
      <w:r w:rsidRPr="00B83A15">
        <w:rPr>
          <w:rFonts w:ascii="Times New Roman" w:hAnsi="Times New Roman" w:cs="Times New Roman"/>
          <w:b/>
          <w:bCs/>
          <w:i/>
          <w:iCs/>
          <w:color w:val="auto"/>
        </w:rPr>
        <w:t>Activity Diagram</w:t>
      </w:r>
      <w:bookmarkEnd w:id="104"/>
    </w:p>
    <w:p w14:paraId="4BAE7B80" w14:textId="028FBEF5" w:rsidR="009200F9" w:rsidRDefault="00E42314" w:rsidP="00763F65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0B3F8F">
        <w:rPr>
          <w:rFonts w:ascii="Times New Roman" w:hAnsi="Times New Roman" w:cs="Times New Roman"/>
          <w:i/>
          <w:iCs/>
          <w:sz w:val="24"/>
          <w:szCs w:val="24"/>
        </w:rPr>
        <w:t>Activity Diagram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agram UML </w:t>
      </w:r>
      <w:r w:rsidRPr="00876139">
        <w:rPr>
          <w:rFonts w:ascii="Times New Roman" w:hAnsi="Times New Roman" w:cs="Times New Roman"/>
          <w:i/>
          <w:iCs/>
          <w:sz w:val="24"/>
          <w:szCs w:val="24"/>
        </w:rPr>
        <w:t xml:space="preserve">(Unified Modelling </w:t>
      </w:r>
      <w:proofErr w:type="spellStart"/>
      <w:r w:rsidRPr="00876139">
        <w:rPr>
          <w:rFonts w:ascii="Times New Roman" w:hAnsi="Times New Roman" w:cs="Times New Roman"/>
          <w:i/>
          <w:iCs/>
          <w:sz w:val="24"/>
          <w:szCs w:val="24"/>
        </w:rPr>
        <w:t>Laguage</w:t>
      </w:r>
      <w:proofErr w:type="spellEnd"/>
      <w:r w:rsidRPr="00876139">
        <w:rPr>
          <w:rFonts w:ascii="Times New Roman" w:hAnsi="Times New Roman" w:cs="Times New Roman"/>
          <w:i/>
          <w:iCs/>
          <w:sz w:val="24"/>
          <w:szCs w:val="24"/>
        </w:rPr>
        <w:t>)</w:t>
      </w:r>
      <w:r w:rsidRPr="008B1E3C">
        <w:rPr>
          <w:rFonts w:ascii="Times New Roman" w:hAnsi="Times New Roman" w:cs="Times New Roman"/>
          <w:sz w:val="24"/>
          <w:szCs w:val="24"/>
        </w:rPr>
        <w:t xml:space="preserve"> ya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ctivity diagram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fini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lompo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ulai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1453C">
        <w:rPr>
          <w:rFonts w:ascii="Times New Roman" w:hAnsi="Times New Roman" w:cs="Times New Roman"/>
          <w:i/>
          <w:iCs/>
          <w:sz w:val="24"/>
          <w:szCs w:val="24"/>
        </w:rPr>
        <w:t>stat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A1453C">
        <w:rPr>
          <w:rFonts w:ascii="Times New Roman" w:hAnsi="Times New Roman" w:cs="Times New Roman"/>
          <w:i/>
          <w:iCs/>
          <w:sz w:val="24"/>
          <w:szCs w:val="24"/>
        </w:rPr>
        <w:t>activity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obje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rans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  <w:sdt>
        <w:sdtPr>
          <w:rPr>
            <w:rFonts w:ascii="Times New Roman" w:hAnsi="Times New Roman" w:cs="Times New Roman"/>
            <w:sz w:val="24"/>
            <w:szCs w:val="24"/>
          </w:rPr>
          <w:id w:val="-865682836"/>
          <w:citation/>
        </w:sdtPr>
        <w:sdtContent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DB5A2C">
            <w:rPr>
              <w:rFonts w:ascii="Times New Roman" w:hAnsi="Times New Roman" w:cs="Times New Roman"/>
              <w:sz w:val="24"/>
              <w:szCs w:val="24"/>
            </w:rPr>
            <w:instrText xml:space="preserve"> CITATION Hav11 \l 1033 </w:instrText>
          </w:r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Haviluddin, 2011)</w:t>
          </w:r>
          <w:r w:rsidR="00DB5A2C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43441C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6A1E294B" w14:textId="77777777" w:rsidR="000B4491" w:rsidRPr="00BC6294" w:rsidRDefault="000B4491" w:rsidP="00BC6294">
      <w:pPr>
        <w:pStyle w:val="ListParagraph"/>
        <w:spacing w:line="360" w:lineRule="auto"/>
        <w:ind w:left="864" w:firstLine="720"/>
        <w:jc w:val="center"/>
        <w:rPr>
          <w:rFonts w:ascii="Times New Roman" w:hAnsi="Times New Roman" w:cs="Times New Roman"/>
          <w:sz w:val="36"/>
          <w:szCs w:val="36"/>
        </w:rPr>
      </w:pPr>
    </w:p>
    <w:p w14:paraId="6B71D570" w14:textId="44755000" w:rsidR="00BC6294" w:rsidRPr="00BC6294" w:rsidRDefault="00BC6294" w:rsidP="00BC629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05" w:name="_Toc109412234"/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2. </w:t>
      </w:r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2. \* ARABIC </w:instrText>
      </w:r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BC629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Simbol - </w:t>
      </w:r>
      <w:proofErr w:type="spellStart"/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imbol</w:t>
      </w:r>
      <w:proofErr w:type="spellEnd"/>
      <w:r w:rsidRPr="00BC629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BC6294">
        <w:rPr>
          <w:rFonts w:ascii="Times New Roman" w:hAnsi="Times New Roman" w:cs="Times New Roman"/>
          <w:color w:val="auto"/>
          <w:sz w:val="24"/>
          <w:szCs w:val="24"/>
        </w:rPr>
        <w:t>Activity Diagram</w:t>
      </w:r>
      <w:bookmarkEnd w:id="105"/>
    </w:p>
    <w:tbl>
      <w:tblPr>
        <w:tblStyle w:val="TableGrid"/>
        <w:tblW w:w="0" w:type="auto"/>
        <w:tblInd w:w="864" w:type="dxa"/>
        <w:tblLook w:val="04A0" w:firstRow="1" w:lastRow="0" w:firstColumn="1" w:lastColumn="0" w:noHBand="0" w:noVBand="1"/>
      </w:tblPr>
      <w:tblGrid>
        <w:gridCol w:w="516"/>
        <w:gridCol w:w="1591"/>
        <w:gridCol w:w="4272"/>
        <w:gridCol w:w="2107"/>
      </w:tblGrid>
      <w:tr w:rsidR="00D3751E" w14:paraId="075F93FD" w14:textId="77777777" w:rsidTr="00BC6294">
        <w:tc>
          <w:tcPr>
            <w:tcW w:w="516" w:type="dxa"/>
          </w:tcPr>
          <w:p w14:paraId="34DE4734" w14:textId="241A0C5E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91" w:type="dxa"/>
          </w:tcPr>
          <w:p w14:paraId="4E5E52CF" w14:textId="46169A7F" w:rsidR="00D3751E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Nam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lemen</w:t>
            </w:r>
            <w:proofErr w:type="spellEnd"/>
          </w:p>
        </w:tc>
        <w:tc>
          <w:tcPr>
            <w:tcW w:w="4272" w:type="dxa"/>
          </w:tcPr>
          <w:p w14:paraId="139B9C87" w14:textId="53A2545F" w:rsidR="00D3751E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ungsi</w:t>
            </w:r>
            <w:proofErr w:type="spellEnd"/>
          </w:p>
        </w:tc>
        <w:tc>
          <w:tcPr>
            <w:tcW w:w="2107" w:type="dxa"/>
          </w:tcPr>
          <w:p w14:paraId="53D0ABE7" w14:textId="04F366D2" w:rsidR="00D3751E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otasi</w:t>
            </w:r>
            <w:proofErr w:type="spellEnd"/>
          </w:p>
        </w:tc>
      </w:tr>
      <w:tr w:rsidR="00D3751E" w14:paraId="26A55312" w14:textId="77777777" w:rsidTr="00BC6294">
        <w:tc>
          <w:tcPr>
            <w:tcW w:w="516" w:type="dxa"/>
          </w:tcPr>
          <w:p w14:paraId="78BD06EE" w14:textId="76C055D6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91" w:type="dxa"/>
          </w:tcPr>
          <w:p w14:paraId="06BFD73E" w14:textId="047FF122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on</w:t>
            </w:r>
          </w:p>
        </w:tc>
        <w:tc>
          <w:tcPr>
            <w:tcW w:w="4272" w:type="dxa"/>
          </w:tcPr>
          <w:p w14:paraId="08B125E4" w14:textId="2176892E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ambar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ilak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derh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f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E24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on-decomposable</w:t>
            </w:r>
          </w:p>
        </w:tc>
        <w:tc>
          <w:tcPr>
            <w:tcW w:w="2107" w:type="dxa"/>
          </w:tcPr>
          <w:p w14:paraId="0F07506E" w14:textId="278A9085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3056" behindDoc="0" locked="0" layoutInCell="1" allowOverlap="1" wp14:anchorId="7740CB16" wp14:editId="42ADFB32">
                      <wp:simplePos x="0" y="0"/>
                      <wp:positionH relativeFrom="column">
                        <wp:posOffset>186690</wp:posOffset>
                      </wp:positionH>
                      <wp:positionV relativeFrom="paragraph">
                        <wp:posOffset>59690</wp:posOffset>
                      </wp:positionV>
                      <wp:extent cx="861060" cy="256540"/>
                      <wp:effectExtent l="10160" t="11430" r="5080" b="8255"/>
                      <wp:wrapNone/>
                      <wp:docPr id="152" name="AutoShape 4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61060" cy="25654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B76C640" w14:textId="0C3E16B6" w:rsidR="00913551" w:rsidRPr="00C9535A" w:rsidRDefault="00913551" w:rsidP="00913551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w:pPr>
                                  <w:r w:rsidRPr="00C9535A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  <w:t>Actio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740CB16" id="AutoShape 48" o:spid="_x0000_s1026" style="position:absolute;left:0;text-align:left;margin-left:14.7pt;margin-top:4.7pt;width:67.8pt;height:20.2pt;z-index:251693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">
                      <v:textbox>
                        <w:txbxContent>
                          <w:p w14:paraId="0B76C640" w14:textId="0C3E16B6" w:rsidR="00913551" w:rsidRPr="00C9535A" w:rsidRDefault="00913551" w:rsidP="00913551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C9535A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Actio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  <w:tr w:rsidR="00D3751E" w14:paraId="25B6692E" w14:textId="77777777" w:rsidTr="00BC6294">
        <w:trPr>
          <w:trHeight w:val="449"/>
        </w:trPr>
        <w:tc>
          <w:tcPr>
            <w:tcW w:w="516" w:type="dxa"/>
          </w:tcPr>
          <w:p w14:paraId="2F709B7A" w14:textId="50617087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.</w:t>
            </w:r>
          </w:p>
        </w:tc>
        <w:tc>
          <w:tcPr>
            <w:tcW w:w="1591" w:type="dxa"/>
          </w:tcPr>
          <w:p w14:paraId="0E096B2B" w14:textId="78C2C789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</w:t>
            </w:r>
          </w:p>
        </w:tc>
        <w:tc>
          <w:tcPr>
            <w:tcW w:w="4272" w:type="dxa"/>
          </w:tcPr>
          <w:p w14:paraId="1A610DEA" w14:textId="127C4489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waki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mpu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E24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(action)</w:t>
            </w:r>
          </w:p>
        </w:tc>
        <w:tc>
          <w:tcPr>
            <w:tcW w:w="2107" w:type="dxa"/>
          </w:tcPr>
          <w:p w14:paraId="6D8F6372" w14:textId="33D938C9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4080" behindDoc="0" locked="0" layoutInCell="1" allowOverlap="1" wp14:anchorId="7740CB16" wp14:editId="2E740464">
                      <wp:simplePos x="0" y="0"/>
                      <wp:positionH relativeFrom="column">
                        <wp:posOffset>201930</wp:posOffset>
                      </wp:positionH>
                      <wp:positionV relativeFrom="paragraph">
                        <wp:posOffset>49530</wp:posOffset>
                      </wp:positionV>
                      <wp:extent cx="861060" cy="256540"/>
                      <wp:effectExtent l="6350" t="5080" r="8890" b="5080"/>
                      <wp:wrapNone/>
                      <wp:docPr id="151" name="AutoShape 5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61060" cy="25654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308D967" w14:textId="71DF21C5" w:rsidR="009131D5" w:rsidRPr="00C9535A" w:rsidRDefault="009131D5" w:rsidP="009131D5">
                                  <w:pPr>
                                    <w:jc w:val="center"/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w:pPr>
                                  <w:r w:rsidRPr="00C9535A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  <w:t>Activity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740CB16" id="AutoShape 50" o:spid="_x0000_s1027" style="position:absolute;left:0;text-align:left;margin-left:15.9pt;margin-top:3.9pt;width:67.8pt;height:20.2pt;z-index:251694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">
                      <v:textbox>
                        <w:txbxContent>
                          <w:p w14:paraId="3308D967" w14:textId="71DF21C5" w:rsidR="009131D5" w:rsidRPr="00C9535A" w:rsidRDefault="009131D5" w:rsidP="009131D5">
                            <w:pPr>
                              <w:jc w:val="center"/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C9535A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Activity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185F93D1" w14:textId="1B642FED" w:rsidR="00AF487C" w:rsidRDefault="00AF487C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D3751E" w14:paraId="6AB19740" w14:textId="77777777" w:rsidTr="00BC6294">
        <w:tc>
          <w:tcPr>
            <w:tcW w:w="516" w:type="dxa"/>
          </w:tcPr>
          <w:p w14:paraId="61EDE2A6" w14:textId="7BB4FFC3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91" w:type="dxa"/>
          </w:tcPr>
          <w:p w14:paraId="7E1CEB71" w14:textId="3DA3E13F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Node</w:t>
            </w:r>
          </w:p>
        </w:tc>
        <w:tc>
          <w:tcPr>
            <w:tcW w:w="4272" w:type="dxa"/>
          </w:tcPr>
          <w:p w14:paraId="368158E5" w14:textId="51D33EFD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waki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ub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mpu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E24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flow</w:t>
            </w:r>
          </w:p>
        </w:tc>
        <w:tc>
          <w:tcPr>
            <w:tcW w:w="2107" w:type="dxa"/>
          </w:tcPr>
          <w:p w14:paraId="1B3C1300" w14:textId="2309F9ED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5104" behindDoc="0" locked="0" layoutInCell="1" allowOverlap="1" wp14:anchorId="73E9586F" wp14:editId="2272A3FE">
                      <wp:simplePos x="0" y="0"/>
                      <wp:positionH relativeFrom="column">
                        <wp:posOffset>214630</wp:posOffset>
                      </wp:positionH>
                      <wp:positionV relativeFrom="paragraph">
                        <wp:posOffset>56515</wp:posOffset>
                      </wp:positionV>
                      <wp:extent cx="857250" cy="262890"/>
                      <wp:effectExtent l="9525" t="6985" r="9525" b="6350"/>
                      <wp:wrapNone/>
                      <wp:docPr id="150" name="Rectangle 5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857250" cy="262890"/>
                              </a:xfrm>
                              <a:prstGeom prst="rect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8802A58" w14:textId="2D9ABC55" w:rsidR="00AF487C" w:rsidRPr="00C9535A" w:rsidRDefault="00AF487C">
                                  <w:pP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</w:pPr>
                                  <w:r w:rsidRPr="00C9535A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20"/>
                                      <w:szCs w:val="20"/>
                                    </w:rPr>
                                    <w:t>Class Name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ect w14:anchorId="73E9586F" id="Rectangle 51" o:spid="_x0000_s1028" style="position:absolute;left:0;text-align:left;margin-left:16.9pt;margin-top:4.45pt;width:67.5pt;height:20.7pt;z-index:251695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">
                      <v:textbox>
                        <w:txbxContent>
                          <w:p w14:paraId="78802A58" w14:textId="2D9ABC55" w:rsidR="00AF487C" w:rsidRPr="00C9535A" w:rsidRDefault="00AF487C">
                            <w:pP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</w:pPr>
                            <w:r w:rsidRPr="00C9535A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20"/>
                                <w:szCs w:val="20"/>
                              </w:rPr>
                              <w:t>Class Name</w:t>
                            </w:r>
                          </w:p>
                        </w:txbxContent>
                      </v:textbox>
                    </v:rect>
                  </w:pict>
                </mc:Fallback>
              </mc:AlternateContent>
            </w:r>
          </w:p>
        </w:tc>
      </w:tr>
      <w:tr w:rsidR="00D3751E" w14:paraId="60F852F9" w14:textId="77777777" w:rsidTr="00BC6294">
        <w:tc>
          <w:tcPr>
            <w:tcW w:w="516" w:type="dxa"/>
          </w:tcPr>
          <w:p w14:paraId="3A04718E" w14:textId="36C60290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91" w:type="dxa"/>
          </w:tcPr>
          <w:p w14:paraId="57851F5D" w14:textId="7A392924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ntrol Flow</w:t>
            </w:r>
          </w:p>
        </w:tc>
        <w:tc>
          <w:tcPr>
            <w:tcW w:w="4272" w:type="dxa"/>
          </w:tcPr>
          <w:p w14:paraId="29111744" w14:textId="004D5564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ngka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laksanaan</w:t>
            </w:r>
            <w:proofErr w:type="spellEnd"/>
          </w:p>
        </w:tc>
        <w:tc>
          <w:tcPr>
            <w:tcW w:w="2107" w:type="dxa"/>
          </w:tcPr>
          <w:p w14:paraId="0FB65570" w14:textId="0C12BCE0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6128" behindDoc="0" locked="0" layoutInCell="1" allowOverlap="1" wp14:anchorId="0C6ED2E3" wp14:editId="5931B235">
                      <wp:simplePos x="0" y="0"/>
                      <wp:positionH relativeFrom="column">
                        <wp:posOffset>207010</wp:posOffset>
                      </wp:positionH>
                      <wp:positionV relativeFrom="paragraph">
                        <wp:posOffset>107315</wp:posOffset>
                      </wp:positionV>
                      <wp:extent cx="859536" cy="0"/>
                      <wp:effectExtent l="0" t="76200" r="36195" b="95250"/>
                      <wp:wrapNone/>
                      <wp:docPr id="149" name="AutoShape 5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859536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B3BC739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52" o:spid="_x0000_s1026" type="#_x0000_t32" style="position:absolute;margin-left:16.3pt;margin-top:8.45pt;width:67.7pt;height:0;z-index:251696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">
                      <v:stroke endarrow="block"/>
                    </v:shape>
                  </w:pict>
                </mc:Fallback>
              </mc:AlternateContent>
            </w:r>
          </w:p>
        </w:tc>
      </w:tr>
      <w:tr w:rsidR="00D3751E" w14:paraId="0DED819D" w14:textId="77777777" w:rsidTr="00BC6294">
        <w:tc>
          <w:tcPr>
            <w:tcW w:w="516" w:type="dxa"/>
          </w:tcPr>
          <w:p w14:paraId="3193F785" w14:textId="3FC669C4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91" w:type="dxa"/>
          </w:tcPr>
          <w:p w14:paraId="148B73B9" w14:textId="376CEE50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Flow</w:t>
            </w:r>
          </w:p>
        </w:tc>
        <w:tc>
          <w:tcPr>
            <w:tcW w:w="4272" w:type="dxa"/>
          </w:tcPr>
          <w:p w14:paraId="44E341D8" w14:textId="01E1A6B1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nj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obje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inya</w:t>
            </w:r>
            <w:proofErr w:type="spellEnd"/>
          </w:p>
        </w:tc>
        <w:tc>
          <w:tcPr>
            <w:tcW w:w="2107" w:type="dxa"/>
          </w:tcPr>
          <w:p w14:paraId="5D61D9CD" w14:textId="4DBC55F4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7152" behindDoc="0" locked="0" layoutInCell="1" allowOverlap="1" wp14:anchorId="39C5F721" wp14:editId="7DC01A42">
                      <wp:simplePos x="0" y="0"/>
                      <wp:positionH relativeFrom="column">
                        <wp:posOffset>210820</wp:posOffset>
                      </wp:positionH>
                      <wp:positionV relativeFrom="paragraph">
                        <wp:posOffset>276225</wp:posOffset>
                      </wp:positionV>
                      <wp:extent cx="863600" cy="0"/>
                      <wp:effectExtent l="5715" t="60325" r="16510" b="53975"/>
                      <wp:wrapNone/>
                      <wp:docPr id="148" name="AutoShape 5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86360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prstDash val="sysDot"/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07E28D4" id="AutoShape 53" o:spid="_x0000_s1026" type="#_x0000_t32" style="position:absolute;margin-left:16.6pt;margin-top:21.75pt;width:68pt;height:0;z-index:251697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">
                      <v:stroke dashstyle="1 1" endarrow="block"/>
                    </v:shape>
                  </w:pict>
                </mc:Fallback>
              </mc:AlternateContent>
            </w:r>
          </w:p>
        </w:tc>
      </w:tr>
      <w:tr w:rsidR="00D3751E" w14:paraId="6699163A" w14:textId="77777777" w:rsidTr="00BC6294">
        <w:tc>
          <w:tcPr>
            <w:tcW w:w="516" w:type="dxa"/>
          </w:tcPr>
          <w:p w14:paraId="6B922C57" w14:textId="225C86DA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91" w:type="dxa"/>
          </w:tcPr>
          <w:p w14:paraId="61BBEA4F" w14:textId="3DF909F2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itial Node</w:t>
            </w:r>
          </w:p>
        </w:tc>
        <w:tc>
          <w:tcPr>
            <w:tcW w:w="4272" w:type="dxa"/>
          </w:tcPr>
          <w:p w14:paraId="0118B756" w14:textId="28F89A79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nd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w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mpu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</w:p>
        </w:tc>
        <w:tc>
          <w:tcPr>
            <w:tcW w:w="2107" w:type="dxa"/>
          </w:tcPr>
          <w:p w14:paraId="2C3E2188" w14:textId="1316B46D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8176" behindDoc="0" locked="0" layoutInCell="1" allowOverlap="1" wp14:anchorId="0750FF59" wp14:editId="3425395F">
                      <wp:simplePos x="0" y="0"/>
                      <wp:positionH relativeFrom="column">
                        <wp:posOffset>562610</wp:posOffset>
                      </wp:positionH>
                      <wp:positionV relativeFrom="paragraph">
                        <wp:posOffset>89535</wp:posOffset>
                      </wp:positionV>
                      <wp:extent cx="187960" cy="184785"/>
                      <wp:effectExtent l="14605" t="15240" r="6985" b="9525"/>
                      <wp:wrapNone/>
                      <wp:docPr id="147" name="Oval 5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54FCB2C" id="Oval 55" o:spid="_x0000_s1026" style="position:absolute;margin-left:44.3pt;margin-top:7.05pt;width:14.8pt;height:14.55pt;z-index:251698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</w:tc>
      </w:tr>
      <w:tr w:rsidR="00D3751E" w14:paraId="6AC59ED8" w14:textId="77777777" w:rsidTr="00BC6294">
        <w:tc>
          <w:tcPr>
            <w:tcW w:w="516" w:type="dxa"/>
          </w:tcPr>
          <w:p w14:paraId="19F6A0C7" w14:textId="7DB26B6A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591" w:type="dxa"/>
          </w:tcPr>
          <w:p w14:paraId="2582AB17" w14:textId="134AFC12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inal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-</w:t>
            </w: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Node</w:t>
            </w:r>
          </w:p>
        </w:tc>
        <w:tc>
          <w:tcPr>
            <w:tcW w:w="4272" w:type="dxa"/>
          </w:tcPr>
          <w:p w14:paraId="20EA5F0F" w14:textId="781279AF" w:rsidR="00D3751E" w:rsidRDefault="008C0ECA" w:rsidP="00237306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en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373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ntrol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3730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(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  <w:tc>
          <w:tcPr>
            <w:tcW w:w="2107" w:type="dxa"/>
          </w:tcPr>
          <w:p w14:paraId="5A4D83C9" w14:textId="08840E3D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99200" behindDoc="0" locked="0" layoutInCell="1" allowOverlap="1" wp14:anchorId="0750FF59" wp14:editId="555DBF63">
                      <wp:simplePos x="0" y="0"/>
                      <wp:positionH relativeFrom="column">
                        <wp:posOffset>575945</wp:posOffset>
                      </wp:positionH>
                      <wp:positionV relativeFrom="paragraph">
                        <wp:posOffset>167640</wp:posOffset>
                      </wp:positionV>
                      <wp:extent cx="169545" cy="169545"/>
                      <wp:effectExtent l="8890" t="12065" r="12065" b="8890"/>
                      <wp:wrapNone/>
                      <wp:docPr id="146" name="Oval 5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9A99A69" id="Oval 57" o:spid="_x0000_s1026" style="position:absolute;margin-left:45.35pt;margin-top:13.2pt;width:13.35pt;height:13.35pt;z-index:251699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657215" behindDoc="0" locked="0" layoutInCell="1" allowOverlap="1" wp14:anchorId="0750FF59" wp14:editId="587C4DE4">
                      <wp:simplePos x="0" y="0"/>
                      <wp:positionH relativeFrom="column">
                        <wp:posOffset>550545</wp:posOffset>
                      </wp:positionH>
                      <wp:positionV relativeFrom="paragraph">
                        <wp:posOffset>142240</wp:posOffset>
                      </wp:positionV>
                      <wp:extent cx="221615" cy="217170"/>
                      <wp:effectExtent l="12065" t="15240" r="13970" b="15240"/>
                      <wp:wrapNone/>
                      <wp:docPr id="145" name="Oval 5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24F1792" id="Oval 58" o:spid="_x0000_s1026" style="position:absolute;margin-left:43.35pt;margin-top:11.2pt;width:17.45pt;height:17.1pt;z-index:251657215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</w:tc>
      </w:tr>
      <w:tr w:rsidR="00D3751E" w14:paraId="05EC9960" w14:textId="77777777" w:rsidTr="00BC6294">
        <w:tc>
          <w:tcPr>
            <w:tcW w:w="516" w:type="dxa"/>
          </w:tcPr>
          <w:p w14:paraId="3A6BA2BB" w14:textId="7E248AD4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91" w:type="dxa"/>
          </w:tcPr>
          <w:p w14:paraId="4E4EA6E4" w14:textId="53CD3998" w:rsidR="00D3751E" w:rsidRPr="00F11A4D" w:rsidRDefault="00F11A4D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11A4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inal-Flow Node</w:t>
            </w:r>
          </w:p>
        </w:tc>
        <w:tc>
          <w:tcPr>
            <w:tcW w:w="4272" w:type="dxa"/>
          </w:tcPr>
          <w:p w14:paraId="3A655331" w14:textId="59A2B5C4" w:rsidR="00D3751E" w:rsidRDefault="008C0ECA" w:rsidP="00642815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hen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4281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ntrol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64281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tentu</w:t>
            </w:r>
            <w:proofErr w:type="spellEnd"/>
          </w:p>
        </w:tc>
        <w:tc>
          <w:tcPr>
            <w:tcW w:w="2107" w:type="dxa"/>
          </w:tcPr>
          <w:p w14:paraId="5C355AE3" w14:textId="1CF1D037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3296" behindDoc="0" locked="0" layoutInCell="1" allowOverlap="1" wp14:anchorId="7C9CAA92" wp14:editId="0E66E87E">
                      <wp:simplePos x="0" y="0"/>
                      <wp:positionH relativeFrom="column">
                        <wp:posOffset>637540</wp:posOffset>
                      </wp:positionH>
                      <wp:positionV relativeFrom="paragraph">
                        <wp:posOffset>353695</wp:posOffset>
                      </wp:positionV>
                      <wp:extent cx="0" cy="184150"/>
                      <wp:effectExtent l="60960" t="6350" r="53340" b="19050"/>
                      <wp:wrapNone/>
                      <wp:docPr id="144" name="AutoShape 6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841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3DDA9C9" id="AutoShape 62" o:spid="_x0000_s1026" type="#_x0000_t32" style="position:absolute;margin-left:50.2pt;margin-top:27.85pt;width:0;height:14.5pt;z-index:251703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2272" behindDoc="0" locked="0" layoutInCell="1" allowOverlap="1" wp14:anchorId="2CEC8CA2" wp14:editId="36534F74">
                      <wp:simplePos x="0" y="0"/>
                      <wp:positionH relativeFrom="column">
                        <wp:posOffset>587375</wp:posOffset>
                      </wp:positionH>
                      <wp:positionV relativeFrom="paragraph">
                        <wp:posOffset>113030</wp:posOffset>
                      </wp:positionV>
                      <wp:extent cx="160655" cy="149860"/>
                      <wp:effectExtent l="10795" t="13335" r="9525" b="8255"/>
                      <wp:wrapNone/>
                      <wp:docPr id="143" name="AutoShape 6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60655" cy="14986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BD8FBD9" id="AutoShape 61" o:spid="_x0000_s1026" type="#_x0000_t32" style="position:absolute;margin-left:46.25pt;margin-top:8.9pt;width:12.65pt;height:11.8pt;flip:x;z-index:251702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1248" behindDoc="0" locked="0" layoutInCell="1" allowOverlap="1" wp14:anchorId="7DCCA90C" wp14:editId="3C15FD7A">
                      <wp:simplePos x="0" y="0"/>
                      <wp:positionH relativeFrom="column">
                        <wp:posOffset>578485</wp:posOffset>
                      </wp:positionH>
                      <wp:positionV relativeFrom="paragraph">
                        <wp:posOffset>121920</wp:posOffset>
                      </wp:positionV>
                      <wp:extent cx="169545" cy="129540"/>
                      <wp:effectExtent l="11430" t="12700" r="9525" b="10160"/>
                      <wp:wrapNone/>
                      <wp:docPr id="142" name="AutoShape 6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69545" cy="1295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BA9EB28" id="AutoShape 60" o:spid="_x0000_s1026" type="#_x0000_t32" style="position:absolute;margin-left:45.55pt;margin-top:9.6pt;width:13.35pt;height:10.2pt;z-index:251701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0224" behindDoc="0" locked="0" layoutInCell="1" allowOverlap="1" wp14:anchorId="0750FF59" wp14:editId="3180DE68">
                      <wp:simplePos x="0" y="0"/>
                      <wp:positionH relativeFrom="column">
                        <wp:posOffset>550545</wp:posOffset>
                      </wp:positionH>
                      <wp:positionV relativeFrom="paragraph">
                        <wp:posOffset>77470</wp:posOffset>
                      </wp:positionV>
                      <wp:extent cx="221615" cy="217170"/>
                      <wp:effectExtent l="12065" t="6350" r="13970" b="14605"/>
                      <wp:wrapNone/>
                      <wp:docPr id="141" name="Oval 5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553D633C" id="Oval 59" o:spid="_x0000_s1026" style="position:absolute;margin-left:43.35pt;margin-top:6.1pt;width:17.45pt;height:17.1pt;z-index:251700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</w:tc>
      </w:tr>
      <w:tr w:rsidR="00D3751E" w14:paraId="2EB354D8" w14:textId="77777777" w:rsidTr="00BC6294">
        <w:tc>
          <w:tcPr>
            <w:tcW w:w="516" w:type="dxa"/>
          </w:tcPr>
          <w:p w14:paraId="60C4A25C" w14:textId="188853EC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591" w:type="dxa"/>
          </w:tcPr>
          <w:p w14:paraId="72957CE2" w14:textId="2ED5F5FF" w:rsidR="00D3751E" w:rsidRPr="006E2423" w:rsidRDefault="006E2423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24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ecision Node</w:t>
            </w:r>
          </w:p>
        </w:tc>
        <w:tc>
          <w:tcPr>
            <w:tcW w:w="4272" w:type="dxa"/>
          </w:tcPr>
          <w:p w14:paraId="6BE4E5A8" w14:textId="1ACCD6CE" w:rsidR="00D3751E" w:rsidRDefault="008C0ECA" w:rsidP="00FE2877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waki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nd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tuju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asti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hw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0BD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control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0BD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object flow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uj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t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rah</w:t>
            </w:r>
            <w:proofErr w:type="spellEnd"/>
          </w:p>
        </w:tc>
        <w:tc>
          <w:tcPr>
            <w:tcW w:w="2107" w:type="dxa"/>
          </w:tcPr>
          <w:p w14:paraId="474B4C1A" w14:textId="3ED5D7CF" w:rsidR="00D3751E" w:rsidRDefault="00F717C8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8416" behindDoc="0" locked="0" layoutInCell="1" allowOverlap="1" wp14:anchorId="7C9CAA92" wp14:editId="43EB8EE6">
                      <wp:simplePos x="0" y="0"/>
                      <wp:positionH relativeFrom="column">
                        <wp:posOffset>1166495</wp:posOffset>
                      </wp:positionH>
                      <wp:positionV relativeFrom="paragraph">
                        <wp:posOffset>389890</wp:posOffset>
                      </wp:positionV>
                      <wp:extent cx="635" cy="321945"/>
                      <wp:effectExtent l="56515" t="8890" r="57150" b="21590"/>
                      <wp:wrapNone/>
                      <wp:docPr id="140" name="AutoShape 6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635" cy="32194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21ED08" id="AutoShape 67" o:spid="_x0000_s1026" type="#_x0000_t32" style="position:absolute;margin-left:91.85pt;margin-top:30.7pt;width:.05pt;height:25.35pt;z-index:251708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7392" behindDoc="0" locked="0" layoutInCell="1" allowOverlap="1" wp14:anchorId="7C9CAA92" wp14:editId="487F8652">
                      <wp:simplePos x="0" y="0"/>
                      <wp:positionH relativeFrom="column">
                        <wp:posOffset>116205</wp:posOffset>
                      </wp:positionH>
                      <wp:positionV relativeFrom="paragraph">
                        <wp:posOffset>389890</wp:posOffset>
                      </wp:positionV>
                      <wp:extent cx="635" cy="321945"/>
                      <wp:effectExtent l="53975" t="8890" r="59690" b="21590"/>
                      <wp:wrapNone/>
                      <wp:docPr id="139" name="AutoShape 6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635" cy="32194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A4C7BC" id="AutoShape 66" o:spid="_x0000_s1026" type="#_x0000_t32" style="position:absolute;margin-left:9.15pt;margin-top:30.7pt;width:.05pt;height:25.35pt;z-index:251707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6368" behindDoc="0" locked="0" layoutInCell="1" allowOverlap="1" wp14:anchorId="237B41A1" wp14:editId="50A3FA89">
                      <wp:simplePos x="0" y="0"/>
                      <wp:positionH relativeFrom="column">
                        <wp:posOffset>112395</wp:posOffset>
                      </wp:positionH>
                      <wp:positionV relativeFrom="paragraph">
                        <wp:posOffset>385445</wp:posOffset>
                      </wp:positionV>
                      <wp:extent cx="320675" cy="4445"/>
                      <wp:effectExtent l="12065" t="13970" r="10160" b="10160"/>
                      <wp:wrapNone/>
                      <wp:docPr id="138" name="AutoShape 6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320675" cy="444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D1A7B09" id="AutoShape 65" o:spid="_x0000_s1026" type="#_x0000_t32" style="position:absolute;margin-left:8.85pt;margin-top:30.35pt;width:25.25pt;height:.35pt;flip:y;z-index:251706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5344" behindDoc="0" locked="0" layoutInCell="1" allowOverlap="1" wp14:anchorId="237B41A1" wp14:editId="61C5027C">
                      <wp:simplePos x="0" y="0"/>
                      <wp:positionH relativeFrom="column">
                        <wp:posOffset>834390</wp:posOffset>
                      </wp:positionH>
                      <wp:positionV relativeFrom="paragraph">
                        <wp:posOffset>385445</wp:posOffset>
                      </wp:positionV>
                      <wp:extent cx="336550" cy="0"/>
                      <wp:effectExtent l="10160" t="13970" r="5715" b="5080"/>
                      <wp:wrapNone/>
                      <wp:docPr id="137" name="AutoShape 6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3655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6AE901D" id="AutoShape 64" o:spid="_x0000_s1026" type="#_x0000_t32" style="position:absolute;margin-left:65.7pt;margin-top:30.35pt;width:26.5pt;height:0;z-index:251705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4320" behindDoc="0" locked="0" layoutInCell="1" allowOverlap="1" wp14:anchorId="78A30AC0" wp14:editId="37DAAC20">
                      <wp:simplePos x="0" y="0"/>
                      <wp:positionH relativeFrom="column">
                        <wp:posOffset>437515</wp:posOffset>
                      </wp:positionH>
                      <wp:positionV relativeFrom="paragraph">
                        <wp:posOffset>180975</wp:posOffset>
                      </wp:positionV>
                      <wp:extent cx="396875" cy="412750"/>
                      <wp:effectExtent l="13335" t="19050" r="18415" b="15875"/>
                      <wp:wrapNone/>
                      <wp:docPr id="136" name="AutoShape 6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96875" cy="41275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10806A7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63" o:spid="_x0000_s1026" type="#_x0000_t4" style="position:absolute;margin-left:34.45pt;margin-top:14.25pt;width:31.25pt;height:32.5pt;z-index:251704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"/>
                  </w:pict>
                </mc:Fallback>
              </mc:AlternateContent>
            </w:r>
          </w:p>
        </w:tc>
      </w:tr>
      <w:tr w:rsidR="00D3751E" w14:paraId="12B499B6" w14:textId="77777777" w:rsidTr="00BC6294">
        <w:tc>
          <w:tcPr>
            <w:tcW w:w="516" w:type="dxa"/>
          </w:tcPr>
          <w:p w14:paraId="30CA9C51" w14:textId="04E53F52" w:rsidR="00D3751E" w:rsidRDefault="00D3751E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591" w:type="dxa"/>
          </w:tcPr>
          <w:p w14:paraId="67DB8B97" w14:textId="3BE0B486" w:rsidR="00D3751E" w:rsidRPr="006E2423" w:rsidRDefault="006E2423" w:rsidP="006F0424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6E242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erge Node</w:t>
            </w:r>
          </w:p>
        </w:tc>
        <w:tc>
          <w:tcPr>
            <w:tcW w:w="4272" w:type="dxa"/>
          </w:tcPr>
          <w:p w14:paraId="6C871A96" w14:textId="5FD43C81" w:rsidR="00E6050F" w:rsidRDefault="00D437A0" w:rsidP="00310BD8">
            <w:pPr>
              <w:pStyle w:val="ListParagraph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yatu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bal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B06A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ecision path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10BD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ecision nod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</w:p>
        </w:tc>
        <w:tc>
          <w:tcPr>
            <w:tcW w:w="2107" w:type="dxa"/>
          </w:tcPr>
          <w:p w14:paraId="1613DA91" w14:textId="0FB7C340" w:rsidR="00D3751E" w:rsidRDefault="00F717C8" w:rsidP="00F334F8">
            <w:pPr>
              <w:pStyle w:val="ListParagraph"/>
              <w:keepNext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4560" behindDoc="0" locked="0" layoutInCell="1" allowOverlap="1" wp14:anchorId="55351D33" wp14:editId="09C618F2">
                      <wp:simplePos x="0" y="0"/>
                      <wp:positionH relativeFrom="column">
                        <wp:posOffset>635000</wp:posOffset>
                      </wp:positionH>
                      <wp:positionV relativeFrom="paragraph">
                        <wp:posOffset>367030</wp:posOffset>
                      </wp:positionV>
                      <wp:extent cx="2540" cy="156845"/>
                      <wp:effectExtent l="58420" t="7620" r="53340" b="16510"/>
                      <wp:wrapNone/>
                      <wp:docPr id="135" name="AutoShape 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540" cy="15684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C54A27" id="AutoShape 73" o:spid="_x0000_s1026" type="#_x0000_t32" style="position:absolute;margin-left:50pt;margin-top:28.9pt;width:.2pt;height:12.35pt;z-index:251714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2512" behindDoc="0" locked="0" layoutInCell="1" allowOverlap="1" wp14:anchorId="237B41A1" wp14:editId="4DEC897C">
                      <wp:simplePos x="0" y="0"/>
                      <wp:positionH relativeFrom="column">
                        <wp:posOffset>260350</wp:posOffset>
                      </wp:positionH>
                      <wp:positionV relativeFrom="paragraph">
                        <wp:posOffset>0</wp:posOffset>
                      </wp:positionV>
                      <wp:extent cx="0" cy="238760"/>
                      <wp:effectExtent l="7620" t="12065" r="11430" b="6350"/>
                      <wp:wrapNone/>
                      <wp:docPr id="134" name="AutoShape 7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3876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C7851CE" id="AutoShape 71" o:spid="_x0000_s1026" type="#_x0000_t32" style="position:absolute;margin-left:20.5pt;margin-top:0;width:0;height:18.8pt;z-index:251712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3536" behindDoc="0" locked="0" layoutInCell="1" allowOverlap="1" wp14:anchorId="237B41A1" wp14:editId="560EDE55">
                      <wp:simplePos x="0" y="0"/>
                      <wp:positionH relativeFrom="column">
                        <wp:posOffset>1055370</wp:posOffset>
                      </wp:positionH>
                      <wp:positionV relativeFrom="paragraph">
                        <wp:posOffset>-1905</wp:posOffset>
                      </wp:positionV>
                      <wp:extent cx="0" cy="238760"/>
                      <wp:effectExtent l="12065" t="10160" r="6985" b="8255"/>
                      <wp:wrapNone/>
                      <wp:docPr id="133" name="AutoShape 7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3876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B1EA6BE" id="AutoShape 72" o:spid="_x0000_s1026" type="#_x0000_t32" style="position:absolute;margin-left:83.1pt;margin-top:-.15pt;width:0;height:18.8pt;z-index:251713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"/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1488" behindDoc="0" locked="0" layoutInCell="1" allowOverlap="1" wp14:anchorId="55351D33" wp14:editId="72B03BAC">
                      <wp:simplePos x="0" y="0"/>
                      <wp:positionH relativeFrom="column">
                        <wp:posOffset>768350</wp:posOffset>
                      </wp:positionH>
                      <wp:positionV relativeFrom="paragraph">
                        <wp:posOffset>234315</wp:posOffset>
                      </wp:positionV>
                      <wp:extent cx="292100" cy="3175"/>
                      <wp:effectExtent l="20320" t="55880" r="11430" b="55245"/>
                      <wp:wrapNone/>
                      <wp:docPr id="132" name="AutoShape 7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92100" cy="317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71782B" id="AutoShape 70" o:spid="_x0000_s1026" type="#_x0000_t32" style="position:absolute;margin-left:60.5pt;margin-top:18.45pt;width:23pt;height:.25pt;flip:x;z-index:251711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10464" behindDoc="0" locked="0" layoutInCell="1" allowOverlap="1" wp14:anchorId="55351D33" wp14:editId="45B798BC">
                      <wp:simplePos x="0" y="0"/>
                      <wp:positionH relativeFrom="column">
                        <wp:posOffset>260350</wp:posOffset>
                      </wp:positionH>
                      <wp:positionV relativeFrom="paragraph">
                        <wp:posOffset>234315</wp:posOffset>
                      </wp:positionV>
                      <wp:extent cx="243840" cy="2540"/>
                      <wp:effectExtent l="7620" t="55880" r="15240" b="55880"/>
                      <wp:wrapNone/>
                      <wp:docPr id="131" name="AutoShape 6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43840" cy="25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E866F1A" id="AutoShape 69" o:spid="_x0000_s1026" type="#_x0000_t32" style="position:absolute;margin-left:20.5pt;margin-top:18.45pt;width:19.2pt;height:.2pt;z-index:251710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09440" behindDoc="0" locked="0" layoutInCell="1" allowOverlap="1" wp14:anchorId="78A30AC0" wp14:editId="4C8F880A">
                      <wp:simplePos x="0" y="0"/>
                      <wp:positionH relativeFrom="column">
                        <wp:posOffset>499110</wp:posOffset>
                      </wp:positionH>
                      <wp:positionV relativeFrom="paragraph">
                        <wp:posOffset>95885</wp:posOffset>
                      </wp:positionV>
                      <wp:extent cx="276860" cy="280670"/>
                      <wp:effectExtent l="17780" t="12700" r="19685" b="20955"/>
                      <wp:wrapNone/>
                      <wp:docPr id="130" name="AutoShape 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76860" cy="28067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D17685" id="AutoShape 68" o:spid="_x0000_s1026" type="#_x0000_t4" style="position:absolute;margin-left:39.3pt;margin-top:7.55pt;width:21.8pt;height:22.1pt;z-index:251709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"/>
                  </w:pict>
                </mc:Fallback>
              </mc:AlternateContent>
            </w:r>
          </w:p>
        </w:tc>
      </w:tr>
    </w:tbl>
    <w:p w14:paraId="3591EE1E" w14:textId="0AE87021" w:rsidR="000B4491" w:rsidRDefault="000B4491" w:rsidP="00F334F8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06" w:name="_Toc88985972"/>
      <w:bookmarkStart w:id="107" w:name="_Toc89150065"/>
      <w:bookmarkStart w:id="108" w:name="_Toc89438969"/>
    </w:p>
    <w:p w14:paraId="12224EE0" w14:textId="77777777" w:rsidR="00E53D2A" w:rsidRPr="00E53D2A" w:rsidRDefault="00E53D2A" w:rsidP="00E53D2A"/>
    <w:p w14:paraId="543DFDD7" w14:textId="1D9349D2" w:rsidR="00F54954" w:rsidRPr="009200F9" w:rsidRDefault="00E159F7" w:rsidP="00073DA3">
      <w:pPr>
        <w:pStyle w:val="Heading3"/>
        <w:numPr>
          <w:ilvl w:val="0"/>
          <w:numId w:val="5"/>
        </w:numPr>
        <w:spacing w:line="360" w:lineRule="auto"/>
        <w:ind w:left="792"/>
        <w:rPr>
          <w:rFonts w:ascii="Times New Roman" w:hAnsi="Times New Roman" w:cs="Times New Roman"/>
          <w:b/>
          <w:i/>
          <w:iCs/>
          <w:color w:val="auto"/>
        </w:rPr>
      </w:pPr>
      <w:bookmarkStart w:id="109" w:name="_Toc88119769"/>
      <w:bookmarkStart w:id="110" w:name="_Toc88748196"/>
      <w:bookmarkStart w:id="111" w:name="_Toc109050293"/>
      <w:bookmarkEnd w:id="106"/>
      <w:bookmarkEnd w:id="107"/>
      <w:bookmarkEnd w:id="108"/>
      <w:r w:rsidRPr="009200F9">
        <w:rPr>
          <w:rFonts w:ascii="Times New Roman" w:hAnsi="Times New Roman" w:cs="Times New Roman"/>
          <w:b/>
          <w:i/>
          <w:iCs/>
          <w:color w:val="auto"/>
        </w:rPr>
        <w:t>Prototyping</w:t>
      </w:r>
      <w:bookmarkEnd w:id="109"/>
      <w:bookmarkEnd w:id="110"/>
      <w:bookmarkEnd w:id="111"/>
    </w:p>
    <w:p w14:paraId="014E7F5C" w14:textId="5643BC7C" w:rsidR="0032501F" w:rsidRDefault="00962752" w:rsidP="00073DA3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Prototy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gram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ber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leh </w:t>
      </w:r>
      <w:proofErr w:type="spellStart"/>
      <w:r>
        <w:rPr>
          <w:rFonts w:ascii="Times New Roman" w:hAnsi="Times New Roman" w:cs="Times New Roman"/>
          <w:sz w:val="24"/>
          <w:szCs w:val="24"/>
        </w:rPr>
        <w:t>pem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tode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uni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merev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lama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ensi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a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n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Metode </w:t>
      </w:r>
      <w:r w:rsidRPr="00562CDF">
        <w:rPr>
          <w:rFonts w:ascii="Times New Roman" w:hAnsi="Times New Roman" w:cs="Times New Roman"/>
          <w:i/>
          <w:iCs/>
          <w:sz w:val="24"/>
          <w:szCs w:val="24"/>
        </w:rPr>
        <w:t>Waterfall</w:t>
      </w:r>
      <w:r>
        <w:rPr>
          <w:rFonts w:ascii="Times New Roman" w:hAnsi="Times New Roman" w:cs="Times New Roman"/>
          <w:sz w:val="24"/>
          <w:szCs w:val="24"/>
        </w:rPr>
        <w:t xml:space="preserve">.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2CDF">
        <w:rPr>
          <w:rFonts w:ascii="Times New Roman" w:hAnsi="Times New Roman" w:cs="Times New Roman"/>
          <w:i/>
          <w:iCs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2CDF">
        <w:rPr>
          <w:rFonts w:ascii="Times New Roman" w:hAnsi="Times New Roman" w:cs="Times New Roman"/>
          <w:i/>
          <w:iCs/>
          <w:sz w:val="24"/>
          <w:szCs w:val="24"/>
        </w:rPr>
        <w:t>prototyping</w:t>
      </w:r>
      <w:r>
        <w:rPr>
          <w:rFonts w:ascii="Times New Roman" w:hAnsi="Times New Roman" w:cs="Times New Roman"/>
          <w:sz w:val="24"/>
          <w:szCs w:val="24"/>
        </w:rPr>
        <w:t xml:space="preserve">. Dasar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62CDF">
        <w:rPr>
          <w:rFonts w:ascii="Times New Roman" w:hAnsi="Times New Roman" w:cs="Times New Roman"/>
          <w:i/>
          <w:iCs/>
          <w:sz w:val="24"/>
          <w:szCs w:val="24"/>
        </w:rPr>
        <w:t>protoyp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e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gki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k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m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erole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62CDF">
        <w:rPr>
          <w:rFonts w:ascii="Times New Roman" w:hAnsi="Times New Roman" w:cs="Times New Roman"/>
          <w:i/>
          <w:iCs/>
          <w:sz w:val="24"/>
          <w:szCs w:val="24"/>
        </w:rPr>
        <w:t>prototyp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ba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9B122A">
        <w:rPr>
          <w:rFonts w:ascii="Times New Roman" w:hAnsi="Times New Roman" w:cs="Times New Roman"/>
          <w:sz w:val="24"/>
          <w:szCs w:val="24"/>
        </w:rPr>
        <w:t>.</w:t>
      </w:r>
      <w:sdt>
        <w:sdtPr>
          <w:rPr>
            <w:rFonts w:ascii="Times New Roman" w:hAnsi="Times New Roman" w:cs="Times New Roman"/>
            <w:sz w:val="24"/>
            <w:szCs w:val="24"/>
          </w:rPr>
          <w:id w:val="-838459835"/>
          <w:citation/>
        </w:sdtPr>
        <w:sdtContent>
          <w:r w:rsidR="0047351D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E11EBC">
            <w:rPr>
              <w:rFonts w:ascii="Times New Roman" w:hAnsi="Times New Roman" w:cs="Times New Roman"/>
              <w:sz w:val="24"/>
              <w:szCs w:val="24"/>
            </w:rPr>
            <w:instrText xml:space="preserve">CITATION Pra20 \l 1033 </w:instrText>
          </w:r>
          <w:r w:rsidR="0047351D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Prabowo, M. Kom, 2020)</w:t>
          </w:r>
          <w:r w:rsidR="0047351D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47351D">
        <w:rPr>
          <w:rFonts w:ascii="Times New Roman" w:hAnsi="Times New Roman" w:cs="Times New Roman"/>
          <w:sz w:val="24"/>
          <w:szCs w:val="24"/>
        </w:rPr>
        <w:t>.</w:t>
      </w:r>
    </w:p>
    <w:p w14:paraId="5AA53DF7" w14:textId="1E36A1CF" w:rsidR="000608BA" w:rsidRDefault="009C7828" w:rsidP="009C7828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prototypi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5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communication</w:t>
      </w:r>
      <w:r w:rsidRPr="006B2C70">
        <w:rPr>
          <w:rFonts w:ascii="Times New Roman" w:hAnsi="Times New Roman" w:cs="Times New Roman"/>
          <w:i/>
          <w:iCs/>
          <w:sz w:val="24"/>
          <w:szCs w:val="24"/>
        </w:rPr>
        <w:t>,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quick plan, modelling quick </w:t>
      </w:r>
      <w:r w:rsidRPr="006B2C70">
        <w:rPr>
          <w:rFonts w:ascii="Times New Roman" w:hAnsi="Times New Roman" w:cs="Times New Roman"/>
          <w:i/>
          <w:iCs/>
          <w:sz w:val="24"/>
          <w:szCs w:val="24"/>
        </w:rPr>
        <w:t xml:space="preserve">design,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construction </w:t>
      </w:r>
      <w:r w:rsidRPr="00EA5653">
        <w:rPr>
          <w:rFonts w:ascii="Times New Roman" w:hAnsi="Times New Roman" w:cs="Times New Roman"/>
          <w:sz w:val="24"/>
          <w:szCs w:val="24"/>
        </w:rPr>
        <w:t>dan</w:t>
      </w:r>
      <w:r w:rsidRPr="006B2C70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i/>
          <w:iCs/>
          <w:sz w:val="24"/>
          <w:szCs w:val="24"/>
        </w:rPr>
        <w:t>deployment, delivery &amp; feedback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470540">
        <w:rPr>
          <w:rFonts w:ascii="Times New Roman" w:hAnsi="Times New Roman" w:cs="Times New Roman"/>
          <w:sz w:val="24"/>
          <w:szCs w:val="24"/>
        </w:rPr>
        <w:t xml:space="preserve">yang mana </w:t>
      </w:r>
      <w:proofErr w:type="spellStart"/>
      <w:r w:rsidR="0041741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41741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B573C">
        <w:rPr>
          <w:rFonts w:ascii="Times New Roman" w:hAnsi="Times New Roman" w:cs="Times New Roman"/>
          <w:sz w:val="24"/>
          <w:szCs w:val="24"/>
        </w:rPr>
        <w:t>sim</w:t>
      </w:r>
      <w:r w:rsidR="00B50733">
        <w:rPr>
          <w:rFonts w:ascii="Times New Roman" w:hAnsi="Times New Roman" w:cs="Times New Roman"/>
          <w:sz w:val="24"/>
          <w:szCs w:val="24"/>
        </w:rPr>
        <w:t>ak</w:t>
      </w:r>
      <w:proofErr w:type="spellEnd"/>
      <w:r w:rsidR="00470540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470540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B5073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0733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470540">
        <w:rPr>
          <w:rFonts w:ascii="Times New Roman" w:hAnsi="Times New Roman" w:cs="Times New Roman"/>
          <w:sz w:val="24"/>
          <w:szCs w:val="24"/>
        </w:rPr>
        <w:t xml:space="preserve"> </w:t>
      </w:r>
      <w:r w:rsidR="00A31685">
        <w:rPr>
          <w:rFonts w:ascii="Times New Roman" w:hAnsi="Times New Roman" w:cs="Times New Roman"/>
          <w:sz w:val="24"/>
          <w:szCs w:val="24"/>
        </w:rPr>
        <w:t>:</w:t>
      </w:r>
    </w:p>
    <w:p w14:paraId="42BC93CA" w14:textId="4908E131" w:rsidR="00AA711B" w:rsidRDefault="00AA711B" w:rsidP="00FC1981">
      <w:pPr>
        <w:pStyle w:val="ListParagraph"/>
        <w:spacing w:line="360" w:lineRule="auto"/>
        <w:ind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24CC5ACC" w14:textId="77777777" w:rsidR="00FA0C71" w:rsidRDefault="002A4108" w:rsidP="007B6E8D">
      <w:pPr>
        <w:pStyle w:val="ListParagraph"/>
        <w:keepNext/>
        <w:spacing w:line="360" w:lineRule="auto"/>
        <w:ind w:left="0" w:firstLine="720"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39959F15" wp14:editId="57B0BBD0">
            <wp:extent cx="2971800" cy="2935379"/>
            <wp:effectExtent l="0" t="0" r="0" b="0"/>
            <wp:docPr id="5" name="Picture 5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5" name="Picture 5"/>
                    <pic:cNvPicPr/>
                  </pic:nvPicPr>
                  <pic:blipFill>
                    <a:blip r:embed="rId22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3013335" cy="297640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64EDBF33" w14:textId="18A04F10" w:rsidR="00AF12DC" w:rsidRPr="00FA0C71" w:rsidRDefault="00FA0C71" w:rsidP="002C30BA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36"/>
          <w:szCs w:val="36"/>
        </w:rPr>
      </w:pPr>
      <w:bookmarkStart w:id="112" w:name="_Toc88825148"/>
      <w:bookmarkStart w:id="113" w:name="_Toc88826054"/>
      <w:bookmarkStart w:id="114" w:name="_Toc88826230"/>
      <w:bookmarkStart w:id="115" w:name="_Toc89150169"/>
      <w:bookmarkStart w:id="116" w:name="_Toc89150260"/>
      <w:bookmarkStart w:id="117" w:name="_Toc89438825"/>
      <w:bookmarkStart w:id="118" w:name="_Toc89438860"/>
      <w:bookmarkStart w:id="119" w:name="_Toc89780220"/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2. </w:t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2. \* ARABIC </w:instrText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9124E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E04605">
        <w:rPr>
          <w:rFonts w:ascii="Times New Roman" w:hAnsi="Times New Roman" w:cs="Times New Roman"/>
          <w:color w:val="auto"/>
          <w:sz w:val="24"/>
          <w:szCs w:val="24"/>
        </w:rPr>
        <w:t>Prototyping</w:t>
      </w:r>
      <w:r w:rsidRPr="00FA0C7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odel</w:t>
      </w:r>
      <w:bookmarkEnd w:id="112"/>
      <w:bookmarkEnd w:id="113"/>
      <w:bookmarkEnd w:id="114"/>
      <w:bookmarkEnd w:id="115"/>
      <w:bookmarkEnd w:id="116"/>
      <w:bookmarkEnd w:id="117"/>
      <w:bookmarkEnd w:id="118"/>
      <w:bookmarkEnd w:id="119"/>
      <w:sdt>
        <w:sdtPr>
          <w:rPr>
            <w:rFonts w:ascii="Times New Roman" w:hAnsi="Times New Roman" w:cs="Times New Roman"/>
            <w:i w:val="0"/>
            <w:iCs w:val="0"/>
            <w:color w:val="auto"/>
            <w:sz w:val="24"/>
            <w:szCs w:val="24"/>
          </w:rPr>
          <w:id w:val="-532116905"/>
          <w:citation/>
        </w:sdtPr>
        <w:sdtContent>
          <w:r w:rsidR="00F810A2">
            <w:rPr>
              <w:rFonts w:ascii="Times New Roman" w:hAnsi="Times New Roman" w:cs="Times New Roman"/>
              <w:i w:val="0"/>
              <w:iCs w:val="0"/>
              <w:color w:val="auto"/>
              <w:sz w:val="24"/>
              <w:szCs w:val="24"/>
            </w:rPr>
            <w:fldChar w:fldCharType="begin"/>
          </w:r>
          <w:r w:rsidR="00F810A2">
            <w:rPr>
              <w:rFonts w:ascii="Times New Roman" w:hAnsi="Times New Roman" w:cs="Times New Roman"/>
              <w:i w:val="0"/>
              <w:iCs w:val="0"/>
              <w:color w:val="auto"/>
              <w:sz w:val="24"/>
              <w:szCs w:val="24"/>
            </w:rPr>
            <w:instrText xml:space="preserve"> CITATION Nug18 \l 1033 </w:instrText>
          </w:r>
          <w:r w:rsidR="00F810A2">
            <w:rPr>
              <w:rFonts w:ascii="Times New Roman" w:hAnsi="Times New Roman" w:cs="Times New Roman"/>
              <w:i w:val="0"/>
              <w:iCs w:val="0"/>
              <w:color w:val="auto"/>
              <w:sz w:val="24"/>
              <w:szCs w:val="24"/>
            </w:rPr>
            <w:fldChar w:fldCharType="separate"/>
          </w:r>
          <w:r w:rsidR="00F810A2">
            <w:rPr>
              <w:rFonts w:ascii="Times New Roman" w:hAnsi="Times New Roman" w:cs="Times New Roman"/>
              <w:i w:val="0"/>
              <w:iCs w:val="0"/>
              <w:noProof/>
              <w:color w:val="auto"/>
              <w:sz w:val="24"/>
              <w:szCs w:val="24"/>
            </w:rPr>
            <w:t xml:space="preserve"> </w:t>
          </w:r>
          <w:r w:rsidR="00F810A2" w:rsidRPr="00F810A2">
            <w:rPr>
              <w:rFonts w:ascii="Times New Roman" w:hAnsi="Times New Roman" w:cs="Times New Roman"/>
              <w:noProof/>
              <w:color w:val="auto"/>
              <w:sz w:val="24"/>
              <w:szCs w:val="24"/>
            </w:rPr>
            <w:t>(Nugroho, Robbi Hendriyanto, &amp; Tisamawi, 2018)</w:t>
          </w:r>
          <w:r w:rsidR="00F810A2">
            <w:rPr>
              <w:rFonts w:ascii="Times New Roman" w:hAnsi="Times New Roman" w:cs="Times New Roman"/>
              <w:i w:val="0"/>
              <w:iCs w:val="0"/>
              <w:color w:val="auto"/>
              <w:sz w:val="24"/>
              <w:szCs w:val="24"/>
            </w:rPr>
            <w:fldChar w:fldCharType="end"/>
          </w:r>
        </w:sdtContent>
      </w:sdt>
    </w:p>
    <w:p w14:paraId="66105884" w14:textId="77777777" w:rsidR="00B53624" w:rsidRPr="00B53624" w:rsidRDefault="00B53624" w:rsidP="001A2436">
      <w:pPr>
        <w:pStyle w:val="ListParagraph"/>
        <w:keepNext/>
        <w:keepLines/>
        <w:numPr>
          <w:ilvl w:val="0"/>
          <w:numId w:val="9"/>
        </w:numPr>
        <w:spacing w:before="40" w:after="0" w:line="360" w:lineRule="auto"/>
        <w:contextualSpacing w:val="0"/>
        <w:outlineLvl w:val="3"/>
        <w:rPr>
          <w:rFonts w:ascii="Times New Roman" w:eastAsiaTheme="majorEastAsia" w:hAnsi="Times New Roman" w:cs="Times New Roman"/>
          <w:b/>
          <w:i/>
          <w:iCs/>
          <w:vanish/>
          <w:sz w:val="24"/>
          <w:szCs w:val="24"/>
        </w:rPr>
      </w:pPr>
    </w:p>
    <w:p w14:paraId="3F7ECD76" w14:textId="77777777" w:rsidR="0073207D" w:rsidRDefault="0073207D" w:rsidP="00AE74A3"/>
    <w:p w14:paraId="2F281204" w14:textId="12BC9B09" w:rsidR="00AA711B" w:rsidRPr="005907FD" w:rsidRDefault="0077059B" w:rsidP="00073DA3">
      <w:pPr>
        <w:pStyle w:val="ListParagraph"/>
        <w:numPr>
          <w:ilvl w:val="0"/>
          <w:numId w:val="12"/>
        </w:numPr>
        <w:spacing w:line="360" w:lineRule="auto"/>
        <w:ind w:left="1224"/>
        <w:rPr>
          <w:rFonts w:ascii="Times New Roman" w:hAnsi="Times New Roman" w:cs="Times New Roman"/>
          <w:i/>
          <w:iCs/>
          <w:sz w:val="24"/>
          <w:szCs w:val="24"/>
        </w:rPr>
      </w:pPr>
      <w:r w:rsidRPr="005907FD">
        <w:rPr>
          <w:rFonts w:ascii="Times New Roman" w:hAnsi="Times New Roman" w:cs="Times New Roman"/>
          <w:i/>
          <w:iCs/>
          <w:sz w:val="24"/>
          <w:szCs w:val="24"/>
        </w:rPr>
        <w:t>Communication</w:t>
      </w:r>
    </w:p>
    <w:p w14:paraId="3D4CBDCF" w14:textId="3043183E" w:rsidR="000B622A" w:rsidRDefault="00260B57" w:rsidP="00791B9C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77059B">
        <w:rPr>
          <w:rFonts w:ascii="Times New Roman" w:hAnsi="Times New Roman" w:cs="Times New Roman"/>
          <w:i/>
          <w:iCs/>
          <w:sz w:val="24"/>
          <w:szCs w:val="24"/>
        </w:rPr>
        <w:t>communicatio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pekerjaan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bersifat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0AB8">
        <w:rPr>
          <w:rFonts w:ascii="Times New Roman" w:hAnsi="Times New Roman" w:cs="Times New Roman"/>
          <w:sz w:val="24"/>
          <w:szCs w:val="24"/>
        </w:rPr>
        <w:t>teknis</w:t>
      </w:r>
      <w:proofErr w:type="spellEnd"/>
      <w:r w:rsidR="00DC0AB8">
        <w:rPr>
          <w:rFonts w:ascii="Times New Roman" w:hAnsi="Times New Roman" w:cs="Times New Roman"/>
          <w:sz w:val="24"/>
          <w:szCs w:val="24"/>
        </w:rPr>
        <w:t xml:space="preserve">. </w:t>
      </w:r>
      <w:r w:rsidR="003325D0">
        <w:rPr>
          <w:rFonts w:ascii="Times New Roman" w:hAnsi="Times New Roman" w:cs="Times New Roman"/>
          <w:sz w:val="24"/>
          <w:szCs w:val="24"/>
        </w:rPr>
        <w:t xml:space="preserve">Tahap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bagi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r w:rsidR="003325D0" w:rsidRPr="00C67BD2">
        <w:rPr>
          <w:rFonts w:ascii="Times New Roman" w:hAnsi="Times New Roman" w:cs="Times New Roman"/>
          <w:i/>
          <w:iCs/>
          <w:sz w:val="24"/>
          <w:szCs w:val="24"/>
        </w:rPr>
        <w:t>developer</w:t>
      </w:r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berkomunikasi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berkolaborasi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pelanggan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3325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25D0">
        <w:rPr>
          <w:rFonts w:ascii="Times New Roman" w:hAnsi="Times New Roman" w:cs="Times New Roman"/>
          <w:sz w:val="24"/>
          <w:szCs w:val="24"/>
        </w:rPr>
        <w:t>perusahaan</w:t>
      </w:r>
      <w:proofErr w:type="spellEnd"/>
      <w:r w:rsidR="001C77E4">
        <w:rPr>
          <w:rFonts w:ascii="Times New Roman" w:hAnsi="Times New Roman" w:cs="Times New Roman"/>
          <w:sz w:val="24"/>
          <w:szCs w:val="24"/>
        </w:rPr>
        <w:t>.</w:t>
      </w:r>
    </w:p>
    <w:p w14:paraId="11D4090B" w14:textId="77777777" w:rsidR="00791B9C" w:rsidRDefault="00791B9C" w:rsidP="00791B9C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D2BB4D0" w14:textId="28E8AAC8" w:rsidR="00484B2E" w:rsidRPr="005907FD" w:rsidRDefault="00484B2E" w:rsidP="00073DA3">
      <w:pPr>
        <w:pStyle w:val="ListParagraph"/>
        <w:numPr>
          <w:ilvl w:val="0"/>
          <w:numId w:val="12"/>
        </w:numPr>
        <w:spacing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5907FD">
        <w:rPr>
          <w:rFonts w:ascii="Times New Roman" w:hAnsi="Times New Roman" w:cs="Times New Roman"/>
          <w:i/>
          <w:iCs/>
          <w:sz w:val="24"/>
          <w:szCs w:val="24"/>
        </w:rPr>
        <w:t>Quick Plan</w:t>
      </w:r>
    </w:p>
    <w:p w14:paraId="6A379436" w14:textId="33BF2ED1" w:rsidR="00484B2E" w:rsidRDefault="000929E6" w:rsidP="00073DA3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05FD0">
        <w:rPr>
          <w:rFonts w:ascii="Times New Roman" w:hAnsi="Times New Roman" w:cs="Times New Roman"/>
          <w:i/>
          <w:iCs/>
          <w:sz w:val="24"/>
          <w:szCs w:val="24"/>
        </w:rPr>
        <w:t>quick plan</w:t>
      </w:r>
      <w:r w:rsidR="00605F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05FD0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605FD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Perencana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garis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proses pada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bilang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sangat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Perenca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berfokus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9B6387">
        <w:rPr>
          <w:rFonts w:ascii="Times New Roman" w:hAnsi="Times New Roman" w:cs="Times New Roman"/>
          <w:sz w:val="24"/>
          <w:szCs w:val="24"/>
        </w:rPr>
        <w:t>penyedia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r w:rsidR="009B6387">
        <w:rPr>
          <w:rFonts w:ascii="Times New Roman" w:hAnsi="Times New Roman" w:cs="Times New Roman"/>
          <w:sz w:val="24"/>
          <w:szCs w:val="24"/>
        </w:rPr>
        <w:t xml:space="preserve">factor - </w:t>
      </w:r>
      <w:proofErr w:type="spellStart"/>
      <w:r w:rsidR="009B6387">
        <w:rPr>
          <w:rFonts w:ascii="Times New Roman" w:hAnsi="Times New Roman" w:cs="Times New Roman"/>
          <w:sz w:val="24"/>
          <w:szCs w:val="24"/>
        </w:rPr>
        <w:t>faktor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r w:rsidR="00FF26E2" w:rsidRPr="00E81223">
        <w:rPr>
          <w:rFonts w:ascii="Times New Roman" w:hAnsi="Times New Roman" w:cs="Times New Roman"/>
          <w:i/>
          <w:iCs/>
          <w:sz w:val="24"/>
          <w:szCs w:val="24"/>
        </w:rPr>
        <w:t>software</w:t>
      </w:r>
      <w:r w:rsidR="00FF26E2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F26E2">
        <w:rPr>
          <w:rFonts w:ascii="Times New Roman" w:hAnsi="Times New Roman" w:cs="Times New Roman"/>
          <w:sz w:val="24"/>
          <w:szCs w:val="24"/>
        </w:rPr>
        <w:t>terlihat</w:t>
      </w:r>
      <w:proofErr w:type="spellEnd"/>
      <w:r w:rsidR="00FF26E2">
        <w:rPr>
          <w:rFonts w:ascii="Times New Roman" w:hAnsi="Times New Roman" w:cs="Times New Roman"/>
          <w:sz w:val="24"/>
          <w:szCs w:val="24"/>
        </w:rPr>
        <w:t xml:space="preserve"> oleh </w:t>
      </w:r>
      <w:r w:rsidR="00FF26E2" w:rsidRPr="00FF26E2">
        <w:rPr>
          <w:rFonts w:ascii="Times New Roman" w:hAnsi="Times New Roman" w:cs="Times New Roman"/>
          <w:i/>
          <w:iCs/>
          <w:sz w:val="24"/>
          <w:szCs w:val="24"/>
        </w:rPr>
        <w:t>client</w:t>
      </w:r>
      <w:r w:rsidR="00FF26E2">
        <w:rPr>
          <w:rFonts w:ascii="Times New Roman" w:hAnsi="Times New Roman" w:cs="Times New Roman"/>
          <w:sz w:val="24"/>
          <w:szCs w:val="24"/>
        </w:rPr>
        <w:t>.</w:t>
      </w:r>
    </w:p>
    <w:p w14:paraId="6AD3D3BB" w14:textId="77777777" w:rsidR="00484B2E" w:rsidRDefault="00484B2E" w:rsidP="00484B2E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B41AE5C" w14:textId="713DCC4F" w:rsidR="009C33C4" w:rsidRPr="004807E1" w:rsidRDefault="00E81223" w:rsidP="008F3F49">
      <w:pPr>
        <w:pStyle w:val="ListParagraph"/>
        <w:numPr>
          <w:ilvl w:val="0"/>
          <w:numId w:val="12"/>
        </w:numPr>
        <w:spacing w:line="360" w:lineRule="auto"/>
        <w:ind w:left="1224"/>
        <w:jc w:val="both"/>
        <w:rPr>
          <w:rFonts w:ascii="Times New Roman" w:hAnsi="Times New Roman" w:cs="Times New Roman"/>
          <w:bCs/>
          <w:i/>
          <w:iCs/>
          <w:sz w:val="24"/>
          <w:szCs w:val="24"/>
        </w:rPr>
      </w:pPr>
      <w:r w:rsidRPr="004807E1">
        <w:rPr>
          <w:rFonts w:ascii="Times New Roman" w:hAnsi="Times New Roman" w:cs="Times New Roman"/>
          <w:bCs/>
          <w:i/>
          <w:iCs/>
          <w:sz w:val="24"/>
          <w:szCs w:val="24"/>
        </w:rPr>
        <w:t>Modelling Quick Design</w:t>
      </w:r>
    </w:p>
    <w:p w14:paraId="5CF0CD3D" w14:textId="4B83D9F5" w:rsidR="009C33C4" w:rsidRDefault="00FF57EE" w:rsidP="008F3F4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Tahap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et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semu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ket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rakterist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sket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etail.</w:t>
      </w:r>
    </w:p>
    <w:p w14:paraId="1C4D65C5" w14:textId="77777777" w:rsidR="00726AC5" w:rsidRDefault="00726AC5" w:rsidP="00726AC5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D737EAB" w14:textId="470CA788" w:rsidR="00726AC5" w:rsidRPr="004807E1" w:rsidRDefault="00726AC5" w:rsidP="008F3F49">
      <w:pPr>
        <w:pStyle w:val="ListParagraph"/>
        <w:numPr>
          <w:ilvl w:val="0"/>
          <w:numId w:val="12"/>
        </w:numPr>
        <w:spacing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807E1">
        <w:rPr>
          <w:rFonts w:ascii="Times New Roman" w:hAnsi="Times New Roman" w:cs="Times New Roman"/>
          <w:i/>
          <w:iCs/>
          <w:sz w:val="24"/>
          <w:szCs w:val="24"/>
        </w:rPr>
        <w:t>Construction</w:t>
      </w:r>
    </w:p>
    <w:p w14:paraId="70FF6DF6" w14:textId="1061D76B" w:rsidR="00F930B5" w:rsidRDefault="007465C3" w:rsidP="008F3F4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7465C3">
        <w:rPr>
          <w:rFonts w:ascii="Times New Roman" w:hAnsi="Times New Roman" w:cs="Times New Roman"/>
          <w:i/>
          <w:iCs/>
          <w:sz w:val="24"/>
          <w:szCs w:val="24"/>
        </w:rPr>
        <w:t>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65C3">
        <w:rPr>
          <w:rFonts w:ascii="Times New Roman" w:hAnsi="Times New Roman" w:cs="Times New Roman"/>
          <w:i/>
          <w:iCs/>
          <w:sz w:val="24"/>
          <w:szCs w:val="24"/>
        </w:rPr>
        <w:t>cod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- </w:t>
      </w:r>
      <w:proofErr w:type="spellStart"/>
      <w:r>
        <w:rPr>
          <w:rFonts w:ascii="Times New Roman" w:hAnsi="Times New Roman" w:cs="Times New Roman"/>
          <w:sz w:val="24"/>
          <w:szCs w:val="24"/>
        </w:rPr>
        <w:t>r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55B37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9320A1">
        <w:rPr>
          <w:rFonts w:ascii="Times New Roman" w:hAnsi="Times New Roman" w:cs="Times New Roman"/>
          <w:sz w:val="24"/>
          <w:szCs w:val="24"/>
        </w:rPr>
        <w:t xml:space="preserve"> </w:t>
      </w:r>
      <w:r w:rsidR="00155B37"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 w:rsidR="00155B37">
        <w:rPr>
          <w:rFonts w:ascii="Times New Roman" w:hAnsi="Times New Roman" w:cs="Times New Roman"/>
          <w:sz w:val="24"/>
          <w:szCs w:val="24"/>
        </w:rPr>
        <w:t>tun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e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nimalis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kesala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54DBC">
        <w:rPr>
          <w:rFonts w:ascii="Times New Roman" w:hAnsi="Times New Roman" w:cs="Times New Roman"/>
          <w:i/>
          <w:iCs/>
          <w:sz w:val="24"/>
          <w:szCs w:val="24"/>
        </w:rPr>
        <w:t>coding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2C4C0B" w14:textId="77777777" w:rsidR="00115895" w:rsidRDefault="00115895" w:rsidP="00115895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698724D" w14:textId="6F7190C9" w:rsidR="00115895" w:rsidRPr="00471742" w:rsidRDefault="00115895" w:rsidP="008F3F49">
      <w:pPr>
        <w:pStyle w:val="ListParagraph"/>
        <w:numPr>
          <w:ilvl w:val="0"/>
          <w:numId w:val="12"/>
        </w:numPr>
        <w:spacing w:line="360" w:lineRule="auto"/>
        <w:ind w:left="1224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471742">
        <w:rPr>
          <w:rFonts w:ascii="Times New Roman" w:hAnsi="Times New Roman" w:cs="Times New Roman"/>
          <w:i/>
          <w:iCs/>
          <w:sz w:val="24"/>
          <w:szCs w:val="24"/>
        </w:rPr>
        <w:t>Deployment, delivery &amp; feedback</w:t>
      </w:r>
    </w:p>
    <w:p w14:paraId="0DE39EF7" w14:textId="027670CF" w:rsidR="007D4CE0" w:rsidRDefault="00801C54" w:rsidP="008F3F4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E24624">
        <w:rPr>
          <w:rFonts w:ascii="Times New Roman" w:hAnsi="Times New Roman" w:cs="Times New Roman"/>
          <w:sz w:val="24"/>
          <w:szCs w:val="24"/>
        </w:rPr>
        <w:t xml:space="preserve">uji </w:t>
      </w:r>
      <w:proofErr w:type="spellStart"/>
      <w:r w:rsidR="00E24624">
        <w:rPr>
          <w:rFonts w:ascii="Times New Roman" w:hAnsi="Times New Roman" w:cs="Times New Roman"/>
          <w:sz w:val="24"/>
          <w:szCs w:val="24"/>
        </w:rPr>
        <w:t>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24624">
        <w:rPr>
          <w:rFonts w:ascii="Times New Roman" w:hAnsi="Times New Roman" w:cs="Times New Roman"/>
          <w:sz w:val="24"/>
          <w:szCs w:val="24"/>
        </w:rPr>
        <w:t>kebisaan</w:t>
      </w:r>
      <w:proofErr w:type="spellEnd"/>
      <w:r w:rsidR="00E2462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m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740313">
        <w:rPr>
          <w:rFonts w:ascii="Times New Roman" w:hAnsi="Times New Roman" w:cs="Times New Roman"/>
          <w:i/>
          <w:iCs/>
          <w:sz w:val="24"/>
          <w:szCs w:val="24"/>
        </w:rPr>
        <w:t>develop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7B8E7379" w14:textId="77777777" w:rsidR="005A5EA4" w:rsidRDefault="005A5EA4" w:rsidP="009200F9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CA12E58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725F55F9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0B920D0B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2FC47B9E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36F7652A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6DC5F79E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098CF218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7696599A" w14:textId="77777777" w:rsidR="000379EB" w:rsidRPr="000379EB" w:rsidRDefault="000379EB" w:rsidP="00100F6D">
      <w:pPr>
        <w:pStyle w:val="ListParagraph"/>
        <w:numPr>
          <w:ilvl w:val="0"/>
          <w:numId w:val="17"/>
        </w:numPr>
        <w:spacing w:line="360" w:lineRule="auto"/>
        <w:ind w:left="1224"/>
        <w:jc w:val="both"/>
        <w:rPr>
          <w:rFonts w:ascii="Times New Roman" w:hAnsi="Times New Roman" w:cs="Times New Roman"/>
          <w:vanish/>
          <w:sz w:val="24"/>
          <w:szCs w:val="24"/>
        </w:rPr>
      </w:pPr>
    </w:p>
    <w:p w14:paraId="54A6AD59" w14:textId="4BD0B5C5" w:rsidR="000379EB" w:rsidRPr="00BA4FDD" w:rsidRDefault="000379EB" w:rsidP="00100F6D">
      <w:pPr>
        <w:pStyle w:val="Heading3"/>
        <w:numPr>
          <w:ilvl w:val="0"/>
          <w:numId w:val="17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20" w:name="_Toc109050294"/>
      <w:r w:rsidRPr="00BA4FDD">
        <w:rPr>
          <w:rFonts w:ascii="Times New Roman" w:hAnsi="Times New Roman" w:cs="Times New Roman"/>
          <w:b/>
          <w:bCs/>
          <w:color w:val="auto"/>
        </w:rPr>
        <w:t>HTML</w:t>
      </w:r>
      <w:bookmarkEnd w:id="120"/>
    </w:p>
    <w:p w14:paraId="1691BC2A" w14:textId="2DB8D1AA" w:rsidR="00EE60F8" w:rsidRDefault="00513A69" w:rsidP="00A93F96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13A69">
        <w:rPr>
          <w:rFonts w:ascii="Times New Roman" w:hAnsi="Times New Roman" w:cs="Times New Roman"/>
          <w:sz w:val="24"/>
          <w:szCs w:val="24"/>
        </w:rPr>
        <w:t xml:space="preserve">HTML </w:t>
      </w:r>
      <w:proofErr w:type="spellStart"/>
      <w:r w:rsidRPr="00513A69"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FC0004" w:rsidRPr="00FC0004">
        <w:rPr>
          <w:rFonts w:ascii="Times New Roman" w:hAnsi="Times New Roman" w:cs="Times New Roman"/>
          <w:i/>
          <w:iCs/>
          <w:sz w:val="24"/>
          <w:szCs w:val="24"/>
        </w:rPr>
        <w:t>Hypertext Markup Language</w:t>
      </w:r>
      <w:r w:rsidR="005F45C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r w:rsidR="00FC0004" w:rsidRPr="00E604BB">
        <w:rPr>
          <w:rFonts w:ascii="Times New Roman" w:hAnsi="Times New Roman" w:cs="Times New Roman"/>
          <w:i/>
          <w:iCs/>
          <w:sz w:val="24"/>
          <w:szCs w:val="24"/>
        </w:rPr>
        <w:t>markup</w:t>
      </w:r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indikator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memformat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 xml:space="preserve"> </w:t>
      </w:r>
      <w:r w:rsidR="00FC0004" w:rsidRPr="00FC0004">
        <w:rPr>
          <w:rFonts w:ascii="Times New Roman" w:hAnsi="Times New Roman" w:cs="Times New Roman"/>
          <w:i/>
          <w:iCs/>
          <w:sz w:val="24"/>
          <w:szCs w:val="24"/>
        </w:rPr>
        <w:t>(formatting text)</w:t>
      </w:r>
      <w:r w:rsidR="00FC0004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FC0004">
        <w:rPr>
          <w:rFonts w:ascii="Times New Roman" w:hAnsi="Times New Roman" w:cs="Times New Roman"/>
          <w:sz w:val="24"/>
          <w:szCs w:val="24"/>
        </w:rPr>
        <w:t xml:space="preserve">Selain </w:t>
      </w:r>
      <w:proofErr w:type="spellStart"/>
      <w:r w:rsidR="00FC000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FC0004">
        <w:rPr>
          <w:rFonts w:ascii="Times New Roman" w:hAnsi="Times New Roman" w:cs="Times New Roman"/>
          <w:sz w:val="24"/>
          <w:szCs w:val="24"/>
        </w:rPr>
        <w:t>,</w:t>
      </w:r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17A8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2917A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17A8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2917A8">
        <w:rPr>
          <w:rFonts w:ascii="Times New Roman" w:hAnsi="Times New Roman" w:cs="Times New Roman"/>
          <w:sz w:val="24"/>
          <w:szCs w:val="24"/>
        </w:rPr>
        <w:t xml:space="preserve"> juga</w:t>
      </w:r>
      <w:r w:rsidR="007E5B3C">
        <w:rPr>
          <w:rFonts w:ascii="Times New Roman" w:hAnsi="Times New Roman" w:cs="Times New Roman"/>
          <w:sz w:val="24"/>
          <w:szCs w:val="24"/>
        </w:rPr>
        <w:t xml:space="preserve"> yang paling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umum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suatu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r w:rsidR="007E5B3C" w:rsidRPr="00C960C0">
        <w:rPr>
          <w:rFonts w:ascii="Times New Roman" w:hAnsi="Times New Roman" w:cs="Times New Roman"/>
          <w:i/>
          <w:iCs/>
          <w:sz w:val="24"/>
          <w:szCs w:val="24"/>
        </w:rPr>
        <w:t>web</w:t>
      </w:r>
      <w:r w:rsidR="00C960C0" w:rsidRPr="00C960C0">
        <w:rPr>
          <w:rFonts w:ascii="Times New Roman" w:hAnsi="Times New Roman" w:cs="Times New Roman"/>
          <w:i/>
          <w:iCs/>
          <w:sz w:val="24"/>
          <w:szCs w:val="24"/>
        </w:rPr>
        <w:t>site</w:t>
      </w:r>
      <w:r w:rsidR="007E5B3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5B3C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1A587E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27AF">
        <w:rPr>
          <w:rFonts w:ascii="Times New Roman" w:hAnsi="Times New Roman" w:cs="Times New Roman"/>
          <w:sz w:val="24"/>
          <w:szCs w:val="24"/>
        </w:rPr>
        <w:t>b</w:t>
      </w:r>
      <w:r w:rsidR="00C960C0">
        <w:rPr>
          <w:rFonts w:ascii="Times New Roman" w:hAnsi="Times New Roman" w:cs="Times New Roman"/>
          <w:sz w:val="24"/>
          <w:szCs w:val="24"/>
        </w:rPr>
        <w:t>ahasa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markah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peramban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menterjemahkan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menulis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teks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, dan lain – lain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C960C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60C0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C960C0" w:rsidRPr="00C960C0">
        <w:rPr>
          <w:rFonts w:ascii="Times New Roman" w:hAnsi="Times New Roman" w:cs="Times New Roman"/>
          <w:i/>
          <w:iCs/>
          <w:sz w:val="24"/>
          <w:szCs w:val="24"/>
        </w:rPr>
        <w:t xml:space="preserve"> website</w:t>
      </w:r>
      <w:r w:rsidR="00B1259F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B1259F" w:rsidRPr="00B1259F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B1259F" w:rsidRPr="00B1259F">
        <w:rPr>
          <w:rFonts w:ascii="Times New Roman" w:hAnsi="Times New Roman" w:cs="Times New Roman"/>
          <w:sz w:val="24"/>
          <w:szCs w:val="24"/>
        </w:rPr>
        <w:t xml:space="preserve"> </w:t>
      </w:r>
      <w:r w:rsidR="005C2636">
        <w:rPr>
          <w:rFonts w:ascii="Times New Roman" w:hAnsi="Times New Roman" w:cs="Times New Roman"/>
          <w:sz w:val="24"/>
          <w:szCs w:val="24"/>
        </w:rPr>
        <w:t xml:space="preserve">audio </w:t>
      </w:r>
      <w:proofErr w:type="spellStart"/>
      <w:r w:rsidR="005C2636">
        <w:rPr>
          <w:rFonts w:ascii="Times New Roman" w:hAnsi="Times New Roman" w:cs="Times New Roman"/>
          <w:sz w:val="24"/>
          <w:szCs w:val="24"/>
        </w:rPr>
        <w:t>ataupun</w:t>
      </w:r>
      <w:proofErr w:type="spellEnd"/>
      <w:r w:rsidR="005C2636">
        <w:rPr>
          <w:rFonts w:ascii="Times New Roman" w:hAnsi="Times New Roman" w:cs="Times New Roman"/>
          <w:sz w:val="24"/>
          <w:szCs w:val="24"/>
        </w:rPr>
        <w:t xml:space="preserve"> visual</w:t>
      </w:r>
      <w:sdt>
        <w:sdtPr>
          <w:rPr>
            <w:rFonts w:ascii="Times New Roman" w:hAnsi="Times New Roman" w:cs="Times New Roman"/>
            <w:sz w:val="24"/>
            <w:szCs w:val="24"/>
          </w:rPr>
          <w:id w:val="-528409166"/>
          <w:citation/>
        </w:sdtPr>
        <w:sdtContent>
          <w:r w:rsidR="00E604BB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E604BB">
            <w:rPr>
              <w:rFonts w:ascii="Times New Roman" w:hAnsi="Times New Roman" w:cs="Times New Roman"/>
              <w:sz w:val="24"/>
              <w:szCs w:val="24"/>
            </w:rPr>
            <w:instrText xml:space="preserve"> CITATION Sur20 \l 1033 </w:instrText>
          </w:r>
          <w:r w:rsidR="00E604BB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Surya &amp; Jannah, 2020)</w:t>
          </w:r>
          <w:r w:rsidR="00E604BB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E604BB">
        <w:rPr>
          <w:rFonts w:ascii="Times New Roman" w:hAnsi="Times New Roman" w:cs="Times New Roman"/>
          <w:sz w:val="24"/>
          <w:szCs w:val="24"/>
        </w:rPr>
        <w:t>.</w:t>
      </w:r>
    </w:p>
    <w:p w14:paraId="5B5A0DA9" w14:textId="77777777" w:rsidR="00EE60F8" w:rsidRPr="00FC0004" w:rsidRDefault="00EE60F8" w:rsidP="007E5B3C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D40A1EB" w14:textId="39743D46" w:rsidR="000C39CD" w:rsidRPr="00102208" w:rsidRDefault="000379EB" w:rsidP="00100F6D">
      <w:pPr>
        <w:pStyle w:val="Heading3"/>
        <w:numPr>
          <w:ilvl w:val="0"/>
          <w:numId w:val="17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21" w:name="_Toc109050295"/>
      <w:r w:rsidRPr="000C39CD">
        <w:rPr>
          <w:rFonts w:ascii="Times New Roman" w:hAnsi="Times New Roman" w:cs="Times New Roman"/>
          <w:b/>
          <w:bCs/>
          <w:color w:val="auto"/>
        </w:rPr>
        <w:t>CSS</w:t>
      </w:r>
      <w:bookmarkEnd w:id="121"/>
    </w:p>
    <w:p w14:paraId="589D4DD7" w14:textId="3BECB813" w:rsidR="005A3486" w:rsidRPr="00150CC1" w:rsidRDefault="007F778A" w:rsidP="00A93F96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CSS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50CC1">
        <w:rPr>
          <w:rFonts w:ascii="Times New Roman" w:hAnsi="Times New Roman" w:cs="Times New Roman"/>
          <w:i/>
          <w:iCs/>
          <w:sz w:val="24"/>
          <w:szCs w:val="24"/>
        </w:rPr>
        <w:t>Cascading Style Sheets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um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website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s</w:t>
      </w:r>
      <w:r w:rsidR="00150CC1">
        <w:rPr>
          <w:rFonts w:ascii="Times New Roman" w:hAnsi="Times New Roman" w:cs="Times New Roman"/>
          <w:sz w:val="24"/>
          <w:szCs w:val="24"/>
        </w:rPr>
        <w:t>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150CC1">
        <w:rPr>
          <w:rFonts w:ascii="Times New Roman" w:hAnsi="Times New Roman" w:cs="Times New Roman"/>
          <w:i/>
          <w:iCs/>
          <w:sz w:val="24"/>
          <w:szCs w:val="24"/>
        </w:rPr>
        <w:t>layou</w:t>
      </w:r>
      <w:r w:rsidR="008D3AFE" w:rsidRPr="00150CC1">
        <w:rPr>
          <w:rFonts w:ascii="Times New Roman" w:hAnsi="Times New Roman" w:cs="Times New Roman"/>
          <w:i/>
          <w:iCs/>
          <w:sz w:val="24"/>
          <w:szCs w:val="24"/>
        </w:rPr>
        <w:t>t</w:t>
      </w:r>
      <w:r w:rsidR="008D3AFE">
        <w:rPr>
          <w:rFonts w:ascii="Times New Roman" w:hAnsi="Times New Roman" w:cs="Times New Roman"/>
          <w:sz w:val="24"/>
          <w:szCs w:val="24"/>
        </w:rPr>
        <w:t>.</w:t>
      </w:r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menghadirk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“template” yang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berbentuk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r w:rsidR="00150CC1" w:rsidRPr="00150CC1">
        <w:rPr>
          <w:rFonts w:ascii="Times New Roman" w:hAnsi="Times New Roman" w:cs="Times New Roman"/>
          <w:i/>
          <w:iCs/>
          <w:sz w:val="24"/>
          <w:szCs w:val="24"/>
        </w:rPr>
        <w:t>style</w:t>
      </w:r>
      <w:r w:rsidR="00150CC1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memudahk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penulis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F085F">
        <w:rPr>
          <w:rFonts w:ascii="Times New Roman" w:hAnsi="Times New Roman" w:cs="Times New Roman"/>
          <w:sz w:val="24"/>
          <w:szCs w:val="24"/>
        </w:rPr>
        <w:t>k</w:t>
      </w:r>
      <w:r w:rsidR="00150CC1">
        <w:rPr>
          <w:rFonts w:ascii="Times New Roman" w:hAnsi="Times New Roman" w:cs="Times New Roman"/>
          <w:sz w:val="24"/>
          <w:szCs w:val="24"/>
        </w:rPr>
        <w:t>etika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="00150CC1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150CC1">
        <w:rPr>
          <w:rFonts w:ascii="Times New Roman" w:hAnsi="Times New Roman" w:cs="Times New Roman"/>
          <w:sz w:val="24"/>
          <w:szCs w:val="24"/>
        </w:rPr>
        <w:t xml:space="preserve"> </w:t>
      </w:r>
      <w:r w:rsidR="00150CC1" w:rsidRPr="00150CC1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550A5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i/>
            <w:iCs/>
            <w:sz w:val="24"/>
            <w:szCs w:val="24"/>
          </w:rPr>
          <w:id w:val="466934216"/>
          <w:citation/>
        </w:sdtPr>
        <w:sdtContent>
          <w:r w:rsidR="00550A5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begin"/>
          </w:r>
          <w:r w:rsidR="00550A54">
            <w:rPr>
              <w:rFonts w:ascii="Times New Roman" w:hAnsi="Times New Roman" w:cs="Times New Roman"/>
              <w:sz w:val="24"/>
              <w:szCs w:val="24"/>
            </w:rPr>
            <w:instrText xml:space="preserve"> CITATION Kur13 \l 1033 </w:instrText>
          </w:r>
          <w:r w:rsidR="00550A5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Kurniawan, S.Kom, 2013)</w:t>
          </w:r>
          <w:r w:rsidR="00550A54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end"/>
          </w:r>
        </w:sdtContent>
      </w:sdt>
      <w:r w:rsidR="00150CC1">
        <w:rPr>
          <w:rFonts w:ascii="Times New Roman" w:hAnsi="Times New Roman" w:cs="Times New Roman"/>
          <w:sz w:val="24"/>
          <w:szCs w:val="24"/>
        </w:rPr>
        <w:t>.</w:t>
      </w:r>
    </w:p>
    <w:p w14:paraId="0F562EDA" w14:textId="77777777" w:rsidR="003065A6" w:rsidRPr="009200F9" w:rsidRDefault="003065A6" w:rsidP="005A5EA4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536759B" w14:textId="77777777" w:rsidR="00A81EA1" w:rsidRPr="00A81EA1" w:rsidRDefault="00A81EA1" w:rsidP="001A2436">
      <w:pPr>
        <w:pStyle w:val="ListParagraph"/>
        <w:keepNext/>
        <w:keepLines/>
        <w:numPr>
          <w:ilvl w:val="0"/>
          <w:numId w:val="10"/>
        </w:numPr>
        <w:spacing w:before="40" w:after="0" w:line="360" w:lineRule="auto"/>
        <w:contextualSpacing w:val="0"/>
        <w:outlineLvl w:val="2"/>
        <w:rPr>
          <w:rFonts w:ascii="Times New Roman" w:eastAsiaTheme="majorEastAsia" w:hAnsi="Times New Roman" w:cs="Times New Roman"/>
          <w:b/>
          <w:vanish/>
          <w:sz w:val="24"/>
          <w:szCs w:val="24"/>
        </w:rPr>
      </w:pPr>
      <w:bookmarkStart w:id="122" w:name="_Toc88747836"/>
      <w:bookmarkStart w:id="123" w:name="_Toc88747947"/>
      <w:bookmarkStart w:id="124" w:name="_Toc88748197"/>
      <w:bookmarkStart w:id="125" w:name="_Toc88748534"/>
      <w:bookmarkStart w:id="126" w:name="_Toc88748790"/>
      <w:bookmarkStart w:id="127" w:name="_Toc88748903"/>
      <w:bookmarkStart w:id="128" w:name="_Toc88816348"/>
      <w:bookmarkStart w:id="129" w:name="_Toc88832319"/>
      <w:bookmarkStart w:id="130" w:name="_Toc88889387"/>
      <w:bookmarkStart w:id="131" w:name="_Toc88889583"/>
      <w:bookmarkStart w:id="132" w:name="_Toc88889628"/>
      <w:bookmarkStart w:id="133" w:name="_Toc88889918"/>
      <w:bookmarkStart w:id="134" w:name="_Toc88905886"/>
      <w:bookmarkStart w:id="135" w:name="_Toc88905931"/>
      <w:bookmarkStart w:id="136" w:name="_Toc88905976"/>
      <w:bookmarkStart w:id="137" w:name="_Toc88986124"/>
      <w:bookmarkStart w:id="138" w:name="_Toc88986164"/>
      <w:bookmarkStart w:id="139" w:name="_Toc89071718"/>
      <w:bookmarkStart w:id="140" w:name="_Toc89074203"/>
      <w:bookmarkStart w:id="141" w:name="_Toc89079647"/>
      <w:bookmarkStart w:id="142" w:name="_Toc89079950"/>
      <w:bookmarkStart w:id="143" w:name="_Toc89288653"/>
      <w:bookmarkStart w:id="144" w:name="_Toc89288742"/>
      <w:bookmarkStart w:id="145" w:name="_Toc89376575"/>
      <w:bookmarkStart w:id="146" w:name="_Toc89438073"/>
      <w:bookmarkStart w:id="147" w:name="_Toc89778969"/>
      <w:bookmarkStart w:id="148" w:name="_Toc89779013"/>
      <w:bookmarkStart w:id="149" w:name="_Toc89779567"/>
      <w:bookmarkStart w:id="150" w:name="_Toc91940341"/>
      <w:bookmarkStart w:id="151" w:name="_Toc106717489"/>
      <w:bookmarkStart w:id="152" w:name="_Toc106718716"/>
      <w:bookmarkStart w:id="153" w:name="_Toc106718861"/>
      <w:bookmarkStart w:id="154" w:name="_Toc107433524"/>
      <w:bookmarkStart w:id="155" w:name="_Toc107673071"/>
      <w:bookmarkStart w:id="156" w:name="_Toc108587813"/>
      <w:bookmarkStart w:id="157" w:name="_Toc109047467"/>
      <w:bookmarkStart w:id="158" w:name="_Toc109047554"/>
      <w:bookmarkStart w:id="159" w:name="_Toc109047679"/>
      <w:bookmarkStart w:id="160" w:name="_Toc109047762"/>
      <w:bookmarkStart w:id="161" w:name="_Toc109050296"/>
      <w:bookmarkStart w:id="162" w:name="_Toc88119770"/>
      <w:bookmarkEnd w:id="122"/>
      <w:bookmarkEnd w:id="123"/>
      <w:bookmarkEnd w:id="124"/>
      <w:bookmarkEnd w:id="125"/>
      <w:bookmarkEnd w:id="126"/>
      <w:bookmarkEnd w:id="127"/>
      <w:bookmarkEnd w:id="128"/>
      <w:bookmarkEnd w:id="129"/>
      <w:bookmarkEnd w:id="130"/>
      <w:bookmarkEnd w:id="131"/>
      <w:bookmarkEnd w:id="132"/>
      <w:bookmarkEnd w:id="133"/>
      <w:bookmarkEnd w:id="134"/>
      <w:bookmarkEnd w:id="135"/>
      <w:bookmarkEnd w:id="136"/>
      <w:bookmarkEnd w:id="137"/>
      <w:bookmarkEnd w:id="138"/>
      <w:bookmarkEnd w:id="139"/>
      <w:bookmarkEnd w:id="140"/>
      <w:bookmarkEnd w:id="141"/>
      <w:bookmarkEnd w:id="142"/>
      <w:bookmarkEnd w:id="143"/>
      <w:bookmarkEnd w:id="144"/>
      <w:bookmarkEnd w:id="145"/>
      <w:bookmarkEnd w:id="146"/>
      <w:bookmarkEnd w:id="147"/>
      <w:bookmarkEnd w:id="148"/>
      <w:bookmarkEnd w:id="149"/>
      <w:bookmarkEnd w:id="150"/>
      <w:bookmarkEnd w:id="151"/>
      <w:bookmarkEnd w:id="152"/>
      <w:bookmarkEnd w:id="153"/>
      <w:bookmarkEnd w:id="154"/>
      <w:bookmarkEnd w:id="155"/>
      <w:bookmarkEnd w:id="156"/>
      <w:bookmarkEnd w:id="157"/>
      <w:bookmarkEnd w:id="158"/>
      <w:bookmarkEnd w:id="159"/>
      <w:bookmarkEnd w:id="160"/>
      <w:bookmarkEnd w:id="161"/>
    </w:p>
    <w:p w14:paraId="77AB4A4E" w14:textId="0C6A8F05" w:rsidR="0032501F" w:rsidRPr="009200F9" w:rsidRDefault="0032501F" w:rsidP="00371C35">
      <w:pPr>
        <w:pStyle w:val="Heading3"/>
        <w:numPr>
          <w:ilvl w:val="3"/>
          <w:numId w:val="11"/>
        </w:numPr>
        <w:spacing w:line="360" w:lineRule="auto"/>
        <w:ind w:left="1152"/>
        <w:rPr>
          <w:rFonts w:ascii="Times New Roman" w:hAnsi="Times New Roman" w:cs="Times New Roman"/>
          <w:b/>
          <w:color w:val="auto"/>
        </w:rPr>
      </w:pPr>
      <w:bookmarkStart w:id="163" w:name="_Toc88748198"/>
      <w:bookmarkStart w:id="164" w:name="_Toc109050297"/>
      <w:r w:rsidRPr="009200F9">
        <w:rPr>
          <w:rFonts w:ascii="Times New Roman" w:hAnsi="Times New Roman" w:cs="Times New Roman"/>
          <w:b/>
          <w:color w:val="auto"/>
        </w:rPr>
        <w:t>PHP</w:t>
      </w:r>
      <w:bookmarkEnd w:id="162"/>
      <w:bookmarkEnd w:id="163"/>
      <w:bookmarkEnd w:id="164"/>
    </w:p>
    <w:p w14:paraId="4566834A" w14:textId="43951F9F" w:rsidR="009A2220" w:rsidRDefault="00CF0B20" w:rsidP="00371C35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8772C">
        <w:rPr>
          <w:rFonts w:ascii="Times New Roman" w:hAnsi="Times New Roman" w:cs="Times New Roman"/>
          <w:sz w:val="24"/>
          <w:szCs w:val="24"/>
        </w:rPr>
        <w:t>PH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F0B20">
        <w:rPr>
          <w:rFonts w:ascii="Times New Roman" w:hAnsi="Times New Roman" w:cs="Times New Roman"/>
          <w:i/>
          <w:iCs/>
          <w:sz w:val="24"/>
          <w:szCs w:val="24"/>
        </w:rPr>
        <w:t>PHP Hypertext Processor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en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7C8C">
        <w:rPr>
          <w:rFonts w:ascii="Times New Roman" w:hAnsi="Times New Roman" w:cs="Times New Roman"/>
          <w:sz w:val="24"/>
          <w:szCs w:val="24"/>
        </w:rPr>
        <w:t>skrip</w:t>
      </w:r>
      <w:proofErr w:type="spellEnd"/>
      <w:r w:rsidR="00337C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7C8C">
        <w:rPr>
          <w:rFonts w:ascii="Times New Roman" w:hAnsi="Times New Roman" w:cs="Times New Roman"/>
          <w:sz w:val="24"/>
          <w:szCs w:val="24"/>
        </w:rPr>
        <w:t>sisi</w:t>
      </w:r>
      <w:proofErr w:type="spellEnd"/>
      <w:r w:rsidR="00337C8C">
        <w:rPr>
          <w:rFonts w:ascii="Times New Roman" w:hAnsi="Times New Roman" w:cs="Times New Roman"/>
          <w:sz w:val="24"/>
          <w:szCs w:val="24"/>
        </w:rPr>
        <w:t xml:space="preserve"> server</w:t>
      </w:r>
      <w:r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>
        <w:rPr>
          <w:rFonts w:ascii="Times New Roman" w:hAnsi="Times New Roman" w:cs="Times New Roman"/>
          <w:sz w:val="24"/>
          <w:szCs w:val="24"/>
        </w:rPr>
        <w:t>perint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A43E4">
        <w:rPr>
          <w:rFonts w:ascii="Times New Roman" w:hAnsi="Times New Roman" w:cs="Times New Roman"/>
          <w:sz w:val="24"/>
          <w:szCs w:val="24"/>
        </w:rPr>
        <w:t>jalan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erver</w:t>
      </w:r>
      <w:r w:rsidR="006A43E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A43E4"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kiri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rowser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621A1">
        <w:rPr>
          <w:rFonts w:ascii="Times New Roman" w:hAnsi="Times New Roman" w:cs="Times New Roman"/>
          <w:sz w:val="24"/>
          <w:szCs w:val="24"/>
        </w:rPr>
        <w:t>b</w:t>
      </w:r>
      <w:r w:rsidR="00AD10AC">
        <w:rPr>
          <w:rFonts w:ascii="Times New Roman" w:hAnsi="Times New Roman" w:cs="Times New Roman"/>
          <w:sz w:val="24"/>
          <w:szCs w:val="24"/>
        </w:rPr>
        <w:t>e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CF0B20">
        <w:rPr>
          <w:rFonts w:ascii="Times New Roman" w:hAnsi="Times New Roman" w:cs="Times New Roman"/>
          <w:i/>
          <w:iCs/>
          <w:sz w:val="24"/>
          <w:szCs w:val="24"/>
        </w:rPr>
        <w:t>Hypertext Markup Language</w:t>
      </w:r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047354">
        <w:rPr>
          <w:rFonts w:ascii="Times New Roman" w:hAnsi="Times New Roman" w:cs="Times New Roman"/>
          <w:sz w:val="24"/>
          <w:szCs w:val="24"/>
        </w:rPr>
        <w:t xml:space="preserve">Maka,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kode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0A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</w:t>
      </w:r>
      <w:r w:rsidR="00AD10AC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oleh</w:t>
      </w:r>
      <w:r w:rsidR="00AD1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0AC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AD1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0AC">
        <w:rPr>
          <w:rFonts w:ascii="Times New Roman" w:hAnsi="Times New Roman" w:cs="Times New Roman"/>
          <w:sz w:val="24"/>
          <w:szCs w:val="24"/>
        </w:rPr>
        <w:t>akibatnya</w:t>
      </w:r>
      <w:proofErr w:type="spellEnd"/>
      <w:r w:rsidR="00AD10A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keamanan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web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lebih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7354">
        <w:rPr>
          <w:rFonts w:ascii="Times New Roman" w:hAnsi="Times New Roman" w:cs="Times New Roman"/>
          <w:sz w:val="24"/>
          <w:szCs w:val="24"/>
        </w:rPr>
        <w:t>terjamin</w:t>
      </w:r>
      <w:proofErr w:type="spellEnd"/>
      <w:r w:rsidR="00047354">
        <w:rPr>
          <w:rFonts w:ascii="Times New Roman" w:hAnsi="Times New Roman" w:cs="Times New Roman"/>
          <w:sz w:val="24"/>
          <w:szCs w:val="24"/>
        </w:rPr>
        <w:t xml:space="preserve">. </w:t>
      </w:r>
      <w:r w:rsidR="00E64554">
        <w:rPr>
          <w:rFonts w:ascii="Times New Roman" w:hAnsi="Times New Roman" w:cs="Times New Roman"/>
          <w:sz w:val="24"/>
          <w:szCs w:val="24"/>
        </w:rPr>
        <w:t>B</w:t>
      </w:r>
      <w:r w:rsidR="005B0F27">
        <w:rPr>
          <w:rFonts w:ascii="Times New Roman" w:hAnsi="Times New Roman" w:cs="Times New Roman"/>
          <w:sz w:val="24"/>
          <w:szCs w:val="24"/>
        </w:rPr>
        <w:t xml:space="preserve">ahasa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E6455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455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r w:rsidR="005B0F27" w:rsidRPr="00AE72E4">
        <w:rPr>
          <w:rFonts w:ascii="Times New Roman" w:hAnsi="Times New Roman" w:cs="Times New Roman"/>
          <w:i/>
          <w:iCs/>
          <w:sz w:val="24"/>
          <w:szCs w:val="24"/>
        </w:rPr>
        <w:t>web</w:t>
      </w:r>
      <w:r w:rsidR="00AE72E4" w:rsidRPr="00AE72E4">
        <w:rPr>
          <w:rFonts w:ascii="Times New Roman" w:hAnsi="Times New Roman" w:cs="Times New Roman"/>
          <w:i/>
          <w:iCs/>
          <w:sz w:val="24"/>
          <w:szCs w:val="24"/>
        </w:rPr>
        <w:t>site</w:t>
      </w:r>
      <w:r w:rsidR="005B0F27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mem</w:t>
      </w:r>
      <w:r w:rsidR="00AE72E4">
        <w:rPr>
          <w:rFonts w:ascii="Times New Roman" w:hAnsi="Times New Roman" w:cs="Times New Roman"/>
          <w:sz w:val="24"/>
          <w:szCs w:val="24"/>
        </w:rPr>
        <w:t>punyai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ke</w:t>
      </w:r>
      <w:r w:rsidR="00AD10AC">
        <w:rPr>
          <w:rFonts w:ascii="Times New Roman" w:hAnsi="Times New Roman" w:cs="Times New Roman"/>
          <w:sz w:val="24"/>
          <w:szCs w:val="24"/>
        </w:rPr>
        <w:t>unggulan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me</w:t>
      </w:r>
      <w:r w:rsidR="00A91E5C">
        <w:rPr>
          <w:rFonts w:ascii="Times New Roman" w:hAnsi="Times New Roman" w:cs="Times New Roman"/>
          <w:sz w:val="24"/>
          <w:szCs w:val="24"/>
        </w:rPr>
        <w:t>ngerjakan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dinamis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23572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A235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B0F27">
        <w:rPr>
          <w:rFonts w:ascii="Times New Roman" w:hAnsi="Times New Roman" w:cs="Times New Roman"/>
          <w:sz w:val="24"/>
          <w:szCs w:val="24"/>
        </w:rPr>
        <w:t>pe</w:t>
      </w:r>
      <w:r w:rsidR="00A23572">
        <w:rPr>
          <w:rFonts w:ascii="Times New Roman" w:hAnsi="Times New Roman" w:cs="Times New Roman"/>
          <w:sz w:val="24"/>
          <w:szCs w:val="24"/>
        </w:rPr>
        <w:t>sanan</w:t>
      </w:r>
      <w:proofErr w:type="spellEnd"/>
      <w:r w:rsidR="005B0F27">
        <w:rPr>
          <w:rFonts w:ascii="Times New Roman" w:hAnsi="Times New Roman" w:cs="Times New Roman"/>
          <w:sz w:val="24"/>
          <w:szCs w:val="24"/>
        </w:rPr>
        <w:t xml:space="preserve">. </w:t>
      </w:r>
      <w:r w:rsidR="00635140">
        <w:rPr>
          <w:rFonts w:ascii="Times New Roman" w:hAnsi="Times New Roman" w:cs="Times New Roman"/>
          <w:sz w:val="24"/>
          <w:szCs w:val="24"/>
        </w:rPr>
        <w:t>PHP juga</w:t>
      </w:r>
      <w:r w:rsidR="00FA52A7">
        <w:rPr>
          <w:rFonts w:ascii="Times New Roman" w:hAnsi="Times New Roman" w:cs="Times New Roman"/>
          <w:sz w:val="24"/>
          <w:szCs w:val="24"/>
        </w:rPr>
        <w:t xml:space="preserve"> </w:t>
      </w:r>
      <w:r w:rsidR="00635140" w:rsidRPr="000526E1">
        <w:rPr>
          <w:rFonts w:ascii="Times New Roman" w:hAnsi="Times New Roman" w:cs="Times New Roman"/>
          <w:i/>
          <w:iCs/>
          <w:sz w:val="24"/>
          <w:szCs w:val="24"/>
        </w:rPr>
        <w:t>open</w:t>
      </w:r>
      <w:r w:rsidR="00EB71B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35140" w:rsidRPr="000526E1">
        <w:rPr>
          <w:rFonts w:ascii="Times New Roman" w:hAnsi="Times New Roman" w:cs="Times New Roman"/>
          <w:i/>
          <w:iCs/>
          <w:sz w:val="24"/>
          <w:szCs w:val="24"/>
        </w:rPr>
        <w:lastRenderedPageBreak/>
        <w:t>source</w:t>
      </w:r>
      <w:r w:rsidR="00FA52A7">
        <w:rPr>
          <w:rFonts w:ascii="Times New Roman" w:hAnsi="Times New Roman" w:cs="Times New Roman"/>
          <w:sz w:val="24"/>
          <w:szCs w:val="24"/>
        </w:rPr>
        <w:t xml:space="preserve"> </w:t>
      </w:r>
      <w:r w:rsidR="00635140">
        <w:rPr>
          <w:rFonts w:ascii="Times New Roman" w:hAnsi="Times New Roman" w:cs="Times New Roman"/>
          <w:sz w:val="24"/>
          <w:szCs w:val="24"/>
        </w:rPr>
        <w:t xml:space="preserve">yang di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sebarkan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lisensikan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gratis dan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D6A17">
        <w:rPr>
          <w:rFonts w:ascii="Times New Roman" w:hAnsi="Times New Roman" w:cs="Times New Roman"/>
          <w:sz w:val="24"/>
          <w:szCs w:val="24"/>
        </w:rPr>
        <w:t>unduh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 di situs </w:t>
      </w:r>
      <w:proofErr w:type="spellStart"/>
      <w:r w:rsidR="00635140">
        <w:rPr>
          <w:rFonts w:ascii="Times New Roman" w:hAnsi="Times New Roman" w:cs="Times New Roman"/>
          <w:sz w:val="24"/>
          <w:szCs w:val="24"/>
        </w:rPr>
        <w:t>resminya</w:t>
      </w:r>
      <w:proofErr w:type="spellEnd"/>
      <w:r w:rsidR="00635140">
        <w:rPr>
          <w:rFonts w:ascii="Times New Roman" w:hAnsi="Times New Roman" w:cs="Times New Roman"/>
          <w:sz w:val="24"/>
          <w:szCs w:val="24"/>
        </w:rPr>
        <w:t xml:space="preserve">. </w:t>
      </w:r>
      <w:r w:rsidR="008C27B2">
        <w:rPr>
          <w:rFonts w:ascii="Times New Roman" w:hAnsi="Times New Roman" w:cs="Times New Roman"/>
          <w:sz w:val="24"/>
          <w:szCs w:val="24"/>
        </w:rPr>
        <w:t xml:space="preserve">PHP di </w:t>
      </w:r>
      <w:proofErr w:type="spellStart"/>
      <w:r w:rsidR="008C27B2">
        <w:rPr>
          <w:rFonts w:ascii="Times New Roman" w:hAnsi="Times New Roman" w:cs="Times New Roman"/>
          <w:sz w:val="24"/>
          <w:szCs w:val="24"/>
        </w:rPr>
        <w:t>tulis</w:t>
      </w:r>
      <w:proofErr w:type="spellEnd"/>
      <w:r w:rsidR="008C27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7B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8C27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7B2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8C27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27B2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8C27B2">
        <w:rPr>
          <w:rFonts w:ascii="Times New Roman" w:hAnsi="Times New Roman" w:cs="Times New Roman"/>
          <w:sz w:val="24"/>
          <w:szCs w:val="24"/>
        </w:rPr>
        <w:t xml:space="preserve"> C</w:t>
      </w:r>
      <w:sdt>
        <w:sdtPr>
          <w:rPr>
            <w:rFonts w:ascii="Times New Roman" w:hAnsi="Times New Roman" w:cs="Times New Roman"/>
            <w:sz w:val="24"/>
            <w:szCs w:val="24"/>
          </w:rPr>
          <w:id w:val="-1670476736"/>
          <w:citation/>
        </w:sdtPr>
        <w:sdtContent>
          <w:r w:rsidR="00152E07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152E07">
            <w:rPr>
              <w:rFonts w:ascii="Times New Roman" w:hAnsi="Times New Roman" w:cs="Times New Roman"/>
              <w:sz w:val="24"/>
              <w:szCs w:val="24"/>
            </w:rPr>
            <w:instrText xml:space="preserve"> CITATION Kri21 \l 1033 </w:instrText>
          </w:r>
          <w:r w:rsidR="00152E07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Krisbiantoro, M.Kom &amp; Abda'u, M.Kom, 2021)</w:t>
          </w:r>
          <w:r w:rsidR="00152E07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8C27B2">
        <w:rPr>
          <w:rFonts w:ascii="Times New Roman" w:hAnsi="Times New Roman" w:cs="Times New Roman"/>
          <w:sz w:val="24"/>
          <w:szCs w:val="24"/>
        </w:rPr>
        <w:t>.</w:t>
      </w:r>
    </w:p>
    <w:p w14:paraId="517147B1" w14:textId="77777777" w:rsidR="00FF6613" w:rsidRPr="009200F9" w:rsidRDefault="00FF6613" w:rsidP="009200F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A5B00DF" w14:textId="343B49FA" w:rsidR="00A13AB1" w:rsidRPr="00A13AB1" w:rsidRDefault="009200F9" w:rsidP="00AD7A53">
      <w:pPr>
        <w:pStyle w:val="Heading3"/>
        <w:numPr>
          <w:ilvl w:val="3"/>
          <w:numId w:val="11"/>
        </w:numPr>
        <w:spacing w:line="360" w:lineRule="auto"/>
        <w:ind w:left="1152"/>
        <w:rPr>
          <w:rFonts w:ascii="Times New Roman" w:hAnsi="Times New Roman" w:cs="Times New Roman"/>
          <w:b/>
          <w:color w:val="auto"/>
        </w:rPr>
      </w:pPr>
      <w:bookmarkStart w:id="165" w:name="_Toc88119771"/>
      <w:r w:rsidRPr="009200F9">
        <w:rPr>
          <w:rFonts w:ascii="Times New Roman" w:hAnsi="Times New Roman" w:cs="Times New Roman"/>
          <w:b/>
          <w:color w:val="auto"/>
        </w:rPr>
        <w:t xml:space="preserve"> </w:t>
      </w:r>
      <w:bookmarkStart w:id="166" w:name="_Toc88748199"/>
      <w:bookmarkStart w:id="167" w:name="_Toc109050298"/>
      <w:r w:rsidR="000D51C0" w:rsidRPr="009200F9">
        <w:rPr>
          <w:rFonts w:ascii="Times New Roman" w:hAnsi="Times New Roman" w:cs="Times New Roman"/>
          <w:b/>
          <w:color w:val="auto"/>
        </w:rPr>
        <w:t>MySQL</w:t>
      </w:r>
      <w:bookmarkEnd w:id="165"/>
      <w:bookmarkEnd w:id="166"/>
      <w:bookmarkEnd w:id="167"/>
    </w:p>
    <w:p w14:paraId="3EB0D281" w14:textId="26F69ABB" w:rsidR="007053C3" w:rsidRDefault="00F211BB" w:rsidP="00AD7A53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C11A4">
        <w:rPr>
          <w:rFonts w:ascii="Times New Roman" w:hAnsi="Times New Roman" w:cs="Times New Roman"/>
          <w:sz w:val="24"/>
          <w:szCs w:val="24"/>
        </w:rPr>
        <w:t xml:space="preserve">MySQL </w:t>
      </w:r>
      <w:proofErr w:type="spellStart"/>
      <w:r w:rsidR="00AC11A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AC11A4">
        <w:rPr>
          <w:rFonts w:ascii="Times New Roman" w:hAnsi="Times New Roman" w:cs="Times New Roman"/>
          <w:sz w:val="24"/>
          <w:szCs w:val="24"/>
        </w:rPr>
        <w:t xml:space="preserve"> </w:t>
      </w:r>
      <w:r w:rsidR="00AC11A4" w:rsidRPr="00AC11A4">
        <w:rPr>
          <w:rFonts w:ascii="Times New Roman" w:hAnsi="Times New Roman" w:cs="Times New Roman"/>
          <w:i/>
          <w:iCs/>
          <w:sz w:val="24"/>
          <w:szCs w:val="24"/>
        </w:rPr>
        <w:t xml:space="preserve">My Structured Query </w:t>
      </w:r>
      <w:proofErr w:type="spellStart"/>
      <w:r w:rsidR="00AC11A4" w:rsidRPr="00AC11A4">
        <w:rPr>
          <w:rFonts w:ascii="Times New Roman" w:hAnsi="Times New Roman" w:cs="Times New Roman"/>
          <w:i/>
          <w:iCs/>
          <w:sz w:val="24"/>
          <w:szCs w:val="24"/>
        </w:rPr>
        <w:t>Langauge</w:t>
      </w:r>
      <w:proofErr w:type="spellEnd"/>
      <w:r w:rsidR="00AC11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F02A10">
        <w:rPr>
          <w:rFonts w:ascii="Times New Roman" w:hAnsi="Times New Roman" w:cs="Times New Roman"/>
          <w:i/>
          <w:iCs/>
          <w:sz w:val="24"/>
          <w:szCs w:val="24"/>
        </w:rPr>
        <w:t>database serv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B92CE9"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 w:rsidR="00B92CE9">
        <w:rPr>
          <w:rFonts w:ascii="Times New Roman" w:hAnsi="Times New Roman" w:cs="Times New Roman"/>
          <w:sz w:val="24"/>
          <w:szCs w:val="24"/>
        </w:rPr>
        <w:t>termasuk</w:t>
      </w:r>
      <w:proofErr w:type="spellEnd"/>
      <w:r w:rsidR="00B92CE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6457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F064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6457">
        <w:rPr>
          <w:rFonts w:ascii="Times New Roman" w:hAnsi="Times New Roman" w:cs="Times New Roman"/>
          <w:sz w:val="24"/>
          <w:szCs w:val="24"/>
        </w:rPr>
        <w:t>manajemen</w:t>
      </w:r>
      <w:proofErr w:type="spellEnd"/>
      <w:r w:rsidR="00F06457"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 w:rsidR="00F06457">
        <w:rPr>
          <w:rFonts w:ascii="Times New Roman" w:hAnsi="Times New Roman" w:cs="Times New Roman"/>
          <w:sz w:val="24"/>
          <w:szCs w:val="24"/>
        </w:rPr>
        <w:t>relasional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EF2664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10">
        <w:rPr>
          <w:rFonts w:ascii="Times New Roman" w:hAnsi="Times New Roman" w:cs="Times New Roman"/>
          <w:sz w:val="24"/>
          <w:szCs w:val="24"/>
        </w:rPr>
        <w:t>me</w:t>
      </w:r>
      <w:r w:rsidR="00EF2664">
        <w:rPr>
          <w:rFonts w:ascii="Times New Roman" w:hAnsi="Times New Roman" w:cs="Times New Roman"/>
          <w:sz w:val="24"/>
          <w:szCs w:val="24"/>
        </w:rPr>
        <w:t>mproses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1C2F2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10">
        <w:rPr>
          <w:rFonts w:ascii="Times New Roman" w:hAnsi="Times New Roman" w:cs="Times New Roman"/>
          <w:sz w:val="24"/>
          <w:szCs w:val="24"/>
        </w:rPr>
        <w:t>jumlah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1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BC0E3B"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02A10">
        <w:rPr>
          <w:rFonts w:ascii="Times New Roman" w:hAnsi="Times New Roman" w:cs="Times New Roman"/>
          <w:sz w:val="24"/>
          <w:szCs w:val="24"/>
        </w:rPr>
        <w:t>tidak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F3BF8">
        <w:rPr>
          <w:rFonts w:ascii="Times New Roman" w:hAnsi="Times New Roman" w:cs="Times New Roman"/>
          <w:sz w:val="24"/>
          <w:szCs w:val="24"/>
        </w:rPr>
        <w:t>membutuhkan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5AB2" w:rsidRPr="00925AB2">
        <w:rPr>
          <w:rFonts w:ascii="Times New Roman" w:hAnsi="Times New Roman" w:cs="Times New Roman"/>
          <w:sz w:val="24"/>
          <w:szCs w:val="24"/>
        </w:rPr>
        <w:t>sumber</w:t>
      </w:r>
      <w:proofErr w:type="spellEnd"/>
      <w:r w:rsidR="00925AB2" w:rsidRPr="00925A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25AB2" w:rsidRPr="00925AB2">
        <w:rPr>
          <w:rFonts w:ascii="Times New Roman" w:hAnsi="Times New Roman" w:cs="Times New Roman"/>
          <w:sz w:val="24"/>
          <w:szCs w:val="24"/>
        </w:rPr>
        <w:t>daya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02A10">
        <w:rPr>
          <w:rFonts w:ascii="Times New Roman" w:hAnsi="Times New Roman" w:cs="Times New Roman"/>
          <w:sz w:val="24"/>
          <w:szCs w:val="24"/>
        </w:rPr>
        <w:t>besar</w:t>
      </w:r>
      <w:proofErr w:type="spellEnd"/>
      <w:r w:rsidR="00B25761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B25761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B25761">
        <w:rPr>
          <w:rFonts w:ascii="Times New Roman" w:hAnsi="Times New Roman" w:cs="Times New Roman"/>
          <w:sz w:val="24"/>
          <w:szCs w:val="24"/>
        </w:rPr>
        <w:t xml:space="preserve"> </w:t>
      </w:r>
      <w:r w:rsidR="009A7B3C">
        <w:rPr>
          <w:rFonts w:ascii="Times New Roman" w:hAnsi="Times New Roman" w:cs="Times New Roman"/>
          <w:sz w:val="24"/>
          <w:szCs w:val="24"/>
        </w:rPr>
        <w:t xml:space="preserve">salah </w:t>
      </w:r>
      <w:proofErr w:type="spellStart"/>
      <w:r w:rsidR="009A7B3C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="00F02A10">
        <w:rPr>
          <w:rFonts w:ascii="Times New Roman" w:hAnsi="Times New Roman" w:cs="Times New Roman"/>
          <w:sz w:val="24"/>
          <w:szCs w:val="24"/>
        </w:rPr>
        <w:t xml:space="preserve"> </w:t>
      </w:r>
      <w:r w:rsidR="00C11EDA" w:rsidRPr="00C11EDA">
        <w:rPr>
          <w:rFonts w:ascii="Times New Roman" w:hAnsi="Times New Roman" w:cs="Times New Roman"/>
          <w:sz w:val="24"/>
          <w:szCs w:val="24"/>
        </w:rPr>
        <w:t>basis data</w:t>
      </w:r>
      <w:r w:rsidR="00F02A10">
        <w:rPr>
          <w:rFonts w:ascii="Times New Roman" w:hAnsi="Times New Roman" w:cs="Times New Roman"/>
          <w:sz w:val="24"/>
          <w:szCs w:val="24"/>
        </w:rPr>
        <w:t xml:space="preserve"> popular.</w:t>
      </w:r>
      <w:r w:rsidR="00AC11A4">
        <w:rPr>
          <w:rFonts w:ascii="Times New Roman" w:hAnsi="Times New Roman" w:cs="Times New Roman"/>
          <w:sz w:val="24"/>
          <w:szCs w:val="24"/>
        </w:rPr>
        <w:t xml:space="preserve"> </w:t>
      </w:r>
      <w:r w:rsidR="00990243">
        <w:rPr>
          <w:rFonts w:ascii="Times New Roman" w:hAnsi="Times New Roman" w:cs="Times New Roman"/>
          <w:sz w:val="24"/>
          <w:szCs w:val="24"/>
        </w:rPr>
        <w:t xml:space="preserve">MySQL </w:t>
      </w:r>
      <w:proofErr w:type="spellStart"/>
      <w:r w:rsidR="00990243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program</w:t>
      </w:r>
      <w:r w:rsidR="00990243" w:rsidRPr="00990243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C7697D">
        <w:rPr>
          <w:rFonts w:ascii="Times New Roman" w:hAnsi="Times New Roman" w:cs="Times New Roman"/>
          <w:sz w:val="24"/>
          <w:szCs w:val="24"/>
        </w:rPr>
        <w:t>basis data</w:t>
      </w:r>
      <w:r w:rsidR="00990243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A5002C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90243">
        <w:rPr>
          <w:rFonts w:ascii="Times New Roman" w:hAnsi="Times New Roman" w:cs="Times New Roman"/>
          <w:sz w:val="24"/>
          <w:szCs w:val="24"/>
        </w:rPr>
        <w:t>me</w:t>
      </w:r>
      <w:r w:rsidR="008F3BD9">
        <w:rPr>
          <w:rFonts w:ascii="Times New Roman" w:hAnsi="Times New Roman" w:cs="Times New Roman"/>
          <w:sz w:val="24"/>
          <w:szCs w:val="24"/>
        </w:rPr>
        <w:t>ndistribusikan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990243">
        <w:rPr>
          <w:rFonts w:ascii="Times New Roman" w:hAnsi="Times New Roman" w:cs="Times New Roman"/>
          <w:sz w:val="24"/>
          <w:szCs w:val="24"/>
        </w:rPr>
        <w:t>men</w:t>
      </w:r>
      <w:r w:rsidR="00A85829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950259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90243">
        <w:rPr>
          <w:rFonts w:ascii="Times New Roman" w:hAnsi="Times New Roman" w:cs="Times New Roman"/>
          <w:sz w:val="24"/>
          <w:szCs w:val="24"/>
        </w:rPr>
        <w:t>cepat</w:t>
      </w:r>
      <w:proofErr w:type="spellEnd"/>
      <w:r w:rsidR="009902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A3BB4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1A27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27BB">
        <w:rPr>
          <w:rFonts w:ascii="Times New Roman" w:hAnsi="Times New Roman" w:cs="Times New Roman"/>
          <w:sz w:val="24"/>
          <w:szCs w:val="24"/>
        </w:rPr>
        <w:t>banyak</w:t>
      </w:r>
      <w:proofErr w:type="spellEnd"/>
      <w:r w:rsidR="001A27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A27BB">
        <w:rPr>
          <w:rFonts w:ascii="Times New Roman" w:hAnsi="Times New Roman" w:cs="Times New Roman"/>
          <w:sz w:val="24"/>
          <w:szCs w:val="24"/>
        </w:rPr>
        <w:t>pengguna</w:t>
      </w:r>
      <w:proofErr w:type="spellEnd"/>
      <w:r w:rsidR="00990243">
        <w:rPr>
          <w:rFonts w:ascii="Times New Roman" w:hAnsi="Times New Roman" w:cs="Times New Roman"/>
          <w:i/>
          <w:iCs/>
          <w:sz w:val="24"/>
          <w:szCs w:val="24"/>
        </w:rPr>
        <w:t xml:space="preserve">. </w:t>
      </w:r>
      <w:r w:rsidR="008C0F89">
        <w:rPr>
          <w:rFonts w:ascii="Times New Roman" w:hAnsi="Times New Roman" w:cs="Times New Roman"/>
          <w:sz w:val="24"/>
          <w:szCs w:val="24"/>
        </w:rPr>
        <w:t xml:space="preserve">MySQL </w:t>
      </w:r>
      <w:proofErr w:type="spellStart"/>
      <w:r w:rsidR="00206A4C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F89">
        <w:rPr>
          <w:rFonts w:ascii="Times New Roman" w:hAnsi="Times New Roman" w:cs="Times New Roman"/>
          <w:sz w:val="24"/>
          <w:szCs w:val="24"/>
        </w:rPr>
        <w:t>dua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06A4C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F89">
        <w:rPr>
          <w:rFonts w:ascii="Times New Roman" w:hAnsi="Times New Roman" w:cs="Times New Roman"/>
          <w:sz w:val="24"/>
          <w:szCs w:val="24"/>
        </w:rPr>
        <w:t>lisensi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C0F89">
        <w:rPr>
          <w:rFonts w:ascii="Times New Roman" w:hAnsi="Times New Roman" w:cs="Times New Roman"/>
          <w:sz w:val="24"/>
          <w:szCs w:val="24"/>
        </w:rPr>
        <w:t>yakni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</w:t>
      </w:r>
      <w:r w:rsidR="008C0F89" w:rsidRPr="00B43B5A">
        <w:rPr>
          <w:rFonts w:ascii="Times New Roman" w:hAnsi="Times New Roman" w:cs="Times New Roman"/>
          <w:i/>
          <w:iCs/>
          <w:sz w:val="24"/>
          <w:szCs w:val="24"/>
        </w:rPr>
        <w:t>freeware</w:t>
      </w:r>
      <w:r w:rsidR="008C0F89">
        <w:rPr>
          <w:rFonts w:ascii="Times New Roman" w:hAnsi="Times New Roman" w:cs="Times New Roman"/>
          <w:sz w:val="24"/>
          <w:szCs w:val="24"/>
        </w:rPr>
        <w:t xml:space="preserve"> dan </w:t>
      </w:r>
      <w:r w:rsidR="008C0F89" w:rsidRPr="00B43B5A">
        <w:rPr>
          <w:rFonts w:ascii="Times New Roman" w:hAnsi="Times New Roman" w:cs="Times New Roman"/>
          <w:i/>
          <w:iCs/>
          <w:sz w:val="24"/>
          <w:szCs w:val="24"/>
        </w:rPr>
        <w:t>shareware</w:t>
      </w:r>
      <w:r w:rsidR="008C0F89">
        <w:rPr>
          <w:rFonts w:ascii="Times New Roman" w:hAnsi="Times New Roman" w:cs="Times New Roman"/>
          <w:sz w:val="24"/>
          <w:szCs w:val="24"/>
        </w:rPr>
        <w:t xml:space="preserve">.  </w:t>
      </w:r>
      <w:proofErr w:type="spellStart"/>
      <w:r w:rsidR="008C0F89">
        <w:rPr>
          <w:rFonts w:ascii="Times New Roman" w:hAnsi="Times New Roman" w:cs="Times New Roman"/>
          <w:sz w:val="24"/>
          <w:szCs w:val="24"/>
        </w:rPr>
        <w:t>Lisensi</w:t>
      </w:r>
      <w:proofErr w:type="spellEnd"/>
      <w:r w:rsidR="008C0F89">
        <w:rPr>
          <w:rFonts w:ascii="Times New Roman" w:hAnsi="Times New Roman" w:cs="Times New Roman"/>
          <w:sz w:val="24"/>
          <w:szCs w:val="24"/>
        </w:rPr>
        <w:t xml:space="preserve"> gratis di </w:t>
      </w:r>
      <w:proofErr w:type="spellStart"/>
      <w:r w:rsidR="008C0F89">
        <w:rPr>
          <w:rFonts w:ascii="Times New Roman" w:hAnsi="Times New Roman" w:cs="Times New Roman"/>
          <w:sz w:val="24"/>
          <w:szCs w:val="24"/>
        </w:rPr>
        <w:t>distribusikan</w:t>
      </w:r>
      <w:proofErr w:type="spellEnd"/>
      <w:r w:rsidR="00F376B9">
        <w:rPr>
          <w:rFonts w:ascii="Times New Roman" w:hAnsi="Times New Roman" w:cs="Times New Roman"/>
          <w:sz w:val="24"/>
          <w:szCs w:val="24"/>
        </w:rPr>
        <w:t xml:space="preserve"> dan</w:t>
      </w:r>
      <w:r w:rsidR="009E68DB" w:rsidRPr="009E68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E68DB" w:rsidRPr="009E68DB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9E68DB" w:rsidRPr="009E68DB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9E68DB" w:rsidRPr="009E68DB">
        <w:rPr>
          <w:rFonts w:ascii="Times New Roman" w:hAnsi="Times New Roman" w:cs="Times New Roman"/>
          <w:sz w:val="24"/>
          <w:szCs w:val="24"/>
        </w:rPr>
        <w:t>akses</w:t>
      </w:r>
      <w:proofErr w:type="spellEnd"/>
      <w:r w:rsidR="009E68DB" w:rsidRPr="009E68DB">
        <w:rPr>
          <w:rFonts w:ascii="Times New Roman" w:hAnsi="Times New Roman" w:cs="Times New Roman"/>
          <w:sz w:val="24"/>
          <w:szCs w:val="24"/>
        </w:rPr>
        <w:t xml:space="preserve"> di situs </w:t>
      </w:r>
      <w:proofErr w:type="spellStart"/>
      <w:r w:rsidR="009E68DB" w:rsidRPr="009E68DB">
        <w:rPr>
          <w:rFonts w:ascii="Times New Roman" w:hAnsi="Times New Roman" w:cs="Times New Roman"/>
          <w:sz w:val="24"/>
          <w:szCs w:val="24"/>
        </w:rPr>
        <w:t>resminya</w:t>
      </w:r>
      <w:proofErr w:type="spellEnd"/>
      <w:r w:rsidR="004749EE">
        <w:rPr>
          <w:rFonts w:ascii="Times New Roman" w:hAnsi="Times New Roman" w:cs="Times New Roman"/>
          <w:i/>
          <w:iCs/>
          <w:sz w:val="24"/>
          <w:szCs w:val="24"/>
        </w:rPr>
        <w:t>.</w:t>
      </w:r>
      <w:sdt>
        <w:sdtPr>
          <w:rPr>
            <w:rFonts w:ascii="Times New Roman" w:hAnsi="Times New Roman" w:cs="Times New Roman"/>
            <w:sz w:val="24"/>
            <w:szCs w:val="24"/>
          </w:rPr>
          <w:id w:val="1691021049"/>
          <w:citation/>
        </w:sdtPr>
        <w:sdtContent>
          <w:r w:rsidR="00B023B6"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 w:rsidR="00B023B6">
            <w:rPr>
              <w:rFonts w:ascii="Times New Roman" w:hAnsi="Times New Roman" w:cs="Times New Roman"/>
              <w:sz w:val="24"/>
              <w:szCs w:val="24"/>
            </w:rPr>
            <w:instrText xml:space="preserve"> CITATION Wah10 \l 1033 </w:instrText>
          </w:r>
          <w:r w:rsidR="00B023B6"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="007A4A0F">
            <w:rPr>
              <w:rFonts w:ascii="Times New Roman" w:hAnsi="Times New Roman" w:cs="Times New Roman"/>
              <w:noProof/>
              <w:sz w:val="24"/>
              <w:szCs w:val="24"/>
            </w:rPr>
            <w:t xml:space="preserve"> </w:t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Wahana Komputer, 2010)</w:t>
          </w:r>
          <w:r w:rsidR="00B023B6"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 w:rsidR="004749EE">
        <w:rPr>
          <w:rFonts w:ascii="Times New Roman" w:hAnsi="Times New Roman" w:cs="Times New Roman"/>
          <w:sz w:val="24"/>
          <w:szCs w:val="24"/>
        </w:rPr>
        <w:t>.</w:t>
      </w:r>
    </w:p>
    <w:p w14:paraId="7F0F75EA" w14:textId="77777777" w:rsidR="00A13AB1" w:rsidRDefault="00A13AB1" w:rsidP="009200F9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023D572" w14:textId="23E03165" w:rsidR="006359CC" w:rsidRPr="005F1485" w:rsidRDefault="00DD184B" w:rsidP="00100F6D">
      <w:pPr>
        <w:pStyle w:val="Heading3"/>
        <w:numPr>
          <w:ilvl w:val="0"/>
          <w:numId w:val="18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68" w:name="_Toc109050299"/>
      <w:r w:rsidRPr="005F1485">
        <w:rPr>
          <w:rFonts w:ascii="Times New Roman" w:hAnsi="Times New Roman" w:cs="Times New Roman"/>
          <w:b/>
          <w:bCs/>
          <w:color w:val="auto"/>
        </w:rPr>
        <w:t>X</w:t>
      </w:r>
      <w:r w:rsidR="003511DB" w:rsidRPr="005F1485">
        <w:rPr>
          <w:rFonts w:ascii="Times New Roman" w:hAnsi="Times New Roman" w:cs="Times New Roman"/>
          <w:b/>
          <w:bCs/>
          <w:color w:val="auto"/>
        </w:rPr>
        <w:t>AMPP</w:t>
      </w:r>
      <w:bookmarkEnd w:id="168"/>
    </w:p>
    <w:p w14:paraId="6567E041" w14:textId="0AE2979C" w:rsidR="00DF505C" w:rsidRDefault="00766A1E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 w:rsidRPr="00766A1E">
        <w:rPr>
          <w:rFonts w:ascii="Times New Roman" w:hAnsi="Times New Roman" w:cs="Times New Roman"/>
          <w:sz w:val="24"/>
          <w:szCs w:val="24"/>
        </w:rPr>
        <w:t>XAMPP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5238F6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server </w:t>
      </w:r>
      <w:proofErr w:type="spellStart"/>
      <w:r w:rsidR="00CB07B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CB07B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B07BE">
        <w:rPr>
          <w:rFonts w:ascii="Times New Roman" w:hAnsi="Times New Roman" w:cs="Times New Roman"/>
          <w:sz w:val="24"/>
          <w:szCs w:val="24"/>
        </w:rPr>
        <w:t>pengembangan</w:t>
      </w:r>
      <w:proofErr w:type="spellEnd"/>
      <w:r w:rsidR="00CB07BE">
        <w:rPr>
          <w:rFonts w:ascii="Times New Roman" w:hAnsi="Times New Roman" w:cs="Times New Roman"/>
          <w:sz w:val="24"/>
          <w:szCs w:val="24"/>
        </w:rPr>
        <w:t xml:space="preserve"> </w:t>
      </w:r>
      <w:r w:rsidRPr="00766A1E">
        <w:rPr>
          <w:rFonts w:ascii="Times New Roman" w:hAnsi="Times New Roman" w:cs="Times New Roman"/>
          <w:i/>
          <w:iCs/>
          <w:sz w:val="24"/>
          <w:szCs w:val="24"/>
        </w:rPr>
        <w:t>Apache Friends</w:t>
      </w:r>
      <w:r>
        <w:rPr>
          <w:rFonts w:ascii="Times New Roman" w:hAnsi="Times New Roman" w:cs="Times New Roman"/>
          <w:sz w:val="24"/>
          <w:szCs w:val="24"/>
        </w:rPr>
        <w:t xml:space="preserve">. Karena </w:t>
      </w:r>
      <w:proofErr w:type="spellStart"/>
      <w:r>
        <w:rPr>
          <w:rFonts w:ascii="Times New Roman" w:hAnsi="Times New Roman" w:cs="Times New Roman"/>
          <w:sz w:val="24"/>
          <w:szCs w:val="24"/>
        </w:rPr>
        <w:t>sifa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r w:rsidRPr="00D52003">
        <w:rPr>
          <w:rFonts w:ascii="Times New Roman" w:hAnsi="Times New Roman" w:cs="Times New Roman"/>
          <w:i/>
          <w:iCs/>
          <w:sz w:val="24"/>
          <w:szCs w:val="24"/>
        </w:rPr>
        <w:t>open sourc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XAMPP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52003">
        <w:rPr>
          <w:rFonts w:ascii="Times New Roman" w:hAnsi="Times New Roman" w:cs="Times New Roman"/>
          <w:sz w:val="24"/>
          <w:szCs w:val="24"/>
        </w:rPr>
        <w:t>secara</w:t>
      </w:r>
      <w:proofErr w:type="spellEnd"/>
      <w:r w:rsidR="00D52003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gratis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undu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situs </w:t>
      </w:r>
      <w:proofErr w:type="spellStart"/>
      <w:r>
        <w:rPr>
          <w:rFonts w:ascii="Times New Roman" w:hAnsi="Times New Roman" w:cs="Times New Roman"/>
          <w:sz w:val="24"/>
          <w:szCs w:val="24"/>
        </w:rPr>
        <w:t>resm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namanya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, x pada XAMPP yang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r w:rsidR="004B7B4B" w:rsidRPr="00FE0A6D">
        <w:rPr>
          <w:rFonts w:ascii="Times New Roman" w:hAnsi="Times New Roman" w:cs="Times New Roman"/>
          <w:i/>
          <w:iCs/>
          <w:sz w:val="24"/>
          <w:szCs w:val="24"/>
        </w:rPr>
        <w:t>cross platform,</w:t>
      </w:r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artinya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XAMPP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berbagai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plaform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B7B4B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4B7B4B">
        <w:rPr>
          <w:rFonts w:ascii="Times New Roman" w:hAnsi="Times New Roman" w:cs="Times New Roman"/>
          <w:sz w:val="24"/>
          <w:szCs w:val="24"/>
        </w:rPr>
        <w:t xml:space="preserve"> Windows, MacOS dan Linux. </w:t>
      </w:r>
      <w:r w:rsidR="003511DB">
        <w:rPr>
          <w:rFonts w:ascii="Times New Roman" w:hAnsi="Times New Roman" w:cs="Times New Roman"/>
          <w:sz w:val="24"/>
          <w:szCs w:val="24"/>
        </w:rPr>
        <w:t xml:space="preserve">XAMPP </w:t>
      </w:r>
      <w:proofErr w:type="spellStart"/>
      <w:r w:rsidR="003511DB">
        <w:rPr>
          <w:rFonts w:ascii="Times New Roman" w:hAnsi="Times New Roman" w:cs="Times New Roman"/>
          <w:sz w:val="24"/>
          <w:szCs w:val="24"/>
        </w:rPr>
        <w:t>terdiri</w:t>
      </w:r>
      <w:proofErr w:type="spellEnd"/>
      <w:r w:rsidR="003511D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511DB">
        <w:rPr>
          <w:rFonts w:ascii="Times New Roman" w:hAnsi="Times New Roman" w:cs="Times New Roman"/>
          <w:sz w:val="24"/>
          <w:szCs w:val="24"/>
        </w:rPr>
        <w:t>d</w:t>
      </w:r>
      <w:r w:rsidR="007E3398">
        <w:rPr>
          <w:rFonts w:ascii="Times New Roman" w:hAnsi="Times New Roman" w:cs="Times New Roman"/>
          <w:sz w:val="24"/>
          <w:szCs w:val="24"/>
        </w:rPr>
        <w:t>ari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Apache, MariaDB (di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kembangk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MySQL), PHP dan Perl.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fiturnya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, XAMPP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me</w:t>
      </w:r>
      <w:r w:rsidR="000E0D2C">
        <w:rPr>
          <w:rFonts w:ascii="Times New Roman" w:hAnsi="Times New Roman" w:cs="Times New Roman"/>
          <w:sz w:val="24"/>
          <w:szCs w:val="24"/>
        </w:rPr>
        <w:t>nyediak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85D">
        <w:rPr>
          <w:rFonts w:ascii="Times New Roman" w:hAnsi="Times New Roman" w:cs="Times New Roman"/>
          <w:sz w:val="24"/>
          <w:szCs w:val="24"/>
        </w:rPr>
        <w:t>jalan</w:t>
      </w:r>
      <w:proofErr w:type="spellEnd"/>
      <w:r w:rsidR="008208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2085D">
        <w:rPr>
          <w:rFonts w:ascii="Times New Roman" w:hAnsi="Times New Roman" w:cs="Times New Roman"/>
          <w:sz w:val="24"/>
          <w:szCs w:val="24"/>
        </w:rPr>
        <w:t>keluar</w:t>
      </w:r>
      <w:proofErr w:type="spellEnd"/>
      <w:r w:rsidR="0082085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B5D5A">
        <w:rPr>
          <w:rFonts w:ascii="Times New Roman" w:hAnsi="Times New Roman" w:cs="Times New Roman"/>
          <w:sz w:val="24"/>
          <w:szCs w:val="24"/>
        </w:rPr>
        <w:t>biasa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cukup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ring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jalankan</w:t>
      </w:r>
      <w:proofErr w:type="spellEnd"/>
      <w:r w:rsidR="006C22B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13A17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713A1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memungkink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me</w:t>
      </w:r>
      <w:r w:rsidR="00992CD7">
        <w:rPr>
          <w:rFonts w:ascii="Times New Roman" w:hAnsi="Times New Roman" w:cs="Times New Roman"/>
          <w:sz w:val="24"/>
          <w:szCs w:val="24"/>
        </w:rPr>
        <w:t>nciptak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r w:rsidR="007E3398" w:rsidRPr="007E3398">
        <w:rPr>
          <w:rFonts w:ascii="Times New Roman" w:hAnsi="Times New Roman" w:cs="Times New Roman"/>
          <w:i/>
          <w:iCs/>
          <w:sz w:val="24"/>
          <w:szCs w:val="24"/>
        </w:rPr>
        <w:t>web server</w:t>
      </w:r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lokal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melak</w:t>
      </w:r>
      <w:r w:rsidR="001016A3">
        <w:rPr>
          <w:rFonts w:ascii="Times New Roman" w:hAnsi="Times New Roman" w:cs="Times New Roman"/>
          <w:sz w:val="24"/>
          <w:szCs w:val="24"/>
        </w:rPr>
        <w:t>sanak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E3398">
        <w:rPr>
          <w:rFonts w:ascii="Times New Roman" w:hAnsi="Times New Roman" w:cs="Times New Roman"/>
          <w:sz w:val="24"/>
          <w:szCs w:val="24"/>
        </w:rPr>
        <w:t>pengetesan</w:t>
      </w:r>
      <w:proofErr w:type="spellEnd"/>
      <w:r w:rsidR="007E3398">
        <w:rPr>
          <w:rFonts w:ascii="Times New Roman" w:hAnsi="Times New Roman" w:cs="Times New Roman"/>
          <w:sz w:val="24"/>
          <w:szCs w:val="24"/>
        </w:rPr>
        <w:t xml:space="preserve"> </w:t>
      </w:r>
      <w:r w:rsidR="007E3398" w:rsidRPr="007E3398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7E3398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i/>
            <w:iCs/>
            <w:sz w:val="24"/>
            <w:szCs w:val="24"/>
          </w:rPr>
          <w:id w:val="1024981743"/>
          <w:citation/>
        </w:sdtPr>
        <w:sdtContent>
          <w:r w:rsidR="007E3398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begin"/>
          </w:r>
          <w:r w:rsidR="007E3398">
            <w:rPr>
              <w:rFonts w:ascii="Times New Roman" w:hAnsi="Times New Roman" w:cs="Times New Roman"/>
              <w:sz w:val="24"/>
              <w:szCs w:val="24"/>
            </w:rPr>
            <w:instrText xml:space="preserve"> CITATION Fit20 \l 1033 </w:instrText>
          </w:r>
          <w:r w:rsidR="007E3398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separate"/>
          </w:r>
          <w:r w:rsidR="007A4A0F" w:rsidRPr="007A4A0F">
            <w:rPr>
              <w:rFonts w:ascii="Times New Roman" w:hAnsi="Times New Roman" w:cs="Times New Roman"/>
              <w:noProof/>
              <w:sz w:val="24"/>
              <w:szCs w:val="24"/>
            </w:rPr>
            <w:t>(Fitri, M.Kom, 2020)</w:t>
          </w:r>
          <w:r w:rsidR="007E3398">
            <w:rPr>
              <w:rFonts w:ascii="Times New Roman" w:hAnsi="Times New Roman" w:cs="Times New Roman"/>
              <w:i/>
              <w:iCs/>
              <w:sz w:val="24"/>
              <w:szCs w:val="24"/>
            </w:rPr>
            <w:fldChar w:fldCharType="end"/>
          </w:r>
        </w:sdtContent>
      </w:sdt>
      <w:r w:rsidR="007E3398" w:rsidRPr="007E3398">
        <w:rPr>
          <w:rFonts w:ascii="Times New Roman" w:hAnsi="Times New Roman" w:cs="Times New Roman"/>
          <w:i/>
          <w:iCs/>
          <w:sz w:val="24"/>
          <w:szCs w:val="24"/>
        </w:rPr>
        <w:t>.</w:t>
      </w:r>
    </w:p>
    <w:p w14:paraId="31DEE7A8" w14:textId="0B6B8522" w:rsidR="00B643DA" w:rsidRDefault="00B643DA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6DF1AF4" w14:textId="2819E5EC" w:rsidR="00345845" w:rsidRDefault="00345845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04965C10" w14:textId="5D30CC9C" w:rsidR="00345845" w:rsidRDefault="00345845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426552A" w14:textId="051EA083" w:rsidR="00345845" w:rsidRDefault="00345845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03008029" w14:textId="71C641F1" w:rsidR="00345845" w:rsidRDefault="00345845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5DDCB38F" w14:textId="77777777" w:rsidR="00345845" w:rsidRPr="00B7279A" w:rsidRDefault="00345845" w:rsidP="00B7279A">
      <w:pPr>
        <w:spacing w:line="360" w:lineRule="auto"/>
        <w:ind w:left="432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</w:p>
    <w:p w14:paraId="3AA7D23B" w14:textId="6D173D2E" w:rsidR="00BD11EC" w:rsidRPr="009B0812" w:rsidRDefault="00BD11EC" w:rsidP="001A2436">
      <w:pPr>
        <w:pStyle w:val="Heading2"/>
        <w:numPr>
          <w:ilvl w:val="0"/>
          <w:numId w:val="3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</w:rPr>
      </w:pPr>
      <w:bookmarkStart w:id="169" w:name="_Toc88119772"/>
      <w:bookmarkStart w:id="170" w:name="_Toc88748200"/>
      <w:bookmarkStart w:id="171" w:name="_Toc109050300"/>
      <w:proofErr w:type="spellStart"/>
      <w:r w:rsidRPr="009B081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Kerangka</w:t>
      </w:r>
      <w:proofErr w:type="spellEnd"/>
      <w:r w:rsidRPr="009B0812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 w:rsidRPr="009B0812">
        <w:rPr>
          <w:rFonts w:ascii="Times New Roman" w:hAnsi="Times New Roman" w:cs="Times New Roman"/>
          <w:b/>
          <w:bCs/>
          <w:color w:val="auto"/>
          <w:sz w:val="24"/>
          <w:szCs w:val="24"/>
        </w:rPr>
        <w:t>Pemikiran</w:t>
      </w:r>
      <w:bookmarkEnd w:id="169"/>
      <w:bookmarkEnd w:id="170"/>
      <w:bookmarkEnd w:id="171"/>
      <w:proofErr w:type="spellEnd"/>
    </w:p>
    <w:p w14:paraId="5FE3A948" w14:textId="3D33DB11" w:rsidR="00DC4882" w:rsidRPr="009200F9" w:rsidRDefault="00146F45" w:rsidP="009200F9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das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62E0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="009662E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62E0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us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ng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iki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tbl>
      <w:tblPr>
        <w:tblStyle w:val="TableGrid"/>
        <w:tblW w:w="0" w:type="auto"/>
        <w:tblInd w:w="198" w:type="dxa"/>
        <w:tblLook w:val="04A0" w:firstRow="1" w:lastRow="0" w:firstColumn="1" w:lastColumn="0" w:noHBand="0" w:noVBand="1"/>
      </w:tblPr>
      <w:tblGrid>
        <w:gridCol w:w="9152"/>
      </w:tblGrid>
      <w:tr w:rsidR="006B7E84" w14:paraId="4FB82599" w14:textId="77777777" w:rsidTr="000638A9">
        <w:tc>
          <w:tcPr>
            <w:tcW w:w="9180" w:type="dxa"/>
          </w:tcPr>
          <w:p w14:paraId="534D18AA" w14:textId="79976295" w:rsidR="006B7E84" w:rsidRDefault="006B0D2E" w:rsidP="006B7E8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mus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B7E84">
              <w:rPr>
                <w:rFonts w:ascii="Times New Roman" w:hAnsi="Times New Roman" w:cs="Times New Roman"/>
                <w:sz w:val="24"/>
                <w:szCs w:val="24"/>
              </w:rPr>
              <w:t>Masalah</w:t>
            </w:r>
            <w:proofErr w:type="spellEnd"/>
          </w:p>
        </w:tc>
      </w:tr>
      <w:tr w:rsidR="006B7E84" w14:paraId="6B7E250F" w14:textId="77777777" w:rsidTr="000638A9">
        <w:tc>
          <w:tcPr>
            <w:tcW w:w="9180" w:type="dxa"/>
          </w:tcPr>
          <w:p w14:paraId="66873160" w14:textId="45BD6BE0" w:rsidR="006B7E84" w:rsidRDefault="006A1ED0" w:rsidP="0098321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aima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8202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us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D272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</w:t>
            </w:r>
            <w:r w:rsidRPr="005D2721">
              <w:rPr>
                <w:rFonts w:ascii="Times New Roman" w:hAnsi="Times New Roman" w:cs="Times New Roman"/>
                <w:sz w:val="24"/>
                <w:szCs w:val="24"/>
              </w:rPr>
              <w:t>?</w:t>
            </w:r>
          </w:p>
        </w:tc>
      </w:tr>
      <w:tr w:rsidR="00920C42" w14:paraId="4288AEBE" w14:textId="77777777" w:rsidTr="000638A9">
        <w:tc>
          <w:tcPr>
            <w:tcW w:w="9180" w:type="dxa"/>
          </w:tcPr>
          <w:p w14:paraId="35C786BC" w14:textId="5C2AEC61" w:rsidR="00920C42" w:rsidRDefault="00920C42" w:rsidP="00920C4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</w:p>
        </w:tc>
      </w:tr>
      <w:tr w:rsidR="00920C42" w14:paraId="1EF689B0" w14:textId="77777777" w:rsidTr="000638A9">
        <w:tc>
          <w:tcPr>
            <w:tcW w:w="9180" w:type="dxa"/>
          </w:tcPr>
          <w:p w14:paraId="11770B3B" w14:textId="513DEF49" w:rsidR="00920C42" w:rsidRDefault="004460D9" w:rsidP="0098321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nalis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9849A8">
              <w:rPr>
                <w:rFonts w:ascii="Times New Roman" w:hAnsi="Times New Roman" w:cs="Times New Roman"/>
                <w:sz w:val="24"/>
                <w:szCs w:val="24"/>
              </w:rPr>
              <w:t>bermu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50111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86F6B">
              <w:rPr>
                <w:rFonts w:ascii="Times New Roman" w:hAnsi="Times New Roman" w:cs="Times New Roman"/>
                <w:sz w:val="24"/>
                <w:szCs w:val="24"/>
              </w:rPr>
              <w:t>penyebab</w:t>
            </w:r>
            <w:proofErr w:type="spellEnd"/>
            <w:r w:rsidR="00C86F6B">
              <w:rPr>
                <w:rFonts w:ascii="Times New Roman" w:hAnsi="Times New Roman" w:cs="Times New Roman"/>
                <w:sz w:val="24"/>
                <w:szCs w:val="24"/>
              </w:rPr>
              <w:t>,</w:t>
            </w:r>
            <w:r w:rsidR="0050111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nfek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angananya</w:t>
            </w:r>
            <w:proofErr w:type="spellEnd"/>
            <w:r w:rsidR="002E0E9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E0E97">
              <w:rPr>
                <w:rFonts w:ascii="Times New Roman" w:hAnsi="Times New Roman" w:cs="Times New Roman"/>
                <w:sz w:val="24"/>
                <w:szCs w:val="24"/>
              </w:rPr>
              <w:t>serta</w:t>
            </w:r>
            <w:proofErr w:type="spellEnd"/>
            <w:r w:rsidR="002E0E9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E0E97">
              <w:rPr>
                <w:rFonts w:ascii="Times New Roman" w:hAnsi="Times New Roman" w:cs="Times New Roman"/>
                <w:sz w:val="24"/>
                <w:szCs w:val="24"/>
              </w:rPr>
              <w:t>melakukan</w:t>
            </w:r>
            <w:proofErr w:type="spellEnd"/>
            <w:r w:rsidR="00CA6DC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A6DC9">
              <w:rPr>
                <w:rFonts w:ascii="Times New Roman" w:hAnsi="Times New Roman" w:cs="Times New Roman"/>
                <w:sz w:val="24"/>
                <w:szCs w:val="24"/>
              </w:rPr>
              <w:t>pendekatan</w:t>
            </w:r>
            <w:proofErr w:type="spellEnd"/>
            <w:r w:rsidR="009E2E9D">
              <w:rPr>
                <w:rFonts w:ascii="Times New Roman" w:hAnsi="Times New Roman" w:cs="Times New Roman"/>
                <w:sz w:val="24"/>
                <w:szCs w:val="24"/>
              </w:rPr>
              <w:t xml:space="preserve"> data</w:t>
            </w:r>
            <w:r w:rsidR="00D9673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96731">
              <w:rPr>
                <w:rFonts w:ascii="Times New Roman" w:hAnsi="Times New Roman" w:cs="Times New Roman"/>
                <w:sz w:val="24"/>
                <w:szCs w:val="24"/>
              </w:rPr>
              <w:t>menggunakan</w:t>
            </w:r>
            <w:proofErr w:type="spellEnd"/>
            <w:r w:rsidR="00CA6DC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A6DC9"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 w:rsidR="00CA6DC9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A6DC9" w:rsidRPr="00CA6DC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</w:t>
            </w:r>
            <w:r w:rsidRPr="00CA6DC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.</w:t>
            </w:r>
          </w:p>
        </w:tc>
      </w:tr>
      <w:tr w:rsidR="0015497C" w14:paraId="03743179" w14:textId="77777777" w:rsidTr="000638A9">
        <w:tc>
          <w:tcPr>
            <w:tcW w:w="9180" w:type="dxa"/>
          </w:tcPr>
          <w:p w14:paraId="58F67F08" w14:textId="76F919EB" w:rsidR="0015497C" w:rsidRDefault="0015497C" w:rsidP="0015497C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erapan</w:t>
            </w:r>
            <w:proofErr w:type="spellEnd"/>
          </w:p>
        </w:tc>
      </w:tr>
      <w:tr w:rsidR="0015497C" w14:paraId="470796FE" w14:textId="77777777" w:rsidTr="000638A9">
        <w:tc>
          <w:tcPr>
            <w:tcW w:w="9180" w:type="dxa"/>
          </w:tcPr>
          <w:p w14:paraId="16229054" w14:textId="0B3CB81A" w:rsidR="0015497C" w:rsidRDefault="00BB77B8" w:rsidP="00983212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nc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8202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usi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</w:t>
            </w:r>
            <w:r w:rsidR="004226AE">
              <w:rPr>
                <w:rFonts w:ascii="Times New Roman" w:hAnsi="Times New Roman" w:cs="Times New Roman"/>
                <w:sz w:val="24"/>
                <w:szCs w:val="24"/>
              </w:rPr>
              <w:t>erap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tod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B77B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forward chaining.</w:t>
            </w:r>
          </w:p>
        </w:tc>
      </w:tr>
      <w:tr w:rsidR="006B7E84" w14:paraId="55E442B9" w14:textId="77777777" w:rsidTr="000638A9">
        <w:tc>
          <w:tcPr>
            <w:tcW w:w="9180" w:type="dxa"/>
          </w:tcPr>
          <w:p w14:paraId="6160B3F2" w14:textId="3977DDFD" w:rsidR="006B7E84" w:rsidRDefault="006B7E84" w:rsidP="006B7E8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ujuan</w:t>
            </w:r>
          </w:p>
        </w:tc>
      </w:tr>
      <w:tr w:rsidR="006B7E84" w14:paraId="341C59AD" w14:textId="77777777" w:rsidTr="000638A9">
        <w:tc>
          <w:tcPr>
            <w:tcW w:w="9180" w:type="dxa"/>
          </w:tcPr>
          <w:p w14:paraId="30E09E0E" w14:textId="4B1D1909" w:rsidR="00B40654" w:rsidRPr="00B40654" w:rsidRDefault="004A3E3B" w:rsidP="00904D8B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udah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</w:t>
            </w:r>
            <w:r w:rsidR="000B3924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r w:rsidR="006D41F1">
              <w:rPr>
                <w:rFonts w:ascii="Times New Roman" w:hAnsi="Times New Roman" w:cs="Times New Roman"/>
                <w:sz w:val="24"/>
                <w:szCs w:val="24"/>
              </w:rPr>
              <w:t>genali</w:t>
            </w:r>
            <w:proofErr w:type="spellEnd"/>
            <w:r w:rsidR="000B392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D41F1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rit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hingg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angana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e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  <w:r w:rsidR="0078159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B40654" w14:paraId="12832CDD" w14:textId="77777777" w:rsidTr="000638A9">
        <w:tc>
          <w:tcPr>
            <w:tcW w:w="9180" w:type="dxa"/>
          </w:tcPr>
          <w:p w14:paraId="114B5832" w14:textId="6C9D789D" w:rsidR="00B40654" w:rsidRDefault="00B40654" w:rsidP="00B40654">
            <w:pPr>
              <w:pStyle w:val="ListParagraph"/>
              <w:spacing w:line="360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anfaat</w:t>
            </w:r>
          </w:p>
        </w:tc>
      </w:tr>
      <w:tr w:rsidR="00B40654" w14:paraId="3B42A486" w14:textId="77777777" w:rsidTr="000638A9">
        <w:tc>
          <w:tcPr>
            <w:tcW w:w="9180" w:type="dxa"/>
          </w:tcPr>
          <w:p w14:paraId="7FBE1BEF" w14:textId="66B405BF" w:rsidR="00B40654" w:rsidRPr="00EE025B" w:rsidRDefault="00EE025B" w:rsidP="00987A9F">
            <w:pPr>
              <w:pStyle w:val="ListParagraph"/>
              <w:spacing w:line="360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Diharapkan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membantu</w:t>
            </w:r>
            <w:proofErr w:type="spellEnd"/>
            <w:r w:rsidR="000C73C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C73CF">
              <w:rPr>
                <w:rFonts w:ascii="Times New Roman" w:hAnsi="Times New Roman" w:cs="Times New Roman"/>
                <w:sz w:val="24"/>
                <w:szCs w:val="24"/>
              </w:rPr>
              <w:t>masyarakat</w:t>
            </w:r>
            <w:proofErr w:type="spellEnd"/>
            <w:r w:rsidR="000C73C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C73CF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8661C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 w:rsidR="0068661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jenis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beserta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 w:rsidR="006D0674">
              <w:rPr>
                <w:rFonts w:ascii="Times New Roman" w:hAnsi="Times New Roman" w:cs="Times New Roman"/>
                <w:sz w:val="24"/>
                <w:szCs w:val="24"/>
              </w:rPr>
              <w:t xml:space="preserve"> dan</w:t>
            </w:r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sumber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infeksinya</w:t>
            </w:r>
            <w:proofErr w:type="spellEnd"/>
            <w:r w:rsidRPr="0027267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B7E84" w14:paraId="76507ADC" w14:textId="77777777" w:rsidTr="000638A9">
        <w:tc>
          <w:tcPr>
            <w:tcW w:w="9180" w:type="dxa"/>
          </w:tcPr>
          <w:p w14:paraId="3EA90C7A" w14:textId="110F556B" w:rsidR="006B7E84" w:rsidRDefault="00557205" w:rsidP="006B7E84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</w:p>
        </w:tc>
      </w:tr>
      <w:tr w:rsidR="00695102" w14:paraId="1E853D15" w14:textId="77777777" w:rsidTr="000638A9">
        <w:tc>
          <w:tcPr>
            <w:tcW w:w="9180" w:type="dxa"/>
          </w:tcPr>
          <w:p w14:paraId="5460BED1" w14:textId="2245D9ED" w:rsidR="00695102" w:rsidRDefault="00305B50" w:rsidP="00987A9F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kukan</w:t>
            </w:r>
            <w:proofErr w:type="spellEnd"/>
            <w:r w:rsidR="006849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8499F"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 w:rsidR="0068499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8499F">
              <w:rPr>
                <w:rFonts w:ascii="Times New Roman" w:hAnsi="Times New Roman" w:cs="Times New Roman"/>
                <w:sz w:val="24"/>
                <w:szCs w:val="24"/>
              </w:rPr>
              <w:t>mengetahu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erap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119C"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 w:rsidR="00B4119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4119C"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 w:rsidR="00B4119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</w:t>
            </w:r>
            <w:r w:rsidR="00B4119C">
              <w:rPr>
                <w:rFonts w:ascii="Times New Roman" w:hAnsi="Times New Roman" w:cs="Times New Roman"/>
                <w:sz w:val="24"/>
                <w:szCs w:val="24"/>
              </w:rPr>
              <w:t>lam</w:t>
            </w:r>
            <w:proofErr w:type="spellEnd"/>
            <w:r w:rsidR="00E72EA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B4119C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="00B4119C">
              <w:rPr>
                <w:rFonts w:ascii="Times New Roman" w:hAnsi="Times New Roman" w:cs="Times New Roman"/>
                <w:sz w:val="24"/>
                <w:szCs w:val="24"/>
              </w:rPr>
              <w:t>manusia</w:t>
            </w:r>
            <w:proofErr w:type="spellEnd"/>
            <w:r w:rsidR="00D47435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  <w:tr w:rsidR="00695102" w14:paraId="3D2E5231" w14:textId="77777777" w:rsidTr="000638A9">
        <w:tc>
          <w:tcPr>
            <w:tcW w:w="9180" w:type="dxa"/>
          </w:tcPr>
          <w:p w14:paraId="4069FD7C" w14:textId="3403CE55" w:rsidR="00695102" w:rsidRDefault="00557205" w:rsidP="00695102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</w:p>
        </w:tc>
      </w:tr>
      <w:tr w:rsidR="00557205" w14:paraId="5A8FB56A" w14:textId="77777777" w:rsidTr="000638A9">
        <w:tc>
          <w:tcPr>
            <w:tcW w:w="9180" w:type="dxa"/>
          </w:tcPr>
          <w:p w14:paraId="3513FAF7" w14:textId="19AC241C" w:rsidR="00557205" w:rsidRDefault="00557205" w:rsidP="009124E5">
            <w:pPr>
              <w:keepNext/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pl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asi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8202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websit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nusia</w:t>
            </w:r>
            <w:proofErr w:type="spellEnd"/>
            <w:r w:rsidR="00BD4C21">
              <w:rPr>
                <w:rFonts w:ascii="Times New Roman" w:hAnsi="Times New Roman" w:cs="Times New Roman"/>
                <w:sz w:val="24"/>
                <w:szCs w:val="24"/>
              </w:rPr>
              <w:t xml:space="preserve"> dan </w:t>
            </w:r>
            <w:proofErr w:type="spellStart"/>
            <w:r w:rsidR="00BD4C21"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 w:rsidR="00BD4C2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BD4C21"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  <w:r w:rsidR="00FA7AE6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</w:tr>
    </w:tbl>
    <w:p w14:paraId="7805D0BA" w14:textId="77777777" w:rsidR="00F016CD" w:rsidRDefault="00F016CD" w:rsidP="009124E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</w:p>
    <w:p w14:paraId="4D416410" w14:textId="6F5A5899" w:rsidR="00386AA5" w:rsidRPr="009124E5" w:rsidRDefault="009124E5" w:rsidP="009124E5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36"/>
          <w:szCs w:val="36"/>
        </w:rPr>
      </w:pPr>
      <w:bookmarkStart w:id="172" w:name="_Toc89150170"/>
      <w:bookmarkStart w:id="173" w:name="_Toc89150261"/>
      <w:bookmarkStart w:id="174" w:name="_Toc89438826"/>
      <w:bookmarkStart w:id="175" w:name="_Toc89438861"/>
      <w:bookmarkStart w:id="176" w:name="_Toc89780221"/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2. </w:t>
      </w:r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2. \* ARABIC </w:instrText>
      </w:r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9124E5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erangka</w:t>
      </w:r>
      <w:proofErr w:type="spellEnd"/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9124E5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ikiran</w:t>
      </w:r>
      <w:bookmarkEnd w:id="172"/>
      <w:bookmarkEnd w:id="173"/>
      <w:bookmarkEnd w:id="174"/>
      <w:bookmarkEnd w:id="175"/>
      <w:bookmarkEnd w:id="176"/>
      <w:proofErr w:type="spellEnd"/>
    </w:p>
    <w:p w14:paraId="2E7DFE30" w14:textId="1430CE83" w:rsidR="00386AA5" w:rsidRPr="00386AA5" w:rsidRDefault="00386AA5" w:rsidP="00386AA5">
      <w:pPr>
        <w:tabs>
          <w:tab w:val="center" w:pos="4680"/>
        </w:tabs>
        <w:sectPr w:rsidR="00386AA5" w:rsidRPr="00386AA5" w:rsidSect="004D1770">
          <w:headerReference w:type="default" r:id="rId23"/>
          <w:footerReference w:type="default" r:id="rId24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6588DDAF" w14:textId="07355463" w:rsidR="00A4600D" w:rsidRPr="00A53FD3" w:rsidRDefault="00A53FD3" w:rsidP="00A53FD3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77" w:name="_Toc109050301"/>
      <w:r w:rsidRPr="00A53FD3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AB III</w:t>
      </w:r>
      <w:bookmarkEnd w:id="177"/>
    </w:p>
    <w:p w14:paraId="42378592" w14:textId="2EE252C4" w:rsidR="00EE7C8D" w:rsidRDefault="00A53FD3" w:rsidP="00D340E6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178" w:name="_Toc109050302"/>
      <w:r w:rsidRPr="00A53FD3">
        <w:rPr>
          <w:rFonts w:ascii="Times New Roman" w:hAnsi="Times New Roman" w:cs="Times New Roman"/>
          <w:b/>
          <w:bCs/>
          <w:color w:val="auto"/>
          <w:sz w:val="28"/>
          <w:szCs w:val="28"/>
        </w:rPr>
        <w:t>METODOLOGI PENELITIAN</w:t>
      </w:r>
      <w:bookmarkEnd w:id="178"/>
    </w:p>
    <w:p w14:paraId="3B8DEDFD" w14:textId="77777777" w:rsidR="00D340E6" w:rsidRPr="00D340E6" w:rsidRDefault="00D340E6" w:rsidP="003F6D89">
      <w:pPr>
        <w:pStyle w:val="ListParagraph"/>
        <w:ind w:left="1440"/>
      </w:pPr>
    </w:p>
    <w:p w14:paraId="43877C13" w14:textId="10234F5E" w:rsidR="00EE7C8D" w:rsidRDefault="00AF4CB2" w:rsidP="001A2436">
      <w:pPr>
        <w:pStyle w:val="Heading2"/>
        <w:numPr>
          <w:ilvl w:val="0"/>
          <w:numId w:val="14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79" w:name="_Toc109050303"/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Instrumen</w:t>
      </w:r>
      <w:proofErr w:type="spellEnd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179"/>
      <w:proofErr w:type="spellEnd"/>
    </w:p>
    <w:p w14:paraId="3CA370C5" w14:textId="69312FBF" w:rsidR="00AD19DA" w:rsidRDefault="007B59DD" w:rsidP="008D5114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mi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uku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gsungnya</w:t>
      </w:r>
      <w:proofErr w:type="spellEnd"/>
      <w:r w:rsidR="007D0ED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5152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AC5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lunak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A746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D19DA">
        <w:rPr>
          <w:rFonts w:ascii="Times New Roman" w:hAnsi="Times New Roman" w:cs="Times New Roman"/>
          <w:sz w:val="24"/>
          <w:szCs w:val="24"/>
        </w:rPr>
        <w:t>keras</w:t>
      </w:r>
      <w:proofErr w:type="spellEnd"/>
      <w:r w:rsidR="00866434">
        <w:rPr>
          <w:rFonts w:ascii="Times New Roman" w:hAnsi="Times New Roman" w:cs="Times New Roman"/>
          <w:sz w:val="24"/>
          <w:szCs w:val="24"/>
        </w:rPr>
        <w:t xml:space="preserve"> </w:t>
      </w:r>
      <w:r w:rsidR="00AD19DA">
        <w:rPr>
          <w:rFonts w:ascii="Times New Roman" w:hAnsi="Times New Roman" w:cs="Times New Roman"/>
          <w:sz w:val="24"/>
          <w:szCs w:val="24"/>
        </w:rPr>
        <w:t xml:space="preserve">yang di </w:t>
      </w:r>
      <w:proofErr w:type="spellStart"/>
      <w:r w:rsidR="00AC5152"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 w:rsidR="00AC515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A80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B83A80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B83A8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B83A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83A80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AD19DA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557B1989" w14:textId="6CA42EEA" w:rsidR="00EE7C8D" w:rsidRPr="00771E94" w:rsidRDefault="00EE7C8D" w:rsidP="00D556EC">
      <w:pPr>
        <w:pStyle w:val="Heading3"/>
        <w:numPr>
          <w:ilvl w:val="0"/>
          <w:numId w:val="15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80" w:name="_Toc109050304"/>
      <w:proofErr w:type="spellStart"/>
      <w:r w:rsidRPr="00771E94">
        <w:rPr>
          <w:rFonts w:ascii="Times New Roman" w:hAnsi="Times New Roman" w:cs="Times New Roman"/>
          <w:b/>
          <w:bCs/>
          <w:color w:val="auto"/>
        </w:rPr>
        <w:t>Perangkat</w:t>
      </w:r>
      <w:proofErr w:type="spellEnd"/>
      <w:r w:rsidRPr="00771E94">
        <w:rPr>
          <w:rFonts w:ascii="Times New Roman" w:hAnsi="Times New Roman" w:cs="Times New Roman"/>
          <w:b/>
          <w:bCs/>
          <w:color w:val="auto"/>
        </w:rPr>
        <w:t xml:space="preserve"> Lunak</w:t>
      </w:r>
      <w:bookmarkEnd w:id="180"/>
    </w:p>
    <w:p w14:paraId="44D512B4" w14:textId="7C49B0BA" w:rsidR="002E48C6" w:rsidRDefault="00131F5F" w:rsidP="00C6370B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un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19DA">
        <w:rPr>
          <w:rFonts w:ascii="Times New Roman" w:hAnsi="Times New Roman" w:cs="Times New Roman"/>
          <w:i/>
          <w:iCs/>
          <w:sz w:val="24"/>
          <w:szCs w:val="24"/>
        </w:rPr>
        <w:t>(software)</w:t>
      </w:r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B14F54"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41659C3B" w14:textId="1BFA9CFE" w:rsidR="0057706E" w:rsidRPr="002E48C6" w:rsidRDefault="00B83A80" w:rsidP="00B83A80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81" w:name="_Toc88899124"/>
      <w:bookmarkStart w:id="182" w:name="_Toc89070473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             </w:t>
      </w:r>
      <w:bookmarkStart w:id="183" w:name="_Toc89150076"/>
      <w:bookmarkStart w:id="184" w:name="_Toc89438976"/>
      <w:bookmarkStart w:id="185" w:name="_Toc107432332"/>
      <w:r w:rsidR="002E48C6" w:rsidRPr="00A938E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="002E48C6" w:rsidRPr="00A938E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2E48C6" w:rsidRPr="00A938E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rangkat</w:t>
      </w:r>
      <w:proofErr w:type="spellEnd"/>
      <w:r w:rsidR="002E48C6" w:rsidRPr="00A938E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Lunak</w:t>
      </w:r>
      <w:bookmarkEnd w:id="181"/>
      <w:bookmarkEnd w:id="182"/>
      <w:bookmarkEnd w:id="183"/>
      <w:bookmarkEnd w:id="184"/>
      <w:bookmarkEnd w:id="185"/>
    </w:p>
    <w:tbl>
      <w:tblPr>
        <w:tblStyle w:val="TableGrid"/>
        <w:tblW w:w="0" w:type="auto"/>
        <w:tblInd w:w="1296" w:type="dxa"/>
        <w:tblLook w:val="04A0" w:firstRow="1" w:lastRow="0" w:firstColumn="1" w:lastColumn="0" w:noHBand="0" w:noVBand="1"/>
      </w:tblPr>
      <w:tblGrid>
        <w:gridCol w:w="4004"/>
        <w:gridCol w:w="4050"/>
      </w:tblGrid>
      <w:tr w:rsidR="0057706E" w14:paraId="61AE4440" w14:textId="77777777" w:rsidTr="0057706E">
        <w:tc>
          <w:tcPr>
            <w:tcW w:w="4788" w:type="dxa"/>
          </w:tcPr>
          <w:p w14:paraId="41A52263" w14:textId="59CC6594" w:rsidR="0057706E" w:rsidRDefault="0057706E" w:rsidP="005B5D38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ngk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Lunak</w:t>
            </w:r>
          </w:p>
        </w:tc>
        <w:tc>
          <w:tcPr>
            <w:tcW w:w="4788" w:type="dxa"/>
          </w:tcPr>
          <w:p w14:paraId="77250142" w14:textId="407DE44D" w:rsidR="0057706E" w:rsidRDefault="0057706E" w:rsidP="005B5D38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utuhan</w:t>
            </w:r>
            <w:proofErr w:type="spellEnd"/>
          </w:p>
        </w:tc>
      </w:tr>
      <w:tr w:rsidR="0057706E" w14:paraId="49A349F6" w14:textId="77777777" w:rsidTr="0057706E">
        <w:tc>
          <w:tcPr>
            <w:tcW w:w="4788" w:type="dxa"/>
          </w:tcPr>
          <w:p w14:paraId="757D2E14" w14:textId="705743C5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indows 10 64 bit</w:t>
            </w:r>
          </w:p>
        </w:tc>
        <w:tc>
          <w:tcPr>
            <w:tcW w:w="4788" w:type="dxa"/>
          </w:tcPr>
          <w:p w14:paraId="5E5DA582" w14:textId="3758E311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2C7937">
              <w:rPr>
                <w:rFonts w:ascii="Times New Roman" w:hAnsi="Times New Roman" w:cs="Times New Roman"/>
                <w:sz w:val="24"/>
                <w:szCs w:val="24"/>
              </w:rPr>
              <w:t>o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erasi</w:t>
            </w:r>
            <w:proofErr w:type="spellEnd"/>
          </w:p>
        </w:tc>
      </w:tr>
      <w:tr w:rsidR="0057706E" w14:paraId="0C9E2C7B" w14:textId="77777777" w:rsidTr="0057706E">
        <w:tc>
          <w:tcPr>
            <w:tcW w:w="4788" w:type="dxa"/>
          </w:tcPr>
          <w:p w14:paraId="18594520" w14:textId="566DEC98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crosoft Word 201</w:t>
            </w:r>
            <w:r w:rsidR="00581B4A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4788" w:type="dxa"/>
          </w:tcPr>
          <w:p w14:paraId="33BD9F89" w14:textId="0D53228D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enyusu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hir</w:t>
            </w:r>
            <w:proofErr w:type="spellEnd"/>
          </w:p>
        </w:tc>
      </w:tr>
      <w:tr w:rsidR="00FD12C0" w14:paraId="01E97D72" w14:textId="77777777" w:rsidTr="0057706E">
        <w:tc>
          <w:tcPr>
            <w:tcW w:w="4788" w:type="dxa"/>
          </w:tcPr>
          <w:p w14:paraId="57567F9B" w14:textId="7B9A269E" w:rsidR="00FD12C0" w:rsidRDefault="00FD12C0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crosoft Excel 2019</w:t>
            </w:r>
          </w:p>
        </w:tc>
        <w:tc>
          <w:tcPr>
            <w:tcW w:w="4788" w:type="dxa"/>
          </w:tcPr>
          <w:p w14:paraId="2C6A37C0" w14:textId="6DF77461" w:rsidR="00FD12C0" w:rsidRDefault="00FD12C0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enyusun basis data</w:t>
            </w:r>
          </w:p>
        </w:tc>
      </w:tr>
      <w:tr w:rsidR="0057706E" w14:paraId="78BEB7EF" w14:textId="77777777" w:rsidTr="0057706E">
        <w:tc>
          <w:tcPr>
            <w:tcW w:w="4788" w:type="dxa"/>
          </w:tcPr>
          <w:p w14:paraId="2B1D18C4" w14:textId="3BF25899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isual Studio Code</w:t>
            </w:r>
          </w:p>
        </w:tc>
        <w:tc>
          <w:tcPr>
            <w:tcW w:w="4788" w:type="dxa"/>
          </w:tcPr>
          <w:p w14:paraId="164BE5E1" w14:textId="75C5E0E1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xt editor</w:t>
            </w:r>
          </w:p>
        </w:tc>
      </w:tr>
      <w:tr w:rsidR="0057706E" w14:paraId="35922BB3" w14:textId="77777777" w:rsidTr="0057706E">
        <w:tc>
          <w:tcPr>
            <w:tcW w:w="4788" w:type="dxa"/>
          </w:tcPr>
          <w:p w14:paraId="47A34BCD" w14:textId="7C6594C5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HP</w:t>
            </w:r>
          </w:p>
        </w:tc>
        <w:tc>
          <w:tcPr>
            <w:tcW w:w="4788" w:type="dxa"/>
          </w:tcPr>
          <w:p w14:paraId="5E9FDA9A" w14:textId="18E80C1C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h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rograman</w:t>
            </w:r>
            <w:proofErr w:type="spellEnd"/>
          </w:p>
        </w:tc>
      </w:tr>
      <w:tr w:rsidR="005C3814" w14:paraId="68D8D291" w14:textId="77777777" w:rsidTr="0057706E">
        <w:tc>
          <w:tcPr>
            <w:tcW w:w="4788" w:type="dxa"/>
          </w:tcPr>
          <w:p w14:paraId="6412703A" w14:textId="72E0B791" w:rsidR="005C3814" w:rsidRDefault="00C10D66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odeignite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D836B0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4788" w:type="dxa"/>
          </w:tcPr>
          <w:p w14:paraId="32685D87" w14:textId="47503497" w:rsidR="005C3814" w:rsidRDefault="00C10D66" w:rsidP="005B5D38">
            <w:pPr>
              <w:pStyle w:val="ListParagraph"/>
              <w:tabs>
                <w:tab w:val="center" w:pos="1917"/>
              </w:tabs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ramework</w:t>
            </w:r>
          </w:p>
        </w:tc>
      </w:tr>
      <w:tr w:rsidR="0057706E" w14:paraId="35EDB2C4" w14:textId="77777777" w:rsidTr="0057706E">
        <w:tc>
          <w:tcPr>
            <w:tcW w:w="4788" w:type="dxa"/>
          </w:tcPr>
          <w:p w14:paraId="43A33F21" w14:textId="77742142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XAMPP, MySQL</w:t>
            </w:r>
          </w:p>
        </w:tc>
        <w:tc>
          <w:tcPr>
            <w:tcW w:w="4788" w:type="dxa"/>
          </w:tcPr>
          <w:p w14:paraId="68B9AB4E" w14:textId="6BB13233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eb server, DBMS</w:t>
            </w:r>
          </w:p>
        </w:tc>
      </w:tr>
      <w:tr w:rsidR="0057706E" w14:paraId="423BCB82" w14:textId="77777777" w:rsidTr="0057706E">
        <w:tc>
          <w:tcPr>
            <w:tcW w:w="4788" w:type="dxa"/>
          </w:tcPr>
          <w:p w14:paraId="7AEFE476" w14:textId="0A30C3F7" w:rsidR="0057706E" w:rsidRDefault="0057706E" w:rsidP="005B5D38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oogle Chrome, Microsoft Edge</w:t>
            </w:r>
          </w:p>
        </w:tc>
        <w:tc>
          <w:tcPr>
            <w:tcW w:w="4788" w:type="dxa"/>
          </w:tcPr>
          <w:p w14:paraId="601C8C36" w14:textId="2F1231A3" w:rsidR="0057706E" w:rsidRDefault="0057706E" w:rsidP="005B5D38">
            <w:pPr>
              <w:pStyle w:val="ListParagraph"/>
              <w:keepNext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eb browser</w:t>
            </w:r>
          </w:p>
        </w:tc>
      </w:tr>
    </w:tbl>
    <w:p w14:paraId="558B6523" w14:textId="77777777" w:rsidR="008D5114" w:rsidRPr="008D5114" w:rsidRDefault="008D5114" w:rsidP="008D5114"/>
    <w:p w14:paraId="71A3A7BB" w14:textId="35430404" w:rsidR="00EE7C8D" w:rsidRPr="00771E94" w:rsidRDefault="00EE7C8D" w:rsidP="00885C56">
      <w:pPr>
        <w:pStyle w:val="Heading3"/>
        <w:numPr>
          <w:ilvl w:val="0"/>
          <w:numId w:val="15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86" w:name="_Toc109050305"/>
      <w:proofErr w:type="spellStart"/>
      <w:r w:rsidRPr="00771E94">
        <w:rPr>
          <w:rFonts w:ascii="Times New Roman" w:hAnsi="Times New Roman" w:cs="Times New Roman"/>
          <w:b/>
          <w:bCs/>
          <w:color w:val="auto"/>
        </w:rPr>
        <w:t>Perangkat</w:t>
      </w:r>
      <w:proofErr w:type="spellEnd"/>
      <w:r w:rsidRPr="00771E94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771E94">
        <w:rPr>
          <w:rFonts w:ascii="Times New Roman" w:hAnsi="Times New Roman" w:cs="Times New Roman"/>
          <w:b/>
          <w:bCs/>
          <w:color w:val="auto"/>
        </w:rPr>
        <w:t>Keras</w:t>
      </w:r>
      <w:bookmarkEnd w:id="186"/>
      <w:proofErr w:type="spellEnd"/>
    </w:p>
    <w:p w14:paraId="780F5040" w14:textId="1E3E2E57" w:rsidR="00FA42FA" w:rsidRDefault="00902320" w:rsidP="00885C56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t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a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r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3C0AA7">
        <w:rPr>
          <w:rFonts w:ascii="Times New Roman" w:hAnsi="Times New Roman" w:cs="Times New Roman"/>
          <w:i/>
          <w:iCs/>
          <w:sz w:val="24"/>
          <w:szCs w:val="24"/>
        </w:rPr>
        <w:t xml:space="preserve">(hardware) </w:t>
      </w:r>
      <w:r>
        <w:rPr>
          <w:rFonts w:ascii="Times New Roman" w:hAnsi="Times New Roman" w:cs="Times New Roman"/>
          <w:sz w:val="24"/>
          <w:szCs w:val="24"/>
        </w:rPr>
        <w:t xml:space="preserve">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A83679">
        <w:rPr>
          <w:rFonts w:ascii="Times New Roman" w:hAnsi="Times New Roman" w:cs="Times New Roman"/>
          <w:sz w:val="24"/>
          <w:szCs w:val="24"/>
        </w:rPr>
        <w:t xml:space="preserve">: </w:t>
      </w:r>
      <w:r w:rsidR="00A83679">
        <w:rPr>
          <w:rFonts w:ascii="Times New Roman" w:hAnsi="Times New Roman" w:cs="Times New Roman"/>
          <w:sz w:val="24"/>
          <w:szCs w:val="24"/>
        </w:rPr>
        <w:tab/>
      </w:r>
    </w:p>
    <w:p w14:paraId="0C57D55F" w14:textId="61BCBF2D" w:rsidR="00B6636D" w:rsidRPr="00B6636D" w:rsidRDefault="00B83A80" w:rsidP="00B6636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36"/>
          <w:szCs w:val="36"/>
        </w:rPr>
      </w:pPr>
      <w:bookmarkStart w:id="187" w:name="_Toc88899125"/>
      <w:bookmarkStart w:id="188" w:name="_Toc89070474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                        </w:t>
      </w:r>
      <w:bookmarkStart w:id="189" w:name="_Toc89150077"/>
      <w:bookmarkStart w:id="190" w:name="_Toc89438977"/>
      <w:bookmarkStart w:id="191" w:name="_Toc107432333"/>
      <w:r w:rsidR="00B6636D" w:rsidRPr="005F3F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="00B6636D" w:rsidRPr="005F3F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B6636D" w:rsidRPr="005F3F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rangkat</w:t>
      </w:r>
      <w:proofErr w:type="spellEnd"/>
      <w:r w:rsidR="00B6636D" w:rsidRPr="005F3F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B6636D" w:rsidRPr="005F3F2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eras</w:t>
      </w:r>
      <w:bookmarkEnd w:id="187"/>
      <w:bookmarkEnd w:id="188"/>
      <w:bookmarkEnd w:id="189"/>
      <w:bookmarkEnd w:id="190"/>
      <w:bookmarkEnd w:id="191"/>
      <w:proofErr w:type="spellEnd"/>
    </w:p>
    <w:tbl>
      <w:tblPr>
        <w:tblStyle w:val="TableGrid"/>
        <w:tblW w:w="0" w:type="auto"/>
        <w:tblInd w:w="1458" w:type="dxa"/>
        <w:tblLook w:val="04A0" w:firstRow="1" w:lastRow="0" w:firstColumn="1" w:lastColumn="0" w:noHBand="0" w:noVBand="1"/>
      </w:tblPr>
      <w:tblGrid>
        <w:gridCol w:w="3910"/>
        <w:gridCol w:w="3982"/>
      </w:tblGrid>
      <w:tr w:rsidR="00FA42FA" w14:paraId="6040091A" w14:textId="77777777" w:rsidTr="005F3F2F">
        <w:tc>
          <w:tcPr>
            <w:tcW w:w="3969" w:type="dxa"/>
          </w:tcPr>
          <w:p w14:paraId="56FDCF28" w14:textId="085FBDE5" w:rsidR="00FA42FA" w:rsidRDefault="00FA42F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ngkat</w:t>
            </w:r>
            <w:proofErr w:type="spellEnd"/>
          </w:p>
        </w:tc>
        <w:tc>
          <w:tcPr>
            <w:tcW w:w="4041" w:type="dxa"/>
          </w:tcPr>
          <w:p w14:paraId="62012046" w14:textId="64D15EAB" w:rsidR="00FA42FA" w:rsidRDefault="00FA42F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pesifikasi</w:t>
            </w:r>
            <w:proofErr w:type="spellEnd"/>
          </w:p>
        </w:tc>
      </w:tr>
      <w:tr w:rsidR="00B23685" w14:paraId="7F4561ED" w14:textId="77777777" w:rsidTr="005F3F2F">
        <w:tc>
          <w:tcPr>
            <w:tcW w:w="3969" w:type="dxa"/>
          </w:tcPr>
          <w:p w14:paraId="0E541AF2" w14:textId="24D6AFD4" w:rsidR="00B23685" w:rsidRDefault="00B23685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ptop</w:t>
            </w:r>
          </w:p>
        </w:tc>
        <w:tc>
          <w:tcPr>
            <w:tcW w:w="4041" w:type="dxa"/>
          </w:tcPr>
          <w:p w14:paraId="4B9A7348" w14:textId="6BC13F2F" w:rsidR="00B23685" w:rsidRDefault="00B23685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</w:t>
            </w:r>
            <w:r w:rsidR="00471BC5">
              <w:rPr>
                <w:rFonts w:ascii="Times New Roman" w:hAnsi="Times New Roman" w:cs="Times New Roman"/>
                <w:sz w:val="24"/>
                <w:szCs w:val="24"/>
              </w:rPr>
              <w:t>SUS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71BC5">
              <w:rPr>
                <w:rFonts w:ascii="Times New Roman" w:hAnsi="Times New Roman" w:cs="Times New Roman"/>
                <w:sz w:val="24"/>
                <w:szCs w:val="24"/>
              </w:rPr>
              <w:t>TU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471BC5">
              <w:rPr>
                <w:rFonts w:ascii="Times New Roman" w:hAnsi="Times New Roman" w:cs="Times New Roman"/>
                <w:sz w:val="24"/>
                <w:szCs w:val="24"/>
              </w:rPr>
              <w:t>FX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05</w:t>
            </w:r>
            <w:r w:rsidR="00471BC5">
              <w:rPr>
                <w:rFonts w:ascii="Times New Roman" w:hAnsi="Times New Roman" w:cs="Times New Roman"/>
                <w:sz w:val="24"/>
                <w:szCs w:val="24"/>
              </w:rPr>
              <w:t>GD</w:t>
            </w:r>
          </w:p>
        </w:tc>
      </w:tr>
      <w:tr w:rsidR="00FA42FA" w14:paraId="4B6C8835" w14:textId="77777777" w:rsidTr="005F3F2F">
        <w:tc>
          <w:tcPr>
            <w:tcW w:w="3969" w:type="dxa"/>
          </w:tcPr>
          <w:p w14:paraId="13AA04F6" w14:textId="13586F08" w:rsidR="00FA42FA" w:rsidRDefault="003131E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ayar</w:t>
            </w:r>
          </w:p>
        </w:tc>
        <w:tc>
          <w:tcPr>
            <w:tcW w:w="4041" w:type="dxa"/>
          </w:tcPr>
          <w:p w14:paraId="7C8D1506" w14:textId="47F0CD73" w:rsidR="00E304F8" w:rsidRPr="00E304F8" w:rsidRDefault="00FA42F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1920 x 1080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x</w:t>
            </w:r>
            <w:proofErr w:type="spellEnd"/>
          </w:p>
        </w:tc>
      </w:tr>
      <w:tr w:rsidR="00FA42FA" w14:paraId="47AAB687" w14:textId="77777777" w:rsidTr="005F3F2F">
        <w:tc>
          <w:tcPr>
            <w:tcW w:w="3969" w:type="dxa"/>
          </w:tcPr>
          <w:p w14:paraId="1DB22B01" w14:textId="68D95E66" w:rsidR="00FA42FA" w:rsidRDefault="00CF56B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3131EA">
              <w:rPr>
                <w:rFonts w:ascii="Times New Roman" w:hAnsi="Times New Roman" w:cs="Times New Roman"/>
                <w:sz w:val="24"/>
                <w:szCs w:val="24"/>
              </w:rPr>
              <w:t>rocessor</w:t>
            </w:r>
          </w:p>
        </w:tc>
        <w:tc>
          <w:tcPr>
            <w:tcW w:w="4041" w:type="dxa"/>
          </w:tcPr>
          <w:p w14:paraId="57287F5B" w14:textId="26543463" w:rsidR="00FA42FA" w:rsidRDefault="00471BC5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Intel core </w:t>
            </w:r>
            <w:r w:rsidR="00FA42FA">
              <w:rPr>
                <w:rFonts w:ascii="Times New Roman" w:hAnsi="Times New Roman" w:cs="Times New Roman"/>
                <w:sz w:val="24"/>
                <w:szCs w:val="24"/>
              </w:rPr>
              <w:t>i5</w:t>
            </w:r>
            <w:r w:rsidR="0091305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A42FA">
              <w:rPr>
                <w:rFonts w:ascii="Times New Roman" w:hAnsi="Times New Roman" w:cs="Times New Roman"/>
                <w:sz w:val="24"/>
                <w:szCs w:val="24"/>
              </w:rPr>
              <w:t>-</w:t>
            </w:r>
            <w:r w:rsidR="0091305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A42FA">
              <w:rPr>
                <w:rFonts w:ascii="Times New Roman" w:hAnsi="Times New Roman" w:cs="Times New Roman"/>
                <w:sz w:val="24"/>
                <w:szCs w:val="24"/>
              </w:rPr>
              <w:t>8300H</w:t>
            </w:r>
          </w:p>
        </w:tc>
      </w:tr>
      <w:tr w:rsidR="00FA42FA" w14:paraId="0006A868" w14:textId="77777777" w:rsidTr="005F3F2F">
        <w:tc>
          <w:tcPr>
            <w:tcW w:w="3969" w:type="dxa"/>
          </w:tcPr>
          <w:p w14:paraId="7B29252B" w14:textId="0E68999B" w:rsidR="00FA42FA" w:rsidRDefault="00630337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am</w:t>
            </w:r>
          </w:p>
        </w:tc>
        <w:tc>
          <w:tcPr>
            <w:tcW w:w="4041" w:type="dxa"/>
          </w:tcPr>
          <w:p w14:paraId="7483D170" w14:textId="39033F5B" w:rsidR="00FA42FA" w:rsidRDefault="00FA42F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8 </w:t>
            </w:r>
            <w:r w:rsidR="006A15B0">
              <w:rPr>
                <w:rFonts w:ascii="Times New Roman" w:hAnsi="Times New Roman" w:cs="Times New Roman"/>
                <w:sz w:val="24"/>
                <w:szCs w:val="24"/>
              </w:rPr>
              <w:t>GB</w:t>
            </w:r>
          </w:p>
        </w:tc>
      </w:tr>
      <w:tr w:rsidR="00FA42FA" w14:paraId="4BF2FC1A" w14:textId="77777777" w:rsidTr="005F3F2F">
        <w:tc>
          <w:tcPr>
            <w:tcW w:w="3969" w:type="dxa"/>
          </w:tcPr>
          <w:p w14:paraId="1A7754DB" w14:textId="7C068ED6" w:rsidR="00CA18F3" w:rsidRPr="004051EA" w:rsidRDefault="00FA42FA" w:rsidP="005B5D38">
            <w:pPr>
              <w:pStyle w:val="ListParagraph"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orage</w:t>
            </w:r>
          </w:p>
        </w:tc>
        <w:tc>
          <w:tcPr>
            <w:tcW w:w="4041" w:type="dxa"/>
          </w:tcPr>
          <w:p w14:paraId="6EFF1C71" w14:textId="05AE4621" w:rsidR="00E41538" w:rsidRDefault="00F64762" w:rsidP="005B5D38">
            <w:pPr>
              <w:pStyle w:val="ListParagraph"/>
              <w:keepNext/>
              <w:tabs>
                <w:tab w:val="left" w:pos="4680"/>
              </w:tabs>
              <w:spacing w:line="276" w:lineRule="auto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SD 256 GB, </w:t>
            </w:r>
            <w:r w:rsidR="00FA42FA">
              <w:rPr>
                <w:rFonts w:ascii="Times New Roman" w:hAnsi="Times New Roman" w:cs="Times New Roman"/>
                <w:sz w:val="24"/>
                <w:szCs w:val="24"/>
              </w:rPr>
              <w:t xml:space="preserve">HDD 1 </w:t>
            </w:r>
            <w:r w:rsidR="006A15B0">
              <w:rPr>
                <w:rFonts w:ascii="Times New Roman" w:hAnsi="Times New Roman" w:cs="Times New Roman"/>
                <w:sz w:val="24"/>
                <w:szCs w:val="24"/>
              </w:rPr>
              <w:t>TB</w:t>
            </w:r>
          </w:p>
        </w:tc>
      </w:tr>
    </w:tbl>
    <w:p w14:paraId="6ABD989E" w14:textId="77777777" w:rsidR="00E41538" w:rsidRDefault="00E41538" w:rsidP="00A83679">
      <w:pPr>
        <w:pStyle w:val="ListParagraph"/>
        <w:tabs>
          <w:tab w:val="left" w:pos="4680"/>
        </w:tabs>
        <w:ind w:left="1296"/>
        <w:rPr>
          <w:rFonts w:ascii="Times New Roman" w:hAnsi="Times New Roman" w:cs="Times New Roman"/>
          <w:sz w:val="24"/>
          <w:szCs w:val="24"/>
        </w:rPr>
        <w:sectPr w:rsidR="00E41538" w:rsidSect="00E8403B">
          <w:headerReference w:type="default" r:id="rId25"/>
          <w:footerReference w:type="default" r:id="rId26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7DE18088" w14:textId="173F84C2" w:rsidR="00F3650E" w:rsidRDefault="0017418F" w:rsidP="001A2436">
      <w:pPr>
        <w:pStyle w:val="Heading2"/>
        <w:numPr>
          <w:ilvl w:val="0"/>
          <w:numId w:val="14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92" w:name="_Toc109050306"/>
      <w:r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>M</w:t>
      </w:r>
      <w:r w:rsidR="00DF7079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etode </w:t>
      </w:r>
      <w:proofErr w:type="spellStart"/>
      <w:r w:rsidR="00C84751" w:rsidRPr="0019367F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umpul</w:t>
      </w:r>
      <w:r w:rsidR="00E41538">
        <w:rPr>
          <w:rFonts w:ascii="Times New Roman" w:hAnsi="Times New Roman" w:cs="Times New Roman"/>
          <w:b/>
          <w:bCs/>
          <w:color w:val="auto"/>
          <w:sz w:val="24"/>
          <w:szCs w:val="24"/>
        </w:rPr>
        <w:t>a</w:t>
      </w:r>
      <w:r w:rsidR="00C84751" w:rsidRPr="0019367F">
        <w:rPr>
          <w:rFonts w:ascii="Times New Roman" w:hAnsi="Times New Roman" w:cs="Times New Roman"/>
          <w:b/>
          <w:bCs/>
          <w:color w:val="auto"/>
          <w:sz w:val="24"/>
          <w:szCs w:val="24"/>
        </w:rPr>
        <w:t>n</w:t>
      </w:r>
      <w:proofErr w:type="spellEnd"/>
      <w:r w:rsidR="00C84751" w:rsidRPr="0019367F">
        <w:rPr>
          <w:rFonts w:ascii="Times New Roman" w:hAnsi="Times New Roman" w:cs="Times New Roman"/>
          <w:b/>
          <w:bCs/>
          <w:color w:val="auto"/>
          <w:sz w:val="24"/>
          <w:szCs w:val="24"/>
        </w:rPr>
        <w:t xml:space="preserve"> Data</w:t>
      </w:r>
      <w:bookmarkEnd w:id="192"/>
    </w:p>
    <w:p w14:paraId="0401AEC7" w14:textId="7B838AFB" w:rsidR="00604F51" w:rsidRPr="00C943B7" w:rsidRDefault="00C943B7" w:rsidP="00B91F91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C943B7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="00D34F53"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3B7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C943B7">
        <w:rPr>
          <w:rFonts w:ascii="Times New Roman" w:hAnsi="Times New Roman" w:cs="Times New Roman"/>
          <w:sz w:val="24"/>
          <w:szCs w:val="24"/>
        </w:rPr>
        <w:t>peranan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Pr="00C943B7">
        <w:rPr>
          <w:rFonts w:ascii="Times New Roman" w:hAnsi="Times New Roman" w:cs="Times New Roman"/>
          <w:sz w:val="24"/>
          <w:szCs w:val="24"/>
        </w:rPr>
        <w:t>sangatlah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3B7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C943B7">
        <w:rPr>
          <w:rFonts w:ascii="Times New Roman" w:hAnsi="Times New Roman" w:cs="Times New Roman"/>
          <w:sz w:val="24"/>
          <w:szCs w:val="24"/>
        </w:rPr>
        <w:t>karena</w:t>
      </w:r>
      <w:proofErr w:type="spellEnd"/>
      <w:r w:rsidRPr="00C943B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adanya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5C45B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45B2">
        <w:rPr>
          <w:rFonts w:ascii="Times New Roman" w:hAnsi="Times New Roman" w:cs="Times New Roman"/>
          <w:sz w:val="24"/>
          <w:szCs w:val="24"/>
        </w:rPr>
        <w:t>berpotensi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di</w:t>
      </w:r>
      <w:r w:rsidR="00B91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percaya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pertimbangkan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kebenaranya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="000C1350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085F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47085F">
        <w:rPr>
          <w:rFonts w:ascii="Times New Roman" w:hAnsi="Times New Roman" w:cs="Times New Roman"/>
          <w:sz w:val="24"/>
          <w:szCs w:val="24"/>
        </w:rPr>
        <w:t xml:space="preserve">, </w:t>
      </w:r>
      <w:r w:rsidR="002A0865">
        <w:rPr>
          <w:rFonts w:ascii="Times New Roman" w:hAnsi="Times New Roman" w:cs="Times New Roman"/>
          <w:sz w:val="24"/>
          <w:szCs w:val="24"/>
        </w:rPr>
        <w:t>di</w:t>
      </w:r>
      <w:r w:rsidR="000C135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A0865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="00B91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1F91"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 w:rsidR="00B91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70D6">
        <w:rPr>
          <w:rFonts w:ascii="Times New Roman" w:hAnsi="Times New Roman" w:cs="Times New Roman"/>
          <w:sz w:val="24"/>
          <w:szCs w:val="24"/>
        </w:rPr>
        <w:t>algoritma</w:t>
      </w:r>
      <w:proofErr w:type="spellEnd"/>
      <w:r w:rsidR="00B91F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91F91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B91F91">
        <w:rPr>
          <w:rFonts w:ascii="Times New Roman" w:hAnsi="Times New Roman" w:cs="Times New Roman"/>
          <w:sz w:val="24"/>
          <w:szCs w:val="24"/>
        </w:rPr>
        <w:t xml:space="preserve"> data yang di </w:t>
      </w:r>
      <w:proofErr w:type="spellStart"/>
      <w:r w:rsidR="00B91F91">
        <w:rPr>
          <w:rFonts w:ascii="Times New Roman" w:hAnsi="Times New Roman" w:cs="Times New Roman"/>
          <w:sz w:val="24"/>
          <w:szCs w:val="24"/>
        </w:rPr>
        <w:t>laku</w:t>
      </w:r>
      <w:r w:rsidR="00B83A80">
        <w:rPr>
          <w:rFonts w:ascii="Times New Roman" w:hAnsi="Times New Roman" w:cs="Times New Roman"/>
          <w:sz w:val="24"/>
          <w:szCs w:val="24"/>
        </w:rPr>
        <w:t>kan</w:t>
      </w:r>
      <w:proofErr w:type="spellEnd"/>
      <w:r w:rsidR="00B83A8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C30BA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B91F91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02E9D7B7" w14:textId="62192EA0" w:rsidR="00F3650E" w:rsidRPr="00116C1E" w:rsidRDefault="00F62277" w:rsidP="00131DB1">
      <w:pPr>
        <w:pStyle w:val="Heading3"/>
        <w:numPr>
          <w:ilvl w:val="0"/>
          <w:numId w:val="16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93" w:name="_Toc109050307"/>
      <w:proofErr w:type="spellStart"/>
      <w:r w:rsidRPr="00116C1E">
        <w:rPr>
          <w:rFonts w:ascii="Times New Roman" w:hAnsi="Times New Roman" w:cs="Times New Roman"/>
          <w:b/>
          <w:bCs/>
          <w:color w:val="auto"/>
        </w:rPr>
        <w:t>Wawancara</w:t>
      </w:r>
      <w:bookmarkEnd w:id="193"/>
      <w:proofErr w:type="spellEnd"/>
    </w:p>
    <w:p w14:paraId="7B1E92CE" w14:textId="6E99D113" w:rsidR="00000A57" w:rsidRPr="006E06BE" w:rsidRDefault="00062261" w:rsidP="00131DB1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</w:t>
      </w:r>
      <w:r w:rsidR="00FE0F03">
        <w:rPr>
          <w:rFonts w:ascii="Times New Roman" w:hAnsi="Times New Roman" w:cs="Times New Roman"/>
          <w:sz w:val="24"/>
          <w:szCs w:val="24"/>
        </w:rPr>
        <w:t>aksa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 w:rsidR="00BE44E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9768C">
        <w:rPr>
          <w:rFonts w:ascii="Times New Roman" w:hAnsi="Times New Roman" w:cs="Times New Roman"/>
          <w:sz w:val="24"/>
          <w:szCs w:val="24"/>
        </w:rPr>
        <w:t>sesi</w:t>
      </w:r>
      <w:proofErr w:type="spellEnd"/>
      <w:r w:rsidR="00A976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5B0D">
        <w:rPr>
          <w:rFonts w:ascii="Times New Roman" w:hAnsi="Times New Roman" w:cs="Times New Roman"/>
          <w:sz w:val="24"/>
          <w:szCs w:val="24"/>
        </w:rPr>
        <w:t>tanya</w:t>
      </w:r>
      <w:proofErr w:type="spellEnd"/>
      <w:r w:rsidR="00E35B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5B0D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E35B0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6E06BE">
        <w:rPr>
          <w:rFonts w:ascii="Times New Roman" w:hAnsi="Times New Roman" w:cs="Times New Roman"/>
          <w:sz w:val="24"/>
          <w:szCs w:val="24"/>
        </w:rPr>
        <w:t>akar</w:t>
      </w:r>
      <w:proofErr w:type="spellEnd"/>
      <w:r w:rsidR="008E32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20E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8E320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E320E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8E320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8E320E">
        <w:rPr>
          <w:rFonts w:ascii="Times New Roman" w:hAnsi="Times New Roman" w:cs="Times New Roman"/>
          <w:sz w:val="24"/>
          <w:szCs w:val="24"/>
        </w:rPr>
        <w:t>bidangnya</w:t>
      </w:r>
      <w:proofErr w:type="spellEnd"/>
      <w:r w:rsidR="005C5E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5E03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5C5E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5E03">
        <w:rPr>
          <w:rFonts w:ascii="Times New Roman" w:hAnsi="Times New Roman" w:cs="Times New Roman"/>
          <w:sz w:val="24"/>
          <w:szCs w:val="24"/>
        </w:rPr>
        <w:t>dokter</w:t>
      </w:r>
      <w:proofErr w:type="spellEnd"/>
      <w:r w:rsidR="005C5E0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C5E03"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 w:rsidR="001E17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E1712"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</w:t>
      </w:r>
      <w:r w:rsidR="002354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5466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2354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5466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2354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5466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23546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35466">
        <w:rPr>
          <w:rFonts w:ascii="Times New Roman" w:hAnsi="Times New Roman" w:cs="Times New Roman"/>
          <w:sz w:val="24"/>
          <w:szCs w:val="24"/>
        </w:rPr>
        <w:t>penyakitny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A578C00" w14:textId="29E03BD1" w:rsidR="00C84751" w:rsidRDefault="00F62277" w:rsidP="00131DB1">
      <w:pPr>
        <w:pStyle w:val="Heading3"/>
        <w:numPr>
          <w:ilvl w:val="0"/>
          <w:numId w:val="16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94" w:name="_Toc109050308"/>
      <w:r w:rsidRPr="00116C1E">
        <w:rPr>
          <w:rFonts w:ascii="Times New Roman" w:hAnsi="Times New Roman" w:cs="Times New Roman"/>
          <w:b/>
          <w:bCs/>
          <w:color w:val="auto"/>
        </w:rPr>
        <w:t xml:space="preserve">Studi </w:t>
      </w:r>
      <w:r w:rsidR="00DA6AA1">
        <w:rPr>
          <w:rFonts w:ascii="Times New Roman" w:hAnsi="Times New Roman" w:cs="Times New Roman"/>
          <w:b/>
          <w:bCs/>
          <w:color w:val="auto"/>
        </w:rPr>
        <w:t>Pustaka</w:t>
      </w:r>
      <w:bookmarkEnd w:id="194"/>
    </w:p>
    <w:p w14:paraId="3585BBAE" w14:textId="690DAEF9" w:rsidR="00AC6B59" w:rsidRDefault="00A35FE1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, proses</w:t>
      </w:r>
      <w:r w:rsidR="00326C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5806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335806">
        <w:rPr>
          <w:rFonts w:ascii="Times New Roman" w:hAnsi="Times New Roman" w:cs="Times New Roman"/>
          <w:sz w:val="24"/>
          <w:szCs w:val="24"/>
        </w:rPr>
        <w:t xml:space="preserve"> data </w:t>
      </w:r>
      <w:r w:rsidR="00326C65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335806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335806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335806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</w:t>
      </w:r>
      <w:r w:rsidR="00066505">
        <w:rPr>
          <w:rFonts w:ascii="Times New Roman" w:hAnsi="Times New Roman" w:cs="Times New Roman"/>
          <w:sz w:val="24"/>
          <w:szCs w:val="24"/>
        </w:rPr>
        <w:t>mbaca</w:t>
      </w:r>
      <w:proofErr w:type="spellEnd"/>
      <w:r w:rsidR="00066505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66505">
        <w:rPr>
          <w:rFonts w:ascii="Times New Roman" w:hAnsi="Times New Roman" w:cs="Times New Roman"/>
          <w:sz w:val="24"/>
          <w:szCs w:val="24"/>
        </w:rPr>
        <w:t>mengul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</w:t>
      </w:r>
      <w:r w:rsidR="006E06BE">
        <w:rPr>
          <w:rFonts w:ascii="Times New Roman" w:hAnsi="Times New Roman" w:cs="Times New Roman"/>
          <w:sz w:val="24"/>
          <w:szCs w:val="24"/>
        </w:rPr>
        <w:t>uku</w:t>
      </w:r>
      <w:proofErr w:type="spellEnd"/>
      <w:r w:rsidR="006E06BE">
        <w:rPr>
          <w:rFonts w:ascii="Times New Roman" w:hAnsi="Times New Roman" w:cs="Times New Roman"/>
          <w:sz w:val="24"/>
          <w:szCs w:val="24"/>
        </w:rPr>
        <w:t xml:space="preserve">, paper,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="0047763C">
        <w:rPr>
          <w:rFonts w:ascii="Times New Roman" w:hAnsi="Times New Roman" w:cs="Times New Roman"/>
          <w:sz w:val="24"/>
          <w:szCs w:val="24"/>
        </w:rPr>
        <w:t xml:space="preserve"> dan </w:t>
      </w:r>
      <w:r w:rsidR="006E06BE">
        <w:rPr>
          <w:rFonts w:ascii="Times New Roman" w:hAnsi="Times New Roman" w:cs="Times New Roman"/>
          <w:sz w:val="24"/>
          <w:szCs w:val="24"/>
        </w:rPr>
        <w:t>intern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D36BB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5D36B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607FAA8C" w14:textId="1CBEB2B9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ADB3254" w14:textId="6D69FFD6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688ABBB" w14:textId="7A014B62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1EB5EBE2" w14:textId="0D759DB8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430577C" w14:textId="792DDE3F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FB40BB3" w14:textId="4BAA51FD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018437B" w14:textId="0382820C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0C3ADD9" w14:textId="26DEEC57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11D855E" w14:textId="09F75B30" w:rsidR="00815A5A" w:rsidRDefault="00815A5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1720585" w14:textId="3E4AAB4A" w:rsidR="00FF0ECA" w:rsidRDefault="00FF0EC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19A05FB" w14:textId="3F3257DB" w:rsidR="00FF0ECA" w:rsidRDefault="00FF0EC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096135EB" w14:textId="77777777" w:rsidR="00FF0ECA" w:rsidRDefault="00FF0ECA" w:rsidP="00AC6B5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E9D3E5B" w14:textId="360855D6" w:rsidR="00A44F95" w:rsidRDefault="00A44F95" w:rsidP="00100F6D">
      <w:pPr>
        <w:pStyle w:val="Heading2"/>
        <w:numPr>
          <w:ilvl w:val="0"/>
          <w:numId w:val="19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195" w:name="_Toc109050309"/>
      <w:r w:rsidRPr="00FB46C2">
        <w:rPr>
          <w:rFonts w:ascii="Times New Roman" w:hAnsi="Times New Roman" w:cs="Times New Roman"/>
          <w:b/>
          <w:bCs/>
          <w:color w:val="auto"/>
          <w:sz w:val="24"/>
          <w:szCs w:val="24"/>
        </w:rPr>
        <w:lastRenderedPageBreak/>
        <w:t xml:space="preserve">Alur </w:t>
      </w:r>
      <w:proofErr w:type="spellStart"/>
      <w:r w:rsidRPr="00FB46C2">
        <w:rPr>
          <w:rFonts w:ascii="Times New Roman" w:hAnsi="Times New Roman" w:cs="Times New Roman"/>
          <w:b/>
          <w:bCs/>
          <w:color w:val="auto"/>
          <w:sz w:val="24"/>
          <w:szCs w:val="24"/>
        </w:rPr>
        <w:t>Penelitian</w:t>
      </w:r>
      <w:bookmarkEnd w:id="195"/>
      <w:proofErr w:type="spellEnd"/>
    </w:p>
    <w:p w14:paraId="3772BBF8" w14:textId="0BB1F5AD" w:rsidR="00AB2ECD" w:rsidRDefault="00646565" w:rsidP="00815A5A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646565">
        <w:rPr>
          <w:rFonts w:ascii="Times New Roman" w:hAnsi="Times New Roman" w:cs="Times New Roman"/>
          <w:sz w:val="24"/>
          <w:szCs w:val="24"/>
        </w:rPr>
        <w:t>Rangkai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urut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–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laksanak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disebut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alur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83F7D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83F7D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64656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646565">
        <w:rPr>
          <w:rFonts w:ascii="Times New Roman" w:hAnsi="Times New Roman" w:cs="Times New Roman"/>
          <w:sz w:val="24"/>
          <w:szCs w:val="24"/>
        </w:rPr>
        <w:t>gambar</w:t>
      </w:r>
      <w:r w:rsidR="004D7284">
        <w:rPr>
          <w:rFonts w:ascii="Times New Roman" w:hAnsi="Times New Roman" w:cs="Times New Roman"/>
          <w:sz w:val="24"/>
          <w:szCs w:val="24"/>
        </w:rPr>
        <w:t>nya</w:t>
      </w:r>
      <w:proofErr w:type="spellEnd"/>
      <w:r w:rsidR="000751DD">
        <w:rPr>
          <w:rFonts w:ascii="Times New Roman" w:hAnsi="Times New Roman" w:cs="Times New Roman"/>
          <w:sz w:val="24"/>
          <w:szCs w:val="24"/>
        </w:rPr>
        <w:t xml:space="preserve"> </w:t>
      </w:r>
      <w:r w:rsidRPr="00646565"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6B159561" w14:textId="77777777" w:rsidR="00815A5A" w:rsidRPr="00815A5A" w:rsidRDefault="00815A5A" w:rsidP="00815A5A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09CD265" w14:textId="7FE2039D" w:rsidR="00043C64" w:rsidRDefault="00CA41F8" w:rsidP="00043C64">
      <w:pPr>
        <w:keepNext/>
        <w:tabs>
          <w:tab w:val="left" w:pos="1724"/>
        </w:tabs>
        <w:jc w:val="center"/>
      </w:pPr>
      <w:r>
        <w:rPr>
          <w:noProof/>
        </w:rPr>
        <w:drawing>
          <wp:inline distT="0" distB="0" distL="0" distR="0" wp14:anchorId="1CB1A9DB" wp14:editId="4D4D5E00">
            <wp:extent cx="1152525" cy="4876800"/>
            <wp:effectExtent l="0" t="0" r="9525" b="0"/>
            <wp:docPr id="91" name="Picture 91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91" name="Picture 91"/>
                    <pic:cNvPicPr/>
                  </pic:nvPicPr>
                  <pic:blipFill>
                    <a:blip r:embed="rId27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152525" cy="487680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348AFD8F" w14:textId="71B33020" w:rsidR="00085CA6" w:rsidRPr="00043C64" w:rsidRDefault="00043C64" w:rsidP="00043C64">
      <w:pPr>
        <w:pStyle w:val="Caption"/>
        <w:jc w:val="center"/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</w:pPr>
      <w:bookmarkStart w:id="196" w:name="_Toc89780225"/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3. </w:t>
      </w:r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043C6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Alur </w:t>
      </w:r>
      <w:proofErr w:type="spellStart"/>
      <w:r w:rsidRPr="00043C6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elitian</w:t>
      </w:r>
      <w:bookmarkEnd w:id="196"/>
      <w:proofErr w:type="spellEnd"/>
    </w:p>
    <w:p w14:paraId="3803E740" w14:textId="458D459F" w:rsidR="00085CA6" w:rsidRDefault="00085CA6" w:rsidP="00FB46C2"/>
    <w:p w14:paraId="57B4CF89" w14:textId="0D5F61D0" w:rsidR="00085CA6" w:rsidRPr="00C05715" w:rsidRDefault="00085CA6" w:rsidP="00100F6D">
      <w:pPr>
        <w:pStyle w:val="Heading3"/>
        <w:numPr>
          <w:ilvl w:val="0"/>
          <w:numId w:val="22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97" w:name="_Toc109050310"/>
      <w:proofErr w:type="spellStart"/>
      <w:r w:rsidRPr="00C05715">
        <w:rPr>
          <w:rFonts w:ascii="Times New Roman" w:hAnsi="Times New Roman" w:cs="Times New Roman"/>
          <w:b/>
          <w:bCs/>
          <w:color w:val="auto"/>
        </w:rPr>
        <w:t>Identifikasi</w:t>
      </w:r>
      <w:proofErr w:type="spellEnd"/>
      <w:r w:rsidRPr="00C0571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05715">
        <w:rPr>
          <w:rFonts w:ascii="Times New Roman" w:hAnsi="Times New Roman" w:cs="Times New Roman"/>
          <w:b/>
          <w:bCs/>
          <w:color w:val="auto"/>
        </w:rPr>
        <w:t>Masalah</w:t>
      </w:r>
      <w:bookmarkEnd w:id="197"/>
      <w:proofErr w:type="spellEnd"/>
    </w:p>
    <w:p w14:paraId="263A6D76" w14:textId="546DCC29" w:rsidR="00E812B0" w:rsidRDefault="00890029" w:rsidP="001123F4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="00472C60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bermula</w:t>
      </w:r>
      <w:proofErr w:type="spellEnd"/>
      <w:r w:rsidR="00C57B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C3A9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9C3A9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7B3B"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 w:rsidR="00C57B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07CAC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C57B3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57B3B">
        <w:rPr>
          <w:rFonts w:ascii="Times New Roman" w:hAnsi="Times New Roman" w:cs="Times New Roman"/>
          <w:sz w:val="24"/>
          <w:szCs w:val="24"/>
        </w:rPr>
        <w:t>menetapkan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="009C3A9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9C3A99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munculnya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akibat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permasalahan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F01CD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CF01CD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latar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belakang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merumuskan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masalah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awal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menyelesaikan</w:t>
      </w:r>
      <w:proofErr w:type="spellEnd"/>
      <w:r w:rsidR="00CE6FA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E6FA4">
        <w:rPr>
          <w:rFonts w:ascii="Times New Roman" w:hAnsi="Times New Roman" w:cs="Times New Roman"/>
          <w:sz w:val="24"/>
          <w:szCs w:val="24"/>
        </w:rPr>
        <w:t>permasalaha</w:t>
      </w:r>
      <w:r w:rsidR="00F8155C">
        <w:rPr>
          <w:rFonts w:ascii="Times New Roman" w:hAnsi="Times New Roman" w:cs="Times New Roman"/>
          <w:sz w:val="24"/>
          <w:szCs w:val="24"/>
        </w:rPr>
        <w:t>n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. Dan di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dukung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ahli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lastRenderedPageBreak/>
        <w:t>atau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bidangnya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membantu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meningkatkan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keyakinan</w:t>
      </w:r>
      <w:proofErr w:type="spellEnd"/>
      <w:r w:rsidR="00F928A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F928AF">
        <w:rPr>
          <w:rFonts w:ascii="Times New Roman" w:hAnsi="Times New Roman" w:cs="Times New Roman"/>
          <w:sz w:val="24"/>
          <w:szCs w:val="24"/>
        </w:rPr>
        <w:t>kepercayaan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solusi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F928AF">
        <w:rPr>
          <w:rFonts w:ascii="Times New Roman" w:hAnsi="Times New Roman" w:cs="Times New Roman"/>
          <w:sz w:val="24"/>
          <w:szCs w:val="24"/>
        </w:rPr>
        <w:t>ingin</w:t>
      </w:r>
      <w:proofErr w:type="spellEnd"/>
      <w:r w:rsidR="00F928AF">
        <w:rPr>
          <w:rFonts w:ascii="Times New Roman" w:hAnsi="Times New Roman" w:cs="Times New Roman"/>
          <w:sz w:val="24"/>
          <w:szCs w:val="24"/>
        </w:rPr>
        <w:t xml:space="preserve"> </w:t>
      </w:r>
      <w:r w:rsidR="0047341E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47341E">
        <w:rPr>
          <w:rFonts w:ascii="Times New Roman" w:hAnsi="Times New Roman" w:cs="Times New Roman"/>
          <w:sz w:val="24"/>
          <w:szCs w:val="24"/>
        </w:rPr>
        <w:t>tawarkan</w:t>
      </w:r>
      <w:proofErr w:type="spellEnd"/>
      <w:r w:rsidR="0047341E">
        <w:rPr>
          <w:rFonts w:ascii="Times New Roman" w:hAnsi="Times New Roman" w:cs="Times New Roman"/>
          <w:sz w:val="24"/>
          <w:szCs w:val="24"/>
        </w:rPr>
        <w:t>.</w:t>
      </w:r>
    </w:p>
    <w:p w14:paraId="4983BB6D" w14:textId="2A8619B1" w:rsidR="00085CA6" w:rsidRPr="00436FFD" w:rsidRDefault="00085CA6" w:rsidP="00100F6D">
      <w:pPr>
        <w:pStyle w:val="Heading3"/>
        <w:numPr>
          <w:ilvl w:val="0"/>
          <w:numId w:val="22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198" w:name="_Toc109050311"/>
      <w:r w:rsidRPr="00436FFD">
        <w:rPr>
          <w:rFonts w:ascii="Times New Roman" w:hAnsi="Times New Roman" w:cs="Times New Roman"/>
          <w:b/>
          <w:bCs/>
          <w:color w:val="auto"/>
        </w:rPr>
        <w:t>Analisa</w:t>
      </w:r>
      <w:bookmarkEnd w:id="198"/>
    </w:p>
    <w:p w14:paraId="55A20E67" w14:textId="45C9DA46" w:rsidR="00E32738" w:rsidRDefault="00C8001E" w:rsidP="00E1747E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hap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h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280A">
        <w:rPr>
          <w:rFonts w:ascii="Times New Roman" w:hAnsi="Times New Roman" w:cs="Times New Roman"/>
          <w:sz w:val="24"/>
          <w:szCs w:val="24"/>
        </w:rPr>
        <w:t>p</w:t>
      </w:r>
      <w:r>
        <w:rPr>
          <w:rFonts w:ascii="Times New Roman" w:hAnsi="Times New Roman" w:cs="Times New Roman"/>
          <w:sz w:val="24"/>
          <w:szCs w:val="24"/>
        </w:rPr>
        <w:t>usta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u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paper, </w:t>
      </w:r>
      <w:proofErr w:type="spellStart"/>
      <w:r>
        <w:rPr>
          <w:rFonts w:ascii="Times New Roman" w:hAnsi="Times New Roman" w:cs="Times New Roman"/>
          <w:sz w:val="24"/>
          <w:szCs w:val="24"/>
        </w:rPr>
        <w:t>literatur</w:t>
      </w:r>
      <w:proofErr w:type="spellEnd"/>
      <w:r w:rsidR="00553B8B">
        <w:rPr>
          <w:rFonts w:ascii="Times New Roman" w:hAnsi="Times New Roman" w:cs="Times New Roman"/>
          <w:sz w:val="24"/>
          <w:szCs w:val="24"/>
        </w:rPr>
        <w:t>, internet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  <w:r w:rsidR="0054487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, data di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analisa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pendekatan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r w:rsidR="00177C38" w:rsidRPr="00177C38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14CE">
        <w:rPr>
          <w:rFonts w:ascii="Times New Roman" w:hAnsi="Times New Roman" w:cs="Times New Roman"/>
          <w:sz w:val="24"/>
          <w:szCs w:val="24"/>
        </w:rPr>
        <w:t>l</w:t>
      </w:r>
      <w:r w:rsidR="00177C38">
        <w:rPr>
          <w:rFonts w:ascii="Times New Roman" w:hAnsi="Times New Roman" w:cs="Times New Roman"/>
          <w:sz w:val="24"/>
          <w:szCs w:val="24"/>
        </w:rPr>
        <w:t>angkah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demi</w:t>
      </w:r>
      <w:r w:rsidR="006B14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14CE">
        <w:rPr>
          <w:rFonts w:ascii="Times New Roman" w:hAnsi="Times New Roman" w:cs="Times New Roman"/>
          <w:sz w:val="24"/>
          <w:szCs w:val="24"/>
        </w:rPr>
        <w:t>melanjutkan</w:t>
      </w:r>
      <w:proofErr w:type="spellEnd"/>
      <w:r w:rsidR="006B14CE">
        <w:rPr>
          <w:rFonts w:ascii="Times New Roman" w:hAnsi="Times New Roman" w:cs="Times New Roman"/>
          <w:sz w:val="24"/>
          <w:szCs w:val="24"/>
        </w:rPr>
        <w:t xml:space="preserve"> proses</w:t>
      </w:r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14CE">
        <w:rPr>
          <w:rFonts w:ascii="Times New Roman" w:hAnsi="Times New Roman" w:cs="Times New Roman"/>
          <w:sz w:val="24"/>
          <w:szCs w:val="24"/>
        </w:rPr>
        <w:t>pe</w:t>
      </w:r>
      <w:r w:rsidR="00177C38">
        <w:rPr>
          <w:rFonts w:ascii="Times New Roman" w:hAnsi="Times New Roman" w:cs="Times New Roman"/>
          <w:sz w:val="24"/>
          <w:szCs w:val="24"/>
        </w:rPr>
        <w:t>mbuat</w:t>
      </w:r>
      <w:r w:rsidR="006B14CE">
        <w:rPr>
          <w:rFonts w:ascii="Times New Roman" w:hAnsi="Times New Roman" w:cs="Times New Roman"/>
          <w:sz w:val="24"/>
          <w:szCs w:val="24"/>
        </w:rPr>
        <w:t>an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C38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177C38">
        <w:rPr>
          <w:rFonts w:ascii="Times New Roman" w:hAnsi="Times New Roman" w:cs="Times New Roman"/>
          <w:sz w:val="24"/>
          <w:szCs w:val="24"/>
        </w:rPr>
        <w:t xml:space="preserve"> </w:t>
      </w:r>
      <w:r w:rsidR="00177C38" w:rsidRPr="00177C38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177C38"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297F3C56" w14:textId="113A6784" w:rsidR="00E32738" w:rsidRDefault="00E32738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A36CAF4" w14:textId="2876B869" w:rsidR="009D7378" w:rsidRPr="00F1692A" w:rsidRDefault="00F1692A" w:rsidP="00100F6D">
      <w:pPr>
        <w:pStyle w:val="ListParagraph"/>
        <w:numPr>
          <w:ilvl w:val="0"/>
          <w:numId w:val="20"/>
        </w:numPr>
        <w:spacing w:line="360" w:lineRule="auto"/>
        <w:ind w:left="1224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Metode </w:t>
      </w:r>
      <w:r w:rsidRPr="00F1692A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</w:p>
    <w:p w14:paraId="1BEDEF1E" w14:textId="0B2EB25C" w:rsidR="00E32738" w:rsidRPr="000F35FC" w:rsidRDefault="00E32738" w:rsidP="00E1747E">
      <w:pPr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FF5BE5">
        <w:rPr>
          <w:rFonts w:ascii="Times New Roman" w:hAnsi="Times New Roman" w:cs="Times New Roman"/>
          <w:sz w:val="24"/>
          <w:szCs w:val="24"/>
        </w:rPr>
        <w:t xml:space="preserve">Teknik yang di </w:t>
      </w:r>
      <w:proofErr w:type="spellStart"/>
      <w:r w:rsidRPr="00FF5BE5">
        <w:rPr>
          <w:rFonts w:ascii="Times New Roman" w:hAnsi="Times New Roman" w:cs="Times New Roman"/>
          <w:sz w:val="24"/>
          <w:szCs w:val="24"/>
        </w:rPr>
        <w:t>pakai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5BE5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394E">
        <w:rPr>
          <w:rFonts w:ascii="Times New Roman" w:hAnsi="Times New Roman" w:cs="Times New Roman"/>
          <w:sz w:val="24"/>
          <w:szCs w:val="24"/>
        </w:rPr>
        <w:t>penyelesaian</w:t>
      </w:r>
      <w:proofErr w:type="spellEnd"/>
      <w:r w:rsidR="009B394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B394E">
        <w:rPr>
          <w:rFonts w:ascii="Times New Roman" w:hAnsi="Times New Roman" w:cs="Times New Roman"/>
          <w:sz w:val="24"/>
          <w:szCs w:val="24"/>
        </w:rPr>
        <w:t>perkara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3FC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5BE5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5BE5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833FC9"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F5BE5">
        <w:rPr>
          <w:rFonts w:ascii="Times New Roman" w:hAnsi="Times New Roman" w:cs="Times New Roman"/>
          <w:sz w:val="24"/>
          <w:szCs w:val="24"/>
        </w:rPr>
        <w:t>metode</w:t>
      </w:r>
      <w:proofErr w:type="spellEnd"/>
      <w:r w:rsidRPr="00FF5BE5">
        <w:rPr>
          <w:rFonts w:ascii="Times New Roman" w:hAnsi="Times New Roman" w:cs="Times New Roman"/>
          <w:sz w:val="24"/>
          <w:szCs w:val="24"/>
        </w:rPr>
        <w:t xml:space="preserve"> </w:t>
      </w:r>
      <w:r w:rsidRPr="00FF5BE5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A4A81">
        <w:rPr>
          <w:rFonts w:ascii="Times New Roman" w:hAnsi="Times New Roman" w:cs="Times New Roman"/>
          <w:sz w:val="24"/>
          <w:szCs w:val="24"/>
        </w:rPr>
        <w:t>yang</w:t>
      </w:r>
      <w:r>
        <w:rPr>
          <w:rFonts w:ascii="Times New Roman" w:hAnsi="Times New Roman" w:cs="Times New Roman"/>
          <w:sz w:val="24"/>
          <w:szCs w:val="24"/>
        </w:rPr>
        <w:t xml:space="preserve"> man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dida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.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kn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un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ew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di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0B6B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6B0B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0B6B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B6B0B"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71BE" w:rsidRPr="00F971BE">
        <w:rPr>
          <w:rFonts w:ascii="Times New Roman" w:hAnsi="Times New Roman" w:cs="Times New Roman"/>
          <w:i/>
          <w:iCs/>
          <w:sz w:val="24"/>
          <w:szCs w:val="24"/>
        </w:rPr>
        <w:t>decision table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F971BE" w:rsidRPr="00F971BE">
        <w:rPr>
          <w:rFonts w:ascii="Times New Roman" w:hAnsi="Times New Roman" w:cs="Times New Roman"/>
          <w:i/>
          <w:iCs/>
          <w:sz w:val="24"/>
          <w:szCs w:val="24"/>
        </w:rPr>
        <w:t>relation ru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k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F971BE">
        <w:rPr>
          <w:rFonts w:ascii="Times New Roman" w:hAnsi="Times New Roman" w:cs="Times New Roman"/>
          <w:sz w:val="24"/>
          <w:szCs w:val="24"/>
        </w:rPr>
        <w:t xml:space="preserve"> </w:t>
      </w:r>
      <w:r w:rsidR="00F971BE" w:rsidRPr="00F971BE">
        <w:rPr>
          <w:rFonts w:ascii="Times New Roman" w:hAnsi="Times New Roman" w:cs="Times New Roman"/>
          <w:i/>
          <w:iCs/>
          <w:sz w:val="24"/>
          <w:szCs w:val="24"/>
        </w:rPr>
        <w:t>decision tree</w:t>
      </w:r>
      <w:r>
        <w:rPr>
          <w:rFonts w:ascii="Times New Roman" w:hAnsi="Times New Roman" w:cs="Times New Roman"/>
          <w:sz w:val="24"/>
          <w:szCs w:val="24"/>
        </w:rPr>
        <w:t>.</w:t>
      </w:r>
    </w:p>
    <w:p w14:paraId="5F394729" w14:textId="336BD3A0" w:rsidR="008C0E31" w:rsidRDefault="008C0E31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AA271E6" w14:textId="073FB277" w:rsidR="008C0E31" w:rsidRPr="008C0E31" w:rsidRDefault="00975CDE" w:rsidP="00100F6D">
      <w:pPr>
        <w:pStyle w:val="ListParagraph"/>
        <w:numPr>
          <w:ilvl w:val="0"/>
          <w:numId w:val="21"/>
        </w:numPr>
        <w:spacing w:line="360" w:lineRule="auto"/>
        <w:ind w:left="1656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8C0E31" w:rsidRPr="008C0E31">
        <w:rPr>
          <w:rFonts w:ascii="Times New Roman" w:hAnsi="Times New Roman" w:cs="Times New Roman"/>
          <w:i/>
          <w:iCs/>
          <w:sz w:val="24"/>
          <w:szCs w:val="24"/>
        </w:rPr>
        <w:t>Rule Based</w:t>
      </w:r>
    </w:p>
    <w:p w14:paraId="67B93225" w14:textId="768BB68F" w:rsidR="00E32738" w:rsidRDefault="00E32738" w:rsidP="00E1747E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31FD">
        <w:rPr>
          <w:rFonts w:ascii="Times New Roman" w:hAnsi="Times New Roman" w:cs="Times New Roman"/>
          <w:i/>
          <w:iCs/>
          <w:sz w:val="24"/>
          <w:szCs w:val="24"/>
        </w:rPr>
        <w:t>rule based</w:t>
      </w:r>
      <w:r w:rsidRPr="007B6DB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p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tu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41708">
        <w:rPr>
          <w:rFonts w:ascii="Times New Roman" w:hAnsi="Times New Roman" w:cs="Times New Roman"/>
          <w:sz w:val="24"/>
          <w:szCs w:val="24"/>
        </w:rPr>
        <w:t>pustaka</w:t>
      </w:r>
      <w:proofErr w:type="spellEnd"/>
      <w:r w:rsidR="00E41708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an </w:t>
      </w:r>
      <w:proofErr w:type="spellStart"/>
      <w:r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okt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al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 w:rsidR="00ED1C61">
        <w:rPr>
          <w:rFonts w:ascii="Times New Roman" w:hAnsi="Times New Roman" w:cs="Times New Roman"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: </w:t>
      </w:r>
    </w:p>
    <w:p w14:paraId="46C5B0D9" w14:textId="36E95E0C" w:rsidR="00E32738" w:rsidRPr="00A65399" w:rsidRDefault="00E32738" w:rsidP="00E32738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199" w:name="_Toc89438978"/>
      <w:bookmarkStart w:id="200" w:name="_Toc107432334"/>
      <w:r w:rsidRPr="00A653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A653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Jenis </w:t>
      </w:r>
      <w:proofErr w:type="spellStart"/>
      <w:r w:rsidRPr="00A653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A653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A6539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199"/>
      <w:bookmarkEnd w:id="200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1"/>
        <w:gridCol w:w="1674"/>
        <w:gridCol w:w="2700"/>
      </w:tblGrid>
      <w:tr w:rsidR="001514DB" w14:paraId="4ABD25CA" w14:textId="77777777" w:rsidTr="001514DB">
        <w:trPr>
          <w:jc w:val="center"/>
        </w:trPr>
        <w:tc>
          <w:tcPr>
            <w:tcW w:w="571" w:type="dxa"/>
          </w:tcPr>
          <w:p w14:paraId="291E54E4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674" w:type="dxa"/>
          </w:tcPr>
          <w:p w14:paraId="0BAB836D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2700" w:type="dxa"/>
          </w:tcPr>
          <w:p w14:paraId="4DDDA2D8" w14:textId="44D4AD28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FF4EB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F4EB4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1514DB" w14:paraId="4BC8C622" w14:textId="77777777" w:rsidTr="001514DB">
        <w:trPr>
          <w:jc w:val="center"/>
        </w:trPr>
        <w:tc>
          <w:tcPr>
            <w:tcW w:w="571" w:type="dxa"/>
          </w:tcPr>
          <w:p w14:paraId="555F90BF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674" w:type="dxa"/>
          </w:tcPr>
          <w:p w14:paraId="4E40CB79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2700" w:type="dxa"/>
          </w:tcPr>
          <w:p w14:paraId="26CAC3DD" w14:textId="77777777" w:rsidR="00E32738" w:rsidRPr="00F931DA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Pedis </w:t>
            </w:r>
            <w:proofErr w:type="spellStart"/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digitalis</w:t>
            </w:r>
            <w:proofErr w:type="spellEnd"/>
          </w:p>
        </w:tc>
      </w:tr>
      <w:tr w:rsidR="001514DB" w14:paraId="2339336B" w14:textId="77777777" w:rsidTr="001514DB">
        <w:trPr>
          <w:jc w:val="center"/>
        </w:trPr>
        <w:tc>
          <w:tcPr>
            <w:tcW w:w="571" w:type="dxa"/>
          </w:tcPr>
          <w:p w14:paraId="7065DFD0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674" w:type="dxa"/>
          </w:tcPr>
          <w:p w14:paraId="0F482A1F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  <w:tc>
          <w:tcPr>
            <w:tcW w:w="2700" w:type="dxa"/>
          </w:tcPr>
          <w:p w14:paraId="5E84AEF7" w14:textId="77777777" w:rsidR="00E32738" w:rsidRPr="00F931DA" w:rsidRDefault="00E3273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apitis</w:t>
            </w:r>
            <w:proofErr w:type="spellEnd"/>
          </w:p>
        </w:tc>
      </w:tr>
      <w:tr w:rsidR="001514DB" w14:paraId="451292B7" w14:textId="77777777" w:rsidTr="001514DB">
        <w:trPr>
          <w:jc w:val="center"/>
        </w:trPr>
        <w:tc>
          <w:tcPr>
            <w:tcW w:w="571" w:type="dxa"/>
          </w:tcPr>
          <w:p w14:paraId="647642BF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674" w:type="dxa"/>
          </w:tcPr>
          <w:p w14:paraId="27EB800A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  <w:tc>
          <w:tcPr>
            <w:tcW w:w="2700" w:type="dxa"/>
          </w:tcPr>
          <w:p w14:paraId="109BD3A1" w14:textId="77777777" w:rsidR="00E32738" w:rsidRPr="00F931DA" w:rsidRDefault="00E3273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orporis</w:t>
            </w:r>
            <w:proofErr w:type="spellEnd"/>
          </w:p>
        </w:tc>
      </w:tr>
      <w:tr w:rsidR="001514DB" w14:paraId="2B748311" w14:textId="77777777" w:rsidTr="001514DB">
        <w:trPr>
          <w:jc w:val="center"/>
        </w:trPr>
        <w:tc>
          <w:tcPr>
            <w:tcW w:w="571" w:type="dxa"/>
          </w:tcPr>
          <w:p w14:paraId="74935E67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674" w:type="dxa"/>
          </w:tcPr>
          <w:p w14:paraId="54999326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  <w:tc>
          <w:tcPr>
            <w:tcW w:w="2700" w:type="dxa"/>
          </w:tcPr>
          <w:p w14:paraId="22AEEADA" w14:textId="77777777" w:rsidR="00E32738" w:rsidRPr="00F931DA" w:rsidRDefault="00E3273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ruris</w:t>
            </w:r>
            <w:proofErr w:type="spellEnd"/>
          </w:p>
        </w:tc>
      </w:tr>
      <w:tr w:rsidR="001514DB" w14:paraId="5B1E957D" w14:textId="77777777" w:rsidTr="001514DB">
        <w:trPr>
          <w:jc w:val="center"/>
        </w:trPr>
        <w:tc>
          <w:tcPr>
            <w:tcW w:w="571" w:type="dxa"/>
          </w:tcPr>
          <w:p w14:paraId="2FD4DCCC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674" w:type="dxa"/>
          </w:tcPr>
          <w:p w14:paraId="14274BBD" w14:textId="77777777" w:rsidR="00E32738" w:rsidRDefault="00E32738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5</w:t>
            </w:r>
          </w:p>
        </w:tc>
        <w:tc>
          <w:tcPr>
            <w:tcW w:w="2700" w:type="dxa"/>
          </w:tcPr>
          <w:p w14:paraId="42914C08" w14:textId="77777777" w:rsidR="00E32738" w:rsidRPr="00F931DA" w:rsidRDefault="00E3273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F931D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ersikolor</w:t>
            </w:r>
            <w:proofErr w:type="spellEnd"/>
          </w:p>
        </w:tc>
      </w:tr>
      <w:tr w:rsidR="005B0462" w14:paraId="1D1FDE11" w14:textId="77777777" w:rsidTr="001514DB">
        <w:trPr>
          <w:jc w:val="center"/>
        </w:trPr>
        <w:tc>
          <w:tcPr>
            <w:tcW w:w="571" w:type="dxa"/>
          </w:tcPr>
          <w:p w14:paraId="6411A7CA" w14:textId="3BCC7422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674" w:type="dxa"/>
          </w:tcPr>
          <w:p w14:paraId="145EE606" w14:textId="4B55F58D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6</w:t>
            </w:r>
          </w:p>
        </w:tc>
        <w:tc>
          <w:tcPr>
            <w:tcW w:w="2700" w:type="dxa"/>
          </w:tcPr>
          <w:p w14:paraId="17AB2E67" w14:textId="69F89AB1" w:rsidR="005B0462" w:rsidRPr="00F931DA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Kontak </w:t>
            </w:r>
            <w:proofErr w:type="spellStart"/>
            <w:r w:rsidRPr="0051392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lergi</w:t>
            </w:r>
            <w:proofErr w:type="spellEnd"/>
          </w:p>
        </w:tc>
      </w:tr>
      <w:tr w:rsidR="005B0462" w14:paraId="5E86EA9B" w14:textId="77777777" w:rsidTr="001514DB">
        <w:trPr>
          <w:jc w:val="center"/>
        </w:trPr>
        <w:tc>
          <w:tcPr>
            <w:tcW w:w="571" w:type="dxa"/>
          </w:tcPr>
          <w:p w14:paraId="4F36108E" w14:textId="25DF721F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674" w:type="dxa"/>
          </w:tcPr>
          <w:p w14:paraId="6825E4FC" w14:textId="29584E6B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7</w:t>
            </w:r>
          </w:p>
        </w:tc>
        <w:tc>
          <w:tcPr>
            <w:tcW w:w="2700" w:type="dxa"/>
          </w:tcPr>
          <w:p w14:paraId="10CE89BE" w14:textId="3A3B5455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Kontak </w:t>
            </w:r>
            <w:proofErr w:type="spellStart"/>
            <w:r w:rsidRPr="00AA6D7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ritan</w:t>
            </w:r>
            <w:proofErr w:type="spellEnd"/>
          </w:p>
        </w:tc>
      </w:tr>
      <w:tr w:rsidR="005B0462" w14:paraId="744ED1CC" w14:textId="77777777" w:rsidTr="001514DB">
        <w:trPr>
          <w:jc w:val="center"/>
        </w:trPr>
        <w:tc>
          <w:tcPr>
            <w:tcW w:w="571" w:type="dxa"/>
          </w:tcPr>
          <w:p w14:paraId="020D57DA" w14:textId="62D3714A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674" w:type="dxa"/>
          </w:tcPr>
          <w:p w14:paraId="54EFFDDE" w14:textId="0F34BA97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8</w:t>
            </w:r>
          </w:p>
        </w:tc>
        <w:tc>
          <w:tcPr>
            <w:tcW w:w="2700" w:type="dxa"/>
          </w:tcPr>
          <w:p w14:paraId="15EB05EB" w14:textId="4B9E6C8A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topik</w:t>
            </w:r>
            <w:proofErr w:type="spellEnd"/>
          </w:p>
        </w:tc>
      </w:tr>
      <w:tr w:rsidR="005B0462" w14:paraId="175CF5BA" w14:textId="77777777" w:rsidTr="001514DB">
        <w:trPr>
          <w:jc w:val="center"/>
        </w:trPr>
        <w:tc>
          <w:tcPr>
            <w:tcW w:w="571" w:type="dxa"/>
          </w:tcPr>
          <w:p w14:paraId="7AF8F2FB" w14:textId="432D9A03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674" w:type="dxa"/>
          </w:tcPr>
          <w:p w14:paraId="3B8E83CA" w14:textId="2D0D2960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  <w:tc>
          <w:tcPr>
            <w:tcW w:w="2700" w:type="dxa"/>
          </w:tcPr>
          <w:p w14:paraId="6562B8EB" w14:textId="00313C8F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umularis</w:t>
            </w:r>
            <w:proofErr w:type="spellEnd"/>
          </w:p>
        </w:tc>
      </w:tr>
      <w:tr w:rsidR="005B0462" w14:paraId="56C1AF89" w14:textId="77777777" w:rsidTr="001514DB">
        <w:trPr>
          <w:jc w:val="center"/>
        </w:trPr>
        <w:tc>
          <w:tcPr>
            <w:tcW w:w="571" w:type="dxa"/>
          </w:tcPr>
          <w:p w14:paraId="1012A4F1" w14:textId="56CEBDFE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0.</w:t>
            </w:r>
          </w:p>
        </w:tc>
        <w:tc>
          <w:tcPr>
            <w:tcW w:w="1674" w:type="dxa"/>
          </w:tcPr>
          <w:p w14:paraId="364E7A28" w14:textId="51C09BB8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  <w:tc>
          <w:tcPr>
            <w:tcW w:w="2700" w:type="dxa"/>
          </w:tcPr>
          <w:p w14:paraId="7BB12ABE" w14:textId="1F3F78D6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eboroik</w:t>
            </w:r>
            <w:proofErr w:type="spellEnd"/>
          </w:p>
        </w:tc>
      </w:tr>
      <w:tr w:rsidR="005B0462" w14:paraId="00079A7A" w14:textId="77777777" w:rsidTr="001514DB">
        <w:trPr>
          <w:jc w:val="center"/>
        </w:trPr>
        <w:tc>
          <w:tcPr>
            <w:tcW w:w="571" w:type="dxa"/>
          </w:tcPr>
          <w:p w14:paraId="37FEE6E5" w14:textId="445F7E48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674" w:type="dxa"/>
          </w:tcPr>
          <w:p w14:paraId="48ECA5A0" w14:textId="051669BA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  <w:tc>
          <w:tcPr>
            <w:tcW w:w="2700" w:type="dxa"/>
          </w:tcPr>
          <w:p w14:paraId="399ABB13" w14:textId="1625F1BD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soriasis</w:t>
            </w:r>
          </w:p>
        </w:tc>
      </w:tr>
      <w:tr w:rsidR="005B0462" w14:paraId="4C52565B" w14:textId="77777777" w:rsidTr="001514DB">
        <w:trPr>
          <w:jc w:val="center"/>
        </w:trPr>
        <w:tc>
          <w:tcPr>
            <w:tcW w:w="571" w:type="dxa"/>
          </w:tcPr>
          <w:p w14:paraId="0FF6D2E2" w14:textId="5F275BD0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674" w:type="dxa"/>
          </w:tcPr>
          <w:p w14:paraId="0B04D48A" w14:textId="45B55B82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2</w:t>
            </w:r>
          </w:p>
        </w:tc>
        <w:tc>
          <w:tcPr>
            <w:tcW w:w="2700" w:type="dxa"/>
          </w:tcPr>
          <w:p w14:paraId="535A5A98" w14:textId="019D4B6F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aricella</w:t>
            </w:r>
          </w:p>
        </w:tc>
      </w:tr>
      <w:tr w:rsidR="005B0462" w14:paraId="70D472F7" w14:textId="77777777" w:rsidTr="001514DB">
        <w:trPr>
          <w:jc w:val="center"/>
        </w:trPr>
        <w:tc>
          <w:tcPr>
            <w:tcW w:w="571" w:type="dxa"/>
          </w:tcPr>
          <w:p w14:paraId="4DFFC3A9" w14:textId="33887644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674" w:type="dxa"/>
          </w:tcPr>
          <w:p w14:paraId="6802038F" w14:textId="731AD158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  <w:tc>
          <w:tcPr>
            <w:tcW w:w="2700" w:type="dxa"/>
          </w:tcPr>
          <w:p w14:paraId="304F64A2" w14:textId="166CA033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erpes Zoster</w:t>
            </w:r>
          </w:p>
        </w:tc>
      </w:tr>
      <w:tr w:rsidR="005B0462" w14:paraId="07647DD0" w14:textId="77777777" w:rsidTr="001514DB">
        <w:trPr>
          <w:jc w:val="center"/>
        </w:trPr>
        <w:tc>
          <w:tcPr>
            <w:tcW w:w="571" w:type="dxa"/>
          </w:tcPr>
          <w:p w14:paraId="4E6FC34A" w14:textId="751A5652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674" w:type="dxa"/>
          </w:tcPr>
          <w:p w14:paraId="30A3BA3C" w14:textId="2992B178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4</w:t>
            </w:r>
          </w:p>
        </w:tc>
        <w:tc>
          <w:tcPr>
            <w:tcW w:w="2700" w:type="dxa"/>
          </w:tcPr>
          <w:p w14:paraId="142C6D29" w14:textId="5DA0982B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mpetigo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rustosa</w:t>
            </w:r>
            <w:proofErr w:type="spellEnd"/>
          </w:p>
        </w:tc>
      </w:tr>
      <w:tr w:rsidR="005B0462" w14:paraId="2C08F4E0" w14:textId="77777777" w:rsidTr="001514DB">
        <w:trPr>
          <w:jc w:val="center"/>
        </w:trPr>
        <w:tc>
          <w:tcPr>
            <w:tcW w:w="571" w:type="dxa"/>
          </w:tcPr>
          <w:p w14:paraId="765E5F4C" w14:textId="63332F13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1674" w:type="dxa"/>
          </w:tcPr>
          <w:p w14:paraId="1D7AED1C" w14:textId="62F0812D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5</w:t>
            </w:r>
          </w:p>
        </w:tc>
        <w:tc>
          <w:tcPr>
            <w:tcW w:w="2700" w:type="dxa"/>
          </w:tcPr>
          <w:p w14:paraId="0FE70073" w14:textId="78BCDF2C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mpetigo </w:t>
            </w: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ulosa</w:t>
            </w:r>
            <w:proofErr w:type="spellEnd"/>
          </w:p>
        </w:tc>
      </w:tr>
      <w:tr w:rsidR="005B0462" w14:paraId="440700EC" w14:textId="77777777" w:rsidTr="001514DB">
        <w:trPr>
          <w:jc w:val="center"/>
        </w:trPr>
        <w:tc>
          <w:tcPr>
            <w:tcW w:w="571" w:type="dxa"/>
          </w:tcPr>
          <w:p w14:paraId="51070E86" w14:textId="231DD249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1674" w:type="dxa"/>
          </w:tcPr>
          <w:p w14:paraId="16C51A07" w14:textId="7925740B" w:rsidR="005B0462" w:rsidRDefault="005B0462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6</w:t>
            </w:r>
          </w:p>
        </w:tc>
        <w:tc>
          <w:tcPr>
            <w:tcW w:w="2700" w:type="dxa"/>
          </w:tcPr>
          <w:p w14:paraId="22842EE0" w14:textId="5342AB9B" w:rsidR="005B0462" w:rsidRDefault="005B0462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cabies</w:t>
            </w:r>
          </w:p>
        </w:tc>
      </w:tr>
      <w:tr w:rsidR="005B0462" w14:paraId="11F83904" w14:textId="77777777" w:rsidTr="001514DB">
        <w:trPr>
          <w:jc w:val="center"/>
        </w:trPr>
        <w:tc>
          <w:tcPr>
            <w:tcW w:w="571" w:type="dxa"/>
          </w:tcPr>
          <w:p w14:paraId="44BFADDA" w14:textId="499ECC7C" w:rsidR="005B0462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1674" w:type="dxa"/>
          </w:tcPr>
          <w:p w14:paraId="087D5306" w14:textId="5F189EB3" w:rsidR="005B0462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7</w:t>
            </w:r>
          </w:p>
        </w:tc>
        <w:tc>
          <w:tcPr>
            <w:tcW w:w="2700" w:type="dxa"/>
          </w:tcPr>
          <w:p w14:paraId="4AE6C3F4" w14:textId="6E4A607A" w:rsidR="005B0462" w:rsidRDefault="00FC07CB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Kristalina</w:t>
            </w:r>
          </w:p>
        </w:tc>
      </w:tr>
      <w:tr w:rsidR="00FC07CB" w14:paraId="46CA7AE8" w14:textId="77777777" w:rsidTr="001514DB">
        <w:trPr>
          <w:jc w:val="center"/>
        </w:trPr>
        <w:tc>
          <w:tcPr>
            <w:tcW w:w="571" w:type="dxa"/>
          </w:tcPr>
          <w:p w14:paraId="53FBC513" w14:textId="524651D2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1674" w:type="dxa"/>
          </w:tcPr>
          <w:p w14:paraId="7CC45B31" w14:textId="525965F1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8</w:t>
            </w:r>
          </w:p>
        </w:tc>
        <w:tc>
          <w:tcPr>
            <w:tcW w:w="2700" w:type="dxa"/>
          </w:tcPr>
          <w:p w14:paraId="13EB5938" w14:textId="464F34BA" w:rsidR="00FC07CB" w:rsidRDefault="00FC07CB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Rubra</w:t>
            </w:r>
          </w:p>
        </w:tc>
      </w:tr>
      <w:tr w:rsidR="00FC07CB" w14:paraId="03A91395" w14:textId="77777777" w:rsidTr="001514DB">
        <w:trPr>
          <w:jc w:val="center"/>
        </w:trPr>
        <w:tc>
          <w:tcPr>
            <w:tcW w:w="571" w:type="dxa"/>
          </w:tcPr>
          <w:p w14:paraId="3C7FF7A4" w14:textId="4366890D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1674" w:type="dxa"/>
          </w:tcPr>
          <w:p w14:paraId="144C16D0" w14:textId="18F6853B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9</w:t>
            </w:r>
          </w:p>
        </w:tc>
        <w:tc>
          <w:tcPr>
            <w:tcW w:w="2700" w:type="dxa"/>
          </w:tcPr>
          <w:p w14:paraId="4613E0EF" w14:textId="14AA9B09" w:rsidR="00FC07CB" w:rsidRDefault="0019779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Profunda</w:t>
            </w:r>
          </w:p>
        </w:tc>
      </w:tr>
      <w:tr w:rsidR="00FC07CB" w14:paraId="3930AAE8" w14:textId="77777777" w:rsidTr="001514DB">
        <w:trPr>
          <w:jc w:val="center"/>
        </w:trPr>
        <w:tc>
          <w:tcPr>
            <w:tcW w:w="571" w:type="dxa"/>
          </w:tcPr>
          <w:p w14:paraId="439AE0EF" w14:textId="155189FB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1674" w:type="dxa"/>
          </w:tcPr>
          <w:p w14:paraId="27B3FC94" w14:textId="36262759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0</w:t>
            </w:r>
          </w:p>
        </w:tc>
        <w:tc>
          <w:tcPr>
            <w:tcW w:w="2700" w:type="dxa"/>
          </w:tcPr>
          <w:p w14:paraId="3EED85BE" w14:textId="343C8DC7" w:rsidR="00FC07CB" w:rsidRDefault="0019779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gioedema</w:t>
            </w:r>
          </w:p>
        </w:tc>
      </w:tr>
      <w:tr w:rsidR="00FC07CB" w14:paraId="3AAA9E1D" w14:textId="77777777" w:rsidTr="001514DB">
        <w:trPr>
          <w:jc w:val="center"/>
        </w:trPr>
        <w:tc>
          <w:tcPr>
            <w:tcW w:w="571" w:type="dxa"/>
          </w:tcPr>
          <w:p w14:paraId="185E2352" w14:textId="1BD39732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1674" w:type="dxa"/>
          </w:tcPr>
          <w:p w14:paraId="6E7DCD23" w14:textId="39E04B49" w:rsidR="00FC07CB" w:rsidRDefault="00FC07CB" w:rsidP="00FF4EB4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1</w:t>
            </w:r>
          </w:p>
        </w:tc>
        <w:tc>
          <w:tcPr>
            <w:tcW w:w="2700" w:type="dxa"/>
          </w:tcPr>
          <w:p w14:paraId="6B33BB70" w14:textId="5686557C" w:rsidR="00FC07CB" w:rsidRDefault="00197798" w:rsidP="00FF4EB4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rtikaria</w:t>
            </w:r>
            <w:proofErr w:type="spellEnd"/>
          </w:p>
        </w:tc>
      </w:tr>
    </w:tbl>
    <w:p w14:paraId="3F59BA4C" w14:textId="77777777" w:rsidR="00E32738" w:rsidRDefault="00E32738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04CBFF0" w14:textId="77777777" w:rsidR="00E32738" w:rsidRDefault="00E32738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B6C3B38" w14:textId="559B039E" w:rsidR="00E32738" w:rsidRPr="00645E68" w:rsidRDefault="00E32738" w:rsidP="00E32738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1" w:name="_Toc89438979"/>
      <w:bookmarkStart w:id="202" w:name="_Toc107432335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ejala</w:t>
      </w:r>
      <w:proofErr w:type="spellEnd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645E6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201"/>
      <w:bookmarkEnd w:id="202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1"/>
        <w:gridCol w:w="1584"/>
        <w:gridCol w:w="4050"/>
      </w:tblGrid>
      <w:tr w:rsidR="00E32738" w14:paraId="6896AD09" w14:textId="77777777" w:rsidTr="00B2308B">
        <w:trPr>
          <w:jc w:val="center"/>
        </w:trPr>
        <w:tc>
          <w:tcPr>
            <w:tcW w:w="571" w:type="dxa"/>
          </w:tcPr>
          <w:p w14:paraId="1228B5E1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84" w:type="dxa"/>
          </w:tcPr>
          <w:p w14:paraId="3ED626B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4050" w:type="dxa"/>
          </w:tcPr>
          <w:p w14:paraId="38993518" w14:textId="4FE12BE5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 w:rsidR="008B10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B103D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8B103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8B103D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E32738" w14:paraId="0657FE29" w14:textId="77777777" w:rsidTr="00B2308B">
        <w:trPr>
          <w:jc w:val="center"/>
        </w:trPr>
        <w:tc>
          <w:tcPr>
            <w:tcW w:w="571" w:type="dxa"/>
          </w:tcPr>
          <w:p w14:paraId="777931D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84" w:type="dxa"/>
          </w:tcPr>
          <w:p w14:paraId="7F7B1EA9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4050" w:type="dxa"/>
          </w:tcPr>
          <w:p w14:paraId="315433E7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</w:p>
        </w:tc>
      </w:tr>
      <w:tr w:rsidR="00E32738" w14:paraId="69E77DFF" w14:textId="77777777" w:rsidTr="00B2308B">
        <w:trPr>
          <w:jc w:val="center"/>
        </w:trPr>
        <w:tc>
          <w:tcPr>
            <w:tcW w:w="571" w:type="dxa"/>
          </w:tcPr>
          <w:p w14:paraId="78BE2B2E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84" w:type="dxa"/>
          </w:tcPr>
          <w:p w14:paraId="328B7E12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4050" w:type="dxa"/>
          </w:tcPr>
          <w:p w14:paraId="2C7043D8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</w:tr>
      <w:tr w:rsidR="00E32738" w14:paraId="3F4C80B3" w14:textId="77777777" w:rsidTr="00B2308B">
        <w:trPr>
          <w:jc w:val="center"/>
        </w:trPr>
        <w:tc>
          <w:tcPr>
            <w:tcW w:w="571" w:type="dxa"/>
          </w:tcPr>
          <w:p w14:paraId="70D9993E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84" w:type="dxa"/>
          </w:tcPr>
          <w:p w14:paraId="66D8D828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4050" w:type="dxa"/>
          </w:tcPr>
          <w:p w14:paraId="27E96175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sik</w:t>
            </w:r>
            <w:proofErr w:type="spellEnd"/>
          </w:p>
        </w:tc>
      </w:tr>
      <w:tr w:rsidR="00E32738" w14:paraId="6206B79F" w14:textId="77777777" w:rsidTr="00B2308B">
        <w:trPr>
          <w:jc w:val="center"/>
        </w:trPr>
        <w:tc>
          <w:tcPr>
            <w:tcW w:w="571" w:type="dxa"/>
          </w:tcPr>
          <w:p w14:paraId="74F21988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84" w:type="dxa"/>
          </w:tcPr>
          <w:p w14:paraId="06CA73B1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4050" w:type="dxa"/>
          </w:tcPr>
          <w:p w14:paraId="1FC4F564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adangan</w:t>
            </w:r>
            <w:proofErr w:type="spellEnd"/>
          </w:p>
        </w:tc>
      </w:tr>
      <w:tr w:rsidR="00E32738" w14:paraId="04DA1776" w14:textId="77777777" w:rsidTr="00B2308B">
        <w:trPr>
          <w:jc w:val="center"/>
        </w:trPr>
        <w:tc>
          <w:tcPr>
            <w:tcW w:w="571" w:type="dxa"/>
          </w:tcPr>
          <w:p w14:paraId="36BF34B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84" w:type="dxa"/>
          </w:tcPr>
          <w:p w14:paraId="605718AA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4050" w:type="dxa"/>
          </w:tcPr>
          <w:p w14:paraId="085A2214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itak</w:t>
            </w:r>
          </w:p>
        </w:tc>
      </w:tr>
      <w:tr w:rsidR="00E32738" w14:paraId="4C1175A8" w14:textId="77777777" w:rsidTr="00B2308B">
        <w:trPr>
          <w:jc w:val="center"/>
        </w:trPr>
        <w:tc>
          <w:tcPr>
            <w:tcW w:w="571" w:type="dxa"/>
          </w:tcPr>
          <w:p w14:paraId="3DC2B434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84" w:type="dxa"/>
          </w:tcPr>
          <w:p w14:paraId="7187FA6A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4050" w:type="dxa"/>
          </w:tcPr>
          <w:p w14:paraId="089EB84F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botakan</w:t>
            </w:r>
            <w:proofErr w:type="spellEnd"/>
          </w:p>
        </w:tc>
      </w:tr>
      <w:tr w:rsidR="00E32738" w14:paraId="08804C61" w14:textId="77777777" w:rsidTr="00B2308B">
        <w:trPr>
          <w:jc w:val="center"/>
        </w:trPr>
        <w:tc>
          <w:tcPr>
            <w:tcW w:w="571" w:type="dxa"/>
          </w:tcPr>
          <w:p w14:paraId="54DB8865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584" w:type="dxa"/>
          </w:tcPr>
          <w:p w14:paraId="050C66C8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4050" w:type="dxa"/>
          </w:tcPr>
          <w:p w14:paraId="47CFC333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incin</w:t>
            </w:r>
            <w:proofErr w:type="spellEnd"/>
          </w:p>
        </w:tc>
      </w:tr>
      <w:tr w:rsidR="00E32738" w14:paraId="42CDDE29" w14:textId="77777777" w:rsidTr="00B2308B">
        <w:trPr>
          <w:jc w:val="center"/>
        </w:trPr>
        <w:tc>
          <w:tcPr>
            <w:tcW w:w="571" w:type="dxa"/>
          </w:tcPr>
          <w:p w14:paraId="3CFED857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84" w:type="dxa"/>
          </w:tcPr>
          <w:p w14:paraId="17BE56C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8</w:t>
            </w:r>
          </w:p>
        </w:tc>
        <w:tc>
          <w:tcPr>
            <w:tcW w:w="4050" w:type="dxa"/>
          </w:tcPr>
          <w:p w14:paraId="7C14BE1A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lau</w:t>
            </w:r>
            <w:proofErr w:type="spellEnd"/>
          </w:p>
        </w:tc>
      </w:tr>
      <w:tr w:rsidR="00E32738" w14:paraId="363C1CBF" w14:textId="77777777" w:rsidTr="00B2308B">
        <w:trPr>
          <w:jc w:val="center"/>
        </w:trPr>
        <w:tc>
          <w:tcPr>
            <w:tcW w:w="571" w:type="dxa"/>
          </w:tcPr>
          <w:p w14:paraId="6ED0A854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584" w:type="dxa"/>
          </w:tcPr>
          <w:p w14:paraId="55D68BC3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4050" w:type="dxa"/>
          </w:tcPr>
          <w:p w14:paraId="22BC8B63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elupas</w:t>
            </w:r>
            <w:proofErr w:type="spellEnd"/>
          </w:p>
        </w:tc>
      </w:tr>
      <w:tr w:rsidR="00E32738" w14:paraId="71A0A706" w14:textId="77777777" w:rsidTr="00B2308B">
        <w:trPr>
          <w:jc w:val="center"/>
        </w:trPr>
        <w:tc>
          <w:tcPr>
            <w:tcW w:w="571" w:type="dxa"/>
          </w:tcPr>
          <w:p w14:paraId="3B27A5A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584" w:type="dxa"/>
          </w:tcPr>
          <w:p w14:paraId="7B0BB2F7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4050" w:type="dxa"/>
          </w:tcPr>
          <w:p w14:paraId="0ADD94C3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Warn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l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ng</w:t>
            </w:r>
            <w:proofErr w:type="spellEnd"/>
          </w:p>
        </w:tc>
      </w:tr>
      <w:tr w:rsidR="00E32738" w14:paraId="7CB959D9" w14:textId="77777777" w:rsidTr="00B2308B">
        <w:trPr>
          <w:jc w:val="center"/>
        </w:trPr>
        <w:tc>
          <w:tcPr>
            <w:tcW w:w="571" w:type="dxa"/>
          </w:tcPr>
          <w:p w14:paraId="3B347522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584" w:type="dxa"/>
          </w:tcPr>
          <w:p w14:paraId="667E7F2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4050" w:type="dxa"/>
          </w:tcPr>
          <w:p w14:paraId="1DE1DBC8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</w:p>
        </w:tc>
      </w:tr>
      <w:tr w:rsidR="00E32738" w14:paraId="3D34109D" w14:textId="77777777" w:rsidTr="00B2308B">
        <w:trPr>
          <w:jc w:val="center"/>
        </w:trPr>
        <w:tc>
          <w:tcPr>
            <w:tcW w:w="571" w:type="dxa"/>
          </w:tcPr>
          <w:p w14:paraId="6DB8E3F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584" w:type="dxa"/>
          </w:tcPr>
          <w:p w14:paraId="690FABB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4050" w:type="dxa"/>
          </w:tcPr>
          <w:p w14:paraId="193C667A" w14:textId="45F36D0F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Anak </w:t>
            </w:r>
            <w:r w:rsidR="00B7638F">
              <w:rPr>
                <w:rFonts w:ascii="Times New Roman" w:hAnsi="Times New Roman" w:cs="Times New Roman"/>
                <w:sz w:val="24"/>
                <w:szCs w:val="24"/>
              </w:rPr>
              <w:t xml:space="preserve">- </w:t>
            </w:r>
            <w:proofErr w:type="spellStart"/>
            <w:r w:rsidR="00B7638F">
              <w:rPr>
                <w:rFonts w:ascii="Times New Roman" w:hAnsi="Times New Roman" w:cs="Times New Roman"/>
                <w:sz w:val="24"/>
                <w:szCs w:val="24"/>
              </w:rPr>
              <w:t>anak</w:t>
            </w:r>
            <w:proofErr w:type="spellEnd"/>
          </w:p>
        </w:tc>
      </w:tr>
      <w:tr w:rsidR="00E32738" w14:paraId="226DF0D3" w14:textId="77777777" w:rsidTr="00B2308B">
        <w:trPr>
          <w:jc w:val="center"/>
        </w:trPr>
        <w:tc>
          <w:tcPr>
            <w:tcW w:w="571" w:type="dxa"/>
          </w:tcPr>
          <w:p w14:paraId="116E3D04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584" w:type="dxa"/>
          </w:tcPr>
          <w:p w14:paraId="4D277E18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4050" w:type="dxa"/>
          </w:tcPr>
          <w:p w14:paraId="7F1D4F08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la – sel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ki</w:t>
            </w:r>
          </w:p>
        </w:tc>
      </w:tr>
      <w:tr w:rsidR="00E32738" w14:paraId="1F991D79" w14:textId="77777777" w:rsidTr="00B2308B">
        <w:trPr>
          <w:jc w:val="center"/>
        </w:trPr>
        <w:tc>
          <w:tcPr>
            <w:tcW w:w="571" w:type="dxa"/>
          </w:tcPr>
          <w:p w14:paraId="6EBC9F7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584" w:type="dxa"/>
          </w:tcPr>
          <w:p w14:paraId="553FCAF7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4050" w:type="dxa"/>
          </w:tcPr>
          <w:p w14:paraId="0B5A3B14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</w:tr>
      <w:tr w:rsidR="00E32738" w14:paraId="75DC58C7" w14:textId="77777777" w:rsidTr="00B2308B">
        <w:trPr>
          <w:jc w:val="center"/>
        </w:trPr>
        <w:tc>
          <w:tcPr>
            <w:tcW w:w="571" w:type="dxa"/>
          </w:tcPr>
          <w:p w14:paraId="500C6F11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1584" w:type="dxa"/>
          </w:tcPr>
          <w:p w14:paraId="080DBD4A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5</w:t>
            </w:r>
          </w:p>
        </w:tc>
        <w:tc>
          <w:tcPr>
            <w:tcW w:w="4050" w:type="dxa"/>
          </w:tcPr>
          <w:p w14:paraId="122378C2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ok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tam</w:t>
            </w:r>
            <w:proofErr w:type="spellEnd"/>
          </w:p>
        </w:tc>
      </w:tr>
      <w:tr w:rsidR="00E32738" w14:paraId="40768C55" w14:textId="77777777" w:rsidTr="00B2308B">
        <w:trPr>
          <w:jc w:val="center"/>
        </w:trPr>
        <w:tc>
          <w:tcPr>
            <w:tcW w:w="571" w:type="dxa"/>
          </w:tcPr>
          <w:p w14:paraId="2146D43D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1584" w:type="dxa"/>
          </w:tcPr>
          <w:p w14:paraId="3548EB12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4050" w:type="dxa"/>
          </w:tcPr>
          <w:p w14:paraId="496EF33F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empuan</w:t>
            </w:r>
            <w:proofErr w:type="spellEnd"/>
          </w:p>
        </w:tc>
      </w:tr>
      <w:tr w:rsidR="00E32738" w14:paraId="1CC68AFC" w14:textId="77777777" w:rsidTr="00B2308B">
        <w:trPr>
          <w:jc w:val="center"/>
        </w:trPr>
        <w:tc>
          <w:tcPr>
            <w:tcW w:w="571" w:type="dxa"/>
          </w:tcPr>
          <w:p w14:paraId="1EF2678E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1584" w:type="dxa"/>
          </w:tcPr>
          <w:p w14:paraId="547B81C9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4050" w:type="dxa"/>
          </w:tcPr>
          <w:p w14:paraId="212ED5A3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o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k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aki</w:t>
            </w:r>
            <w:proofErr w:type="spellEnd"/>
          </w:p>
        </w:tc>
      </w:tr>
      <w:tr w:rsidR="00E32738" w14:paraId="591AB8F5" w14:textId="77777777" w:rsidTr="00B2308B">
        <w:trPr>
          <w:jc w:val="center"/>
        </w:trPr>
        <w:tc>
          <w:tcPr>
            <w:tcW w:w="571" w:type="dxa"/>
          </w:tcPr>
          <w:p w14:paraId="07CEA4F1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1584" w:type="dxa"/>
          </w:tcPr>
          <w:p w14:paraId="1D9A584B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4050" w:type="dxa"/>
          </w:tcPr>
          <w:p w14:paraId="4539E533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ha</w:t>
            </w:r>
            <w:proofErr w:type="spellEnd"/>
          </w:p>
        </w:tc>
      </w:tr>
      <w:tr w:rsidR="00E32738" w14:paraId="56DADB8B" w14:textId="77777777" w:rsidTr="00B2308B">
        <w:trPr>
          <w:jc w:val="center"/>
        </w:trPr>
        <w:tc>
          <w:tcPr>
            <w:tcW w:w="571" w:type="dxa"/>
          </w:tcPr>
          <w:p w14:paraId="71366A44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1584" w:type="dxa"/>
          </w:tcPr>
          <w:p w14:paraId="4F9795A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4050" w:type="dxa"/>
          </w:tcPr>
          <w:p w14:paraId="05563278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ekitar anus</w:t>
            </w:r>
          </w:p>
        </w:tc>
      </w:tr>
      <w:tr w:rsidR="00E32738" w14:paraId="4C518792" w14:textId="77777777" w:rsidTr="00B2308B">
        <w:trPr>
          <w:jc w:val="center"/>
        </w:trPr>
        <w:tc>
          <w:tcPr>
            <w:tcW w:w="571" w:type="dxa"/>
          </w:tcPr>
          <w:p w14:paraId="252534F2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1584" w:type="dxa"/>
          </w:tcPr>
          <w:p w14:paraId="1F6CEC67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4050" w:type="dxa"/>
          </w:tcPr>
          <w:p w14:paraId="30B5DFA5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jah</w:t>
            </w:r>
          </w:p>
        </w:tc>
      </w:tr>
      <w:tr w:rsidR="00E32738" w14:paraId="7E15D7E3" w14:textId="77777777" w:rsidTr="00B2308B">
        <w:trPr>
          <w:jc w:val="center"/>
        </w:trPr>
        <w:tc>
          <w:tcPr>
            <w:tcW w:w="571" w:type="dxa"/>
          </w:tcPr>
          <w:p w14:paraId="6ECAC294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1584" w:type="dxa"/>
          </w:tcPr>
          <w:p w14:paraId="7397A019" w14:textId="77777777" w:rsidR="00E32738" w:rsidRDefault="00E3273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4050" w:type="dxa"/>
          </w:tcPr>
          <w:p w14:paraId="1AE5D47F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ineum</w:t>
            </w:r>
          </w:p>
        </w:tc>
      </w:tr>
      <w:tr w:rsidR="00E32738" w14:paraId="0A6B505D" w14:textId="77777777" w:rsidTr="00B2308B">
        <w:trPr>
          <w:jc w:val="center"/>
        </w:trPr>
        <w:tc>
          <w:tcPr>
            <w:tcW w:w="571" w:type="dxa"/>
          </w:tcPr>
          <w:p w14:paraId="270811C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1584" w:type="dxa"/>
          </w:tcPr>
          <w:p w14:paraId="7B9FECDD" w14:textId="77777777" w:rsidR="00E32738" w:rsidRDefault="00E3273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4050" w:type="dxa"/>
          </w:tcPr>
          <w:p w14:paraId="414EE31B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s</w:t>
            </w:r>
            <w:proofErr w:type="spellEnd"/>
          </w:p>
        </w:tc>
      </w:tr>
      <w:tr w:rsidR="00E32738" w14:paraId="0CF7C3B6" w14:textId="77777777" w:rsidTr="00B2308B">
        <w:trPr>
          <w:jc w:val="center"/>
        </w:trPr>
        <w:tc>
          <w:tcPr>
            <w:tcW w:w="571" w:type="dxa"/>
          </w:tcPr>
          <w:p w14:paraId="51F6B32F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3.</w:t>
            </w:r>
          </w:p>
        </w:tc>
        <w:tc>
          <w:tcPr>
            <w:tcW w:w="1584" w:type="dxa"/>
          </w:tcPr>
          <w:p w14:paraId="00450325" w14:textId="77777777" w:rsidR="00E32738" w:rsidRDefault="00E3273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3</w:t>
            </w:r>
          </w:p>
        </w:tc>
        <w:tc>
          <w:tcPr>
            <w:tcW w:w="4050" w:type="dxa"/>
          </w:tcPr>
          <w:p w14:paraId="72965996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ngan</w:t>
            </w:r>
            <w:proofErr w:type="spellEnd"/>
          </w:p>
        </w:tc>
      </w:tr>
      <w:tr w:rsidR="00E32738" w14:paraId="42775930" w14:textId="77777777" w:rsidTr="00B2308B">
        <w:trPr>
          <w:jc w:val="center"/>
        </w:trPr>
        <w:tc>
          <w:tcPr>
            <w:tcW w:w="571" w:type="dxa"/>
          </w:tcPr>
          <w:p w14:paraId="181BD47E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1584" w:type="dxa"/>
          </w:tcPr>
          <w:p w14:paraId="7EB3A22A" w14:textId="77777777" w:rsidR="00E32738" w:rsidRDefault="00E3273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4</w:t>
            </w:r>
          </w:p>
        </w:tc>
        <w:tc>
          <w:tcPr>
            <w:tcW w:w="4050" w:type="dxa"/>
          </w:tcPr>
          <w:p w14:paraId="4C610E88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ngkai</w:t>
            </w:r>
            <w:proofErr w:type="spellEnd"/>
          </w:p>
        </w:tc>
      </w:tr>
      <w:tr w:rsidR="00E32738" w14:paraId="536A091D" w14:textId="77777777" w:rsidTr="00B2308B">
        <w:trPr>
          <w:jc w:val="center"/>
        </w:trPr>
        <w:tc>
          <w:tcPr>
            <w:tcW w:w="571" w:type="dxa"/>
          </w:tcPr>
          <w:p w14:paraId="77A561D9" w14:textId="77777777" w:rsidR="00E32738" w:rsidRDefault="00E3273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1584" w:type="dxa"/>
          </w:tcPr>
          <w:p w14:paraId="1EA7B2C0" w14:textId="77777777" w:rsidR="00E32738" w:rsidRDefault="00E3273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</w:p>
        </w:tc>
        <w:tc>
          <w:tcPr>
            <w:tcW w:w="4050" w:type="dxa"/>
          </w:tcPr>
          <w:p w14:paraId="22813F67" w14:textId="77777777" w:rsidR="00E32738" w:rsidRDefault="00E3273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her</w:t>
            </w:r>
          </w:p>
        </w:tc>
      </w:tr>
      <w:tr w:rsidR="0068409E" w14:paraId="3DC2E10A" w14:textId="77777777" w:rsidTr="00B2308B">
        <w:trPr>
          <w:jc w:val="center"/>
        </w:trPr>
        <w:tc>
          <w:tcPr>
            <w:tcW w:w="571" w:type="dxa"/>
          </w:tcPr>
          <w:p w14:paraId="265DD8DE" w14:textId="03FDBE52" w:rsidR="0068409E" w:rsidRDefault="0068409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1584" w:type="dxa"/>
          </w:tcPr>
          <w:p w14:paraId="79558ADF" w14:textId="32522F95" w:rsidR="0068409E" w:rsidRDefault="0068409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</w:p>
        </w:tc>
        <w:tc>
          <w:tcPr>
            <w:tcW w:w="4050" w:type="dxa"/>
          </w:tcPr>
          <w:p w14:paraId="61BD7F20" w14:textId="52845696" w:rsidR="0068409E" w:rsidRDefault="0068409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</w:p>
        </w:tc>
      </w:tr>
      <w:tr w:rsidR="0068409E" w14:paraId="64AC28E1" w14:textId="77777777" w:rsidTr="00B2308B">
        <w:trPr>
          <w:jc w:val="center"/>
        </w:trPr>
        <w:tc>
          <w:tcPr>
            <w:tcW w:w="571" w:type="dxa"/>
          </w:tcPr>
          <w:p w14:paraId="59AC5793" w14:textId="78F4FFAB" w:rsidR="0068409E" w:rsidRDefault="0068409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1584" w:type="dxa"/>
          </w:tcPr>
          <w:p w14:paraId="43A87739" w14:textId="7718D2B3" w:rsidR="0068409E" w:rsidRDefault="0068409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4050" w:type="dxa"/>
          </w:tcPr>
          <w:p w14:paraId="30F290DD" w14:textId="42DC7878" w:rsidR="0068409E" w:rsidRDefault="0087178B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</w:t>
            </w:r>
            <w:r w:rsidR="0068409E">
              <w:rPr>
                <w:rFonts w:ascii="Times New Roman" w:hAnsi="Times New Roman" w:cs="Times New Roman"/>
                <w:sz w:val="24"/>
                <w:szCs w:val="24"/>
              </w:rPr>
              <w:t>elepuh</w:t>
            </w:r>
            <w:proofErr w:type="spellEnd"/>
          </w:p>
        </w:tc>
      </w:tr>
      <w:tr w:rsidR="0068409E" w14:paraId="1CD00CD5" w14:textId="77777777" w:rsidTr="00B2308B">
        <w:trPr>
          <w:jc w:val="center"/>
        </w:trPr>
        <w:tc>
          <w:tcPr>
            <w:tcW w:w="571" w:type="dxa"/>
          </w:tcPr>
          <w:p w14:paraId="6B07F527" w14:textId="4B60D039" w:rsidR="0068409E" w:rsidRDefault="0068409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1584" w:type="dxa"/>
          </w:tcPr>
          <w:p w14:paraId="2B54CD62" w14:textId="013BD4AA" w:rsidR="0068409E" w:rsidRDefault="0068409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</w:p>
        </w:tc>
        <w:tc>
          <w:tcPr>
            <w:tcW w:w="4050" w:type="dxa"/>
          </w:tcPr>
          <w:p w14:paraId="6F57F7F3" w14:textId="13E1171B" w:rsidR="0068409E" w:rsidRDefault="0068409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m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lap</w:t>
            </w:r>
            <w:proofErr w:type="spellEnd"/>
          </w:p>
        </w:tc>
      </w:tr>
      <w:tr w:rsidR="0068409E" w14:paraId="3416D87C" w14:textId="77777777" w:rsidTr="00B2308B">
        <w:trPr>
          <w:jc w:val="center"/>
        </w:trPr>
        <w:tc>
          <w:tcPr>
            <w:tcW w:w="571" w:type="dxa"/>
          </w:tcPr>
          <w:p w14:paraId="210D54DF" w14:textId="77C81F51" w:rsidR="0068409E" w:rsidRDefault="0068409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1584" w:type="dxa"/>
          </w:tcPr>
          <w:p w14:paraId="177DBAD8" w14:textId="4391E913" w:rsidR="0068409E" w:rsidRDefault="0068409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9</w:t>
            </w:r>
          </w:p>
        </w:tc>
        <w:tc>
          <w:tcPr>
            <w:tcW w:w="4050" w:type="dxa"/>
          </w:tcPr>
          <w:p w14:paraId="4D759D0D" w14:textId="455304D8" w:rsidR="0068409E" w:rsidRDefault="0068409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ih</w:t>
            </w:r>
          </w:p>
        </w:tc>
      </w:tr>
      <w:tr w:rsidR="0068409E" w14:paraId="0649F092" w14:textId="77777777" w:rsidTr="00B2308B">
        <w:trPr>
          <w:jc w:val="center"/>
        </w:trPr>
        <w:tc>
          <w:tcPr>
            <w:tcW w:w="571" w:type="dxa"/>
          </w:tcPr>
          <w:p w14:paraId="5C329133" w14:textId="589BABEC" w:rsidR="0068409E" w:rsidRDefault="0068409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1584" w:type="dxa"/>
          </w:tcPr>
          <w:p w14:paraId="1AF926A6" w14:textId="36A76D3A" w:rsidR="0068409E" w:rsidRDefault="00F032FF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0</w:t>
            </w:r>
          </w:p>
        </w:tc>
        <w:tc>
          <w:tcPr>
            <w:tcW w:w="4050" w:type="dxa"/>
          </w:tcPr>
          <w:p w14:paraId="634C6EF7" w14:textId="33216F8D" w:rsidR="0068409E" w:rsidRDefault="00F032FF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si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hari</w:t>
            </w:r>
            <w:proofErr w:type="spellEnd"/>
          </w:p>
        </w:tc>
      </w:tr>
      <w:tr w:rsidR="00F032FF" w14:paraId="6E488535" w14:textId="77777777" w:rsidTr="00B2308B">
        <w:trPr>
          <w:jc w:val="center"/>
        </w:trPr>
        <w:tc>
          <w:tcPr>
            <w:tcW w:w="571" w:type="dxa"/>
          </w:tcPr>
          <w:p w14:paraId="475A147E" w14:textId="7D380811" w:rsidR="00F032FF" w:rsidRDefault="00F032F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1584" w:type="dxa"/>
          </w:tcPr>
          <w:p w14:paraId="65D1071A" w14:textId="3658D1E4" w:rsidR="00F032FF" w:rsidRDefault="00F032FF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1</w:t>
            </w:r>
          </w:p>
        </w:tc>
        <w:tc>
          <w:tcPr>
            <w:tcW w:w="4050" w:type="dxa"/>
          </w:tcPr>
          <w:p w14:paraId="1F0A6EC7" w14:textId="20386AD8" w:rsidR="00F032FF" w:rsidRDefault="00F032FF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ngk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</w:p>
        </w:tc>
      </w:tr>
      <w:tr w:rsidR="00F032FF" w14:paraId="2189D369" w14:textId="77777777" w:rsidTr="00B2308B">
        <w:trPr>
          <w:jc w:val="center"/>
        </w:trPr>
        <w:tc>
          <w:tcPr>
            <w:tcW w:w="571" w:type="dxa"/>
          </w:tcPr>
          <w:p w14:paraId="2E58D98A" w14:textId="4AAD97D7" w:rsidR="00F032FF" w:rsidRDefault="00F032F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1584" w:type="dxa"/>
          </w:tcPr>
          <w:p w14:paraId="219E5E53" w14:textId="612E7D62" w:rsidR="00F032FF" w:rsidRDefault="00F032FF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4050" w:type="dxa"/>
          </w:tcPr>
          <w:p w14:paraId="53954BCD" w14:textId="38627455" w:rsidR="00F032FF" w:rsidRDefault="00F032FF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mbengkakan</w:t>
            </w:r>
            <w:proofErr w:type="spellEnd"/>
          </w:p>
        </w:tc>
      </w:tr>
      <w:tr w:rsidR="00F032FF" w14:paraId="00FB3477" w14:textId="77777777" w:rsidTr="00B2308B">
        <w:trPr>
          <w:jc w:val="center"/>
        </w:trPr>
        <w:tc>
          <w:tcPr>
            <w:tcW w:w="571" w:type="dxa"/>
          </w:tcPr>
          <w:p w14:paraId="09B9AC84" w14:textId="41EC537E" w:rsidR="00F032FF" w:rsidRDefault="00F032F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1584" w:type="dxa"/>
          </w:tcPr>
          <w:p w14:paraId="331BF748" w14:textId="01B31F7B" w:rsidR="00F032FF" w:rsidRDefault="0001372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</w:p>
        </w:tc>
        <w:tc>
          <w:tcPr>
            <w:tcW w:w="4050" w:type="dxa"/>
          </w:tcPr>
          <w:p w14:paraId="52EA48E4" w14:textId="69C15289" w:rsidR="00F032FF" w:rsidRDefault="0001372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</w:p>
        </w:tc>
      </w:tr>
      <w:tr w:rsidR="0001372A" w14:paraId="48C40890" w14:textId="77777777" w:rsidTr="00B2308B">
        <w:trPr>
          <w:jc w:val="center"/>
        </w:trPr>
        <w:tc>
          <w:tcPr>
            <w:tcW w:w="571" w:type="dxa"/>
          </w:tcPr>
          <w:p w14:paraId="5BB5E175" w14:textId="67E714DD" w:rsidR="0001372A" w:rsidRDefault="0001372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1584" w:type="dxa"/>
          </w:tcPr>
          <w:p w14:paraId="6B972C01" w14:textId="1B185C8A" w:rsidR="0001372A" w:rsidRDefault="0001372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4</w:t>
            </w:r>
          </w:p>
        </w:tc>
        <w:tc>
          <w:tcPr>
            <w:tcW w:w="4050" w:type="dxa"/>
          </w:tcPr>
          <w:p w14:paraId="21800EC9" w14:textId="541BC0C5" w:rsidR="0001372A" w:rsidRDefault="0001372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cang</w:t>
            </w:r>
            <w:proofErr w:type="spellEnd"/>
          </w:p>
        </w:tc>
      </w:tr>
      <w:tr w:rsidR="0001372A" w14:paraId="10A0065B" w14:textId="77777777" w:rsidTr="00B2308B">
        <w:trPr>
          <w:jc w:val="center"/>
        </w:trPr>
        <w:tc>
          <w:tcPr>
            <w:tcW w:w="571" w:type="dxa"/>
          </w:tcPr>
          <w:p w14:paraId="0FE943A4" w14:textId="41D8D53C" w:rsidR="0001372A" w:rsidRDefault="0001372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1584" w:type="dxa"/>
          </w:tcPr>
          <w:p w14:paraId="02D49AFC" w14:textId="6EC286B8" w:rsidR="0001372A" w:rsidRDefault="0001372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5</w:t>
            </w:r>
          </w:p>
        </w:tc>
        <w:tc>
          <w:tcPr>
            <w:tcW w:w="4050" w:type="dxa"/>
          </w:tcPr>
          <w:p w14:paraId="314A7610" w14:textId="79E58D39" w:rsidR="0001372A" w:rsidRDefault="0001372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riawan</w:t>
            </w:r>
            <w:proofErr w:type="spellEnd"/>
          </w:p>
        </w:tc>
      </w:tr>
      <w:tr w:rsidR="0001372A" w14:paraId="326AFBE6" w14:textId="77777777" w:rsidTr="00B2308B">
        <w:trPr>
          <w:jc w:val="center"/>
        </w:trPr>
        <w:tc>
          <w:tcPr>
            <w:tcW w:w="571" w:type="dxa"/>
          </w:tcPr>
          <w:p w14:paraId="7FE19502" w14:textId="51CCF68A" w:rsidR="0001372A" w:rsidRDefault="0001372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</w:t>
            </w:r>
          </w:p>
        </w:tc>
        <w:tc>
          <w:tcPr>
            <w:tcW w:w="1584" w:type="dxa"/>
          </w:tcPr>
          <w:p w14:paraId="0C1E7546" w14:textId="72C2DF57" w:rsidR="0001372A" w:rsidRDefault="0001372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6</w:t>
            </w:r>
          </w:p>
        </w:tc>
        <w:tc>
          <w:tcPr>
            <w:tcW w:w="4050" w:type="dxa"/>
          </w:tcPr>
          <w:p w14:paraId="0785C88A" w14:textId="46C7D47D" w:rsidR="0001372A" w:rsidRDefault="0001372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uk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</w:p>
        </w:tc>
      </w:tr>
      <w:tr w:rsidR="0001372A" w14:paraId="76F58EB9" w14:textId="77777777" w:rsidTr="00B2308B">
        <w:trPr>
          <w:jc w:val="center"/>
        </w:trPr>
        <w:tc>
          <w:tcPr>
            <w:tcW w:w="571" w:type="dxa"/>
          </w:tcPr>
          <w:p w14:paraId="1CCB103B" w14:textId="60185187" w:rsidR="0001372A" w:rsidRDefault="0001372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1584" w:type="dxa"/>
          </w:tcPr>
          <w:p w14:paraId="353A6074" w14:textId="499BC938" w:rsidR="0001372A" w:rsidRDefault="00B85D9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7</w:t>
            </w:r>
          </w:p>
        </w:tc>
        <w:tc>
          <w:tcPr>
            <w:tcW w:w="4050" w:type="dxa"/>
          </w:tcPr>
          <w:p w14:paraId="1B9324C0" w14:textId="3132AEEE" w:rsidR="0001372A" w:rsidRDefault="00B85D9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</w:p>
        </w:tc>
      </w:tr>
      <w:tr w:rsidR="00B85D96" w14:paraId="4BBA2DE9" w14:textId="77777777" w:rsidTr="00B2308B">
        <w:trPr>
          <w:jc w:val="center"/>
        </w:trPr>
        <w:tc>
          <w:tcPr>
            <w:tcW w:w="571" w:type="dxa"/>
          </w:tcPr>
          <w:p w14:paraId="3F667B31" w14:textId="271FE1DD" w:rsidR="00B85D96" w:rsidRDefault="00B85D96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</w:t>
            </w:r>
          </w:p>
        </w:tc>
        <w:tc>
          <w:tcPr>
            <w:tcW w:w="1584" w:type="dxa"/>
          </w:tcPr>
          <w:p w14:paraId="5990D001" w14:textId="2EB8CFD1" w:rsidR="00B85D96" w:rsidRDefault="00B85D9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8</w:t>
            </w:r>
          </w:p>
        </w:tc>
        <w:tc>
          <w:tcPr>
            <w:tcW w:w="4050" w:type="dxa"/>
          </w:tcPr>
          <w:p w14:paraId="2388A1F6" w14:textId="7A499CE4" w:rsidR="00B85D96" w:rsidRDefault="00B85D9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ipi</w:t>
            </w:r>
          </w:p>
        </w:tc>
      </w:tr>
      <w:tr w:rsidR="00B85D96" w14:paraId="733A726B" w14:textId="77777777" w:rsidTr="00B2308B">
        <w:trPr>
          <w:jc w:val="center"/>
        </w:trPr>
        <w:tc>
          <w:tcPr>
            <w:tcW w:w="571" w:type="dxa"/>
          </w:tcPr>
          <w:p w14:paraId="0011E1D0" w14:textId="20A67B84" w:rsidR="00B85D96" w:rsidRDefault="00B85D96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</w:t>
            </w:r>
          </w:p>
        </w:tc>
        <w:tc>
          <w:tcPr>
            <w:tcW w:w="1584" w:type="dxa"/>
          </w:tcPr>
          <w:p w14:paraId="49109525" w14:textId="6C08BBC7" w:rsidR="00B85D96" w:rsidRDefault="00B85D9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9</w:t>
            </w:r>
          </w:p>
        </w:tc>
        <w:tc>
          <w:tcPr>
            <w:tcW w:w="4050" w:type="dxa"/>
          </w:tcPr>
          <w:p w14:paraId="1C368935" w14:textId="013883CC" w:rsidR="00B85D96" w:rsidRDefault="00B85D9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</w:p>
        </w:tc>
      </w:tr>
      <w:tr w:rsidR="00B85D96" w14:paraId="6B65672F" w14:textId="77777777" w:rsidTr="00B2308B">
        <w:trPr>
          <w:jc w:val="center"/>
        </w:trPr>
        <w:tc>
          <w:tcPr>
            <w:tcW w:w="571" w:type="dxa"/>
          </w:tcPr>
          <w:p w14:paraId="014254BD" w14:textId="1BDE5841" w:rsidR="00B85D96" w:rsidRDefault="00B85D96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</w:t>
            </w:r>
          </w:p>
        </w:tc>
        <w:tc>
          <w:tcPr>
            <w:tcW w:w="1584" w:type="dxa"/>
          </w:tcPr>
          <w:p w14:paraId="68B97D8C" w14:textId="5CF7A362" w:rsidR="00B85D96" w:rsidRDefault="00B85D9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0</w:t>
            </w:r>
          </w:p>
        </w:tc>
        <w:tc>
          <w:tcPr>
            <w:tcW w:w="4050" w:type="dxa"/>
          </w:tcPr>
          <w:p w14:paraId="2F12481E" w14:textId="6D25FD0F" w:rsidR="00B85D96" w:rsidRDefault="00B85D9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ki</w:t>
            </w:r>
          </w:p>
        </w:tc>
      </w:tr>
      <w:tr w:rsidR="005B4C07" w14:paraId="2FB5DF0F" w14:textId="77777777" w:rsidTr="00B2308B">
        <w:trPr>
          <w:jc w:val="center"/>
        </w:trPr>
        <w:tc>
          <w:tcPr>
            <w:tcW w:w="571" w:type="dxa"/>
          </w:tcPr>
          <w:p w14:paraId="04E92C91" w14:textId="3AFBC73B" w:rsidR="005B4C07" w:rsidRDefault="005B4C07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.</w:t>
            </w:r>
          </w:p>
        </w:tc>
        <w:tc>
          <w:tcPr>
            <w:tcW w:w="1584" w:type="dxa"/>
          </w:tcPr>
          <w:p w14:paraId="005F65A9" w14:textId="7F315E2B" w:rsidR="005B4C07" w:rsidRDefault="005B4C07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</w:p>
        </w:tc>
        <w:tc>
          <w:tcPr>
            <w:tcW w:w="4050" w:type="dxa"/>
          </w:tcPr>
          <w:p w14:paraId="66CBB399" w14:textId="244F6AE4" w:rsidR="005B4C07" w:rsidRDefault="005B4C07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 w:rsidR="005C392B"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emerah</w:t>
            </w:r>
            <w:r w:rsidR="005C392B">
              <w:rPr>
                <w:rFonts w:ascii="Times New Roman" w:hAnsi="Times New Roman" w:cs="Times New Roman"/>
                <w:sz w:val="24"/>
                <w:szCs w:val="24"/>
              </w:rPr>
              <w:t>an</w:t>
            </w:r>
            <w:proofErr w:type="spellEnd"/>
          </w:p>
        </w:tc>
      </w:tr>
      <w:tr w:rsidR="005B4C07" w14:paraId="4BBD083E" w14:textId="77777777" w:rsidTr="00B2308B">
        <w:trPr>
          <w:jc w:val="center"/>
        </w:trPr>
        <w:tc>
          <w:tcPr>
            <w:tcW w:w="571" w:type="dxa"/>
          </w:tcPr>
          <w:p w14:paraId="4AE1C222" w14:textId="2C56D14D" w:rsidR="005B4C07" w:rsidRDefault="005B4C07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.</w:t>
            </w:r>
          </w:p>
        </w:tc>
        <w:tc>
          <w:tcPr>
            <w:tcW w:w="1584" w:type="dxa"/>
          </w:tcPr>
          <w:p w14:paraId="51E175DB" w14:textId="72F1F328" w:rsidR="005B4C07" w:rsidRDefault="005B4C07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2</w:t>
            </w:r>
          </w:p>
        </w:tc>
        <w:tc>
          <w:tcPr>
            <w:tcW w:w="4050" w:type="dxa"/>
          </w:tcPr>
          <w:p w14:paraId="517334CA" w14:textId="4296C2D9" w:rsidR="005B4C07" w:rsidRDefault="003D6A1B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lak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her</w:t>
            </w:r>
            <w:proofErr w:type="spellEnd"/>
          </w:p>
        </w:tc>
      </w:tr>
      <w:tr w:rsidR="003D6A1B" w14:paraId="70B030E3" w14:textId="77777777" w:rsidTr="00B2308B">
        <w:trPr>
          <w:jc w:val="center"/>
        </w:trPr>
        <w:tc>
          <w:tcPr>
            <w:tcW w:w="571" w:type="dxa"/>
          </w:tcPr>
          <w:p w14:paraId="29A086C2" w14:textId="3802540E" w:rsidR="003D6A1B" w:rsidRDefault="003D6A1B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</w:t>
            </w:r>
          </w:p>
        </w:tc>
        <w:tc>
          <w:tcPr>
            <w:tcW w:w="1584" w:type="dxa"/>
          </w:tcPr>
          <w:p w14:paraId="0E5E8FC1" w14:textId="46972613" w:rsidR="003D6A1B" w:rsidRDefault="003D6A1B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</w:p>
        </w:tc>
        <w:tc>
          <w:tcPr>
            <w:tcW w:w="4050" w:type="dxa"/>
          </w:tcPr>
          <w:p w14:paraId="5CBD9955" w14:textId="08858227" w:rsidR="003D6A1B" w:rsidRDefault="003D6A1B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tut</w:t>
            </w:r>
            <w:proofErr w:type="spellEnd"/>
          </w:p>
        </w:tc>
      </w:tr>
      <w:tr w:rsidR="003D6A1B" w14:paraId="74D8C486" w14:textId="77777777" w:rsidTr="00B2308B">
        <w:trPr>
          <w:jc w:val="center"/>
        </w:trPr>
        <w:tc>
          <w:tcPr>
            <w:tcW w:w="571" w:type="dxa"/>
          </w:tcPr>
          <w:p w14:paraId="4D816A1A" w14:textId="747124BA" w:rsidR="003D6A1B" w:rsidRDefault="003D6A1B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,</w:t>
            </w:r>
          </w:p>
        </w:tc>
        <w:tc>
          <w:tcPr>
            <w:tcW w:w="1584" w:type="dxa"/>
          </w:tcPr>
          <w:p w14:paraId="78D03358" w14:textId="2BDDF856" w:rsidR="003D6A1B" w:rsidRDefault="003D6A1B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</w:p>
        </w:tc>
        <w:tc>
          <w:tcPr>
            <w:tcW w:w="4050" w:type="dxa"/>
          </w:tcPr>
          <w:p w14:paraId="664EB73E" w14:textId="148AEF00" w:rsidR="003D6A1B" w:rsidRDefault="003D6A1B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ku</w:t>
            </w:r>
          </w:p>
        </w:tc>
      </w:tr>
      <w:tr w:rsidR="003D6A1B" w14:paraId="087600FC" w14:textId="77777777" w:rsidTr="00B2308B">
        <w:trPr>
          <w:jc w:val="center"/>
        </w:trPr>
        <w:tc>
          <w:tcPr>
            <w:tcW w:w="571" w:type="dxa"/>
          </w:tcPr>
          <w:p w14:paraId="1E305FED" w14:textId="740B6A3D" w:rsidR="003D6A1B" w:rsidRDefault="0024250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.</w:t>
            </w:r>
          </w:p>
        </w:tc>
        <w:tc>
          <w:tcPr>
            <w:tcW w:w="1584" w:type="dxa"/>
          </w:tcPr>
          <w:p w14:paraId="40DCC045" w14:textId="639FB2D2" w:rsidR="003D6A1B" w:rsidRDefault="0024250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</w:p>
        </w:tc>
        <w:tc>
          <w:tcPr>
            <w:tcW w:w="4050" w:type="dxa"/>
          </w:tcPr>
          <w:p w14:paraId="6FC8E13E" w14:textId="03D495CB" w:rsidR="003D6A1B" w:rsidRDefault="0024250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 w:rsidR="00C724E8">
              <w:rPr>
                <w:rFonts w:ascii="Times New Roman" w:hAnsi="Times New Roman" w:cs="Times New Roman"/>
                <w:sz w:val="24"/>
                <w:szCs w:val="24"/>
              </w:rPr>
              <w:t>bint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</w:p>
        </w:tc>
      </w:tr>
      <w:tr w:rsidR="0024250E" w14:paraId="62E7D7A7" w14:textId="77777777" w:rsidTr="00B2308B">
        <w:trPr>
          <w:jc w:val="center"/>
        </w:trPr>
        <w:tc>
          <w:tcPr>
            <w:tcW w:w="571" w:type="dxa"/>
          </w:tcPr>
          <w:p w14:paraId="57D7CB1D" w14:textId="51BF2B03" w:rsidR="0024250E" w:rsidRDefault="0024250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</w:t>
            </w:r>
          </w:p>
        </w:tc>
        <w:tc>
          <w:tcPr>
            <w:tcW w:w="1584" w:type="dxa"/>
          </w:tcPr>
          <w:p w14:paraId="0C97EFBB" w14:textId="5BB767B1" w:rsidR="0024250E" w:rsidRDefault="00DE466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6</w:t>
            </w:r>
          </w:p>
        </w:tc>
        <w:tc>
          <w:tcPr>
            <w:tcW w:w="4050" w:type="dxa"/>
          </w:tcPr>
          <w:p w14:paraId="3BD48465" w14:textId="65186543" w:rsidR="0024250E" w:rsidRDefault="00DE466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</w:p>
        </w:tc>
      </w:tr>
      <w:tr w:rsidR="00DE466E" w14:paraId="56A4B1BE" w14:textId="77777777" w:rsidTr="00B2308B">
        <w:trPr>
          <w:jc w:val="center"/>
        </w:trPr>
        <w:tc>
          <w:tcPr>
            <w:tcW w:w="571" w:type="dxa"/>
          </w:tcPr>
          <w:p w14:paraId="3943A168" w14:textId="42C4C282" w:rsidR="00DE466E" w:rsidRDefault="00DE466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.</w:t>
            </w:r>
          </w:p>
        </w:tc>
        <w:tc>
          <w:tcPr>
            <w:tcW w:w="1584" w:type="dxa"/>
          </w:tcPr>
          <w:p w14:paraId="7293E92C" w14:textId="10E002A0" w:rsidR="00DE466E" w:rsidRDefault="00DE466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7</w:t>
            </w:r>
          </w:p>
        </w:tc>
        <w:tc>
          <w:tcPr>
            <w:tcW w:w="4050" w:type="dxa"/>
          </w:tcPr>
          <w:p w14:paraId="2F652762" w14:textId="1CBDFB63" w:rsidR="00DE466E" w:rsidRDefault="00DE466E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openg</w:t>
            </w:r>
            <w:proofErr w:type="spellEnd"/>
          </w:p>
        </w:tc>
      </w:tr>
      <w:tr w:rsidR="00DE466E" w14:paraId="314D570F" w14:textId="77777777" w:rsidTr="00B2308B">
        <w:trPr>
          <w:jc w:val="center"/>
        </w:trPr>
        <w:tc>
          <w:tcPr>
            <w:tcW w:w="571" w:type="dxa"/>
          </w:tcPr>
          <w:p w14:paraId="38AE5C47" w14:textId="74ABBA4E" w:rsidR="00DE466E" w:rsidRDefault="0080165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.</w:t>
            </w:r>
          </w:p>
        </w:tc>
        <w:tc>
          <w:tcPr>
            <w:tcW w:w="1584" w:type="dxa"/>
          </w:tcPr>
          <w:p w14:paraId="1416EDC2" w14:textId="335F0100" w:rsidR="00DE466E" w:rsidRDefault="0080165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8</w:t>
            </w:r>
          </w:p>
        </w:tc>
        <w:tc>
          <w:tcPr>
            <w:tcW w:w="4050" w:type="dxa"/>
          </w:tcPr>
          <w:p w14:paraId="4EABD669" w14:textId="61B574C2" w:rsidR="00DE466E" w:rsidRDefault="0080165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dan</w:t>
            </w:r>
          </w:p>
        </w:tc>
      </w:tr>
      <w:tr w:rsidR="0080165A" w14:paraId="385F47FF" w14:textId="77777777" w:rsidTr="00B2308B">
        <w:trPr>
          <w:jc w:val="center"/>
        </w:trPr>
        <w:tc>
          <w:tcPr>
            <w:tcW w:w="571" w:type="dxa"/>
          </w:tcPr>
          <w:p w14:paraId="4E71AA9B" w14:textId="6FD5B5C8" w:rsidR="0080165A" w:rsidRDefault="0080165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.</w:t>
            </w:r>
          </w:p>
        </w:tc>
        <w:tc>
          <w:tcPr>
            <w:tcW w:w="1584" w:type="dxa"/>
          </w:tcPr>
          <w:p w14:paraId="79AADD7D" w14:textId="51DF273D" w:rsidR="0080165A" w:rsidRDefault="0080165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9</w:t>
            </w:r>
          </w:p>
        </w:tc>
        <w:tc>
          <w:tcPr>
            <w:tcW w:w="4050" w:type="dxa"/>
          </w:tcPr>
          <w:p w14:paraId="2AFFF4CE" w14:textId="05F5D2D4" w:rsidR="0080165A" w:rsidRDefault="0080165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pak</w:t>
            </w:r>
            <w:proofErr w:type="spellEnd"/>
          </w:p>
        </w:tc>
      </w:tr>
      <w:tr w:rsidR="0080165A" w14:paraId="20DB386C" w14:textId="77777777" w:rsidTr="00B2308B">
        <w:trPr>
          <w:jc w:val="center"/>
        </w:trPr>
        <w:tc>
          <w:tcPr>
            <w:tcW w:w="571" w:type="dxa"/>
          </w:tcPr>
          <w:p w14:paraId="5B29357C" w14:textId="499ACF4E" w:rsidR="0080165A" w:rsidRDefault="0080165A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.</w:t>
            </w:r>
          </w:p>
        </w:tc>
        <w:tc>
          <w:tcPr>
            <w:tcW w:w="1584" w:type="dxa"/>
          </w:tcPr>
          <w:p w14:paraId="56F5B894" w14:textId="351BB27F" w:rsidR="0080165A" w:rsidRDefault="00E87E37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</w:p>
        </w:tc>
        <w:tc>
          <w:tcPr>
            <w:tcW w:w="4050" w:type="dxa"/>
          </w:tcPr>
          <w:p w14:paraId="2BB6DA23" w14:textId="450FFA1B" w:rsidR="0080165A" w:rsidRDefault="00E87E37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l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val</w:t>
            </w:r>
          </w:p>
        </w:tc>
      </w:tr>
      <w:tr w:rsidR="00E87E37" w14:paraId="6555805D" w14:textId="77777777" w:rsidTr="00B2308B">
        <w:trPr>
          <w:jc w:val="center"/>
        </w:trPr>
        <w:tc>
          <w:tcPr>
            <w:tcW w:w="571" w:type="dxa"/>
          </w:tcPr>
          <w:p w14:paraId="5EA53C75" w14:textId="2BB89069" w:rsidR="00E87E37" w:rsidRDefault="00E87E37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.</w:t>
            </w:r>
          </w:p>
        </w:tc>
        <w:tc>
          <w:tcPr>
            <w:tcW w:w="1584" w:type="dxa"/>
          </w:tcPr>
          <w:p w14:paraId="040D3A69" w14:textId="3073AF38" w:rsidR="00E87E37" w:rsidRDefault="00E87E37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</w:p>
        </w:tc>
        <w:tc>
          <w:tcPr>
            <w:tcW w:w="4050" w:type="dxa"/>
          </w:tcPr>
          <w:p w14:paraId="0A8682D3" w14:textId="5FD9E11E" w:rsidR="00E87E37" w:rsidRDefault="00E87E37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b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ombe</w:t>
            </w:r>
            <w:proofErr w:type="spellEnd"/>
          </w:p>
        </w:tc>
      </w:tr>
      <w:tr w:rsidR="00EE0C28" w14:paraId="668C5CFF" w14:textId="77777777" w:rsidTr="00B2308B">
        <w:trPr>
          <w:jc w:val="center"/>
        </w:trPr>
        <w:tc>
          <w:tcPr>
            <w:tcW w:w="571" w:type="dxa"/>
          </w:tcPr>
          <w:p w14:paraId="15A1F230" w14:textId="01AE3A38" w:rsidR="00EE0C28" w:rsidRDefault="00EE0C2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.</w:t>
            </w:r>
          </w:p>
        </w:tc>
        <w:tc>
          <w:tcPr>
            <w:tcW w:w="1584" w:type="dxa"/>
          </w:tcPr>
          <w:p w14:paraId="00D4DAFB" w14:textId="1B8058DC" w:rsidR="00EE0C28" w:rsidRDefault="00852340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</w:p>
        </w:tc>
        <w:tc>
          <w:tcPr>
            <w:tcW w:w="4050" w:type="dxa"/>
          </w:tcPr>
          <w:p w14:paraId="00E183DD" w14:textId="33CE0816" w:rsidR="00EE0C28" w:rsidRDefault="00852340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umis</w:t>
            </w:r>
          </w:p>
        </w:tc>
      </w:tr>
      <w:tr w:rsidR="00EE0C28" w14:paraId="68416CDD" w14:textId="77777777" w:rsidTr="00B2308B">
        <w:trPr>
          <w:jc w:val="center"/>
        </w:trPr>
        <w:tc>
          <w:tcPr>
            <w:tcW w:w="571" w:type="dxa"/>
          </w:tcPr>
          <w:p w14:paraId="1F979696" w14:textId="159C004D" w:rsidR="00EE0C28" w:rsidRDefault="00EE0C2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.</w:t>
            </w:r>
          </w:p>
        </w:tc>
        <w:tc>
          <w:tcPr>
            <w:tcW w:w="1584" w:type="dxa"/>
          </w:tcPr>
          <w:p w14:paraId="1578BC3B" w14:textId="7C30220D" w:rsidR="00EE0C28" w:rsidRDefault="00852340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</w:p>
        </w:tc>
        <w:tc>
          <w:tcPr>
            <w:tcW w:w="4050" w:type="dxa"/>
          </w:tcPr>
          <w:p w14:paraId="53D9DEB3" w14:textId="786BD434" w:rsidR="00EE0C28" w:rsidRDefault="00852340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ggot</w:t>
            </w:r>
            <w:proofErr w:type="spellEnd"/>
          </w:p>
        </w:tc>
      </w:tr>
      <w:tr w:rsidR="00EE0C28" w14:paraId="2980A706" w14:textId="77777777" w:rsidTr="00B2308B">
        <w:trPr>
          <w:jc w:val="center"/>
        </w:trPr>
        <w:tc>
          <w:tcPr>
            <w:tcW w:w="571" w:type="dxa"/>
          </w:tcPr>
          <w:p w14:paraId="4B1DDFEF" w14:textId="3F985C1B" w:rsidR="00EE0C28" w:rsidRDefault="00EE0C2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.</w:t>
            </w:r>
          </w:p>
        </w:tc>
        <w:tc>
          <w:tcPr>
            <w:tcW w:w="1584" w:type="dxa"/>
          </w:tcPr>
          <w:p w14:paraId="5424ADE3" w14:textId="699221FF" w:rsidR="00EE0C28" w:rsidRDefault="00852340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</w:p>
        </w:tc>
        <w:tc>
          <w:tcPr>
            <w:tcW w:w="4050" w:type="dxa"/>
          </w:tcPr>
          <w:p w14:paraId="1E2FC40B" w14:textId="5A6F690C" w:rsidR="00EE0C28" w:rsidRDefault="00852340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da</w:t>
            </w:r>
          </w:p>
        </w:tc>
      </w:tr>
      <w:tr w:rsidR="00AD5A53" w14:paraId="4F7CB47B" w14:textId="77777777" w:rsidTr="00B2308B">
        <w:trPr>
          <w:jc w:val="center"/>
        </w:trPr>
        <w:tc>
          <w:tcPr>
            <w:tcW w:w="571" w:type="dxa"/>
          </w:tcPr>
          <w:p w14:paraId="75BDE127" w14:textId="1A61BCFE" w:rsidR="00AD5A53" w:rsidRDefault="00AD5A5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.</w:t>
            </w:r>
          </w:p>
        </w:tc>
        <w:tc>
          <w:tcPr>
            <w:tcW w:w="1584" w:type="dxa"/>
          </w:tcPr>
          <w:p w14:paraId="10738424" w14:textId="5E3B759C" w:rsidR="00AD5A53" w:rsidRDefault="00852340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5</w:t>
            </w:r>
          </w:p>
        </w:tc>
        <w:tc>
          <w:tcPr>
            <w:tcW w:w="4050" w:type="dxa"/>
          </w:tcPr>
          <w:p w14:paraId="3AA10D01" w14:textId="033893EE" w:rsidR="00AD5A53" w:rsidRDefault="00852340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is</w:t>
            </w:r>
          </w:p>
        </w:tc>
      </w:tr>
      <w:tr w:rsidR="00E00C0F" w14:paraId="776BA559" w14:textId="77777777" w:rsidTr="00B2308B">
        <w:trPr>
          <w:jc w:val="center"/>
        </w:trPr>
        <w:tc>
          <w:tcPr>
            <w:tcW w:w="571" w:type="dxa"/>
          </w:tcPr>
          <w:p w14:paraId="1B2510A6" w14:textId="0CC85916" w:rsidR="00E00C0F" w:rsidRDefault="00E00C0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.</w:t>
            </w:r>
          </w:p>
        </w:tc>
        <w:tc>
          <w:tcPr>
            <w:tcW w:w="1584" w:type="dxa"/>
          </w:tcPr>
          <w:p w14:paraId="77FC7815" w14:textId="093698DA" w:rsidR="00E00C0F" w:rsidRDefault="00E00C0F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</w:p>
        </w:tc>
        <w:tc>
          <w:tcPr>
            <w:tcW w:w="4050" w:type="dxa"/>
          </w:tcPr>
          <w:p w14:paraId="2B97BE48" w14:textId="3570593E" w:rsidR="00E00C0F" w:rsidRDefault="00E00C0F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yeri</w:t>
            </w:r>
          </w:p>
        </w:tc>
      </w:tr>
      <w:tr w:rsidR="00E00C0F" w14:paraId="6EEA4184" w14:textId="77777777" w:rsidTr="00B2308B">
        <w:trPr>
          <w:jc w:val="center"/>
        </w:trPr>
        <w:tc>
          <w:tcPr>
            <w:tcW w:w="571" w:type="dxa"/>
          </w:tcPr>
          <w:p w14:paraId="61004257" w14:textId="3C8368DB" w:rsidR="00E00C0F" w:rsidRDefault="00E00C0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7.</w:t>
            </w:r>
          </w:p>
        </w:tc>
        <w:tc>
          <w:tcPr>
            <w:tcW w:w="1584" w:type="dxa"/>
          </w:tcPr>
          <w:p w14:paraId="61FDF605" w14:textId="4333A6CF" w:rsidR="00E00C0F" w:rsidRDefault="00E00C0F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</w:p>
        </w:tc>
        <w:tc>
          <w:tcPr>
            <w:tcW w:w="4050" w:type="dxa"/>
          </w:tcPr>
          <w:p w14:paraId="66D405AA" w14:textId="6F8064B0" w:rsidR="00E00C0F" w:rsidRDefault="00E00C0F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ngg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wah</w:t>
            </w:r>
            <w:proofErr w:type="spellEnd"/>
          </w:p>
        </w:tc>
      </w:tr>
      <w:tr w:rsidR="00E00C0F" w14:paraId="3177A120" w14:textId="77777777" w:rsidTr="00B2308B">
        <w:trPr>
          <w:jc w:val="center"/>
        </w:trPr>
        <w:tc>
          <w:tcPr>
            <w:tcW w:w="571" w:type="dxa"/>
          </w:tcPr>
          <w:p w14:paraId="0C13282B" w14:textId="3E55934C" w:rsidR="00E00C0F" w:rsidRDefault="00E00C0F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.</w:t>
            </w:r>
          </w:p>
        </w:tc>
        <w:tc>
          <w:tcPr>
            <w:tcW w:w="1584" w:type="dxa"/>
          </w:tcPr>
          <w:p w14:paraId="55F8C29A" w14:textId="2A9CE640" w:rsidR="00E00C0F" w:rsidRDefault="003842F9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</w:p>
        </w:tc>
        <w:tc>
          <w:tcPr>
            <w:tcW w:w="4050" w:type="dxa"/>
          </w:tcPr>
          <w:p w14:paraId="434E64A3" w14:textId="62140CC1" w:rsidR="00E00C0F" w:rsidRDefault="003842F9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</w:p>
        </w:tc>
      </w:tr>
      <w:tr w:rsidR="00582254" w14:paraId="7E97E4F2" w14:textId="77777777" w:rsidTr="00B2308B">
        <w:trPr>
          <w:jc w:val="center"/>
        </w:trPr>
        <w:tc>
          <w:tcPr>
            <w:tcW w:w="571" w:type="dxa"/>
          </w:tcPr>
          <w:p w14:paraId="67C26BC3" w14:textId="24243F91" w:rsidR="00582254" w:rsidRDefault="00582254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.</w:t>
            </w:r>
          </w:p>
        </w:tc>
        <w:tc>
          <w:tcPr>
            <w:tcW w:w="1584" w:type="dxa"/>
          </w:tcPr>
          <w:p w14:paraId="28AD17BF" w14:textId="1CE00B2E" w:rsidR="00582254" w:rsidRDefault="007F35EE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4050" w:type="dxa"/>
          </w:tcPr>
          <w:p w14:paraId="1374B030" w14:textId="2589FC01" w:rsidR="00582254" w:rsidRDefault="000A0AF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</w:p>
        </w:tc>
      </w:tr>
      <w:tr w:rsidR="007F35EE" w14:paraId="5B968F00" w14:textId="77777777" w:rsidTr="00B2308B">
        <w:trPr>
          <w:jc w:val="center"/>
        </w:trPr>
        <w:tc>
          <w:tcPr>
            <w:tcW w:w="571" w:type="dxa"/>
          </w:tcPr>
          <w:p w14:paraId="0CF1C098" w14:textId="0ECB1B84" w:rsidR="007F35EE" w:rsidRDefault="007F35EE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.</w:t>
            </w:r>
          </w:p>
        </w:tc>
        <w:tc>
          <w:tcPr>
            <w:tcW w:w="1584" w:type="dxa"/>
          </w:tcPr>
          <w:p w14:paraId="31762E1C" w14:textId="2EDB5B18" w:rsidR="007F35EE" w:rsidRDefault="00822AB3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</w:p>
        </w:tc>
        <w:tc>
          <w:tcPr>
            <w:tcW w:w="4050" w:type="dxa"/>
          </w:tcPr>
          <w:p w14:paraId="1DD3A611" w14:textId="7293EE65" w:rsidR="007F35EE" w:rsidRDefault="00822AB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nggung</w:t>
            </w:r>
            <w:proofErr w:type="spellEnd"/>
          </w:p>
        </w:tc>
      </w:tr>
      <w:tr w:rsidR="00822AB3" w14:paraId="1E4B5212" w14:textId="77777777" w:rsidTr="00B2308B">
        <w:trPr>
          <w:jc w:val="center"/>
        </w:trPr>
        <w:tc>
          <w:tcPr>
            <w:tcW w:w="571" w:type="dxa"/>
          </w:tcPr>
          <w:p w14:paraId="6D130ED2" w14:textId="7250364D" w:rsidR="00822AB3" w:rsidRDefault="00822AB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.</w:t>
            </w:r>
          </w:p>
        </w:tc>
        <w:tc>
          <w:tcPr>
            <w:tcW w:w="1584" w:type="dxa"/>
          </w:tcPr>
          <w:p w14:paraId="0F2C8B93" w14:textId="26F76F4B" w:rsidR="00822AB3" w:rsidRDefault="00822AB3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</w:p>
        </w:tc>
        <w:tc>
          <w:tcPr>
            <w:tcW w:w="4050" w:type="dxa"/>
          </w:tcPr>
          <w:p w14:paraId="3AF32E7D" w14:textId="0DAA9BC9" w:rsidR="00822AB3" w:rsidRDefault="00822AB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mam</w:t>
            </w:r>
          </w:p>
        </w:tc>
      </w:tr>
      <w:tr w:rsidR="00822AB3" w14:paraId="0B5438F0" w14:textId="77777777" w:rsidTr="00B2308B">
        <w:trPr>
          <w:jc w:val="center"/>
        </w:trPr>
        <w:tc>
          <w:tcPr>
            <w:tcW w:w="571" w:type="dxa"/>
          </w:tcPr>
          <w:p w14:paraId="0B8B64CC" w14:textId="16203225" w:rsidR="00822AB3" w:rsidRDefault="00822AB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62.</w:t>
            </w:r>
          </w:p>
        </w:tc>
        <w:tc>
          <w:tcPr>
            <w:tcW w:w="1584" w:type="dxa"/>
          </w:tcPr>
          <w:p w14:paraId="7DA6ABF0" w14:textId="61682503" w:rsidR="00822AB3" w:rsidRDefault="003075F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</w:p>
        </w:tc>
        <w:tc>
          <w:tcPr>
            <w:tcW w:w="4050" w:type="dxa"/>
          </w:tcPr>
          <w:p w14:paraId="7E1F217A" w14:textId="65946C7E" w:rsidR="00822AB3" w:rsidRDefault="00822AB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ki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</w:p>
        </w:tc>
      </w:tr>
      <w:tr w:rsidR="00822AB3" w14:paraId="532606D5" w14:textId="77777777" w:rsidTr="00B2308B">
        <w:trPr>
          <w:jc w:val="center"/>
        </w:trPr>
        <w:tc>
          <w:tcPr>
            <w:tcW w:w="571" w:type="dxa"/>
          </w:tcPr>
          <w:p w14:paraId="28680E05" w14:textId="4419AC78" w:rsidR="00822AB3" w:rsidRDefault="00822AB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.</w:t>
            </w:r>
          </w:p>
        </w:tc>
        <w:tc>
          <w:tcPr>
            <w:tcW w:w="1584" w:type="dxa"/>
          </w:tcPr>
          <w:p w14:paraId="3AEE9A60" w14:textId="3D16D736" w:rsidR="00822AB3" w:rsidRDefault="003075F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</w:p>
        </w:tc>
        <w:tc>
          <w:tcPr>
            <w:tcW w:w="4050" w:type="dxa"/>
          </w:tcPr>
          <w:p w14:paraId="6EA5366E" w14:textId="63AA28F1" w:rsidR="00822AB3" w:rsidRDefault="00822AB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elahan</w:t>
            </w:r>
            <w:proofErr w:type="spellEnd"/>
          </w:p>
        </w:tc>
      </w:tr>
      <w:tr w:rsidR="00822AB3" w14:paraId="5FFEB69F" w14:textId="77777777" w:rsidTr="00B2308B">
        <w:trPr>
          <w:jc w:val="center"/>
        </w:trPr>
        <w:tc>
          <w:tcPr>
            <w:tcW w:w="571" w:type="dxa"/>
          </w:tcPr>
          <w:p w14:paraId="547AF43E" w14:textId="467DBEBE" w:rsidR="00822AB3" w:rsidRDefault="00822AB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</w:t>
            </w:r>
          </w:p>
        </w:tc>
        <w:tc>
          <w:tcPr>
            <w:tcW w:w="1584" w:type="dxa"/>
          </w:tcPr>
          <w:p w14:paraId="0BF8C1B3" w14:textId="2DAA3DE8" w:rsidR="00822AB3" w:rsidRDefault="003075F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</w:p>
        </w:tc>
        <w:tc>
          <w:tcPr>
            <w:tcW w:w="4050" w:type="dxa"/>
          </w:tcPr>
          <w:p w14:paraId="612B94F7" w14:textId="396E33DA" w:rsidR="00822AB3" w:rsidRDefault="00822AB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l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fs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</w:t>
            </w:r>
            <w:proofErr w:type="spellEnd"/>
          </w:p>
        </w:tc>
      </w:tr>
      <w:tr w:rsidR="00385155" w14:paraId="7AE3F9B8" w14:textId="77777777" w:rsidTr="00B2308B">
        <w:trPr>
          <w:jc w:val="center"/>
        </w:trPr>
        <w:tc>
          <w:tcPr>
            <w:tcW w:w="571" w:type="dxa"/>
          </w:tcPr>
          <w:p w14:paraId="46F1EFF5" w14:textId="0E0CF044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.</w:t>
            </w:r>
          </w:p>
        </w:tc>
        <w:tc>
          <w:tcPr>
            <w:tcW w:w="1584" w:type="dxa"/>
          </w:tcPr>
          <w:p w14:paraId="4A8F6EA2" w14:textId="2FD72C6F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</w:p>
        </w:tc>
        <w:tc>
          <w:tcPr>
            <w:tcW w:w="4050" w:type="dxa"/>
          </w:tcPr>
          <w:p w14:paraId="7B941484" w14:textId="168129BA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</w:tr>
      <w:tr w:rsidR="00385155" w14:paraId="3259C610" w14:textId="77777777" w:rsidTr="00B2308B">
        <w:trPr>
          <w:jc w:val="center"/>
        </w:trPr>
        <w:tc>
          <w:tcPr>
            <w:tcW w:w="571" w:type="dxa"/>
          </w:tcPr>
          <w:p w14:paraId="07783FF8" w14:textId="524E51C2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.</w:t>
            </w:r>
          </w:p>
        </w:tc>
        <w:tc>
          <w:tcPr>
            <w:tcW w:w="1584" w:type="dxa"/>
          </w:tcPr>
          <w:p w14:paraId="2B3AB27C" w14:textId="6D024E40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6</w:t>
            </w:r>
          </w:p>
        </w:tc>
        <w:tc>
          <w:tcPr>
            <w:tcW w:w="4050" w:type="dxa"/>
          </w:tcPr>
          <w:p w14:paraId="05DE0B07" w14:textId="431E7A4D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ut</w:t>
            </w:r>
            <w:proofErr w:type="spellEnd"/>
          </w:p>
        </w:tc>
      </w:tr>
      <w:tr w:rsidR="00385155" w14:paraId="4CFED21D" w14:textId="77777777" w:rsidTr="00B2308B">
        <w:trPr>
          <w:jc w:val="center"/>
        </w:trPr>
        <w:tc>
          <w:tcPr>
            <w:tcW w:w="571" w:type="dxa"/>
          </w:tcPr>
          <w:p w14:paraId="764F428A" w14:textId="7E5A1B29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.</w:t>
            </w:r>
          </w:p>
        </w:tc>
        <w:tc>
          <w:tcPr>
            <w:tcW w:w="1584" w:type="dxa"/>
          </w:tcPr>
          <w:p w14:paraId="59B89946" w14:textId="0E4FDEBD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7</w:t>
            </w:r>
          </w:p>
        </w:tc>
        <w:tc>
          <w:tcPr>
            <w:tcW w:w="4050" w:type="dxa"/>
          </w:tcPr>
          <w:p w14:paraId="19DCF710" w14:textId="19054578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dung</w:t>
            </w:r>
            <w:proofErr w:type="spellEnd"/>
          </w:p>
        </w:tc>
      </w:tr>
      <w:tr w:rsidR="00385155" w14:paraId="33F02164" w14:textId="77777777" w:rsidTr="00B2308B">
        <w:trPr>
          <w:jc w:val="center"/>
        </w:trPr>
        <w:tc>
          <w:tcPr>
            <w:tcW w:w="571" w:type="dxa"/>
          </w:tcPr>
          <w:p w14:paraId="5F2A570C" w14:textId="4C98A1FC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.</w:t>
            </w:r>
          </w:p>
        </w:tc>
        <w:tc>
          <w:tcPr>
            <w:tcW w:w="1584" w:type="dxa"/>
          </w:tcPr>
          <w:p w14:paraId="765A4BD6" w14:textId="187E9260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8</w:t>
            </w:r>
          </w:p>
        </w:tc>
        <w:tc>
          <w:tcPr>
            <w:tcW w:w="4050" w:type="dxa"/>
          </w:tcPr>
          <w:p w14:paraId="011C40D7" w14:textId="28F0B3FF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ritasi</w:t>
            </w:r>
            <w:proofErr w:type="spellEnd"/>
          </w:p>
        </w:tc>
      </w:tr>
      <w:tr w:rsidR="00385155" w14:paraId="767178D4" w14:textId="77777777" w:rsidTr="00B2308B">
        <w:trPr>
          <w:jc w:val="center"/>
        </w:trPr>
        <w:tc>
          <w:tcPr>
            <w:tcW w:w="571" w:type="dxa"/>
          </w:tcPr>
          <w:p w14:paraId="6240781B" w14:textId="0DEE11C8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.</w:t>
            </w:r>
          </w:p>
        </w:tc>
        <w:tc>
          <w:tcPr>
            <w:tcW w:w="1584" w:type="dxa"/>
          </w:tcPr>
          <w:p w14:paraId="5E4C9327" w14:textId="219C6DEF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9</w:t>
            </w:r>
          </w:p>
        </w:tc>
        <w:tc>
          <w:tcPr>
            <w:tcW w:w="4050" w:type="dxa"/>
          </w:tcPr>
          <w:p w14:paraId="3AB615DC" w14:textId="36E04DA5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re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n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coklatan</w:t>
            </w:r>
            <w:proofErr w:type="spellEnd"/>
          </w:p>
        </w:tc>
      </w:tr>
      <w:tr w:rsidR="00385155" w14:paraId="56D61AAC" w14:textId="77777777" w:rsidTr="00B2308B">
        <w:trPr>
          <w:jc w:val="center"/>
        </w:trPr>
        <w:tc>
          <w:tcPr>
            <w:tcW w:w="571" w:type="dxa"/>
          </w:tcPr>
          <w:p w14:paraId="7E44EA78" w14:textId="1EAA6104" w:rsidR="00385155" w:rsidRDefault="0038515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.</w:t>
            </w:r>
          </w:p>
        </w:tc>
        <w:tc>
          <w:tcPr>
            <w:tcW w:w="1584" w:type="dxa"/>
          </w:tcPr>
          <w:p w14:paraId="34E40AFC" w14:textId="46A36E86" w:rsidR="00385155" w:rsidRDefault="0038515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0</w:t>
            </w:r>
          </w:p>
        </w:tc>
        <w:tc>
          <w:tcPr>
            <w:tcW w:w="4050" w:type="dxa"/>
          </w:tcPr>
          <w:p w14:paraId="2B863619" w14:textId="14580511" w:rsidR="00385155" w:rsidRDefault="0038515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nggang</w:t>
            </w:r>
            <w:proofErr w:type="spellEnd"/>
          </w:p>
        </w:tc>
      </w:tr>
      <w:tr w:rsidR="007951AC" w14:paraId="4E02ECCB" w14:textId="77777777" w:rsidTr="00B2308B">
        <w:trPr>
          <w:jc w:val="center"/>
        </w:trPr>
        <w:tc>
          <w:tcPr>
            <w:tcW w:w="571" w:type="dxa"/>
          </w:tcPr>
          <w:p w14:paraId="7568BF3A" w14:textId="1CEDF1B3" w:rsidR="007951AC" w:rsidRDefault="007951AC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</w:p>
        </w:tc>
        <w:tc>
          <w:tcPr>
            <w:tcW w:w="1584" w:type="dxa"/>
          </w:tcPr>
          <w:p w14:paraId="4E7D1BD7" w14:textId="12C172E2" w:rsidR="007951AC" w:rsidRDefault="007951AC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1</w:t>
            </w:r>
          </w:p>
        </w:tc>
        <w:tc>
          <w:tcPr>
            <w:tcW w:w="4050" w:type="dxa"/>
          </w:tcPr>
          <w:p w14:paraId="30A1E60A" w14:textId="24BCC9F3" w:rsidR="007951AC" w:rsidRDefault="007951AC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p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</w:p>
        </w:tc>
      </w:tr>
      <w:tr w:rsidR="007951AC" w14:paraId="26BB8243" w14:textId="77777777" w:rsidTr="00B2308B">
        <w:trPr>
          <w:jc w:val="center"/>
        </w:trPr>
        <w:tc>
          <w:tcPr>
            <w:tcW w:w="571" w:type="dxa"/>
          </w:tcPr>
          <w:p w14:paraId="2BC21C50" w14:textId="57BEA5BE" w:rsidR="007951AC" w:rsidRDefault="00C86871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.</w:t>
            </w:r>
          </w:p>
        </w:tc>
        <w:tc>
          <w:tcPr>
            <w:tcW w:w="1584" w:type="dxa"/>
          </w:tcPr>
          <w:p w14:paraId="50C4E2AF" w14:textId="242C15D8" w:rsidR="007951AC" w:rsidRDefault="00C86871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</w:p>
        </w:tc>
        <w:tc>
          <w:tcPr>
            <w:tcW w:w="4050" w:type="dxa"/>
          </w:tcPr>
          <w:p w14:paraId="2C392134" w14:textId="6690A473" w:rsidR="007951AC" w:rsidRDefault="00C86871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re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kuningan</w:t>
            </w:r>
            <w:proofErr w:type="spellEnd"/>
          </w:p>
        </w:tc>
      </w:tr>
      <w:tr w:rsidR="00C86871" w14:paraId="2519F056" w14:textId="77777777" w:rsidTr="00B2308B">
        <w:trPr>
          <w:jc w:val="center"/>
        </w:trPr>
        <w:tc>
          <w:tcPr>
            <w:tcW w:w="571" w:type="dxa"/>
          </w:tcPr>
          <w:p w14:paraId="1081FBC5" w14:textId="78E2955E" w:rsidR="00C86871" w:rsidRDefault="00C86871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3.</w:t>
            </w:r>
          </w:p>
        </w:tc>
        <w:tc>
          <w:tcPr>
            <w:tcW w:w="1584" w:type="dxa"/>
          </w:tcPr>
          <w:p w14:paraId="65A45BD4" w14:textId="063267B8" w:rsidR="00C86871" w:rsidRDefault="00200604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3</w:t>
            </w:r>
          </w:p>
        </w:tc>
        <w:tc>
          <w:tcPr>
            <w:tcW w:w="4050" w:type="dxa"/>
          </w:tcPr>
          <w:p w14:paraId="6D63B4BF" w14:textId="3B23348B" w:rsidR="00C86871" w:rsidRDefault="00200604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la – sel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</w:p>
        </w:tc>
      </w:tr>
      <w:tr w:rsidR="00200604" w14:paraId="636EA381" w14:textId="77777777" w:rsidTr="00B2308B">
        <w:trPr>
          <w:jc w:val="center"/>
        </w:trPr>
        <w:tc>
          <w:tcPr>
            <w:tcW w:w="571" w:type="dxa"/>
          </w:tcPr>
          <w:p w14:paraId="155D9369" w14:textId="62D94A1B" w:rsidR="00200604" w:rsidRDefault="00200604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4.</w:t>
            </w:r>
          </w:p>
        </w:tc>
        <w:tc>
          <w:tcPr>
            <w:tcW w:w="1584" w:type="dxa"/>
          </w:tcPr>
          <w:p w14:paraId="41ECEEBF" w14:textId="30787D7E" w:rsidR="00200604" w:rsidRDefault="00200604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</w:p>
        </w:tc>
        <w:tc>
          <w:tcPr>
            <w:tcW w:w="4050" w:type="dxa"/>
          </w:tcPr>
          <w:p w14:paraId="398FF9CB" w14:textId="3C33F152" w:rsidR="00200604" w:rsidRDefault="00200604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ak</w:t>
            </w:r>
            <w:proofErr w:type="spellEnd"/>
          </w:p>
        </w:tc>
      </w:tr>
      <w:tr w:rsidR="00200604" w14:paraId="75438E60" w14:textId="77777777" w:rsidTr="00B2308B">
        <w:trPr>
          <w:jc w:val="center"/>
        </w:trPr>
        <w:tc>
          <w:tcPr>
            <w:tcW w:w="571" w:type="dxa"/>
          </w:tcPr>
          <w:p w14:paraId="6E08EF1D" w14:textId="38A3466E" w:rsidR="00200604" w:rsidRDefault="00200604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5.</w:t>
            </w:r>
          </w:p>
        </w:tc>
        <w:tc>
          <w:tcPr>
            <w:tcW w:w="1584" w:type="dxa"/>
          </w:tcPr>
          <w:p w14:paraId="67CA14F5" w14:textId="63197C8D" w:rsidR="00200604" w:rsidRDefault="00200604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</w:p>
        </w:tc>
        <w:tc>
          <w:tcPr>
            <w:tcW w:w="4050" w:type="dxa"/>
          </w:tcPr>
          <w:p w14:paraId="4E92EAB9" w14:textId="37F01936" w:rsidR="00200604" w:rsidRDefault="00200604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j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lian</w:t>
            </w:r>
            <w:proofErr w:type="spellEnd"/>
          </w:p>
        </w:tc>
      </w:tr>
      <w:tr w:rsidR="00200604" w14:paraId="46CA4A1C" w14:textId="77777777" w:rsidTr="00B2308B">
        <w:trPr>
          <w:jc w:val="center"/>
        </w:trPr>
        <w:tc>
          <w:tcPr>
            <w:tcW w:w="571" w:type="dxa"/>
          </w:tcPr>
          <w:p w14:paraId="5D936F57" w14:textId="0E409782" w:rsidR="00200604" w:rsidRDefault="008A55B1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6.</w:t>
            </w:r>
          </w:p>
        </w:tc>
        <w:tc>
          <w:tcPr>
            <w:tcW w:w="1584" w:type="dxa"/>
          </w:tcPr>
          <w:p w14:paraId="7C234713" w14:textId="23D97531" w:rsidR="00200604" w:rsidRDefault="008A55B1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6</w:t>
            </w:r>
          </w:p>
        </w:tc>
        <w:tc>
          <w:tcPr>
            <w:tcW w:w="4050" w:type="dxa"/>
          </w:tcPr>
          <w:p w14:paraId="706AA85F" w14:textId="5B837BED" w:rsidR="00200604" w:rsidRDefault="00200604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r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</w:p>
        </w:tc>
      </w:tr>
      <w:tr w:rsidR="00871F1A" w14:paraId="659C901A" w14:textId="77777777" w:rsidTr="00B2308B">
        <w:trPr>
          <w:jc w:val="center"/>
        </w:trPr>
        <w:tc>
          <w:tcPr>
            <w:tcW w:w="571" w:type="dxa"/>
          </w:tcPr>
          <w:p w14:paraId="269CD129" w14:textId="5C9B71AB" w:rsidR="00871F1A" w:rsidRDefault="002110D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7.</w:t>
            </w:r>
          </w:p>
        </w:tc>
        <w:tc>
          <w:tcPr>
            <w:tcW w:w="1584" w:type="dxa"/>
          </w:tcPr>
          <w:p w14:paraId="6910E058" w14:textId="645F498B" w:rsidR="00871F1A" w:rsidRDefault="00871F1A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7</w:t>
            </w:r>
          </w:p>
        </w:tc>
        <w:tc>
          <w:tcPr>
            <w:tcW w:w="4050" w:type="dxa"/>
          </w:tcPr>
          <w:p w14:paraId="477B70A0" w14:textId="52948EB1" w:rsidR="00871F1A" w:rsidRDefault="00871F1A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ngat</w:t>
            </w:r>
            <w:proofErr w:type="spellEnd"/>
          </w:p>
        </w:tc>
      </w:tr>
      <w:tr w:rsidR="002110D3" w14:paraId="608F057E" w14:textId="77777777" w:rsidTr="00B2308B">
        <w:trPr>
          <w:jc w:val="center"/>
        </w:trPr>
        <w:tc>
          <w:tcPr>
            <w:tcW w:w="571" w:type="dxa"/>
          </w:tcPr>
          <w:p w14:paraId="2EE1D43C" w14:textId="0BE02B74" w:rsidR="002110D3" w:rsidRDefault="002110D3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.</w:t>
            </w:r>
          </w:p>
        </w:tc>
        <w:tc>
          <w:tcPr>
            <w:tcW w:w="1584" w:type="dxa"/>
          </w:tcPr>
          <w:p w14:paraId="2897BE6A" w14:textId="6DC85D1F" w:rsidR="002110D3" w:rsidRDefault="002110D3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8</w:t>
            </w:r>
          </w:p>
        </w:tc>
        <w:tc>
          <w:tcPr>
            <w:tcW w:w="4050" w:type="dxa"/>
          </w:tcPr>
          <w:p w14:paraId="6070C052" w14:textId="2F9AC59A" w:rsidR="002110D3" w:rsidRDefault="002110D3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onjol</w:t>
            </w:r>
            <w:proofErr w:type="spellEnd"/>
          </w:p>
        </w:tc>
      </w:tr>
      <w:tr w:rsidR="002110D3" w14:paraId="656860BB" w14:textId="77777777" w:rsidTr="00B2308B">
        <w:trPr>
          <w:jc w:val="center"/>
        </w:trPr>
        <w:tc>
          <w:tcPr>
            <w:tcW w:w="571" w:type="dxa"/>
          </w:tcPr>
          <w:p w14:paraId="7453447D" w14:textId="06279876" w:rsidR="002110D3" w:rsidRDefault="000E5B19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.</w:t>
            </w:r>
          </w:p>
        </w:tc>
        <w:tc>
          <w:tcPr>
            <w:tcW w:w="1584" w:type="dxa"/>
          </w:tcPr>
          <w:p w14:paraId="397771DC" w14:textId="6AEF4BCA" w:rsidR="002110D3" w:rsidRDefault="000E5B19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9</w:t>
            </w:r>
          </w:p>
        </w:tc>
        <w:tc>
          <w:tcPr>
            <w:tcW w:w="4050" w:type="dxa"/>
          </w:tcPr>
          <w:p w14:paraId="3657E7E7" w14:textId="0E037F6E" w:rsidR="002110D3" w:rsidRPr="000E5B19" w:rsidRDefault="000E5B19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</w:t>
            </w:r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intil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erah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erisi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cairan</w:t>
            </w:r>
            <w:proofErr w:type="spellEnd"/>
          </w:p>
        </w:tc>
      </w:tr>
      <w:tr w:rsidR="000E5B19" w14:paraId="3008C910" w14:textId="77777777" w:rsidTr="00B2308B">
        <w:trPr>
          <w:jc w:val="center"/>
        </w:trPr>
        <w:tc>
          <w:tcPr>
            <w:tcW w:w="571" w:type="dxa"/>
          </w:tcPr>
          <w:p w14:paraId="680812C8" w14:textId="18391AA5" w:rsidR="000E5B19" w:rsidRDefault="000E5B19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</w:t>
            </w:r>
          </w:p>
        </w:tc>
        <w:tc>
          <w:tcPr>
            <w:tcW w:w="1584" w:type="dxa"/>
          </w:tcPr>
          <w:p w14:paraId="18C5833C" w14:textId="5FAD4E0C" w:rsidR="000E5B19" w:rsidRDefault="000E5B19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</w:p>
        </w:tc>
        <w:tc>
          <w:tcPr>
            <w:tcW w:w="4050" w:type="dxa"/>
          </w:tcPr>
          <w:p w14:paraId="6C4862F2" w14:textId="1137C326" w:rsidR="000E5B19" w:rsidRDefault="000E5B19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pecah</w:t>
            </w:r>
            <w:proofErr w:type="spellEnd"/>
          </w:p>
        </w:tc>
      </w:tr>
      <w:tr w:rsidR="000E5B19" w14:paraId="4D618713" w14:textId="77777777" w:rsidTr="00B2308B">
        <w:trPr>
          <w:jc w:val="center"/>
        </w:trPr>
        <w:tc>
          <w:tcPr>
            <w:tcW w:w="571" w:type="dxa"/>
          </w:tcPr>
          <w:p w14:paraId="6F0A32D8" w14:textId="3D00CFC0" w:rsidR="000E5B19" w:rsidRDefault="000E5B19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1.</w:t>
            </w:r>
          </w:p>
        </w:tc>
        <w:tc>
          <w:tcPr>
            <w:tcW w:w="1584" w:type="dxa"/>
          </w:tcPr>
          <w:p w14:paraId="754D708B" w14:textId="12CE0502" w:rsidR="000E5B19" w:rsidRDefault="000E5B19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1</w:t>
            </w:r>
          </w:p>
        </w:tc>
        <w:tc>
          <w:tcPr>
            <w:tcW w:w="4050" w:type="dxa"/>
          </w:tcPr>
          <w:p w14:paraId="36E369E0" w14:textId="005E05F3" w:rsidR="000E5B19" w:rsidRDefault="000E5B19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erah</w:t>
            </w:r>
            <w:proofErr w:type="spellEnd"/>
          </w:p>
        </w:tc>
      </w:tr>
      <w:tr w:rsidR="000E5B19" w14:paraId="152A4368" w14:textId="77777777" w:rsidTr="00B2308B">
        <w:trPr>
          <w:jc w:val="center"/>
        </w:trPr>
        <w:tc>
          <w:tcPr>
            <w:tcW w:w="571" w:type="dxa"/>
          </w:tcPr>
          <w:p w14:paraId="31F10E17" w14:textId="6D553FF1" w:rsidR="000E5B19" w:rsidRDefault="000E5B19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2.</w:t>
            </w:r>
          </w:p>
        </w:tc>
        <w:tc>
          <w:tcPr>
            <w:tcW w:w="1584" w:type="dxa"/>
          </w:tcPr>
          <w:p w14:paraId="07B64CC5" w14:textId="5AE1886F" w:rsidR="000E5B19" w:rsidRDefault="000E5B19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</w:p>
        </w:tc>
        <w:tc>
          <w:tcPr>
            <w:tcW w:w="4050" w:type="dxa"/>
          </w:tcPr>
          <w:p w14:paraId="77ABCED2" w14:textId="2082676E" w:rsidR="000E5B19" w:rsidRDefault="000E5B19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</w:t>
            </w:r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intil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erah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erisi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nanah</w:t>
            </w:r>
            <w:proofErr w:type="spellEnd"/>
          </w:p>
        </w:tc>
      </w:tr>
      <w:tr w:rsidR="005C1B25" w14:paraId="4822B4A6" w14:textId="77777777" w:rsidTr="00B2308B">
        <w:trPr>
          <w:jc w:val="center"/>
        </w:trPr>
        <w:tc>
          <w:tcPr>
            <w:tcW w:w="571" w:type="dxa"/>
          </w:tcPr>
          <w:p w14:paraId="27327F2B" w14:textId="7327F792" w:rsidR="005C1B25" w:rsidRDefault="005C1B2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3.</w:t>
            </w:r>
          </w:p>
        </w:tc>
        <w:tc>
          <w:tcPr>
            <w:tcW w:w="1584" w:type="dxa"/>
          </w:tcPr>
          <w:p w14:paraId="57456F0F" w14:textId="5D280AF6" w:rsidR="005C1B25" w:rsidRDefault="005C1B2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</w:p>
        </w:tc>
        <w:tc>
          <w:tcPr>
            <w:tcW w:w="4050" w:type="dxa"/>
          </w:tcPr>
          <w:p w14:paraId="1DC27582" w14:textId="7E6C2DD1" w:rsidR="005C1B25" w:rsidRDefault="00F23122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</w:t>
            </w:r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intil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erah</w:t>
            </w:r>
            <w:proofErr w:type="spellEnd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 w:rsidRPr="000E5B19"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e</w:t>
            </w:r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sar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dan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keras</w:t>
            </w:r>
            <w:proofErr w:type="spellEnd"/>
          </w:p>
        </w:tc>
      </w:tr>
      <w:tr w:rsidR="003F082D" w14:paraId="5DA8A978" w14:textId="77777777" w:rsidTr="00B2308B">
        <w:trPr>
          <w:jc w:val="center"/>
        </w:trPr>
        <w:tc>
          <w:tcPr>
            <w:tcW w:w="571" w:type="dxa"/>
          </w:tcPr>
          <w:p w14:paraId="67C6EA65" w14:textId="520F6EF7" w:rsidR="003F082D" w:rsidRDefault="003F082D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4.</w:t>
            </w:r>
          </w:p>
        </w:tc>
        <w:tc>
          <w:tcPr>
            <w:tcW w:w="1584" w:type="dxa"/>
          </w:tcPr>
          <w:p w14:paraId="551B20EC" w14:textId="4C3ADA37" w:rsidR="003F082D" w:rsidRDefault="00D3626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4</w:t>
            </w:r>
          </w:p>
        </w:tc>
        <w:tc>
          <w:tcPr>
            <w:tcW w:w="4050" w:type="dxa"/>
          </w:tcPr>
          <w:p w14:paraId="0CCADDB9" w14:textId="3D2CCE3F" w:rsidR="003F082D" w:rsidRDefault="00D3626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Kelopak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ata</w:t>
            </w:r>
            <w:proofErr w:type="spellEnd"/>
          </w:p>
        </w:tc>
      </w:tr>
      <w:tr w:rsidR="00D36268" w14:paraId="4FA0B644" w14:textId="77777777" w:rsidTr="00B2308B">
        <w:trPr>
          <w:jc w:val="center"/>
        </w:trPr>
        <w:tc>
          <w:tcPr>
            <w:tcW w:w="571" w:type="dxa"/>
          </w:tcPr>
          <w:p w14:paraId="4C00DFC9" w14:textId="530B1AEB" w:rsidR="00D36268" w:rsidRDefault="00D3626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.</w:t>
            </w:r>
          </w:p>
        </w:tc>
        <w:tc>
          <w:tcPr>
            <w:tcW w:w="1584" w:type="dxa"/>
          </w:tcPr>
          <w:p w14:paraId="58960034" w14:textId="46BB2C1A" w:rsidR="00D36268" w:rsidRDefault="00D3626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5</w:t>
            </w:r>
          </w:p>
        </w:tc>
        <w:tc>
          <w:tcPr>
            <w:tcW w:w="4050" w:type="dxa"/>
          </w:tcPr>
          <w:p w14:paraId="0D92B119" w14:textId="1283E812" w:rsidR="00D36268" w:rsidRDefault="00D3626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ibir</w:t>
            </w:r>
            <w:proofErr w:type="spellEnd"/>
          </w:p>
        </w:tc>
      </w:tr>
      <w:tr w:rsidR="00D36268" w14:paraId="2E989F32" w14:textId="77777777" w:rsidTr="00B2308B">
        <w:trPr>
          <w:jc w:val="center"/>
        </w:trPr>
        <w:tc>
          <w:tcPr>
            <w:tcW w:w="571" w:type="dxa"/>
          </w:tcPr>
          <w:p w14:paraId="66E791EB" w14:textId="3A45BE4D" w:rsidR="00D36268" w:rsidRDefault="00D36268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.</w:t>
            </w:r>
          </w:p>
        </w:tc>
        <w:tc>
          <w:tcPr>
            <w:tcW w:w="1584" w:type="dxa"/>
          </w:tcPr>
          <w:p w14:paraId="5CD5BFA2" w14:textId="22FF74E1" w:rsidR="00D36268" w:rsidRDefault="00D36268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</w:p>
        </w:tc>
        <w:tc>
          <w:tcPr>
            <w:tcW w:w="4050" w:type="dxa"/>
          </w:tcPr>
          <w:p w14:paraId="0F258CD6" w14:textId="40554760" w:rsidR="00D36268" w:rsidRDefault="00D36268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Lidah</w:t>
            </w:r>
            <w:proofErr w:type="spellEnd"/>
          </w:p>
        </w:tc>
      </w:tr>
      <w:tr w:rsidR="001C434F" w14:paraId="41F8EF40" w14:textId="77777777" w:rsidTr="00B2308B">
        <w:trPr>
          <w:jc w:val="center"/>
        </w:trPr>
        <w:tc>
          <w:tcPr>
            <w:tcW w:w="571" w:type="dxa"/>
          </w:tcPr>
          <w:p w14:paraId="3CBF08C2" w14:textId="02F5B06A" w:rsidR="001C434F" w:rsidRDefault="00D050F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7.</w:t>
            </w:r>
          </w:p>
        </w:tc>
        <w:tc>
          <w:tcPr>
            <w:tcW w:w="1584" w:type="dxa"/>
          </w:tcPr>
          <w:p w14:paraId="07BFCAE1" w14:textId="6A226FE2" w:rsidR="001C434F" w:rsidRDefault="00D050F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</w:p>
        </w:tc>
        <w:tc>
          <w:tcPr>
            <w:tcW w:w="4050" w:type="dxa"/>
          </w:tcPr>
          <w:p w14:paraId="63D6C964" w14:textId="64BAFD8C" w:rsidR="001C434F" w:rsidRDefault="00D050F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Alergi</w:t>
            </w:r>
            <w:proofErr w:type="spellEnd"/>
          </w:p>
        </w:tc>
      </w:tr>
      <w:tr w:rsidR="00D050F5" w14:paraId="5A23831B" w14:textId="77777777" w:rsidTr="00B2308B">
        <w:trPr>
          <w:jc w:val="center"/>
        </w:trPr>
        <w:tc>
          <w:tcPr>
            <w:tcW w:w="571" w:type="dxa"/>
          </w:tcPr>
          <w:p w14:paraId="2182719E" w14:textId="0903CD6E" w:rsidR="00D050F5" w:rsidRDefault="00D050F5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.</w:t>
            </w:r>
          </w:p>
        </w:tc>
        <w:tc>
          <w:tcPr>
            <w:tcW w:w="1584" w:type="dxa"/>
          </w:tcPr>
          <w:p w14:paraId="244D8B19" w14:textId="21E69FCB" w:rsidR="00D050F5" w:rsidRDefault="00D050F5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8</w:t>
            </w:r>
          </w:p>
        </w:tc>
        <w:tc>
          <w:tcPr>
            <w:tcW w:w="4050" w:type="dxa"/>
          </w:tcPr>
          <w:p w14:paraId="4DDE099C" w14:textId="28758A6E" w:rsidR="00D050F5" w:rsidRDefault="00D050F5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tertusuk</w:t>
            </w:r>
            <w:proofErr w:type="spellEnd"/>
          </w:p>
        </w:tc>
      </w:tr>
      <w:tr w:rsidR="00701A26" w14:paraId="055D6532" w14:textId="77777777" w:rsidTr="00B2308B">
        <w:trPr>
          <w:jc w:val="center"/>
        </w:trPr>
        <w:tc>
          <w:tcPr>
            <w:tcW w:w="571" w:type="dxa"/>
          </w:tcPr>
          <w:p w14:paraId="2C5AF594" w14:textId="19A9B69A" w:rsidR="00701A26" w:rsidRDefault="00701A26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9.</w:t>
            </w:r>
          </w:p>
        </w:tc>
        <w:tc>
          <w:tcPr>
            <w:tcW w:w="1584" w:type="dxa"/>
          </w:tcPr>
          <w:p w14:paraId="388BF86C" w14:textId="108CBE60" w:rsidR="00701A26" w:rsidRDefault="00701A2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9</w:t>
            </w:r>
          </w:p>
        </w:tc>
        <w:tc>
          <w:tcPr>
            <w:tcW w:w="4050" w:type="dxa"/>
          </w:tcPr>
          <w:p w14:paraId="6CC60FEA" w14:textId="7BDCB3FA" w:rsidR="00701A26" w:rsidRDefault="00701A2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Kurang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6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inggu</w:t>
            </w:r>
            <w:proofErr w:type="spellEnd"/>
          </w:p>
        </w:tc>
      </w:tr>
      <w:tr w:rsidR="00701A26" w14:paraId="57896AE9" w14:textId="77777777" w:rsidTr="00B2308B">
        <w:trPr>
          <w:jc w:val="center"/>
        </w:trPr>
        <w:tc>
          <w:tcPr>
            <w:tcW w:w="571" w:type="dxa"/>
          </w:tcPr>
          <w:p w14:paraId="29F3B825" w14:textId="5D8EA5C3" w:rsidR="00701A26" w:rsidRDefault="00701A26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.</w:t>
            </w:r>
          </w:p>
        </w:tc>
        <w:tc>
          <w:tcPr>
            <w:tcW w:w="1584" w:type="dxa"/>
          </w:tcPr>
          <w:p w14:paraId="05EC2861" w14:textId="741B9D1C" w:rsidR="00701A26" w:rsidRDefault="00701A26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0</w:t>
            </w:r>
          </w:p>
        </w:tc>
        <w:tc>
          <w:tcPr>
            <w:tcW w:w="4050" w:type="dxa"/>
          </w:tcPr>
          <w:p w14:paraId="4FD5C8E9" w14:textId="0E7A677D" w:rsidR="00701A26" w:rsidRDefault="00701A26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 xml:space="preserve"> 6 </w:t>
            </w: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minggu</w:t>
            </w:r>
            <w:proofErr w:type="spellEnd"/>
          </w:p>
        </w:tc>
      </w:tr>
      <w:tr w:rsidR="006D6E14" w14:paraId="1FC50706" w14:textId="77777777" w:rsidTr="00B2308B">
        <w:trPr>
          <w:jc w:val="center"/>
        </w:trPr>
        <w:tc>
          <w:tcPr>
            <w:tcW w:w="571" w:type="dxa"/>
          </w:tcPr>
          <w:p w14:paraId="678FFED0" w14:textId="35C5D812" w:rsidR="006D6E14" w:rsidRDefault="006D6E14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</w:t>
            </w:r>
          </w:p>
        </w:tc>
        <w:tc>
          <w:tcPr>
            <w:tcW w:w="1584" w:type="dxa"/>
          </w:tcPr>
          <w:p w14:paraId="1A2F6076" w14:textId="03A7D511" w:rsidR="006D6E14" w:rsidRDefault="006D6E14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4050" w:type="dxa"/>
          </w:tcPr>
          <w:p w14:paraId="26943BC0" w14:textId="69350CDA" w:rsidR="006D6E14" w:rsidRDefault="006D6E14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Dewasa</w:t>
            </w:r>
            <w:proofErr w:type="spellEnd"/>
          </w:p>
        </w:tc>
      </w:tr>
      <w:tr w:rsidR="00CA0520" w14:paraId="24DA767A" w14:textId="77777777" w:rsidTr="00B2308B">
        <w:trPr>
          <w:jc w:val="center"/>
        </w:trPr>
        <w:tc>
          <w:tcPr>
            <w:tcW w:w="571" w:type="dxa"/>
          </w:tcPr>
          <w:p w14:paraId="376DC511" w14:textId="59978CDB" w:rsidR="00CA0520" w:rsidRDefault="00CA0520" w:rsidP="00A45C7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2.</w:t>
            </w:r>
          </w:p>
        </w:tc>
        <w:tc>
          <w:tcPr>
            <w:tcW w:w="1584" w:type="dxa"/>
          </w:tcPr>
          <w:p w14:paraId="092E00FC" w14:textId="2E21008D" w:rsidR="00CA0520" w:rsidRDefault="00CA0520" w:rsidP="00A45C70">
            <w:pPr>
              <w:pStyle w:val="ListParagraph"/>
              <w:tabs>
                <w:tab w:val="left" w:pos="1338"/>
              </w:tabs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</w:p>
        </w:tc>
        <w:tc>
          <w:tcPr>
            <w:tcW w:w="4050" w:type="dxa"/>
          </w:tcPr>
          <w:p w14:paraId="44E874ED" w14:textId="5A85C11F" w:rsidR="00CA0520" w:rsidRDefault="00CA0520" w:rsidP="00A45C7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color w:val="3B3738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color w:val="3B3738"/>
                <w:sz w:val="24"/>
                <w:szCs w:val="24"/>
              </w:rPr>
              <w:t>Balita</w:t>
            </w:r>
          </w:p>
        </w:tc>
      </w:tr>
    </w:tbl>
    <w:p w14:paraId="7A735545" w14:textId="77777777" w:rsidR="00157CAE" w:rsidRDefault="00157CAE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B211395" w14:textId="01DC9B55" w:rsidR="003430E1" w:rsidRDefault="00975CDE" w:rsidP="00100F6D">
      <w:pPr>
        <w:pStyle w:val="ListParagraph"/>
        <w:numPr>
          <w:ilvl w:val="0"/>
          <w:numId w:val="21"/>
        </w:numPr>
        <w:spacing w:line="360" w:lineRule="auto"/>
        <w:ind w:left="16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1C44B0">
        <w:rPr>
          <w:rFonts w:ascii="Times New Roman" w:hAnsi="Times New Roman" w:cs="Times New Roman"/>
          <w:sz w:val="24"/>
          <w:szCs w:val="24"/>
        </w:rPr>
        <w:t>Tabel Keputusan</w:t>
      </w:r>
    </w:p>
    <w:p w14:paraId="716AB9CA" w14:textId="395570F7" w:rsidR="00E32738" w:rsidRPr="00F4722A" w:rsidRDefault="00E32738" w:rsidP="00F4722A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010AEE">
        <w:rPr>
          <w:rFonts w:ascii="Times New Roman" w:hAnsi="Times New Roman" w:cs="Times New Roman"/>
          <w:sz w:val="24"/>
          <w:szCs w:val="24"/>
        </w:rPr>
        <w:t>Se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perl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l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k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jug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246124">
        <w:rPr>
          <w:rFonts w:ascii="Times New Roman" w:hAnsi="Times New Roman" w:cs="Times New Roman"/>
          <w:i/>
          <w:iCs/>
          <w:sz w:val="24"/>
          <w:szCs w:val="24"/>
        </w:rPr>
        <w:t>rule base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6666E99" w14:textId="36166F83" w:rsidR="00E32738" w:rsidRPr="008E53C8" w:rsidRDefault="00E32738" w:rsidP="00E32738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3" w:name="_Toc89438980"/>
      <w:bookmarkStart w:id="204" w:name="_Toc107432336"/>
      <w:r w:rsidRPr="008E53C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5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E53C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03"/>
      <w:bookmarkEnd w:id="204"/>
    </w:p>
    <w:tbl>
      <w:tblPr>
        <w:tblStyle w:val="TableGrid"/>
        <w:tblW w:w="0" w:type="auto"/>
        <w:tblInd w:w="1139" w:type="dxa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E32738" w14:paraId="41D67253" w14:textId="77777777" w:rsidTr="00F123BF">
        <w:trPr>
          <w:trHeight w:val="470"/>
        </w:trPr>
        <w:tc>
          <w:tcPr>
            <w:tcW w:w="517" w:type="dxa"/>
            <w:vMerge w:val="restart"/>
          </w:tcPr>
          <w:p w14:paraId="42ADB2EE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1CB63C0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162919F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E32738" w14:paraId="5E2CFBF9" w14:textId="77777777" w:rsidTr="00F123BF">
        <w:trPr>
          <w:trHeight w:val="360"/>
        </w:trPr>
        <w:tc>
          <w:tcPr>
            <w:tcW w:w="517" w:type="dxa"/>
            <w:vMerge/>
          </w:tcPr>
          <w:p w14:paraId="5AECA035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42CB0B1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75322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1096" w:type="dxa"/>
          </w:tcPr>
          <w:p w14:paraId="65127A0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  <w:tc>
          <w:tcPr>
            <w:tcW w:w="1096" w:type="dxa"/>
          </w:tcPr>
          <w:p w14:paraId="10E059A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  <w:tc>
          <w:tcPr>
            <w:tcW w:w="1096" w:type="dxa"/>
          </w:tcPr>
          <w:p w14:paraId="09DC36D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  <w:tc>
          <w:tcPr>
            <w:tcW w:w="1096" w:type="dxa"/>
          </w:tcPr>
          <w:p w14:paraId="60314B9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5</w:t>
            </w:r>
          </w:p>
        </w:tc>
      </w:tr>
      <w:tr w:rsidR="00E32738" w14:paraId="2BF2282D" w14:textId="77777777" w:rsidTr="00F123BF">
        <w:trPr>
          <w:trHeight w:val="360"/>
        </w:trPr>
        <w:tc>
          <w:tcPr>
            <w:tcW w:w="517" w:type="dxa"/>
          </w:tcPr>
          <w:p w14:paraId="7ECB7AC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5F32707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2D11AAC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D0449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5E4419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0B493C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94DD1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7FB827ED" w14:textId="77777777" w:rsidTr="00F123BF">
        <w:trPr>
          <w:trHeight w:val="360"/>
        </w:trPr>
        <w:tc>
          <w:tcPr>
            <w:tcW w:w="517" w:type="dxa"/>
          </w:tcPr>
          <w:p w14:paraId="03FC188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7945005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672BDCC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8C13FD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BBFA5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80D65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FACB56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32C4256F" w14:textId="77777777" w:rsidTr="00F123BF">
        <w:trPr>
          <w:trHeight w:val="360"/>
        </w:trPr>
        <w:tc>
          <w:tcPr>
            <w:tcW w:w="517" w:type="dxa"/>
          </w:tcPr>
          <w:p w14:paraId="56E0A46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0311218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1096" w:type="dxa"/>
          </w:tcPr>
          <w:p w14:paraId="4340CEE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84F367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1EA227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E390CE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B0629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79833C3E" w14:textId="77777777" w:rsidTr="00F123BF">
        <w:trPr>
          <w:trHeight w:val="360"/>
        </w:trPr>
        <w:tc>
          <w:tcPr>
            <w:tcW w:w="517" w:type="dxa"/>
          </w:tcPr>
          <w:p w14:paraId="29DCEB9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1B46D8A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1096" w:type="dxa"/>
          </w:tcPr>
          <w:p w14:paraId="07F2152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D22192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02C293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36E00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3C4DD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28E5CDCC" w14:textId="77777777" w:rsidTr="00F123BF">
        <w:trPr>
          <w:trHeight w:val="360"/>
        </w:trPr>
        <w:tc>
          <w:tcPr>
            <w:tcW w:w="517" w:type="dxa"/>
          </w:tcPr>
          <w:p w14:paraId="3AAB227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5256FAF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1096" w:type="dxa"/>
          </w:tcPr>
          <w:p w14:paraId="6DE5A7B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E612D1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10AC78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967F6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A1A28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59B83119" w14:textId="77777777" w:rsidTr="00F123BF">
        <w:trPr>
          <w:trHeight w:val="360"/>
        </w:trPr>
        <w:tc>
          <w:tcPr>
            <w:tcW w:w="517" w:type="dxa"/>
          </w:tcPr>
          <w:p w14:paraId="1314C50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1ED7870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1096" w:type="dxa"/>
          </w:tcPr>
          <w:p w14:paraId="4D64813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BF15F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4BA9AE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D507D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9A122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4F7670AD" w14:textId="77777777" w:rsidTr="00F123BF">
        <w:trPr>
          <w:trHeight w:val="360"/>
        </w:trPr>
        <w:tc>
          <w:tcPr>
            <w:tcW w:w="517" w:type="dxa"/>
          </w:tcPr>
          <w:p w14:paraId="0A40636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633124C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1096" w:type="dxa"/>
          </w:tcPr>
          <w:p w14:paraId="6F5DBEE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A70F25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A0CDDF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AAC7D7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56EAB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3E83520C" w14:textId="77777777" w:rsidTr="00F123BF">
        <w:trPr>
          <w:trHeight w:val="360"/>
        </w:trPr>
        <w:tc>
          <w:tcPr>
            <w:tcW w:w="517" w:type="dxa"/>
          </w:tcPr>
          <w:p w14:paraId="0DCD77A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1E746DE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8</w:t>
            </w:r>
          </w:p>
        </w:tc>
        <w:tc>
          <w:tcPr>
            <w:tcW w:w="1096" w:type="dxa"/>
          </w:tcPr>
          <w:p w14:paraId="73AA0DA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DA1FA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FDF44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905B9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D16CB5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7A26F10C" w14:textId="77777777" w:rsidTr="00F123BF">
        <w:trPr>
          <w:trHeight w:val="360"/>
        </w:trPr>
        <w:tc>
          <w:tcPr>
            <w:tcW w:w="517" w:type="dxa"/>
          </w:tcPr>
          <w:p w14:paraId="4EEF6BD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52096DB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1096" w:type="dxa"/>
          </w:tcPr>
          <w:p w14:paraId="4EC24E4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F4118D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F62A1E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EB1FA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829E44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526DB3C7" w14:textId="77777777" w:rsidTr="00F123BF">
        <w:trPr>
          <w:trHeight w:val="360"/>
        </w:trPr>
        <w:tc>
          <w:tcPr>
            <w:tcW w:w="517" w:type="dxa"/>
          </w:tcPr>
          <w:p w14:paraId="42FA4C6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1750D1D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1096" w:type="dxa"/>
          </w:tcPr>
          <w:p w14:paraId="128E420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88C19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7789C8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19772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0FCEF1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74F79BF6" w14:textId="77777777" w:rsidTr="00F123BF">
        <w:trPr>
          <w:trHeight w:val="360"/>
        </w:trPr>
        <w:tc>
          <w:tcPr>
            <w:tcW w:w="517" w:type="dxa"/>
          </w:tcPr>
          <w:p w14:paraId="5596B26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1146325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1096" w:type="dxa"/>
          </w:tcPr>
          <w:p w14:paraId="4D0529A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A1C293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566D1C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48A266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2F0A50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5E06D388" w14:textId="77777777" w:rsidTr="00F123BF">
        <w:trPr>
          <w:trHeight w:val="360"/>
        </w:trPr>
        <w:tc>
          <w:tcPr>
            <w:tcW w:w="517" w:type="dxa"/>
          </w:tcPr>
          <w:p w14:paraId="5A2722D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2A6FFF9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25AD6F98" w14:textId="1B17BFA3" w:rsidR="00E32738" w:rsidRDefault="002C787C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99ED9F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E1D6221" w14:textId="2A146363" w:rsidR="00E32738" w:rsidRDefault="002C787C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4A4DB4" w14:textId="4DA0BA35" w:rsidR="00E32738" w:rsidRDefault="002C787C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593B155" w14:textId="791FA242" w:rsidR="00E32738" w:rsidRDefault="002C787C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451956D0" w14:textId="77777777" w:rsidTr="00F123BF">
        <w:trPr>
          <w:trHeight w:val="360"/>
        </w:trPr>
        <w:tc>
          <w:tcPr>
            <w:tcW w:w="517" w:type="dxa"/>
          </w:tcPr>
          <w:p w14:paraId="46EDF773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323AD7F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1096" w:type="dxa"/>
          </w:tcPr>
          <w:p w14:paraId="167BC26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4DD883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BF728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89AA3D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8CBC1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7DE64C44" w14:textId="77777777" w:rsidTr="00F123BF">
        <w:trPr>
          <w:trHeight w:val="360"/>
        </w:trPr>
        <w:tc>
          <w:tcPr>
            <w:tcW w:w="517" w:type="dxa"/>
          </w:tcPr>
          <w:p w14:paraId="78243ED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218B3FF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1096" w:type="dxa"/>
          </w:tcPr>
          <w:p w14:paraId="7622487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43C81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F60DF2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5E5E4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9535B6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6CAD8553" w14:textId="77777777" w:rsidTr="00F123BF">
        <w:trPr>
          <w:trHeight w:val="360"/>
        </w:trPr>
        <w:tc>
          <w:tcPr>
            <w:tcW w:w="517" w:type="dxa"/>
          </w:tcPr>
          <w:p w14:paraId="0708C258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7614645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5</w:t>
            </w:r>
          </w:p>
        </w:tc>
        <w:tc>
          <w:tcPr>
            <w:tcW w:w="1096" w:type="dxa"/>
          </w:tcPr>
          <w:p w14:paraId="075A243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2B237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9FCB13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E27B08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AADB5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28EDA37C" w14:textId="77777777" w:rsidTr="00F123BF">
        <w:trPr>
          <w:trHeight w:val="360"/>
        </w:trPr>
        <w:tc>
          <w:tcPr>
            <w:tcW w:w="517" w:type="dxa"/>
          </w:tcPr>
          <w:p w14:paraId="57E0B07F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61DFCEF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62143AA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D1B708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B91D5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A8AB0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B67D3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0315A1FE" w14:textId="77777777" w:rsidTr="00F123BF">
        <w:trPr>
          <w:trHeight w:val="360"/>
        </w:trPr>
        <w:tc>
          <w:tcPr>
            <w:tcW w:w="517" w:type="dxa"/>
          </w:tcPr>
          <w:p w14:paraId="3FA587FD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4C5EDAB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6DFA58B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2AD02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D7F65D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B73D45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5A697A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5957C794" w14:textId="77777777" w:rsidTr="00F123BF">
        <w:trPr>
          <w:trHeight w:val="360"/>
        </w:trPr>
        <w:tc>
          <w:tcPr>
            <w:tcW w:w="517" w:type="dxa"/>
          </w:tcPr>
          <w:p w14:paraId="6FF42E17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059917A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1096" w:type="dxa"/>
          </w:tcPr>
          <w:p w14:paraId="5D2C3BD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00F52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C9ED0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96014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EBCBAD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69236E0D" w14:textId="77777777" w:rsidTr="00F123BF">
        <w:trPr>
          <w:trHeight w:val="360"/>
        </w:trPr>
        <w:tc>
          <w:tcPr>
            <w:tcW w:w="517" w:type="dxa"/>
          </w:tcPr>
          <w:p w14:paraId="17906916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1A1C2F2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1096" w:type="dxa"/>
          </w:tcPr>
          <w:p w14:paraId="464AEEC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3B6ED7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C07EF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D2AA7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6E137B8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44464DB1" w14:textId="77777777" w:rsidTr="00F123BF">
        <w:trPr>
          <w:trHeight w:val="360"/>
        </w:trPr>
        <w:tc>
          <w:tcPr>
            <w:tcW w:w="517" w:type="dxa"/>
          </w:tcPr>
          <w:p w14:paraId="0F41E242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6D91C94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0CE397B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3F0E30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0FF35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6F761B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6D89A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39048B97" w14:textId="77777777" w:rsidTr="00F123BF">
        <w:trPr>
          <w:trHeight w:val="360"/>
        </w:trPr>
        <w:tc>
          <w:tcPr>
            <w:tcW w:w="517" w:type="dxa"/>
          </w:tcPr>
          <w:p w14:paraId="581F5578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451EB21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1096" w:type="dxa"/>
          </w:tcPr>
          <w:p w14:paraId="45A2D97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7EBF5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805803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6BD1CE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00B353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32738" w14:paraId="0338AE0F" w14:textId="77777777" w:rsidTr="00F123BF">
        <w:trPr>
          <w:trHeight w:val="360"/>
        </w:trPr>
        <w:tc>
          <w:tcPr>
            <w:tcW w:w="517" w:type="dxa"/>
          </w:tcPr>
          <w:p w14:paraId="7E6C042E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10E9613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1096" w:type="dxa"/>
          </w:tcPr>
          <w:p w14:paraId="6443EC7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D3C835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3B4627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A320E1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53CEFE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0716F5AB" w14:textId="77777777" w:rsidTr="00F123BF">
        <w:trPr>
          <w:trHeight w:val="360"/>
        </w:trPr>
        <w:tc>
          <w:tcPr>
            <w:tcW w:w="517" w:type="dxa"/>
          </w:tcPr>
          <w:p w14:paraId="307A2960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59921CF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3</w:t>
            </w:r>
          </w:p>
        </w:tc>
        <w:tc>
          <w:tcPr>
            <w:tcW w:w="1096" w:type="dxa"/>
          </w:tcPr>
          <w:p w14:paraId="556F3A4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1C89B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CDD1BD6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81A41B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815E9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61A98903" w14:textId="77777777" w:rsidTr="00F123BF">
        <w:trPr>
          <w:trHeight w:val="360"/>
        </w:trPr>
        <w:tc>
          <w:tcPr>
            <w:tcW w:w="517" w:type="dxa"/>
          </w:tcPr>
          <w:p w14:paraId="16DB4BAF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75F332A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4</w:t>
            </w:r>
          </w:p>
        </w:tc>
        <w:tc>
          <w:tcPr>
            <w:tcW w:w="1096" w:type="dxa"/>
          </w:tcPr>
          <w:p w14:paraId="0DEAB504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2F229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4F917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68B5C91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6AF799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32738" w14:paraId="07B8BC57" w14:textId="77777777" w:rsidTr="00F123BF">
        <w:trPr>
          <w:trHeight w:val="360"/>
        </w:trPr>
        <w:tc>
          <w:tcPr>
            <w:tcW w:w="517" w:type="dxa"/>
          </w:tcPr>
          <w:p w14:paraId="3FFA2F87" w14:textId="77777777" w:rsidR="00E32738" w:rsidRDefault="00E32738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7BFE160C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</w:p>
        </w:tc>
        <w:tc>
          <w:tcPr>
            <w:tcW w:w="1096" w:type="dxa"/>
          </w:tcPr>
          <w:p w14:paraId="5DA0B98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FB4557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A002C2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096928A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80653D" w14:textId="77777777" w:rsidR="00E32738" w:rsidRDefault="00E32738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F123BF" w14:paraId="668D9615" w14:textId="77777777" w:rsidTr="00F123BF">
        <w:trPr>
          <w:trHeight w:val="360"/>
        </w:trPr>
        <w:tc>
          <w:tcPr>
            <w:tcW w:w="517" w:type="dxa"/>
          </w:tcPr>
          <w:p w14:paraId="4798EE46" w14:textId="7AF38660" w:rsidR="00F123BF" w:rsidRDefault="00F123BF" w:rsidP="002645E0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2214" w:type="dxa"/>
          </w:tcPr>
          <w:p w14:paraId="50F9C686" w14:textId="1BC58AAC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 w:rsidR="00F3675F">
              <w:rPr>
                <w:rFonts w:ascii="Times New Roman" w:hAnsi="Times New Roman" w:cs="Times New Roman"/>
                <w:sz w:val="24"/>
                <w:szCs w:val="24"/>
              </w:rPr>
              <w:t>91</w:t>
            </w:r>
          </w:p>
        </w:tc>
        <w:tc>
          <w:tcPr>
            <w:tcW w:w="1096" w:type="dxa"/>
          </w:tcPr>
          <w:p w14:paraId="1941ED61" w14:textId="147FAA8B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060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13C6EE5" w14:textId="2205A627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060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676F3B3" w14:textId="70EE24AB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060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C6FEFD2" w14:textId="092DDFF9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060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D50244D" w14:textId="5C24541E" w:rsidR="00F123BF" w:rsidRDefault="00F123BF" w:rsidP="002645E0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E060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7BC502FD" w14:textId="55F25147" w:rsidR="008959D7" w:rsidRDefault="008959D7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4C24E5D6" w14:textId="5562DCDB" w:rsidR="00F96D85" w:rsidRDefault="00F96D85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4CBFB3CC" w14:textId="77777777" w:rsidR="00FB0F62" w:rsidRDefault="00FB0F62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19D62D71" w14:textId="251B9B6B" w:rsidR="00635398" w:rsidRPr="00635398" w:rsidRDefault="00635398" w:rsidP="00635398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5" w:name="_Toc107432337"/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 xml:space="preserve">Tabel 3. </w:t>
      </w:r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6</w:t>
      </w:r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05"/>
    </w:p>
    <w:tbl>
      <w:tblPr>
        <w:tblStyle w:val="TableGrid"/>
        <w:tblW w:w="0" w:type="auto"/>
        <w:tblInd w:w="1139" w:type="dxa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8959D7" w14:paraId="6D5BA105" w14:textId="77777777" w:rsidTr="00013088">
        <w:trPr>
          <w:trHeight w:val="470"/>
        </w:trPr>
        <w:tc>
          <w:tcPr>
            <w:tcW w:w="517" w:type="dxa"/>
            <w:vMerge w:val="restart"/>
          </w:tcPr>
          <w:p w14:paraId="5484CE78" w14:textId="77777777" w:rsidR="008959D7" w:rsidRDefault="008959D7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05F1A6A4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22929B46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8959D7" w14:paraId="578D9B48" w14:textId="77777777" w:rsidTr="00013088">
        <w:trPr>
          <w:trHeight w:val="360"/>
        </w:trPr>
        <w:tc>
          <w:tcPr>
            <w:tcW w:w="517" w:type="dxa"/>
            <w:vMerge/>
          </w:tcPr>
          <w:p w14:paraId="6F3D3FCA" w14:textId="77777777" w:rsidR="008959D7" w:rsidRDefault="008959D7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1BC515B5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DE74D4" w14:textId="3203E2A8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 w:rsidR="00E81460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96" w:type="dxa"/>
          </w:tcPr>
          <w:p w14:paraId="5B34CC12" w14:textId="5BD4B32F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 w:rsidR="00E81460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96" w:type="dxa"/>
          </w:tcPr>
          <w:p w14:paraId="1385AD7A" w14:textId="185194AD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 w:rsidR="00E81460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96" w:type="dxa"/>
          </w:tcPr>
          <w:p w14:paraId="0A5CDA1F" w14:textId="75ADADBB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 w:rsidR="00E81460"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1096" w:type="dxa"/>
          </w:tcPr>
          <w:p w14:paraId="27287E9A" w14:textId="0F9838BC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E81460"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</w:tr>
      <w:tr w:rsidR="008959D7" w14:paraId="57DE6BC2" w14:textId="77777777" w:rsidTr="00013088">
        <w:trPr>
          <w:trHeight w:val="360"/>
        </w:trPr>
        <w:tc>
          <w:tcPr>
            <w:tcW w:w="517" w:type="dxa"/>
          </w:tcPr>
          <w:p w14:paraId="6E8B01FA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65D7D871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24975460" w14:textId="7E05CA9B" w:rsidR="008959D7" w:rsidRDefault="005E7ED2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C8C9AE0" w14:textId="59C6AEAA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91E5F77" w14:textId="458B71EB" w:rsidR="008959D7" w:rsidRDefault="00AE54A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D4114C6" w14:textId="50562581" w:rsidR="008959D7" w:rsidRDefault="00CD0A4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4C6C0C8" w14:textId="04CCD06A" w:rsidR="008959D7" w:rsidRDefault="002D404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959D7" w14:paraId="0D0A031E" w14:textId="77777777" w:rsidTr="00013088">
        <w:trPr>
          <w:trHeight w:val="360"/>
        </w:trPr>
        <w:tc>
          <w:tcPr>
            <w:tcW w:w="517" w:type="dxa"/>
          </w:tcPr>
          <w:p w14:paraId="0AD8C6AC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394A7C1E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7988573F" w14:textId="7A374462" w:rsidR="008959D7" w:rsidRDefault="008E5DE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E880F9B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4CBBA19" w14:textId="3D176506" w:rsidR="008959D7" w:rsidRDefault="00AE54A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6AF369C" w14:textId="4F1CD0D1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CEDD3C" w14:textId="4064363E" w:rsidR="008959D7" w:rsidRDefault="002D404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959D7" w14:paraId="46F076CB" w14:textId="77777777" w:rsidTr="00013088">
        <w:trPr>
          <w:trHeight w:val="360"/>
        </w:trPr>
        <w:tc>
          <w:tcPr>
            <w:tcW w:w="517" w:type="dxa"/>
          </w:tcPr>
          <w:p w14:paraId="542651D7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5D1E8AEE" w14:textId="7777777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1096" w:type="dxa"/>
          </w:tcPr>
          <w:p w14:paraId="77C4C6E4" w14:textId="799C65E7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30F1163" w14:textId="1B2906FE" w:rsidR="008959D7" w:rsidRDefault="008959D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41AE6D9" w14:textId="5E60A7EF" w:rsidR="008959D7" w:rsidRDefault="00AE54A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716CB2E" w14:textId="13E9B07D" w:rsidR="008959D7" w:rsidRDefault="00CD0A4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7D6DF7" w14:textId="5F81CA27" w:rsidR="008959D7" w:rsidRDefault="002D404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F51520" w14:paraId="515255CE" w14:textId="77777777" w:rsidTr="00013088">
        <w:trPr>
          <w:trHeight w:val="360"/>
        </w:trPr>
        <w:tc>
          <w:tcPr>
            <w:tcW w:w="517" w:type="dxa"/>
          </w:tcPr>
          <w:p w14:paraId="704B2985" w14:textId="04EF3153" w:rsidR="00F51520" w:rsidRDefault="00F5152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0E84BD7E" w14:textId="6743F6D8" w:rsidR="00F51520" w:rsidRDefault="00F5152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15664D17" w14:textId="52ECB7AA" w:rsidR="00F51520" w:rsidRDefault="008F101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0A81552" w14:textId="5E4ECB99" w:rsidR="00F51520" w:rsidRDefault="008F101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B46937A" w14:textId="67625CC4" w:rsidR="00F51520" w:rsidRDefault="00F5152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D947AFF" w14:textId="273CA73E" w:rsidR="00F51520" w:rsidRDefault="00BD5C4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43F7402" w14:textId="7031FB94" w:rsidR="00F51520" w:rsidRDefault="000B758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CE2201" w14:paraId="3548D888" w14:textId="77777777" w:rsidTr="00013088">
        <w:trPr>
          <w:trHeight w:val="360"/>
        </w:trPr>
        <w:tc>
          <w:tcPr>
            <w:tcW w:w="517" w:type="dxa"/>
          </w:tcPr>
          <w:p w14:paraId="4D8C6719" w14:textId="082F1CAF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1E5BFB4F" w14:textId="07DE1DC6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1096" w:type="dxa"/>
          </w:tcPr>
          <w:p w14:paraId="49C4B547" w14:textId="6FF223EA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A6B4BBF" w14:textId="77777777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145A7E5" w14:textId="77777777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846B6F0" w14:textId="77777777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E4D840" w14:textId="77777777" w:rsidR="00CE2201" w:rsidRDefault="00CE220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A3C29" w14:paraId="2BBEB7F3" w14:textId="77777777" w:rsidTr="00013088">
        <w:trPr>
          <w:trHeight w:val="360"/>
        </w:trPr>
        <w:tc>
          <w:tcPr>
            <w:tcW w:w="517" w:type="dxa"/>
          </w:tcPr>
          <w:p w14:paraId="3F5D6E09" w14:textId="126C0FE9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7E53140D" w14:textId="2615FAB2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54352D2F" w14:textId="3758B421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71344A9" w14:textId="4EA30910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66D4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93DC00A" w14:textId="444D9F2F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254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0FD25C3" w14:textId="79FE551E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18C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A9E736B" w14:textId="65F244A3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7077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A3C29" w14:paraId="36E056CE" w14:textId="77777777" w:rsidTr="00013088">
        <w:trPr>
          <w:trHeight w:val="360"/>
        </w:trPr>
        <w:tc>
          <w:tcPr>
            <w:tcW w:w="517" w:type="dxa"/>
          </w:tcPr>
          <w:p w14:paraId="1A55199F" w14:textId="3D667DF4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4DC49A97" w14:textId="4C810366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0A6B64AE" w14:textId="0FD8AA50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502282C" w14:textId="5F9F8DB7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66D4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ECC0C55" w14:textId="70E095A1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41254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501E562" w14:textId="2D144A13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618C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4C9A589" w14:textId="1A40003A" w:rsidR="007A3C29" w:rsidRDefault="007A3C2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7077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87B0C" w14:paraId="2E652E3B" w14:textId="77777777" w:rsidTr="00013088">
        <w:trPr>
          <w:trHeight w:val="360"/>
        </w:trPr>
        <w:tc>
          <w:tcPr>
            <w:tcW w:w="517" w:type="dxa"/>
          </w:tcPr>
          <w:p w14:paraId="2760AB00" w14:textId="1FFAC70B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428CEDAD" w14:textId="6B9EC01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3386D50C" w14:textId="060A8B3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6A806F9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206197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4C9D40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63946FE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1F2937A4" w14:textId="77777777" w:rsidTr="00013088">
        <w:trPr>
          <w:trHeight w:val="360"/>
        </w:trPr>
        <w:tc>
          <w:tcPr>
            <w:tcW w:w="517" w:type="dxa"/>
          </w:tcPr>
          <w:p w14:paraId="120A3053" w14:textId="72B2BCD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2BECAD2E" w14:textId="6D20036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</w:p>
        </w:tc>
        <w:tc>
          <w:tcPr>
            <w:tcW w:w="1096" w:type="dxa"/>
          </w:tcPr>
          <w:p w14:paraId="31BC8D10" w14:textId="2A0C7341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97C6000" w14:textId="0FFDEDC8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7BBAE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CBD7CF7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6FFC26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25E65815" w14:textId="77777777" w:rsidTr="00013088">
        <w:trPr>
          <w:trHeight w:val="360"/>
        </w:trPr>
        <w:tc>
          <w:tcPr>
            <w:tcW w:w="517" w:type="dxa"/>
          </w:tcPr>
          <w:p w14:paraId="0B484F8B" w14:textId="4E02BD99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70204D7A" w14:textId="3971DD5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1096" w:type="dxa"/>
          </w:tcPr>
          <w:p w14:paraId="22493430" w14:textId="0E81EAF3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D63DA72" w14:textId="2755E2EC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C02C6B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74D90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B6479F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19B3282E" w14:textId="77777777" w:rsidTr="00013088">
        <w:trPr>
          <w:trHeight w:val="360"/>
        </w:trPr>
        <w:tc>
          <w:tcPr>
            <w:tcW w:w="517" w:type="dxa"/>
          </w:tcPr>
          <w:p w14:paraId="10CDF5C0" w14:textId="5A30736B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4859823E" w14:textId="54F2BD9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</w:p>
        </w:tc>
        <w:tc>
          <w:tcPr>
            <w:tcW w:w="1096" w:type="dxa"/>
          </w:tcPr>
          <w:p w14:paraId="2CE666E8" w14:textId="291F1E55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E0698B7" w14:textId="295E306C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1D746D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087288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E1EABD7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3726B2B5" w14:textId="77777777" w:rsidTr="00013088">
        <w:trPr>
          <w:trHeight w:val="360"/>
        </w:trPr>
        <w:tc>
          <w:tcPr>
            <w:tcW w:w="517" w:type="dxa"/>
          </w:tcPr>
          <w:p w14:paraId="091934B9" w14:textId="0FC8ABBD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27083FAD" w14:textId="0C5EBFB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9</w:t>
            </w:r>
          </w:p>
        </w:tc>
        <w:tc>
          <w:tcPr>
            <w:tcW w:w="1096" w:type="dxa"/>
          </w:tcPr>
          <w:p w14:paraId="027F989B" w14:textId="29DB633E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40E3418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FF168FE" w14:textId="1D74599B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55B4CF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064F8D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1A4B641B" w14:textId="77777777" w:rsidTr="00013088">
        <w:trPr>
          <w:trHeight w:val="360"/>
        </w:trPr>
        <w:tc>
          <w:tcPr>
            <w:tcW w:w="517" w:type="dxa"/>
          </w:tcPr>
          <w:p w14:paraId="62A2A577" w14:textId="2071194D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14B2ACA9" w14:textId="79F31A29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0</w:t>
            </w:r>
          </w:p>
        </w:tc>
        <w:tc>
          <w:tcPr>
            <w:tcW w:w="1096" w:type="dxa"/>
          </w:tcPr>
          <w:p w14:paraId="25968E7C" w14:textId="607B1C7C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BE502A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BA30E0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5D9162" w14:textId="139E55E5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9F45F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493E23DB" w14:textId="77777777" w:rsidTr="00013088">
        <w:trPr>
          <w:trHeight w:val="360"/>
        </w:trPr>
        <w:tc>
          <w:tcPr>
            <w:tcW w:w="517" w:type="dxa"/>
          </w:tcPr>
          <w:p w14:paraId="594C17B4" w14:textId="2DE455D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5736418F" w14:textId="6A4F17E9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1</w:t>
            </w:r>
          </w:p>
        </w:tc>
        <w:tc>
          <w:tcPr>
            <w:tcW w:w="1096" w:type="dxa"/>
          </w:tcPr>
          <w:p w14:paraId="577DFDBD" w14:textId="70EA84B6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77C1FFE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FE40F12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B22D711" w14:textId="3C51E9B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A1837D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357C524D" w14:textId="77777777" w:rsidTr="00013088">
        <w:trPr>
          <w:trHeight w:val="360"/>
        </w:trPr>
        <w:tc>
          <w:tcPr>
            <w:tcW w:w="517" w:type="dxa"/>
          </w:tcPr>
          <w:p w14:paraId="6FF27367" w14:textId="2BBD31A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4342375F" w14:textId="1B434014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1096" w:type="dxa"/>
          </w:tcPr>
          <w:p w14:paraId="5E530237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188D57E" w14:textId="1665D430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AC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973109F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519965" w14:textId="2D7FDBD0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76BEA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5FE622FB" w14:textId="77777777" w:rsidTr="00013088">
        <w:trPr>
          <w:trHeight w:val="360"/>
        </w:trPr>
        <w:tc>
          <w:tcPr>
            <w:tcW w:w="517" w:type="dxa"/>
          </w:tcPr>
          <w:p w14:paraId="7D6E1AB4" w14:textId="1425CD40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04035737" w14:textId="14A09A51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</w:p>
        </w:tc>
        <w:tc>
          <w:tcPr>
            <w:tcW w:w="1096" w:type="dxa"/>
          </w:tcPr>
          <w:p w14:paraId="0F359B25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68D9CD5" w14:textId="5B89E551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AC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1C6484E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ED0C9A1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AD3F18A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32FC4310" w14:textId="77777777" w:rsidTr="00013088">
        <w:trPr>
          <w:trHeight w:val="360"/>
        </w:trPr>
        <w:tc>
          <w:tcPr>
            <w:tcW w:w="517" w:type="dxa"/>
          </w:tcPr>
          <w:p w14:paraId="1AD8EE19" w14:textId="093FC8F9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0F32F2AD" w14:textId="4D37126B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4</w:t>
            </w:r>
          </w:p>
        </w:tc>
        <w:tc>
          <w:tcPr>
            <w:tcW w:w="1096" w:type="dxa"/>
          </w:tcPr>
          <w:p w14:paraId="3094962A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F518F64" w14:textId="542F30E3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AC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6F6C9C5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4A74742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0658DC2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584119AD" w14:textId="77777777" w:rsidTr="00013088">
        <w:trPr>
          <w:trHeight w:val="360"/>
        </w:trPr>
        <w:tc>
          <w:tcPr>
            <w:tcW w:w="517" w:type="dxa"/>
          </w:tcPr>
          <w:p w14:paraId="12A592C2" w14:textId="6F0DBF30" w:rsidR="00E87B0C" w:rsidRDefault="00E87B0C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74FBDD10" w14:textId="72F8E7F6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5</w:t>
            </w:r>
          </w:p>
        </w:tc>
        <w:tc>
          <w:tcPr>
            <w:tcW w:w="1096" w:type="dxa"/>
          </w:tcPr>
          <w:p w14:paraId="7D5C9EAD" w14:textId="4B660A3B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405A64" w14:textId="317353DA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AC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0D89ECB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150C43D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285209D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87B0C" w14:paraId="23ECDA46" w14:textId="77777777" w:rsidTr="00013088">
        <w:trPr>
          <w:trHeight w:val="360"/>
        </w:trPr>
        <w:tc>
          <w:tcPr>
            <w:tcW w:w="517" w:type="dxa"/>
          </w:tcPr>
          <w:p w14:paraId="5482D83D" w14:textId="7D6C8042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3AAE868F" w14:textId="4290AB99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6</w:t>
            </w:r>
          </w:p>
        </w:tc>
        <w:tc>
          <w:tcPr>
            <w:tcW w:w="1096" w:type="dxa"/>
          </w:tcPr>
          <w:p w14:paraId="546CF317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B69CB5" w14:textId="30648E70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31AC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2A6C669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169152" w14:textId="44DDB07D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3D1D534" w14:textId="77777777" w:rsidR="00E87B0C" w:rsidRDefault="00E87B0C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737B8449" w14:textId="77777777" w:rsidTr="00013088">
        <w:trPr>
          <w:trHeight w:val="360"/>
        </w:trPr>
        <w:tc>
          <w:tcPr>
            <w:tcW w:w="517" w:type="dxa"/>
          </w:tcPr>
          <w:p w14:paraId="507E739D" w14:textId="46814C80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1E26331E" w14:textId="369824B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8</w:t>
            </w:r>
          </w:p>
        </w:tc>
        <w:tc>
          <w:tcPr>
            <w:tcW w:w="1096" w:type="dxa"/>
          </w:tcPr>
          <w:p w14:paraId="3A83BAA6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A9C4759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86A0165" w14:textId="163A845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5C42DEC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229359" w14:textId="07C8880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3355425A" w14:textId="77777777" w:rsidTr="00013088">
        <w:trPr>
          <w:trHeight w:val="360"/>
        </w:trPr>
        <w:tc>
          <w:tcPr>
            <w:tcW w:w="517" w:type="dxa"/>
          </w:tcPr>
          <w:p w14:paraId="648EE53F" w14:textId="6960B353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58FD7E1F" w14:textId="05C4358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9</w:t>
            </w:r>
          </w:p>
        </w:tc>
        <w:tc>
          <w:tcPr>
            <w:tcW w:w="1096" w:type="dxa"/>
          </w:tcPr>
          <w:p w14:paraId="0FDC5C1B" w14:textId="24A3454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C6406B" w14:textId="10753F5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A1FCB9" w14:textId="5DF49C8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C69135B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187535" w14:textId="3317152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2C0F2DCD" w14:textId="77777777" w:rsidTr="00013088">
        <w:trPr>
          <w:trHeight w:val="360"/>
        </w:trPr>
        <w:tc>
          <w:tcPr>
            <w:tcW w:w="517" w:type="dxa"/>
          </w:tcPr>
          <w:p w14:paraId="68DF5733" w14:textId="3DCC556A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5B213DEE" w14:textId="534546DE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0</w:t>
            </w:r>
          </w:p>
        </w:tc>
        <w:tc>
          <w:tcPr>
            <w:tcW w:w="1096" w:type="dxa"/>
          </w:tcPr>
          <w:p w14:paraId="2551BDB6" w14:textId="26A4F9C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E7B852" w14:textId="7D0B11D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970D64" w14:textId="0C24EDF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4E96283" w14:textId="5BC2A9E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75035F" w14:textId="1792BA1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2E519CF7" w14:textId="77777777" w:rsidTr="00013088">
        <w:trPr>
          <w:trHeight w:val="360"/>
        </w:trPr>
        <w:tc>
          <w:tcPr>
            <w:tcW w:w="517" w:type="dxa"/>
          </w:tcPr>
          <w:p w14:paraId="5D5CE697" w14:textId="62F58A50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500715E2" w14:textId="23BC848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</w:p>
        </w:tc>
        <w:tc>
          <w:tcPr>
            <w:tcW w:w="1096" w:type="dxa"/>
          </w:tcPr>
          <w:p w14:paraId="3ADF4F9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FC9764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489AC4" w14:textId="7FC9BBD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86616F5" w14:textId="79377619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F8BB95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16F6AE39" w14:textId="77777777" w:rsidTr="00013088">
        <w:trPr>
          <w:trHeight w:val="360"/>
        </w:trPr>
        <w:tc>
          <w:tcPr>
            <w:tcW w:w="517" w:type="dxa"/>
          </w:tcPr>
          <w:p w14:paraId="0BFF744B" w14:textId="00C811DB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621D1C70" w14:textId="1235B6CB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2</w:t>
            </w:r>
          </w:p>
        </w:tc>
        <w:tc>
          <w:tcPr>
            <w:tcW w:w="1096" w:type="dxa"/>
          </w:tcPr>
          <w:p w14:paraId="11D8E190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5201DE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D1E701A" w14:textId="5FBAA56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475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3BF4FBD" w14:textId="32062E7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62EBA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47B0E6B2" w14:textId="77777777" w:rsidTr="00013088">
        <w:trPr>
          <w:trHeight w:val="360"/>
        </w:trPr>
        <w:tc>
          <w:tcPr>
            <w:tcW w:w="517" w:type="dxa"/>
          </w:tcPr>
          <w:p w14:paraId="10868AAA" w14:textId="1661BC87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148259F4" w14:textId="31B24B9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</w:p>
        </w:tc>
        <w:tc>
          <w:tcPr>
            <w:tcW w:w="1096" w:type="dxa"/>
          </w:tcPr>
          <w:p w14:paraId="67C18FF9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BD355A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B474C6" w14:textId="16673D4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475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5F0707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16BF2D" w14:textId="1C21FCC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208A85E0" w14:textId="77777777" w:rsidTr="00013088">
        <w:trPr>
          <w:trHeight w:val="360"/>
        </w:trPr>
        <w:tc>
          <w:tcPr>
            <w:tcW w:w="517" w:type="dxa"/>
          </w:tcPr>
          <w:p w14:paraId="688F057A" w14:textId="3E8A42D6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2214" w:type="dxa"/>
          </w:tcPr>
          <w:p w14:paraId="51D21480" w14:textId="200B6C8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</w:p>
        </w:tc>
        <w:tc>
          <w:tcPr>
            <w:tcW w:w="1096" w:type="dxa"/>
          </w:tcPr>
          <w:p w14:paraId="03696405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2ECE68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B16DA3" w14:textId="11A77C4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3475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CC7B173" w14:textId="65E4F899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3EF5B3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183F7BAB" w14:textId="77777777" w:rsidTr="00013088">
        <w:trPr>
          <w:trHeight w:val="360"/>
        </w:trPr>
        <w:tc>
          <w:tcPr>
            <w:tcW w:w="517" w:type="dxa"/>
          </w:tcPr>
          <w:p w14:paraId="7D3EADC0" w14:textId="5932EF22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2214" w:type="dxa"/>
          </w:tcPr>
          <w:p w14:paraId="689C949C" w14:textId="71501EA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</w:p>
        </w:tc>
        <w:tc>
          <w:tcPr>
            <w:tcW w:w="1096" w:type="dxa"/>
          </w:tcPr>
          <w:p w14:paraId="59FE1A3C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441496A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AA2446" w14:textId="1CF04A5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3E772F" w14:textId="615695D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5E8C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6F132D" w14:textId="5EEBD13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4FEC111D" w14:textId="77777777" w:rsidTr="00013088">
        <w:trPr>
          <w:trHeight w:val="360"/>
        </w:trPr>
        <w:tc>
          <w:tcPr>
            <w:tcW w:w="517" w:type="dxa"/>
          </w:tcPr>
          <w:p w14:paraId="56780C30" w14:textId="120CD65A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2214" w:type="dxa"/>
          </w:tcPr>
          <w:p w14:paraId="567868B3" w14:textId="29B41CA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6</w:t>
            </w:r>
          </w:p>
        </w:tc>
        <w:tc>
          <w:tcPr>
            <w:tcW w:w="1096" w:type="dxa"/>
          </w:tcPr>
          <w:p w14:paraId="64557E01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ECFEA8B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65ABD7" w14:textId="14CC10AA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C7E2CAC" w14:textId="51BE4259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5E8C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F84ACF4" w14:textId="22A9F28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681C42D1" w14:textId="77777777" w:rsidTr="00013088">
        <w:trPr>
          <w:trHeight w:val="360"/>
        </w:trPr>
        <w:tc>
          <w:tcPr>
            <w:tcW w:w="517" w:type="dxa"/>
          </w:tcPr>
          <w:p w14:paraId="2E5964C5" w14:textId="1187FCD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2214" w:type="dxa"/>
          </w:tcPr>
          <w:p w14:paraId="367BAE3C" w14:textId="7DBBC01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7</w:t>
            </w:r>
          </w:p>
        </w:tc>
        <w:tc>
          <w:tcPr>
            <w:tcW w:w="1096" w:type="dxa"/>
          </w:tcPr>
          <w:p w14:paraId="41D81760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05A714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E75EA3" w14:textId="42AA27F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8269224" w14:textId="0B043EDB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5E8C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AC163BD" w14:textId="6CC98F5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04CF06A4" w14:textId="77777777" w:rsidTr="00013088">
        <w:trPr>
          <w:trHeight w:val="360"/>
        </w:trPr>
        <w:tc>
          <w:tcPr>
            <w:tcW w:w="517" w:type="dxa"/>
          </w:tcPr>
          <w:p w14:paraId="1F3C4131" w14:textId="28FC464F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2214" w:type="dxa"/>
          </w:tcPr>
          <w:p w14:paraId="659DB28A" w14:textId="26C4ACD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8</w:t>
            </w:r>
          </w:p>
        </w:tc>
        <w:tc>
          <w:tcPr>
            <w:tcW w:w="1096" w:type="dxa"/>
          </w:tcPr>
          <w:p w14:paraId="6DD74BBF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781C2A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14E8EA" w14:textId="0EAA9F3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384308" w14:textId="3CEC07F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5E8C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A706492" w14:textId="0B8BD658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691CB1C4" w14:textId="77777777" w:rsidTr="00013088">
        <w:trPr>
          <w:trHeight w:val="360"/>
        </w:trPr>
        <w:tc>
          <w:tcPr>
            <w:tcW w:w="517" w:type="dxa"/>
          </w:tcPr>
          <w:p w14:paraId="1A42DE81" w14:textId="71221BFD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2214" w:type="dxa"/>
          </w:tcPr>
          <w:p w14:paraId="125EA80C" w14:textId="6226709E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9</w:t>
            </w:r>
          </w:p>
        </w:tc>
        <w:tc>
          <w:tcPr>
            <w:tcW w:w="1096" w:type="dxa"/>
          </w:tcPr>
          <w:p w14:paraId="54619C24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AFEB5E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AE54A44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5EF9BB" w14:textId="45FA4F3E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5E8C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B9F4B68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38DBA6F9" w14:textId="77777777" w:rsidTr="00013088">
        <w:trPr>
          <w:trHeight w:val="360"/>
        </w:trPr>
        <w:tc>
          <w:tcPr>
            <w:tcW w:w="517" w:type="dxa"/>
          </w:tcPr>
          <w:p w14:paraId="2EC05657" w14:textId="4498AA34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2.</w:t>
            </w:r>
          </w:p>
        </w:tc>
        <w:tc>
          <w:tcPr>
            <w:tcW w:w="2214" w:type="dxa"/>
          </w:tcPr>
          <w:p w14:paraId="23BD1ED3" w14:textId="77BB3B0E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</w:p>
        </w:tc>
        <w:tc>
          <w:tcPr>
            <w:tcW w:w="1096" w:type="dxa"/>
          </w:tcPr>
          <w:p w14:paraId="2954489D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1727F36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86FBBB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7408DB" w14:textId="5879DC5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F847DD2" w14:textId="2EBEE66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209D7A2F" w14:textId="77777777" w:rsidTr="00013088">
        <w:trPr>
          <w:trHeight w:val="360"/>
        </w:trPr>
        <w:tc>
          <w:tcPr>
            <w:tcW w:w="517" w:type="dxa"/>
          </w:tcPr>
          <w:p w14:paraId="08685931" w14:textId="2FC658F2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2214" w:type="dxa"/>
          </w:tcPr>
          <w:p w14:paraId="26325DA8" w14:textId="64D58A3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</w:p>
        </w:tc>
        <w:tc>
          <w:tcPr>
            <w:tcW w:w="1096" w:type="dxa"/>
          </w:tcPr>
          <w:p w14:paraId="753FB9FD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CF1573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769E0B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99C77E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86E8CB" w14:textId="6C9AA27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2531AF3E" w14:textId="77777777" w:rsidTr="00013088">
        <w:trPr>
          <w:trHeight w:val="360"/>
        </w:trPr>
        <w:tc>
          <w:tcPr>
            <w:tcW w:w="517" w:type="dxa"/>
          </w:tcPr>
          <w:p w14:paraId="38BDA9ED" w14:textId="674EFD66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2214" w:type="dxa"/>
          </w:tcPr>
          <w:p w14:paraId="5F2CB23A" w14:textId="6F250D4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</w:p>
        </w:tc>
        <w:tc>
          <w:tcPr>
            <w:tcW w:w="1096" w:type="dxa"/>
          </w:tcPr>
          <w:p w14:paraId="50BE3FB3" w14:textId="59D898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9E8DB2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6AEAD12" w14:textId="08AB9B3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6326959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00650F" w14:textId="035771E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2CB24B70" w14:textId="77777777" w:rsidTr="00013088">
        <w:trPr>
          <w:trHeight w:val="360"/>
        </w:trPr>
        <w:tc>
          <w:tcPr>
            <w:tcW w:w="517" w:type="dxa"/>
          </w:tcPr>
          <w:p w14:paraId="08C43544" w14:textId="5C5C28D1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2214" w:type="dxa"/>
          </w:tcPr>
          <w:p w14:paraId="6A3C2600" w14:textId="7B7AD20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</w:p>
        </w:tc>
        <w:tc>
          <w:tcPr>
            <w:tcW w:w="1096" w:type="dxa"/>
          </w:tcPr>
          <w:p w14:paraId="208AC5F6" w14:textId="655DEFAF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D940CB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9757BA" w14:textId="42F7CC5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40D6C4F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01088F" w14:textId="4CBA115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4E8F104B" w14:textId="77777777" w:rsidTr="00013088">
        <w:trPr>
          <w:trHeight w:val="360"/>
        </w:trPr>
        <w:tc>
          <w:tcPr>
            <w:tcW w:w="517" w:type="dxa"/>
          </w:tcPr>
          <w:p w14:paraId="098EBE8E" w14:textId="5696AFF1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</w:t>
            </w:r>
          </w:p>
        </w:tc>
        <w:tc>
          <w:tcPr>
            <w:tcW w:w="2214" w:type="dxa"/>
          </w:tcPr>
          <w:p w14:paraId="4430FBD1" w14:textId="31D7443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</w:p>
        </w:tc>
        <w:tc>
          <w:tcPr>
            <w:tcW w:w="1096" w:type="dxa"/>
          </w:tcPr>
          <w:p w14:paraId="26395D8A" w14:textId="5FC1005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C63E18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48D2B8" w14:textId="60EFB79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C8B8EE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86B7C5E" w14:textId="19376589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3A1F652B" w14:textId="77777777" w:rsidTr="00013088">
        <w:trPr>
          <w:trHeight w:val="360"/>
        </w:trPr>
        <w:tc>
          <w:tcPr>
            <w:tcW w:w="517" w:type="dxa"/>
          </w:tcPr>
          <w:p w14:paraId="472450AF" w14:textId="6DE89E78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2214" w:type="dxa"/>
          </w:tcPr>
          <w:p w14:paraId="57382715" w14:textId="2A6088F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5</w:t>
            </w:r>
          </w:p>
        </w:tc>
        <w:tc>
          <w:tcPr>
            <w:tcW w:w="1096" w:type="dxa"/>
          </w:tcPr>
          <w:p w14:paraId="204044D8" w14:textId="0A36D570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C9DE1BE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EA169B" w14:textId="38DEA0D1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721751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F5648E" w14:textId="7D3EFE1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385AD047" w14:textId="77777777" w:rsidTr="00013088">
        <w:trPr>
          <w:trHeight w:val="360"/>
        </w:trPr>
        <w:tc>
          <w:tcPr>
            <w:tcW w:w="517" w:type="dxa"/>
          </w:tcPr>
          <w:p w14:paraId="286347BC" w14:textId="10144D58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</w:t>
            </w:r>
          </w:p>
        </w:tc>
        <w:tc>
          <w:tcPr>
            <w:tcW w:w="2214" w:type="dxa"/>
          </w:tcPr>
          <w:p w14:paraId="03C3C740" w14:textId="5473FC5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</w:p>
        </w:tc>
        <w:tc>
          <w:tcPr>
            <w:tcW w:w="1096" w:type="dxa"/>
          </w:tcPr>
          <w:p w14:paraId="08BF8E76" w14:textId="74A6D64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C8FECA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4E34E85" w14:textId="74A61FC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481491" w14:textId="77777777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49C6C1" w14:textId="6C314A8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D6B2A" w14:paraId="5A46A81A" w14:textId="77777777" w:rsidTr="00013088">
        <w:trPr>
          <w:trHeight w:val="360"/>
        </w:trPr>
        <w:tc>
          <w:tcPr>
            <w:tcW w:w="517" w:type="dxa"/>
          </w:tcPr>
          <w:p w14:paraId="7A9CD607" w14:textId="75E7E43C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</w:t>
            </w:r>
          </w:p>
        </w:tc>
        <w:tc>
          <w:tcPr>
            <w:tcW w:w="2214" w:type="dxa"/>
          </w:tcPr>
          <w:p w14:paraId="6DCBCDAA" w14:textId="00A3A84A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1096" w:type="dxa"/>
          </w:tcPr>
          <w:p w14:paraId="3E9DEE2A" w14:textId="241DFF5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BC6A164" w14:textId="2DD8A12A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E2A54E5" w14:textId="6AABA0D2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9078751" w14:textId="55458CF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0DF1C20" w14:textId="683D3F5C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D6B2A" w14:paraId="68F25DF9" w14:textId="77777777" w:rsidTr="00013088">
        <w:trPr>
          <w:trHeight w:val="360"/>
        </w:trPr>
        <w:tc>
          <w:tcPr>
            <w:tcW w:w="517" w:type="dxa"/>
          </w:tcPr>
          <w:p w14:paraId="42E7844E" w14:textId="28E9EEA8" w:rsidR="008D6B2A" w:rsidRDefault="008D6B2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.</w:t>
            </w:r>
          </w:p>
        </w:tc>
        <w:tc>
          <w:tcPr>
            <w:tcW w:w="2214" w:type="dxa"/>
          </w:tcPr>
          <w:p w14:paraId="46CB7808" w14:textId="217BD1D6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</w:p>
        </w:tc>
        <w:tc>
          <w:tcPr>
            <w:tcW w:w="1096" w:type="dxa"/>
          </w:tcPr>
          <w:p w14:paraId="06C8A0A1" w14:textId="10B49AA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9C6EC2C" w14:textId="7B9D66D5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F5F29DA" w14:textId="607EF0BD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0D5702E" w14:textId="00E66A24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73D6256" w14:textId="228294A3" w:rsidR="008D6B2A" w:rsidRDefault="008D6B2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097D0C5E" w14:textId="4E1D0BB4" w:rsidR="001B7885" w:rsidRDefault="001B7885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6334F65" w14:textId="77777777" w:rsidR="00754F0F" w:rsidRPr="00754F0F" w:rsidRDefault="00754F0F" w:rsidP="00754F0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C95A1E1" w14:textId="481BFFA8" w:rsidR="00754F0F" w:rsidRPr="00754F0F" w:rsidRDefault="00754F0F" w:rsidP="00754F0F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6" w:name="_Toc107432338"/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7</w:t>
      </w:r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754F0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06"/>
    </w:p>
    <w:tbl>
      <w:tblPr>
        <w:tblStyle w:val="TableGrid"/>
        <w:tblW w:w="0" w:type="auto"/>
        <w:tblInd w:w="1139" w:type="dxa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274C1" w14:paraId="1BB51581" w14:textId="77777777" w:rsidTr="00BB426D">
        <w:trPr>
          <w:trHeight w:val="470"/>
        </w:trPr>
        <w:tc>
          <w:tcPr>
            <w:tcW w:w="517" w:type="dxa"/>
            <w:vMerge w:val="restart"/>
          </w:tcPr>
          <w:p w14:paraId="3D003F60" w14:textId="77777777" w:rsidR="005274C1" w:rsidRDefault="005274C1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4D8C2B67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1569ECFB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274C1" w14:paraId="36293F01" w14:textId="77777777" w:rsidTr="00BB426D">
        <w:trPr>
          <w:trHeight w:val="360"/>
        </w:trPr>
        <w:tc>
          <w:tcPr>
            <w:tcW w:w="517" w:type="dxa"/>
            <w:vMerge/>
          </w:tcPr>
          <w:p w14:paraId="0D06B1CF" w14:textId="77777777" w:rsidR="005274C1" w:rsidRDefault="005274C1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54E011AA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127AD4" w14:textId="3CB7003A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4D0B0D"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1096" w:type="dxa"/>
          </w:tcPr>
          <w:p w14:paraId="66FEE936" w14:textId="48239269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4D0B0D"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1096" w:type="dxa"/>
          </w:tcPr>
          <w:p w14:paraId="5C45A06C" w14:textId="1D291498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4D0B0D"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1096" w:type="dxa"/>
          </w:tcPr>
          <w:p w14:paraId="762826F9" w14:textId="175E5FD8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4D0B0D"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1096" w:type="dxa"/>
          </w:tcPr>
          <w:p w14:paraId="7D6C1331" w14:textId="1448B772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4D0B0D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</w:tr>
      <w:tr w:rsidR="005274C1" w14:paraId="0AD352DF" w14:textId="77777777" w:rsidTr="00BB426D">
        <w:trPr>
          <w:trHeight w:val="360"/>
        </w:trPr>
        <w:tc>
          <w:tcPr>
            <w:tcW w:w="517" w:type="dxa"/>
          </w:tcPr>
          <w:p w14:paraId="6762DB1C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567CA187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064DA884" w14:textId="4C62C505" w:rsidR="005274C1" w:rsidRDefault="00207DE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C4675B7" w14:textId="77777777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61EDC4C" w14:textId="22C4BBF8" w:rsidR="005274C1" w:rsidRDefault="005274C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F64253" w14:textId="1337624E" w:rsidR="005274C1" w:rsidRDefault="007A73E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5B4784" w14:textId="25580BFE" w:rsidR="005274C1" w:rsidRDefault="00F03B4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64AC9" w14:paraId="1E1E3253" w14:textId="77777777" w:rsidTr="00BB426D">
        <w:trPr>
          <w:trHeight w:val="360"/>
        </w:trPr>
        <w:tc>
          <w:tcPr>
            <w:tcW w:w="517" w:type="dxa"/>
          </w:tcPr>
          <w:p w14:paraId="681EE62A" w14:textId="77777777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0470B918" w14:textId="3B4BB153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73798D68" w14:textId="6B10519B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32B7C2" w14:textId="46AB5CE4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9C05362" w14:textId="4BE02507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24BC27F" w14:textId="75FDD43B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F71718E" w14:textId="6AE80091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64AC9" w14:paraId="7C82703D" w14:textId="77777777" w:rsidTr="00BB426D">
        <w:trPr>
          <w:trHeight w:val="360"/>
        </w:trPr>
        <w:tc>
          <w:tcPr>
            <w:tcW w:w="517" w:type="dxa"/>
          </w:tcPr>
          <w:p w14:paraId="077D568C" w14:textId="77777777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6E6DFBC5" w14:textId="61DE8070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0C609647" w14:textId="6C17A290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071CFDF" w14:textId="3717758A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940930C" w14:textId="70F9641E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D562913" w14:textId="25C3C2FD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D727F18" w14:textId="616A9EDA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64AC9" w14:paraId="555B740A" w14:textId="77777777" w:rsidTr="00BB426D">
        <w:trPr>
          <w:trHeight w:val="360"/>
        </w:trPr>
        <w:tc>
          <w:tcPr>
            <w:tcW w:w="517" w:type="dxa"/>
          </w:tcPr>
          <w:p w14:paraId="3318E107" w14:textId="77777777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5C7D8F99" w14:textId="201C5188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57FADA6A" w14:textId="61C466DF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D99FBAF" w14:textId="1A04F964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75946FC" w14:textId="2A82C64A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705064B" w14:textId="621C1895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6CF2F6F" w14:textId="525D0BDA" w:rsidR="00064AC9" w:rsidRDefault="00064AC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3E5ABE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23728" w14:paraId="45A84B06" w14:textId="77777777" w:rsidTr="00BB426D">
        <w:trPr>
          <w:trHeight w:val="360"/>
        </w:trPr>
        <w:tc>
          <w:tcPr>
            <w:tcW w:w="517" w:type="dxa"/>
          </w:tcPr>
          <w:p w14:paraId="307F7EBF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262E3A6F" w14:textId="3B059B2C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56846E05" w14:textId="7332DE3E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17D8A69" w14:textId="611EB0B6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33BAC2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906B6F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765BB0" w14:textId="55FBBD5C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3728" w14:paraId="58BF6975" w14:textId="77777777" w:rsidTr="00BB426D">
        <w:trPr>
          <w:trHeight w:val="360"/>
        </w:trPr>
        <w:tc>
          <w:tcPr>
            <w:tcW w:w="517" w:type="dxa"/>
          </w:tcPr>
          <w:p w14:paraId="7300697B" w14:textId="512162BD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71DB8892" w14:textId="4D58DBC4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3</w:t>
            </w:r>
          </w:p>
        </w:tc>
        <w:tc>
          <w:tcPr>
            <w:tcW w:w="1096" w:type="dxa"/>
          </w:tcPr>
          <w:p w14:paraId="0E1330AB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13ECBB1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119084A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5FC132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C836B7C" w14:textId="64F3D58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23728" w14:paraId="483EE37D" w14:textId="77777777" w:rsidTr="00BB426D">
        <w:trPr>
          <w:trHeight w:val="360"/>
        </w:trPr>
        <w:tc>
          <w:tcPr>
            <w:tcW w:w="517" w:type="dxa"/>
          </w:tcPr>
          <w:p w14:paraId="67B37B00" w14:textId="0D3B2205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6B82981F" w14:textId="79538863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4</w:t>
            </w:r>
          </w:p>
        </w:tc>
        <w:tc>
          <w:tcPr>
            <w:tcW w:w="1096" w:type="dxa"/>
          </w:tcPr>
          <w:p w14:paraId="0C12D766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DE1A87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8AC88E7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E0CFA48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EA795F" w14:textId="14A430D5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23728" w14:paraId="7B5A5F82" w14:textId="77777777" w:rsidTr="00BB426D">
        <w:trPr>
          <w:trHeight w:val="360"/>
        </w:trPr>
        <w:tc>
          <w:tcPr>
            <w:tcW w:w="517" w:type="dxa"/>
          </w:tcPr>
          <w:p w14:paraId="64530815" w14:textId="65F4EA59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606A04D7" w14:textId="79F22062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</w:p>
        </w:tc>
        <w:tc>
          <w:tcPr>
            <w:tcW w:w="1096" w:type="dxa"/>
          </w:tcPr>
          <w:p w14:paraId="5E488591" w14:textId="0184F3CD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F39073C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D7506D" w14:textId="2FF22895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4355851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D89D26D" w14:textId="58D15AF8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23728" w14:paraId="32C90DD0" w14:textId="77777777" w:rsidTr="00BB426D">
        <w:trPr>
          <w:trHeight w:val="360"/>
        </w:trPr>
        <w:tc>
          <w:tcPr>
            <w:tcW w:w="517" w:type="dxa"/>
          </w:tcPr>
          <w:p w14:paraId="550EFC1B" w14:textId="7FCF5130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3AEA77A4" w14:textId="729BB03C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1096" w:type="dxa"/>
          </w:tcPr>
          <w:p w14:paraId="4FFCB4A1" w14:textId="6489BBF0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AA6D77" w14:textId="52BAFF0E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1363411" w14:textId="59C4ED53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7782EBE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A5FC34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3728" w14:paraId="4E2E7E35" w14:textId="77777777" w:rsidTr="00BB426D">
        <w:trPr>
          <w:trHeight w:val="360"/>
        </w:trPr>
        <w:tc>
          <w:tcPr>
            <w:tcW w:w="517" w:type="dxa"/>
          </w:tcPr>
          <w:p w14:paraId="6623C3DF" w14:textId="4F6A9E1D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051E1DA7" w14:textId="72D168FC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1096" w:type="dxa"/>
          </w:tcPr>
          <w:p w14:paraId="6F6448C3" w14:textId="12FBD66F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5484A69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5B9BCC" w14:textId="66B57199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274D279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6BB656B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3728" w14:paraId="7A1799FB" w14:textId="77777777" w:rsidTr="00BB426D">
        <w:trPr>
          <w:trHeight w:val="360"/>
        </w:trPr>
        <w:tc>
          <w:tcPr>
            <w:tcW w:w="517" w:type="dxa"/>
          </w:tcPr>
          <w:p w14:paraId="68AC83E7" w14:textId="4840AC28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3D4D2E27" w14:textId="59D3E3B5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7</w:t>
            </w:r>
          </w:p>
        </w:tc>
        <w:tc>
          <w:tcPr>
            <w:tcW w:w="1096" w:type="dxa"/>
          </w:tcPr>
          <w:p w14:paraId="54F063F6" w14:textId="625E2302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537AD62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4035A59" w14:textId="30D36A86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FADE8B0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C49867" w14:textId="77777777" w:rsidR="00723728" w:rsidRDefault="0072372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76C07F91" w14:textId="77777777" w:rsidTr="00BB426D">
        <w:trPr>
          <w:trHeight w:val="360"/>
        </w:trPr>
        <w:tc>
          <w:tcPr>
            <w:tcW w:w="517" w:type="dxa"/>
          </w:tcPr>
          <w:p w14:paraId="767B280B" w14:textId="74194A6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6DBC238E" w14:textId="6072F5A6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</w:p>
        </w:tc>
        <w:tc>
          <w:tcPr>
            <w:tcW w:w="1096" w:type="dxa"/>
          </w:tcPr>
          <w:p w14:paraId="65ACFEA3" w14:textId="3546C8EE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8B19D64" w14:textId="5832DC89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EFC791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C7CF08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5E3913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4E5416D4" w14:textId="77777777" w:rsidTr="00BB426D">
        <w:trPr>
          <w:trHeight w:val="360"/>
        </w:trPr>
        <w:tc>
          <w:tcPr>
            <w:tcW w:w="517" w:type="dxa"/>
          </w:tcPr>
          <w:p w14:paraId="51EACC92" w14:textId="09484363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37B6D049" w14:textId="77973450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</w:p>
        </w:tc>
        <w:tc>
          <w:tcPr>
            <w:tcW w:w="1096" w:type="dxa"/>
          </w:tcPr>
          <w:p w14:paraId="7B6152CA" w14:textId="7EBEE9CE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FB1FA27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D6A43A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A671ACA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07B896D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56BB1DA7" w14:textId="77777777" w:rsidTr="00BB426D">
        <w:trPr>
          <w:trHeight w:val="360"/>
        </w:trPr>
        <w:tc>
          <w:tcPr>
            <w:tcW w:w="517" w:type="dxa"/>
          </w:tcPr>
          <w:p w14:paraId="0AFCA327" w14:textId="344DEB15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190BC45F" w14:textId="04E0AC63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6</w:t>
            </w:r>
          </w:p>
        </w:tc>
        <w:tc>
          <w:tcPr>
            <w:tcW w:w="1096" w:type="dxa"/>
          </w:tcPr>
          <w:p w14:paraId="737922A3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32B4EA" w14:textId="6D8540E9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53257C" w14:textId="319344C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D1F3E5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28656C1" w14:textId="3A421241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55E6D" w14:paraId="5BEADCE6" w14:textId="77777777" w:rsidTr="00BB426D">
        <w:trPr>
          <w:trHeight w:val="360"/>
        </w:trPr>
        <w:tc>
          <w:tcPr>
            <w:tcW w:w="517" w:type="dxa"/>
          </w:tcPr>
          <w:p w14:paraId="636D6CF4" w14:textId="2C404E5C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77F9ABF2" w14:textId="2C3F463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</w:p>
        </w:tc>
        <w:tc>
          <w:tcPr>
            <w:tcW w:w="1096" w:type="dxa"/>
          </w:tcPr>
          <w:p w14:paraId="404664EA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9A448A" w14:textId="1276B01D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44452AD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2489F1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CCCD3F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5D6C6878" w14:textId="77777777" w:rsidTr="00BB426D">
        <w:trPr>
          <w:trHeight w:val="360"/>
        </w:trPr>
        <w:tc>
          <w:tcPr>
            <w:tcW w:w="517" w:type="dxa"/>
          </w:tcPr>
          <w:p w14:paraId="5C295CCA" w14:textId="3A0AEF12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39D9872D" w14:textId="3EC1FC24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</w:p>
        </w:tc>
        <w:tc>
          <w:tcPr>
            <w:tcW w:w="1096" w:type="dxa"/>
          </w:tcPr>
          <w:p w14:paraId="6923A25C" w14:textId="32F2B438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7189B89" w14:textId="353F2371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1390C4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A5794E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2B97D5" w14:textId="23F8893C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55E6D" w14:paraId="0C2FC75F" w14:textId="77777777" w:rsidTr="00BB426D">
        <w:trPr>
          <w:trHeight w:val="360"/>
        </w:trPr>
        <w:tc>
          <w:tcPr>
            <w:tcW w:w="517" w:type="dxa"/>
          </w:tcPr>
          <w:p w14:paraId="22F0B63D" w14:textId="50826299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078C0932" w14:textId="10B581D1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</w:p>
        </w:tc>
        <w:tc>
          <w:tcPr>
            <w:tcW w:w="1096" w:type="dxa"/>
          </w:tcPr>
          <w:p w14:paraId="22497E23" w14:textId="1E41D930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878B650" w14:textId="523F874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F724B5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480128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A61275C" w14:textId="4F3EEF7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7F0F4F07" w14:textId="77777777" w:rsidTr="00BB426D">
        <w:trPr>
          <w:trHeight w:val="360"/>
        </w:trPr>
        <w:tc>
          <w:tcPr>
            <w:tcW w:w="517" w:type="dxa"/>
          </w:tcPr>
          <w:p w14:paraId="20003DE9" w14:textId="350D785A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4453E88A" w14:textId="5F35CAF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</w:p>
        </w:tc>
        <w:tc>
          <w:tcPr>
            <w:tcW w:w="1096" w:type="dxa"/>
          </w:tcPr>
          <w:p w14:paraId="620CC841" w14:textId="2DB97A32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F6B4274" w14:textId="6A36B2B2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0E111A3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6E8E95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60A10C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2D5EAF41" w14:textId="77777777" w:rsidTr="00BB426D">
        <w:trPr>
          <w:trHeight w:val="360"/>
        </w:trPr>
        <w:tc>
          <w:tcPr>
            <w:tcW w:w="517" w:type="dxa"/>
          </w:tcPr>
          <w:p w14:paraId="0957C18C" w14:textId="60CED655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06A8D109" w14:textId="3F9196AC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1096" w:type="dxa"/>
          </w:tcPr>
          <w:p w14:paraId="1567EA17" w14:textId="3719BC7D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8C2116" w14:textId="4F4E1B6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0DE33B0" w14:textId="1507E638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71D9F5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C33897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30F749E3" w14:textId="77777777" w:rsidTr="00BB426D">
        <w:trPr>
          <w:trHeight w:val="360"/>
        </w:trPr>
        <w:tc>
          <w:tcPr>
            <w:tcW w:w="517" w:type="dxa"/>
          </w:tcPr>
          <w:p w14:paraId="24762582" w14:textId="7A015936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0.</w:t>
            </w:r>
          </w:p>
        </w:tc>
        <w:tc>
          <w:tcPr>
            <w:tcW w:w="2214" w:type="dxa"/>
          </w:tcPr>
          <w:p w14:paraId="6389BE59" w14:textId="027E0CD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</w:p>
        </w:tc>
        <w:tc>
          <w:tcPr>
            <w:tcW w:w="1096" w:type="dxa"/>
          </w:tcPr>
          <w:p w14:paraId="3658392B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96027B" w14:textId="38C0814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2EA1D0D" w14:textId="4F723E11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A6932A6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C8C341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5058B16E" w14:textId="77777777" w:rsidTr="00BB426D">
        <w:trPr>
          <w:trHeight w:val="360"/>
        </w:trPr>
        <w:tc>
          <w:tcPr>
            <w:tcW w:w="517" w:type="dxa"/>
          </w:tcPr>
          <w:p w14:paraId="19DA68ED" w14:textId="20C860C2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6AF81ACF" w14:textId="4C2D7351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</w:p>
        </w:tc>
        <w:tc>
          <w:tcPr>
            <w:tcW w:w="1096" w:type="dxa"/>
          </w:tcPr>
          <w:p w14:paraId="4B295D10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CE41997" w14:textId="06ADBD13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5B6631D" w14:textId="6CC3DF20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051E48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67ACB1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645F16F6" w14:textId="77777777" w:rsidTr="00BB426D">
        <w:trPr>
          <w:trHeight w:val="360"/>
        </w:trPr>
        <w:tc>
          <w:tcPr>
            <w:tcW w:w="517" w:type="dxa"/>
          </w:tcPr>
          <w:p w14:paraId="759BAC76" w14:textId="4234BAEF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70343375" w14:textId="523B42CA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</w:p>
        </w:tc>
        <w:tc>
          <w:tcPr>
            <w:tcW w:w="1096" w:type="dxa"/>
          </w:tcPr>
          <w:p w14:paraId="1DA714CE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D5DBB5" w14:textId="467E24C3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05A836D" w14:textId="3153BD5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70A9D1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2F79C4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63CE879C" w14:textId="77777777" w:rsidTr="00BB426D">
        <w:trPr>
          <w:trHeight w:val="360"/>
        </w:trPr>
        <w:tc>
          <w:tcPr>
            <w:tcW w:w="517" w:type="dxa"/>
          </w:tcPr>
          <w:p w14:paraId="2F00D580" w14:textId="7BF42F19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4E0B6C30" w14:textId="70551D76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</w:p>
        </w:tc>
        <w:tc>
          <w:tcPr>
            <w:tcW w:w="1096" w:type="dxa"/>
          </w:tcPr>
          <w:p w14:paraId="27423B5D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EC3507" w14:textId="0C5822CB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BB2A02" w14:textId="066FD48C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4747BF" w14:textId="7494AAF8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984CFD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55E6D" w14:paraId="497C358B" w14:textId="77777777" w:rsidTr="00BB426D">
        <w:trPr>
          <w:trHeight w:val="360"/>
        </w:trPr>
        <w:tc>
          <w:tcPr>
            <w:tcW w:w="517" w:type="dxa"/>
          </w:tcPr>
          <w:p w14:paraId="053555B3" w14:textId="61BFCED6" w:rsidR="00055E6D" w:rsidRDefault="00055E6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6A256853" w14:textId="2C3B8104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</w:p>
        </w:tc>
        <w:tc>
          <w:tcPr>
            <w:tcW w:w="1096" w:type="dxa"/>
          </w:tcPr>
          <w:p w14:paraId="3820301D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5E29AF5" w14:textId="01D143EF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15F7B5A" w14:textId="0B39BA6E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0BF712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1126367" w14:textId="77777777" w:rsidR="00055E6D" w:rsidRDefault="00055E6D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347480D8" w14:textId="77777777" w:rsidTr="00BB426D">
        <w:trPr>
          <w:trHeight w:val="360"/>
        </w:trPr>
        <w:tc>
          <w:tcPr>
            <w:tcW w:w="517" w:type="dxa"/>
          </w:tcPr>
          <w:p w14:paraId="3D1EE824" w14:textId="166ED238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65BC9454" w14:textId="71A49DD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</w:p>
        </w:tc>
        <w:tc>
          <w:tcPr>
            <w:tcW w:w="1096" w:type="dxa"/>
          </w:tcPr>
          <w:p w14:paraId="0E933FE6" w14:textId="49E6491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0704D0" w14:textId="34E0BC2A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2508A7D" w14:textId="40B1D0F2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DD989B" w14:textId="534840DB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E3438D0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20488664" w14:textId="77777777" w:rsidTr="00BB426D">
        <w:trPr>
          <w:trHeight w:val="360"/>
        </w:trPr>
        <w:tc>
          <w:tcPr>
            <w:tcW w:w="517" w:type="dxa"/>
          </w:tcPr>
          <w:p w14:paraId="747FACEA" w14:textId="34836617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2214" w:type="dxa"/>
          </w:tcPr>
          <w:p w14:paraId="61199407" w14:textId="15ED063A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6</w:t>
            </w:r>
          </w:p>
        </w:tc>
        <w:tc>
          <w:tcPr>
            <w:tcW w:w="1096" w:type="dxa"/>
          </w:tcPr>
          <w:p w14:paraId="2D50B6AC" w14:textId="366FED4D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C7CAE11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2E83E4" w14:textId="00A9BC98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8680C4" w14:textId="41148B6E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006CF3A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5DABFE6B" w14:textId="77777777" w:rsidTr="00BB426D">
        <w:trPr>
          <w:trHeight w:val="360"/>
        </w:trPr>
        <w:tc>
          <w:tcPr>
            <w:tcW w:w="517" w:type="dxa"/>
          </w:tcPr>
          <w:p w14:paraId="19586527" w14:textId="2FF05F97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2214" w:type="dxa"/>
          </w:tcPr>
          <w:p w14:paraId="6F2D3A78" w14:textId="4C35C2D1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7</w:t>
            </w:r>
          </w:p>
        </w:tc>
        <w:tc>
          <w:tcPr>
            <w:tcW w:w="1096" w:type="dxa"/>
          </w:tcPr>
          <w:p w14:paraId="3528FB5D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3FFCAD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1CD1CD0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4D73899" w14:textId="457FAD2F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FA3100F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161DBBE1" w14:textId="77777777" w:rsidTr="00BB426D">
        <w:trPr>
          <w:trHeight w:val="360"/>
        </w:trPr>
        <w:tc>
          <w:tcPr>
            <w:tcW w:w="517" w:type="dxa"/>
          </w:tcPr>
          <w:p w14:paraId="2A4C2929" w14:textId="338FF88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2214" w:type="dxa"/>
          </w:tcPr>
          <w:p w14:paraId="46D3DF03" w14:textId="4E23B512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8</w:t>
            </w:r>
          </w:p>
        </w:tc>
        <w:tc>
          <w:tcPr>
            <w:tcW w:w="1096" w:type="dxa"/>
          </w:tcPr>
          <w:p w14:paraId="491F5D1E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344185F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67D17F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DCDEF0" w14:textId="4AE65AF1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F6162F2" w14:textId="73F6ADEA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688DC7D5" w14:textId="77777777" w:rsidTr="00BB426D">
        <w:trPr>
          <w:trHeight w:val="360"/>
        </w:trPr>
        <w:tc>
          <w:tcPr>
            <w:tcW w:w="517" w:type="dxa"/>
          </w:tcPr>
          <w:p w14:paraId="0DBD51AD" w14:textId="353E1043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2214" w:type="dxa"/>
          </w:tcPr>
          <w:p w14:paraId="32F31066" w14:textId="2F58CC9D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0</w:t>
            </w:r>
          </w:p>
        </w:tc>
        <w:tc>
          <w:tcPr>
            <w:tcW w:w="1096" w:type="dxa"/>
          </w:tcPr>
          <w:p w14:paraId="31C8D586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B43F90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F72E89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EC11297" w14:textId="38557C05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F30183" w14:textId="7CAE8291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AA5385" w14:paraId="777E5720" w14:textId="77777777" w:rsidTr="00BB426D">
        <w:trPr>
          <w:trHeight w:val="360"/>
        </w:trPr>
        <w:tc>
          <w:tcPr>
            <w:tcW w:w="517" w:type="dxa"/>
          </w:tcPr>
          <w:p w14:paraId="2238123E" w14:textId="29029D2D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2214" w:type="dxa"/>
          </w:tcPr>
          <w:p w14:paraId="5C20A286" w14:textId="4DD3E538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1</w:t>
            </w:r>
          </w:p>
        </w:tc>
        <w:tc>
          <w:tcPr>
            <w:tcW w:w="1096" w:type="dxa"/>
          </w:tcPr>
          <w:p w14:paraId="6B07CBE3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525C22C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496CB75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080732" w14:textId="42839F7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08CBC7" w14:textId="550D689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AA5385" w14:paraId="2DF3E918" w14:textId="77777777" w:rsidTr="00BB426D">
        <w:trPr>
          <w:trHeight w:val="360"/>
        </w:trPr>
        <w:tc>
          <w:tcPr>
            <w:tcW w:w="517" w:type="dxa"/>
          </w:tcPr>
          <w:p w14:paraId="44E14B8E" w14:textId="6454A215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2214" w:type="dxa"/>
          </w:tcPr>
          <w:p w14:paraId="121C53D7" w14:textId="7E723B2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</w:p>
        </w:tc>
        <w:tc>
          <w:tcPr>
            <w:tcW w:w="1096" w:type="dxa"/>
          </w:tcPr>
          <w:p w14:paraId="63C91CFF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6A3DD3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7D2A3AA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DD8CB1" w14:textId="4E885A7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6B5DA2" w14:textId="7F532565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AA5385" w14:paraId="02609DD2" w14:textId="77777777" w:rsidTr="00BB426D">
        <w:trPr>
          <w:trHeight w:val="360"/>
        </w:trPr>
        <w:tc>
          <w:tcPr>
            <w:tcW w:w="517" w:type="dxa"/>
          </w:tcPr>
          <w:p w14:paraId="0141FE03" w14:textId="1DDAFE8F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2214" w:type="dxa"/>
          </w:tcPr>
          <w:p w14:paraId="5BBA66B8" w14:textId="71CDE79F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9</w:t>
            </w:r>
          </w:p>
        </w:tc>
        <w:tc>
          <w:tcPr>
            <w:tcW w:w="1096" w:type="dxa"/>
          </w:tcPr>
          <w:p w14:paraId="19039270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159FB7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D9CFED5" w14:textId="033BBAEC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AE8F291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AE7F91" w14:textId="600250DA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AA5385" w14:paraId="02103645" w14:textId="77777777" w:rsidTr="00BB426D">
        <w:trPr>
          <w:trHeight w:val="360"/>
        </w:trPr>
        <w:tc>
          <w:tcPr>
            <w:tcW w:w="517" w:type="dxa"/>
          </w:tcPr>
          <w:p w14:paraId="4F9320FC" w14:textId="7564823F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2214" w:type="dxa"/>
          </w:tcPr>
          <w:p w14:paraId="5A653705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1096" w:type="dxa"/>
          </w:tcPr>
          <w:p w14:paraId="77FC92A1" w14:textId="1019BDC8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F922632" w14:textId="79E987B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4D021CF" w14:textId="50F2FCC5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ADCD48" w14:textId="3A0FEAB9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A8F6C9" w14:textId="682FBDF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AA5385" w14:paraId="4A2B1735" w14:textId="77777777" w:rsidTr="00BB426D">
        <w:trPr>
          <w:trHeight w:val="360"/>
        </w:trPr>
        <w:tc>
          <w:tcPr>
            <w:tcW w:w="517" w:type="dxa"/>
          </w:tcPr>
          <w:p w14:paraId="42FE9FDA" w14:textId="2BE5A3F9" w:rsidR="00AA5385" w:rsidRDefault="00AA538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2214" w:type="dxa"/>
          </w:tcPr>
          <w:p w14:paraId="3D473D2C" w14:textId="77777777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</w:p>
        </w:tc>
        <w:tc>
          <w:tcPr>
            <w:tcW w:w="1096" w:type="dxa"/>
          </w:tcPr>
          <w:p w14:paraId="71029CB2" w14:textId="46926996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C423F18" w14:textId="0F086AB9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47B3AE2" w14:textId="14D7E8F0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68ECEA9" w14:textId="0FAC8324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9B0C14" w14:textId="0A96936E" w:rsidR="00AA5385" w:rsidRDefault="00AA5385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7A686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5CBEA552" w14:textId="77777777" w:rsidR="000973EA" w:rsidRPr="006E4B05" w:rsidRDefault="000973EA" w:rsidP="006E4B0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7690FA72" w14:textId="3B6994EB" w:rsidR="000973EA" w:rsidRPr="000973EA" w:rsidRDefault="000973EA" w:rsidP="000973EA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7" w:name="_Toc107432339"/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8</w: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07"/>
    </w:p>
    <w:tbl>
      <w:tblPr>
        <w:tblStyle w:val="TableGrid"/>
        <w:tblW w:w="0" w:type="auto"/>
        <w:tblInd w:w="1139" w:type="dxa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777369" w14:paraId="5DBB060E" w14:textId="77777777" w:rsidTr="00BB426D">
        <w:trPr>
          <w:trHeight w:val="470"/>
        </w:trPr>
        <w:tc>
          <w:tcPr>
            <w:tcW w:w="517" w:type="dxa"/>
            <w:vMerge w:val="restart"/>
          </w:tcPr>
          <w:p w14:paraId="4CB1C6D2" w14:textId="77777777" w:rsidR="00777369" w:rsidRDefault="0077736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5B255063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4189C799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777369" w14:paraId="0680FE1D" w14:textId="77777777" w:rsidTr="00BB426D">
        <w:trPr>
          <w:trHeight w:val="360"/>
        </w:trPr>
        <w:tc>
          <w:tcPr>
            <w:tcW w:w="517" w:type="dxa"/>
            <w:vMerge/>
          </w:tcPr>
          <w:p w14:paraId="6AE4403E" w14:textId="77777777" w:rsidR="00777369" w:rsidRDefault="0077736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51817FB6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00D4640" w14:textId="23986D90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6</w:t>
            </w:r>
          </w:p>
        </w:tc>
        <w:tc>
          <w:tcPr>
            <w:tcW w:w="1096" w:type="dxa"/>
          </w:tcPr>
          <w:p w14:paraId="484CFCFC" w14:textId="5D85BD93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7</w:t>
            </w:r>
          </w:p>
        </w:tc>
        <w:tc>
          <w:tcPr>
            <w:tcW w:w="1096" w:type="dxa"/>
          </w:tcPr>
          <w:p w14:paraId="4C923393" w14:textId="5672277D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8</w:t>
            </w:r>
          </w:p>
        </w:tc>
        <w:tc>
          <w:tcPr>
            <w:tcW w:w="1096" w:type="dxa"/>
          </w:tcPr>
          <w:p w14:paraId="1FD17B0D" w14:textId="11185609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9</w:t>
            </w:r>
          </w:p>
        </w:tc>
        <w:tc>
          <w:tcPr>
            <w:tcW w:w="1096" w:type="dxa"/>
          </w:tcPr>
          <w:p w14:paraId="426A63BC" w14:textId="1F8D2EF9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0</w:t>
            </w:r>
          </w:p>
        </w:tc>
      </w:tr>
      <w:tr w:rsidR="00777369" w14:paraId="55A22ACF" w14:textId="77777777" w:rsidTr="00BB426D">
        <w:trPr>
          <w:trHeight w:val="360"/>
        </w:trPr>
        <w:tc>
          <w:tcPr>
            <w:tcW w:w="517" w:type="dxa"/>
          </w:tcPr>
          <w:p w14:paraId="1DA157B5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51AE84EF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2F2E97EC" w14:textId="5AA73A2A" w:rsidR="00777369" w:rsidRDefault="00E4125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986FD12" w14:textId="30269124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AA76831" w14:textId="529ADCC8" w:rsidR="00777369" w:rsidRDefault="00462C6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354F2AC" w14:textId="2647C4E1" w:rsidR="00777369" w:rsidRDefault="0055113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CEE8647" w14:textId="77777777" w:rsidR="00777369" w:rsidRDefault="0077736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7426" w14:paraId="49736F6C" w14:textId="77777777" w:rsidTr="00BB426D">
        <w:trPr>
          <w:trHeight w:val="360"/>
        </w:trPr>
        <w:tc>
          <w:tcPr>
            <w:tcW w:w="517" w:type="dxa"/>
          </w:tcPr>
          <w:p w14:paraId="495118F2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4736DC46" w14:textId="31541B7E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1EAD3389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59EDAE5" w14:textId="042D1AB9" w:rsidR="00597426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A407202" w14:textId="02AF6E25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562A971" w14:textId="1F212BDA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50B3169" w14:textId="37F2EAAB" w:rsidR="00597426" w:rsidRDefault="002A739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97426" w14:paraId="06AA2BA5" w14:textId="77777777" w:rsidTr="00BB426D">
        <w:trPr>
          <w:trHeight w:val="360"/>
        </w:trPr>
        <w:tc>
          <w:tcPr>
            <w:tcW w:w="517" w:type="dxa"/>
          </w:tcPr>
          <w:p w14:paraId="6C8659D3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7930DA73" w14:textId="569C1CB1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1096" w:type="dxa"/>
          </w:tcPr>
          <w:p w14:paraId="62397612" w14:textId="3E05A29E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17379F6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61AC202" w14:textId="798289F5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91B94A" w14:textId="0A73048F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7E41AD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97426" w14:paraId="053214B0" w14:textId="77777777" w:rsidTr="00BB426D">
        <w:trPr>
          <w:trHeight w:val="360"/>
        </w:trPr>
        <w:tc>
          <w:tcPr>
            <w:tcW w:w="517" w:type="dxa"/>
          </w:tcPr>
          <w:p w14:paraId="49590959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77C86757" w14:textId="793C6BF3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5E31648C" w14:textId="51C219E9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7EB3716" w14:textId="35FF379C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5AD13DF" w14:textId="2E8FDA8B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BE0136C" w14:textId="5DD1E323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E560607" w14:textId="204756FA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97426" w14:paraId="424F3B67" w14:textId="77777777" w:rsidTr="00BB426D">
        <w:trPr>
          <w:trHeight w:val="360"/>
        </w:trPr>
        <w:tc>
          <w:tcPr>
            <w:tcW w:w="517" w:type="dxa"/>
          </w:tcPr>
          <w:p w14:paraId="6D5044C1" w14:textId="7777777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3B6A8F62" w14:textId="393D76A9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020B7268" w14:textId="1E68CFF9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C309E0E" w14:textId="1B051F56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02C4140" w14:textId="5FBFD817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CD00DA0" w14:textId="5803AE6C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4A7BECA" w14:textId="6BE08451" w:rsidR="00597426" w:rsidRDefault="0059742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673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F3675F" w14:paraId="34DA3C56" w14:textId="77777777" w:rsidTr="00BB426D">
        <w:trPr>
          <w:trHeight w:val="360"/>
        </w:trPr>
        <w:tc>
          <w:tcPr>
            <w:tcW w:w="517" w:type="dxa"/>
          </w:tcPr>
          <w:p w14:paraId="74A6A718" w14:textId="77777777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38654B44" w14:textId="289B596E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1096" w:type="dxa"/>
          </w:tcPr>
          <w:p w14:paraId="210539CF" w14:textId="77777777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0878653" w14:textId="77777777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A390CF9" w14:textId="77777777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B378BD" w14:textId="77777777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52B9AB0" w14:textId="6AC2899B" w:rsidR="00F3675F" w:rsidRDefault="00F3675F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BC6C1A" w14:paraId="199195E6" w14:textId="77777777" w:rsidTr="00BB426D">
        <w:trPr>
          <w:trHeight w:val="360"/>
        </w:trPr>
        <w:tc>
          <w:tcPr>
            <w:tcW w:w="517" w:type="dxa"/>
          </w:tcPr>
          <w:p w14:paraId="33498663" w14:textId="77777777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26B540F5" w14:textId="38ABAD81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</w:p>
        </w:tc>
        <w:tc>
          <w:tcPr>
            <w:tcW w:w="1096" w:type="dxa"/>
          </w:tcPr>
          <w:p w14:paraId="1289CB4D" w14:textId="2D2BF51F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B4909B6" w14:textId="77777777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C06628F" w14:textId="77777777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FFE0D1" w14:textId="77777777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6075BD" w14:textId="77777777" w:rsidR="00BC6C1A" w:rsidRDefault="00BC6C1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3A5ED711" w14:textId="77777777" w:rsidTr="00BB426D">
        <w:trPr>
          <w:trHeight w:val="360"/>
        </w:trPr>
        <w:tc>
          <w:tcPr>
            <w:tcW w:w="517" w:type="dxa"/>
          </w:tcPr>
          <w:p w14:paraId="013061EA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3828FAD1" w14:textId="41A063EC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3</w:t>
            </w:r>
          </w:p>
        </w:tc>
        <w:tc>
          <w:tcPr>
            <w:tcW w:w="1096" w:type="dxa"/>
          </w:tcPr>
          <w:p w14:paraId="172AEF3C" w14:textId="41261D31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5287E6D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870D30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111D25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3C01127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6C5B3CD9" w14:textId="77777777" w:rsidTr="00BB426D">
        <w:trPr>
          <w:trHeight w:val="360"/>
        </w:trPr>
        <w:tc>
          <w:tcPr>
            <w:tcW w:w="517" w:type="dxa"/>
          </w:tcPr>
          <w:p w14:paraId="636D6F1B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784C4708" w14:textId="6E3AAD13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</w:p>
        </w:tc>
        <w:tc>
          <w:tcPr>
            <w:tcW w:w="1096" w:type="dxa"/>
          </w:tcPr>
          <w:p w14:paraId="214DF126" w14:textId="5C0EAEA8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629005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FFED84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47B2D9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A51D21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484F5C68" w14:textId="77777777" w:rsidTr="00BB426D">
        <w:trPr>
          <w:trHeight w:val="360"/>
        </w:trPr>
        <w:tc>
          <w:tcPr>
            <w:tcW w:w="517" w:type="dxa"/>
          </w:tcPr>
          <w:p w14:paraId="033A4413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6D524E76" w14:textId="3A4F4D81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</w:p>
        </w:tc>
        <w:tc>
          <w:tcPr>
            <w:tcW w:w="1096" w:type="dxa"/>
          </w:tcPr>
          <w:p w14:paraId="0999029A" w14:textId="0F5D2BFA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E05908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8783C8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D77495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A06BAA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2C8EA8A7" w14:textId="77777777" w:rsidTr="00BB426D">
        <w:trPr>
          <w:trHeight w:val="360"/>
        </w:trPr>
        <w:tc>
          <w:tcPr>
            <w:tcW w:w="517" w:type="dxa"/>
          </w:tcPr>
          <w:p w14:paraId="2798E12B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2F02EADD" w14:textId="046CCEB2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6</w:t>
            </w:r>
          </w:p>
        </w:tc>
        <w:tc>
          <w:tcPr>
            <w:tcW w:w="1096" w:type="dxa"/>
          </w:tcPr>
          <w:p w14:paraId="1DF8FBA0" w14:textId="5D4230F8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3D9ECB5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A5AD5D1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C9625B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CF1613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4E2B8CA8" w14:textId="77777777" w:rsidTr="00BB426D">
        <w:trPr>
          <w:trHeight w:val="360"/>
        </w:trPr>
        <w:tc>
          <w:tcPr>
            <w:tcW w:w="517" w:type="dxa"/>
          </w:tcPr>
          <w:p w14:paraId="77E8C8A9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3866EBDD" w14:textId="4F5D7DAC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7</w:t>
            </w:r>
          </w:p>
        </w:tc>
        <w:tc>
          <w:tcPr>
            <w:tcW w:w="1096" w:type="dxa"/>
          </w:tcPr>
          <w:p w14:paraId="5F73497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4D70FD5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874CE6" w14:textId="50AB18AF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69DEA52" w14:textId="4EDECC50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33332AB" w14:textId="1F87A6B2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1A9236B7" w14:textId="77777777" w:rsidTr="00BB426D">
        <w:trPr>
          <w:trHeight w:val="360"/>
        </w:trPr>
        <w:tc>
          <w:tcPr>
            <w:tcW w:w="517" w:type="dxa"/>
          </w:tcPr>
          <w:p w14:paraId="77BFEE42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19244307" w14:textId="14377DA6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8</w:t>
            </w:r>
          </w:p>
        </w:tc>
        <w:tc>
          <w:tcPr>
            <w:tcW w:w="1096" w:type="dxa"/>
          </w:tcPr>
          <w:p w14:paraId="1F2C307F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4D4084" w14:textId="2FDBF2D1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7B0F3A1" w14:textId="23FF0788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A7F1BB6" w14:textId="09D0AA73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957061B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38E37BF1" w14:textId="77777777" w:rsidTr="00BB426D">
        <w:trPr>
          <w:trHeight w:val="360"/>
        </w:trPr>
        <w:tc>
          <w:tcPr>
            <w:tcW w:w="517" w:type="dxa"/>
          </w:tcPr>
          <w:p w14:paraId="7649DC86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0A9DFCEA" w14:textId="6A854229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9</w:t>
            </w:r>
          </w:p>
        </w:tc>
        <w:tc>
          <w:tcPr>
            <w:tcW w:w="1096" w:type="dxa"/>
          </w:tcPr>
          <w:p w14:paraId="69FC56C6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99EBDC" w14:textId="1547FF7B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BFA090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39FF0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5FA92E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24F458AE" w14:textId="77777777" w:rsidTr="00BB426D">
        <w:trPr>
          <w:trHeight w:val="360"/>
        </w:trPr>
        <w:tc>
          <w:tcPr>
            <w:tcW w:w="517" w:type="dxa"/>
          </w:tcPr>
          <w:p w14:paraId="0A16B155" w14:textId="77777777" w:rsidR="00755F89" w:rsidRDefault="00755F8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5.</w:t>
            </w:r>
          </w:p>
        </w:tc>
        <w:tc>
          <w:tcPr>
            <w:tcW w:w="2214" w:type="dxa"/>
          </w:tcPr>
          <w:p w14:paraId="239DC91F" w14:textId="0620CA55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</w:p>
        </w:tc>
        <w:tc>
          <w:tcPr>
            <w:tcW w:w="1096" w:type="dxa"/>
          </w:tcPr>
          <w:p w14:paraId="7739696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08E5928" w14:textId="32FEDEA5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FFF365D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D557BE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93D237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3201F629" w14:textId="77777777" w:rsidTr="00BB426D">
        <w:trPr>
          <w:trHeight w:val="360"/>
        </w:trPr>
        <w:tc>
          <w:tcPr>
            <w:tcW w:w="517" w:type="dxa"/>
          </w:tcPr>
          <w:p w14:paraId="4CFAD6BD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4E0CEE18" w14:textId="2FA7B7C3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</w:p>
        </w:tc>
        <w:tc>
          <w:tcPr>
            <w:tcW w:w="1096" w:type="dxa"/>
          </w:tcPr>
          <w:p w14:paraId="6116FBF6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CD0620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70D9D5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61A2E9" w14:textId="50417759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1B39904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55F89" w14:paraId="7C1736D7" w14:textId="77777777" w:rsidTr="00BB426D">
        <w:trPr>
          <w:trHeight w:val="360"/>
        </w:trPr>
        <w:tc>
          <w:tcPr>
            <w:tcW w:w="517" w:type="dxa"/>
          </w:tcPr>
          <w:p w14:paraId="104D5638" w14:textId="77777777" w:rsidR="00755F89" w:rsidRDefault="00755F8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01F15539" w14:textId="6F2E435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4</w:t>
            </w:r>
          </w:p>
        </w:tc>
        <w:tc>
          <w:tcPr>
            <w:tcW w:w="1096" w:type="dxa"/>
          </w:tcPr>
          <w:p w14:paraId="225F2BFF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827A9A2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4A38E15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8E9A7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C9859B" w14:textId="5CDA5BC9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55F89" w14:paraId="2A0CB244" w14:textId="77777777" w:rsidTr="00BB426D">
        <w:trPr>
          <w:trHeight w:val="360"/>
        </w:trPr>
        <w:tc>
          <w:tcPr>
            <w:tcW w:w="517" w:type="dxa"/>
          </w:tcPr>
          <w:p w14:paraId="219FC467" w14:textId="77777777" w:rsidR="00755F89" w:rsidRDefault="00755F8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093E6549" w14:textId="40001F89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5</w:t>
            </w:r>
          </w:p>
        </w:tc>
        <w:tc>
          <w:tcPr>
            <w:tcW w:w="1096" w:type="dxa"/>
          </w:tcPr>
          <w:p w14:paraId="39C04809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09842AF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C42FD02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F0E982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3AC10C" w14:textId="5FC6ABBA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55F89" w14:paraId="12960258" w14:textId="77777777" w:rsidTr="00BB426D">
        <w:trPr>
          <w:trHeight w:val="360"/>
        </w:trPr>
        <w:tc>
          <w:tcPr>
            <w:tcW w:w="517" w:type="dxa"/>
          </w:tcPr>
          <w:p w14:paraId="441FB5EE" w14:textId="77777777" w:rsidR="00755F89" w:rsidRDefault="00755F8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0F9337C7" w14:textId="63B6DA0E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</w:p>
        </w:tc>
        <w:tc>
          <w:tcPr>
            <w:tcW w:w="1096" w:type="dxa"/>
          </w:tcPr>
          <w:p w14:paraId="1DCF9407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6E9600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7D6674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D02B8F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E23E85D" w14:textId="78D842F8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755F89" w14:paraId="53E3BB4B" w14:textId="77777777" w:rsidTr="00BB426D">
        <w:trPr>
          <w:trHeight w:val="360"/>
        </w:trPr>
        <w:tc>
          <w:tcPr>
            <w:tcW w:w="517" w:type="dxa"/>
          </w:tcPr>
          <w:p w14:paraId="1FE4932E" w14:textId="77777777" w:rsidR="00755F89" w:rsidRDefault="00755F8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1EEF21CE" w14:textId="04FFFF09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</w:p>
        </w:tc>
        <w:tc>
          <w:tcPr>
            <w:tcW w:w="1096" w:type="dxa"/>
          </w:tcPr>
          <w:p w14:paraId="56F0AA5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C4730C" w14:textId="7777777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07E7538" w14:textId="5FEB999C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63A15C" w14:textId="6463B38A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F323338" w14:textId="6BE7BFC7" w:rsidR="00755F89" w:rsidRDefault="00755F89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965886" w14:paraId="7EAF8BA1" w14:textId="77777777" w:rsidTr="00BB426D">
        <w:trPr>
          <w:trHeight w:val="360"/>
        </w:trPr>
        <w:tc>
          <w:tcPr>
            <w:tcW w:w="517" w:type="dxa"/>
          </w:tcPr>
          <w:p w14:paraId="6294FED1" w14:textId="77777777" w:rsidR="00965886" w:rsidRDefault="00965886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09007836" w14:textId="6A2A34B2" w:rsidR="00965886" w:rsidRDefault="0096588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1096" w:type="dxa"/>
          </w:tcPr>
          <w:p w14:paraId="721072C0" w14:textId="222A36CB" w:rsidR="00965886" w:rsidRDefault="0096588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C0F265C" w14:textId="5166CF19" w:rsidR="00965886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C3F85F0" w14:textId="70348147" w:rsidR="00965886" w:rsidRDefault="0096588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C024564" w14:textId="29508139" w:rsidR="00965886" w:rsidRDefault="0096588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E2CFB3F" w14:textId="2BD8D1BC" w:rsidR="00965886" w:rsidRDefault="002A739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FA6958" w14:paraId="2536463F" w14:textId="77777777" w:rsidTr="00BB426D">
        <w:trPr>
          <w:trHeight w:val="360"/>
        </w:trPr>
        <w:tc>
          <w:tcPr>
            <w:tcW w:w="517" w:type="dxa"/>
          </w:tcPr>
          <w:p w14:paraId="04630572" w14:textId="1A40F8FC" w:rsidR="00FA6958" w:rsidRDefault="00FA695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65D49564" w14:textId="2370921F" w:rsidR="00FA6958" w:rsidRDefault="00BD1236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</w:p>
        </w:tc>
        <w:tc>
          <w:tcPr>
            <w:tcW w:w="1096" w:type="dxa"/>
          </w:tcPr>
          <w:p w14:paraId="27741943" w14:textId="77777777" w:rsidR="00FA6958" w:rsidRPr="004D33A7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F9E374" w14:textId="2E31A1B9" w:rsidR="00FA6958" w:rsidRPr="004D33A7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C9790E4" w14:textId="77777777" w:rsidR="00FA6958" w:rsidRPr="004D33A7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D9E33B3" w14:textId="77777777" w:rsidR="00FA6958" w:rsidRPr="004D33A7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322EB2" w14:textId="77777777" w:rsidR="00FA6958" w:rsidRDefault="00FA695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50FC684D" w14:textId="77777777" w:rsidR="000973EA" w:rsidRPr="006E4B05" w:rsidRDefault="000973EA" w:rsidP="006E4B05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4C488EE2" w14:textId="1C237D5D" w:rsidR="000973EA" w:rsidRPr="000973EA" w:rsidRDefault="000973EA" w:rsidP="000973EA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8" w:name="_Toc107432340"/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9</w:t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973E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08"/>
    </w:p>
    <w:tbl>
      <w:tblPr>
        <w:tblStyle w:val="TableGrid"/>
        <w:tblW w:w="0" w:type="auto"/>
        <w:tblInd w:w="1139" w:type="dxa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B55A90" w14:paraId="59AA2021" w14:textId="77777777" w:rsidTr="00BB426D">
        <w:trPr>
          <w:trHeight w:val="470"/>
        </w:trPr>
        <w:tc>
          <w:tcPr>
            <w:tcW w:w="517" w:type="dxa"/>
            <w:vMerge w:val="restart"/>
          </w:tcPr>
          <w:p w14:paraId="1C9106CF" w14:textId="77777777" w:rsidR="00B55A90" w:rsidRDefault="00B55A90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02BF01CE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74B4DDB3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B55A90" w14:paraId="4FF381FB" w14:textId="77777777" w:rsidTr="00BB426D">
        <w:trPr>
          <w:trHeight w:val="360"/>
        </w:trPr>
        <w:tc>
          <w:tcPr>
            <w:tcW w:w="517" w:type="dxa"/>
            <w:vMerge/>
          </w:tcPr>
          <w:p w14:paraId="6E9F6562" w14:textId="77777777" w:rsidR="00B55A90" w:rsidRDefault="00B55A90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740140CE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F2027BA" w14:textId="5AF02BA2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1</w:t>
            </w:r>
          </w:p>
        </w:tc>
        <w:tc>
          <w:tcPr>
            <w:tcW w:w="1096" w:type="dxa"/>
          </w:tcPr>
          <w:p w14:paraId="3FA10561" w14:textId="6745B11C" w:rsidR="00B55A90" w:rsidRDefault="00B4478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096" w:type="dxa"/>
          </w:tcPr>
          <w:p w14:paraId="1F5828FE" w14:textId="72F86462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096" w:type="dxa"/>
          </w:tcPr>
          <w:p w14:paraId="14294815" w14:textId="2AD31E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  <w:tc>
          <w:tcPr>
            <w:tcW w:w="1096" w:type="dxa"/>
          </w:tcPr>
          <w:p w14:paraId="0EBEFCC3" w14:textId="0044929A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B55A90" w14:paraId="7BED142D" w14:textId="77777777" w:rsidTr="00BB426D">
        <w:trPr>
          <w:trHeight w:val="360"/>
        </w:trPr>
        <w:tc>
          <w:tcPr>
            <w:tcW w:w="517" w:type="dxa"/>
          </w:tcPr>
          <w:p w14:paraId="4BCE5C6A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46BC2D5E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3C254757" w14:textId="4303F2C1" w:rsidR="00B55A90" w:rsidRDefault="00F0569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D2EA66C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B38AEE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FE56C27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730E00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55A90" w14:paraId="563E1EE4" w14:textId="77777777" w:rsidTr="00BB426D">
        <w:trPr>
          <w:trHeight w:val="360"/>
        </w:trPr>
        <w:tc>
          <w:tcPr>
            <w:tcW w:w="517" w:type="dxa"/>
          </w:tcPr>
          <w:p w14:paraId="512BFE0E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1FBE34BB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5EF9B503" w14:textId="70D8AA23" w:rsidR="00B55A90" w:rsidRDefault="00F0569A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CA20E15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002F4DF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790685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FC11A7" w14:textId="77777777" w:rsidR="00B55A90" w:rsidRDefault="00B55A90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6779C97C" w14:textId="77777777" w:rsidTr="00BB426D">
        <w:trPr>
          <w:trHeight w:val="360"/>
        </w:trPr>
        <w:tc>
          <w:tcPr>
            <w:tcW w:w="517" w:type="dxa"/>
          </w:tcPr>
          <w:p w14:paraId="54BF51F0" w14:textId="229E2414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4AB75674" w14:textId="66B375C1" w:rsidR="00720743" w:rsidRDefault="007643D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767C7A0D" w14:textId="4270F3A5" w:rsidR="00720743" w:rsidRPr="004D33A7" w:rsidRDefault="00AA5B4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06343BA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2A0BEB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17E59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ACF22E1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63C689FC" w14:textId="77777777" w:rsidTr="00BB426D">
        <w:trPr>
          <w:trHeight w:val="360"/>
        </w:trPr>
        <w:tc>
          <w:tcPr>
            <w:tcW w:w="517" w:type="dxa"/>
          </w:tcPr>
          <w:p w14:paraId="41B1208A" w14:textId="27DAD8D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433A2CFE" w14:textId="4A9DEC39" w:rsidR="00720743" w:rsidRDefault="007643D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29DCE477" w14:textId="023FD47E" w:rsidR="00720743" w:rsidRPr="004D33A7" w:rsidRDefault="00AA5B4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A357B0E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BE890D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89C7DB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8F5542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630AC3DA" w14:textId="77777777" w:rsidTr="00BB426D">
        <w:trPr>
          <w:trHeight w:val="360"/>
        </w:trPr>
        <w:tc>
          <w:tcPr>
            <w:tcW w:w="517" w:type="dxa"/>
          </w:tcPr>
          <w:p w14:paraId="61C7E627" w14:textId="11BD8078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4CD54D45" w14:textId="21BC2E97" w:rsidR="00720743" w:rsidRDefault="007643DE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2E022782" w14:textId="65C78731" w:rsidR="00720743" w:rsidRPr="004D33A7" w:rsidRDefault="00AA5B47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3B27F18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1C27F88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DA346A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D9F14C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55E8E146" w14:textId="77777777" w:rsidTr="00BB426D">
        <w:trPr>
          <w:trHeight w:val="360"/>
        </w:trPr>
        <w:tc>
          <w:tcPr>
            <w:tcW w:w="517" w:type="dxa"/>
          </w:tcPr>
          <w:p w14:paraId="2833E7F9" w14:textId="2DF63AF2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6A56F872" w14:textId="6BDF9F61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7</w:t>
            </w:r>
          </w:p>
        </w:tc>
        <w:tc>
          <w:tcPr>
            <w:tcW w:w="1096" w:type="dxa"/>
          </w:tcPr>
          <w:p w14:paraId="25862813" w14:textId="7CF24193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6BC21A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636806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9A60AE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7BDD63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17293177" w14:textId="77777777" w:rsidTr="00BB426D">
        <w:trPr>
          <w:trHeight w:val="360"/>
        </w:trPr>
        <w:tc>
          <w:tcPr>
            <w:tcW w:w="517" w:type="dxa"/>
          </w:tcPr>
          <w:p w14:paraId="6217311D" w14:textId="5A4032B6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2EC41AF3" w14:textId="31C66E4E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</w:p>
        </w:tc>
        <w:tc>
          <w:tcPr>
            <w:tcW w:w="1096" w:type="dxa"/>
          </w:tcPr>
          <w:p w14:paraId="344AA7F5" w14:textId="248266DA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F1A270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9578319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D4D03DD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E9A0E74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73F8872B" w14:textId="77777777" w:rsidTr="00BB426D">
        <w:trPr>
          <w:trHeight w:val="360"/>
        </w:trPr>
        <w:tc>
          <w:tcPr>
            <w:tcW w:w="517" w:type="dxa"/>
          </w:tcPr>
          <w:p w14:paraId="225B53FC" w14:textId="6BE65BAD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24B1B567" w14:textId="39B07BBB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8</w:t>
            </w:r>
          </w:p>
        </w:tc>
        <w:tc>
          <w:tcPr>
            <w:tcW w:w="1096" w:type="dxa"/>
          </w:tcPr>
          <w:p w14:paraId="5088F580" w14:textId="42879A29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13F1B79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0DC0FB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B136B8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08D335E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573142E4" w14:textId="77777777" w:rsidTr="00BB426D">
        <w:trPr>
          <w:trHeight w:val="360"/>
        </w:trPr>
        <w:tc>
          <w:tcPr>
            <w:tcW w:w="517" w:type="dxa"/>
          </w:tcPr>
          <w:p w14:paraId="20667DBA" w14:textId="7F57DF0D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16F1FADA" w14:textId="6731FFF1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9</w:t>
            </w:r>
          </w:p>
        </w:tc>
        <w:tc>
          <w:tcPr>
            <w:tcW w:w="1096" w:type="dxa"/>
          </w:tcPr>
          <w:p w14:paraId="5C312C19" w14:textId="0434B3B8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575B00B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EF8496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5BE7296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3EEDB0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15286E71" w14:textId="77777777" w:rsidTr="00BB426D">
        <w:trPr>
          <w:trHeight w:val="360"/>
        </w:trPr>
        <w:tc>
          <w:tcPr>
            <w:tcW w:w="517" w:type="dxa"/>
          </w:tcPr>
          <w:p w14:paraId="17E00962" w14:textId="6914E271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08D4C54E" w14:textId="74DF5449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0</w:t>
            </w:r>
          </w:p>
        </w:tc>
        <w:tc>
          <w:tcPr>
            <w:tcW w:w="1096" w:type="dxa"/>
          </w:tcPr>
          <w:p w14:paraId="65A1E680" w14:textId="36B1686F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1499F0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4625312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19ACEF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30C2D08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720743" w14:paraId="5CCB0A18" w14:textId="77777777" w:rsidTr="00BB426D">
        <w:trPr>
          <w:trHeight w:val="360"/>
        </w:trPr>
        <w:tc>
          <w:tcPr>
            <w:tcW w:w="517" w:type="dxa"/>
          </w:tcPr>
          <w:p w14:paraId="4B21930E" w14:textId="26D3266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62136E27" w14:textId="5E1A4822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1096" w:type="dxa"/>
          </w:tcPr>
          <w:p w14:paraId="1E75C7DB" w14:textId="1C863905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4D33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780CF70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A2BBFB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1239D0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40D228" w14:textId="77777777" w:rsidR="00720743" w:rsidRDefault="00720743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3D3750C5" w14:textId="0E227840" w:rsidR="001B7885" w:rsidRDefault="001B7885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7D679D1" w14:textId="77777777" w:rsidR="001B7885" w:rsidRDefault="001B7885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F9FD7D9" w14:textId="021BDC3C" w:rsidR="004E7691" w:rsidRDefault="00975CDE" w:rsidP="00100F6D">
      <w:pPr>
        <w:pStyle w:val="ListParagraph"/>
        <w:numPr>
          <w:ilvl w:val="0"/>
          <w:numId w:val="21"/>
        </w:numPr>
        <w:spacing w:line="360" w:lineRule="auto"/>
        <w:ind w:left="16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7691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4E769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4E7691">
        <w:rPr>
          <w:rFonts w:ascii="Times New Roman" w:hAnsi="Times New Roman" w:cs="Times New Roman"/>
          <w:sz w:val="24"/>
          <w:szCs w:val="24"/>
        </w:rPr>
        <w:t>Relasi</w:t>
      </w:r>
      <w:proofErr w:type="spellEnd"/>
    </w:p>
    <w:p w14:paraId="3BD6D495" w14:textId="2CC60A68" w:rsidR="00E32738" w:rsidRDefault="00E32738" w:rsidP="0017644C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Basi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tah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cu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0698C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Pr="00536F9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222F1">
        <w:rPr>
          <w:rFonts w:ascii="Times New Roman" w:hAnsi="Times New Roman" w:cs="Times New Roman"/>
          <w:i/>
          <w:iCs/>
          <w:sz w:val="24"/>
          <w:szCs w:val="24"/>
        </w:rPr>
        <w:t>rule</w:t>
      </w:r>
      <w:r>
        <w:rPr>
          <w:rFonts w:ascii="Times New Roman" w:hAnsi="Times New Roman" w:cs="Times New Roman"/>
          <w:sz w:val="24"/>
          <w:szCs w:val="24"/>
        </w:rPr>
        <w:t xml:space="preserve"> IF [</w:t>
      </w:r>
      <w:proofErr w:type="spellStart"/>
      <w:r>
        <w:rPr>
          <w:rFonts w:ascii="Times New Roman" w:hAnsi="Times New Roman" w:cs="Times New Roman"/>
          <w:sz w:val="24"/>
          <w:szCs w:val="24"/>
        </w:rPr>
        <w:t>premis</w:t>
      </w:r>
      <w:proofErr w:type="spellEnd"/>
      <w:r>
        <w:rPr>
          <w:rFonts w:ascii="Times New Roman" w:hAnsi="Times New Roman" w:cs="Times New Roman"/>
          <w:sz w:val="24"/>
          <w:szCs w:val="24"/>
        </w:rPr>
        <w:t>] THEN [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]. Dalam rule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>, [</w:t>
      </w:r>
      <w:proofErr w:type="spellStart"/>
      <w:r>
        <w:rPr>
          <w:rFonts w:ascii="Times New Roman" w:hAnsi="Times New Roman" w:cs="Times New Roman"/>
          <w:sz w:val="24"/>
          <w:szCs w:val="24"/>
        </w:rPr>
        <w:t>pre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] </w:t>
      </w:r>
      <w:proofErr w:type="spellStart"/>
      <w:r>
        <w:rPr>
          <w:rFonts w:ascii="Times New Roman" w:hAnsi="Times New Roman" w:cs="Times New Roman"/>
          <w:sz w:val="24"/>
          <w:szCs w:val="24"/>
        </w:rPr>
        <w:t>i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da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[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]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023A66">
        <w:rPr>
          <w:rFonts w:ascii="Times New Roman" w:hAnsi="Times New Roman" w:cs="Times New Roman"/>
          <w:sz w:val="24"/>
          <w:szCs w:val="24"/>
        </w:rPr>
        <w:t>,</w:t>
      </w:r>
      <w:r w:rsidR="000403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40325">
        <w:rPr>
          <w:rFonts w:ascii="Times New Roman" w:hAnsi="Times New Roman" w:cs="Times New Roman"/>
          <w:sz w:val="24"/>
          <w:szCs w:val="24"/>
        </w:rPr>
        <w:t>menuju</w:t>
      </w:r>
      <w:proofErr w:type="spellEnd"/>
      <w:r w:rsidR="00040325">
        <w:rPr>
          <w:rFonts w:ascii="Times New Roman" w:hAnsi="Times New Roman" w:cs="Times New Roman"/>
          <w:sz w:val="24"/>
          <w:szCs w:val="24"/>
        </w:rPr>
        <w:t xml:space="preserve"> pad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jelas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DB1219">
        <w:rPr>
          <w:rFonts w:ascii="Times New Roman" w:hAnsi="Times New Roman" w:cs="Times New Roman"/>
          <w:i/>
          <w:iCs/>
          <w:sz w:val="24"/>
          <w:szCs w:val="24"/>
        </w:rPr>
        <w:t>ru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F [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>] THEN [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]. </w:t>
      </w:r>
      <w:proofErr w:type="spellStart"/>
      <w:r>
        <w:rPr>
          <w:rFonts w:ascii="Times New Roman" w:hAnsi="Times New Roman" w:cs="Times New Roman"/>
          <w:sz w:val="24"/>
          <w:szCs w:val="24"/>
        </w:rPr>
        <w:t>Seti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jum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hubung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operator 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AND. </w:t>
      </w:r>
      <w:proofErr w:type="spellStart"/>
      <w:r>
        <w:rPr>
          <w:rFonts w:ascii="Times New Roman" w:hAnsi="Times New Roman" w:cs="Times New Roman"/>
          <w:sz w:val="24"/>
          <w:szCs w:val="24"/>
        </w:rPr>
        <w:t>Al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16B1E">
        <w:rPr>
          <w:rFonts w:ascii="Times New Roman" w:hAnsi="Times New Roman" w:cs="Times New Roman"/>
          <w:i/>
          <w:iCs/>
          <w:sz w:val="24"/>
          <w:szCs w:val="24"/>
        </w:rPr>
        <w:t>rul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IF </w:t>
      </w:r>
      <w:r>
        <w:rPr>
          <w:rFonts w:ascii="Times New Roman" w:hAnsi="Times New Roman" w:cs="Times New Roman"/>
          <w:sz w:val="24"/>
          <w:szCs w:val="24"/>
        </w:rPr>
        <w:lastRenderedPageBreak/>
        <w:t xml:space="preserve">[gejala1] </w:t>
      </w:r>
      <w:r w:rsidRPr="00A10095">
        <w:rPr>
          <w:rFonts w:ascii="Times New Roman" w:hAnsi="Times New Roman" w:cs="Times New Roman"/>
          <w:i/>
          <w:iCs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[gejala2] </w:t>
      </w:r>
      <w:r w:rsidRPr="00A10095">
        <w:rPr>
          <w:rFonts w:ascii="Times New Roman" w:hAnsi="Times New Roman" w:cs="Times New Roman"/>
          <w:i/>
          <w:iCs/>
          <w:sz w:val="24"/>
          <w:szCs w:val="24"/>
        </w:rPr>
        <w:t>AND</w:t>
      </w:r>
      <w:r>
        <w:rPr>
          <w:rFonts w:ascii="Times New Roman" w:hAnsi="Times New Roman" w:cs="Times New Roman"/>
          <w:sz w:val="24"/>
          <w:szCs w:val="24"/>
        </w:rPr>
        <w:t xml:space="preserve"> [gejala3] THEN [penyakit1]. Dan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21F4C">
        <w:rPr>
          <w:rFonts w:ascii="Times New Roman" w:hAnsi="Times New Roman" w:cs="Times New Roman"/>
          <w:i/>
          <w:iCs/>
          <w:sz w:val="24"/>
          <w:szCs w:val="24"/>
        </w:rPr>
        <w:t>rule</w:t>
      </w:r>
      <w:r>
        <w:rPr>
          <w:rFonts w:ascii="Times New Roman" w:hAnsi="Times New Roman" w:cs="Times New Roman"/>
          <w:sz w:val="24"/>
          <w:szCs w:val="24"/>
        </w:rPr>
        <w:t xml:space="preserve"> IF-THEN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em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nd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ni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921F4C">
        <w:rPr>
          <w:rFonts w:ascii="Times New Roman" w:hAnsi="Times New Roman" w:cs="Times New Roman"/>
          <w:i/>
          <w:iCs/>
          <w:sz w:val="24"/>
          <w:szCs w:val="24"/>
        </w:rPr>
        <w:t>true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pa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eksekus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BA63DA8" w14:textId="77777777" w:rsidR="00E32738" w:rsidRDefault="00E32738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73983497" w14:textId="35CAFFFD" w:rsidR="00E32738" w:rsidRPr="00EC222A" w:rsidRDefault="00E32738" w:rsidP="00EE60F6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09" w:name="_Toc89438981"/>
      <w:bookmarkStart w:id="210" w:name="_Toc107432341"/>
      <w:r w:rsidRPr="00EC222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0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EC222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C222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turan</w:t>
      </w:r>
      <w:proofErr w:type="spellEnd"/>
      <w:r w:rsidRPr="00EC222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EC222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elasi</w:t>
      </w:r>
      <w:bookmarkEnd w:id="209"/>
      <w:bookmarkEnd w:id="210"/>
      <w:proofErr w:type="spellEnd"/>
    </w:p>
    <w:tbl>
      <w:tblPr>
        <w:tblStyle w:val="TableGrid"/>
        <w:tblW w:w="8640" w:type="dxa"/>
        <w:tblInd w:w="805" w:type="dxa"/>
        <w:tblLook w:val="04A0" w:firstRow="1" w:lastRow="0" w:firstColumn="1" w:lastColumn="0" w:noHBand="0" w:noVBand="1"/>
      </w:tblPr>
      <w:tblGrid>
        <w:gridCol w:w="670"/>
        <w:gridCol w:w="7970"/>
      </w:tblGrid>
      <w:tr w:rsidR="00E32738" w14:paraId="3623FF9A" w14:textId="77777777" w:rsidTr="002C7961">
        <w:tc>
          <w:tcPr>
            <w:tcW w:w="670" w:type="dxa"/>
          </w:tcPr>
          <w:p w14:paraId="3126678A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le</w:t>
            </w:r>
          </w:p>
        </w:tc>
        <w:tc>
          <w:tcPr>
            <w:tcW w:w="7970" w:type="dxa"/>
          </w:tcPr>
          <w:p w14:paraId="295ED527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kanisme</w:t>
            </w:r>
            <w:proofErr w:type="spellEnd"/>
          </w:p>
        </w:tc>
      </w:tr>
      <w:tr w:rsidR="00E32738" w14:paraId="002C0620" w14:textId="77777777" w:rsidTr="002C7961">
        <w:tc>
          <w:tcPr>
            <w:tcW w:w="670" w:type="dxa"/>
          </w:tcPr>
          <w:p w14:paraId="1E1186E5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7970" w:type="dxa"/>
          </w:tcPr>
          <w:p w14:paraId="2170D1C4" w14:textId="6F34814E" w:rsidR="00E32738" w:rsidRDefault="00E3273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2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3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</w:t>
            </w:r>
            <w:r w:rsidR="00526F5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26F54"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26F54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3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="00134B4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134B41"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134B4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134B41" w:rsidRPr="00134B41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84A9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1</w:t>
            </w:r>
          </w:p>
        </w:tc>
      </w:tr>
      <w:tr w:rsidR="00E32738" w14:paraId="36D629D3" w14:textId="77777777" w:rsidTr="002C7961">
        <w:tc>
          <w:tcPr>
            <w:tcW w:w="670" w:type="dxa"/>
          </w:tcPr>
          <w:p w14:paraId="33F3BCC3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7970" w:type="dxa"/>
          </w:tcPr>
          <w:p w14:paraId="289D5517" w14:textId="4E976E74" w:rsidR="00E32738" w:rsidRDefault="00E3273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4E79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3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6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1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2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0F758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="00962277" w:rsidRPr="004E79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962277">
              <w:rPr>
                <w:rFonts w:ascii="Times New Roman" w:hAnsi="Times New Roman" w:cs="Times New Roman"/>
                <w:sz w:val="24"/>
                <w:szCs w:val="24"/>
              </w:rPr>
              <w:t xml:space="preserve"> G9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2</w:t>
            </w:r>
          </w:p>
        </w:tc>
      </w:tr>
      <w:tr w:rsidR="00E32738" w14:paraId="3F771474" w14:textId="77777777" w:rsidTr="002C7961">
        <w:tc>
          <w:tcPr>
            <w:tcW w:w="670" w:type="dxa"/>
          </w:tcPr>
          <w:p w14:paraId="510F4EA8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7970" w:type="dxa"/>
          </w:tcPr>
          <w:p w14:paraId="5349560D" w14:textId="019FF34D" w:rsidR="00E32738" w:rsidRDefault="00E3273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4F669F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7 </w:t>
            </w:r>
            <w:r w:rsidR="004574B8"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4574B8">
              <w:rPr>
                <w:rFonts w:ascii="Times New Roman" w:hAnsi="Times New Roman" w:cs="Times New Roman"/>
                <w:sz w:val="24"/>
                <w:szCs w:val="24"/>
              </w:rPr>
              <w:t xml:space="preserve"> G12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3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4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5 </w:t>
            </w:r>
            <w:r w:rsidR="00E60719" w:rsidRPr="004E79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E60719">
              <w:rPr>
                <w:rFonts w:ascii="Times New Roman" w:hAnsi="Times New Roman" w:cs="Times New Roman"/>
                <w:sz w:val="24"/>
                <w:szCs w:val="24"/>
              </w:rPr>
              <w:t xml:space="preserve"> G9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3</w:t>
            </w:r>
          </w:p>
        </w:tc>
      </w:tr>
      <w:tr w:rsidR="00E32738" w14:paraId="3BCA4B2E" w14:textId="77777777" w:rsidTr="002C7961">
        <w:tc>
          <w:tcPr>
            <w:tcW w:w="670" w:type="dxa"/>
          </w:tcPr>
          <w:p w14:paraId="565876EA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7970" w:type="dxa"/>
          </w:tcPr>
          <w:p w14:paraId="1AD6C182" w14:textId="5D5DB6A1" w:rsidR="00E32738" w:rsidRDefault="00E3273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2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8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9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0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B2C18"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0B2C1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B2C18" w:rsidRPr="000B2C18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 w:rsidR="000B2C1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4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8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9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1 </w:t>
            </w:r>
            <w:r w:rsidR="00E60719" w:rsidRPr="004E79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E60719">
              <w:rPr>
                <w:rFonts w:ascii="Times New Roman" w:hAnsi="Times New Roman" w:cs="Times New Roman"/>
                <w:sz w:val="24"/>
                <w:szCs w:val="24"/>
              </w:rPr>
              <w:t xml:space="preserve"> G9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 w:rsidR="00826DA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</w:tr>
      <w:tr w:rsidR="00E32738" w14:paraId="4A8B24B2" w14:textId="77777777" w:rsidTr="002C7961">
        <w:tc>
          <w:tcPr>
            <w:tcW w:w="670" w:type="dxa"/>
          </w:tcPr>
          <w:p w14:paraId="5AB2EAF7" w14:textId="77777777" w:rsidR="00E32738" w:rsidRDefault="00E32738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7970" w:type="dxa"/>
          </w:tcPr>
          <w:p w14:paraId="1CECFBF8" w14:textId="4B844426" w:rsidR="00E32738" w:rsidRDefault="00E3273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F6229D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="00F6229D"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F6229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15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0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2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3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4 </w:t>
            </w:r>
            <w:r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5 </w:t>
            </w:r>
            <w:r w:rsidR="00F6229D" w:rsidRPr="004F669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F6229D">
              <w:rPr>
                <w:rFonts w:ascii="Times New Roman" w:hAnsi="Times New Roman" w:cs="Times New Roman"/>
                <w:sz w:val="24"/>
                <w:szCs w:val="24"/>
              </w:rPr>
              <w:t xml:space="preserve"> G9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5</w:t>
            </w:r>
          </w:p>
        </w:tc>
      </w:tr>
      <w:tr w:rsidR="002C7961" w14:paraId="3ED331FD" w14:textId="77777777" w:rsidTr="002C7961">
        <w:tc>
          <w:tcPr>
            <w:tcW w:w="670" w:type="dxa"/>
          </w:tcPr>
          <w:p w14:paraId="542FC80E" w14:textId="1AABC375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7970" w:type="dxa"/>
          </w:tcPr>
          <w:p w14:paraId="481A9501" w14:textId="1AA7EC0B" w:rsidR="002C7961" w:rsidRDefault="0051267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 w:rsidR="00CD4182"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2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3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3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6</w:t>
            </w:r>
          </w:p>
        </w:tc>
      </w:tr>
      <w:tr w:rsidR="002C7961" w14:paraId="536B4949" w14:textId="77777777" w:rsidTr="002C7961">
        <w:tc>
          <w:tcPr>
            <w:tcW w:w="670" w:type="dxa"/>
          </w:tcPr>
          <w:p w14:paraId="350A845D" w14:textId="4A762C15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7970" w:type="dxa"/>
          </w:tcPr>
          <w:p w14:paraId="6F84C44A" w14:textId="6E1522E0" w:rsidR="002C7961" w:rsidRDefault="00B26801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2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3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33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34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35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>G3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G9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7</w:t>
            </w:r>
          </w:p>
        </w:tc>
      </w:tr>
      <w:tr w:rsidR="002C7961" w14:paraId="40A95DB3" w14:textId="77777777" w:rsidTr="002C7961">
        <w:tc>
          <w:tcPr>
            <w:tcW w:w="670" w:type="dxa"/>
          </w:tcPr>
          <w:p w14:paraId="3DCEB94D" w14:textId="3285ED88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7970" w:type="dxa"/>
          </w:tcPr>
          <w:p w14:paraId="3EA7A673" w14:textId="6BDDAE2E" w:rsidR="002C7961" w:rsidRDefault="00DE701F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148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G02 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148C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12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16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38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39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40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41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42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43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44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58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="00B148C8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148C8" w:rsidRPr="00B148C8">
              <w:rPr>
                <w:rFonts w:ascii="Times New Roman" w:hAnsi="Times New Roman" w:cs="Times New Roman"/>
                <w:sz w:val="24"/>
                <w:szCs w:val="24"/>
              </w:rPr>
              <w:t xml:space="preserve"> G92</w:t>
            </w:r>
            <w:r w:rsidR="00B148C8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</w:t>
            </w:r>
            <w:r w:rsidR="009A2C0F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</w:tr>
      <w:tr w:rsidR="002C7961" w14:paraId="612D3B8E" w14:textId="77777777" w:rsidTr="002C7961">
        <w:tc>
          <w:tcPr>
            <w:tcW w:w="670" w:type="dxa"/>
          </w:tcPr>
          <w:p w14:paraId="53643423" w14:textId="56F65452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7970" w:type="dxa"/>
          </w:tcPr>
          <w:p w14:paraId="4631022C" w14:textId="3B9C4F8C" w:rsidR="002C7961" w:rsidRDefault="00BD5C4A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 w:rsidRPr="00B2680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G03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1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5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8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49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DD4FE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9</w:t>
            </w:r>
          </w:p>
        </w:tc>
      </w:tr>
      <w:tr w:rsidR="002C7961" w14:paraId="60F3975F" w14:textId="77777777" w:rsidTr="002C7961">
        <w:tc>
          <w:tcPr>
            <w:tcW w:w="670" w:type="dxa"/>
          </w:tcPr>
          <w:p w14:paraId="08684E91" w14:textId="430DA66E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7970" w:type="dxa"/>
          </w:tcPr>
          <w:p w14:paraId="249AC7E6" w14:textId="454E8B9C" w:rsidR="002C7961" w:rsidRDefault="00032AC6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 w:rsidRPr="00BD5C4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03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50 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52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53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54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55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="00C84BAC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C84BAC"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G92</w:t>
            </w:r>
            <w:r w:rsid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0</w:t>
            </w:r>
          </w:p>
        </w:tc>
      </w:tr>
      <w:tr w:rsidR="002C7961" w14:paraId="7957379A" w14:textId="77777777" w:rsidTr="002C7961">
        <w:tc>
          <w:tcPr>
            <w:tcW w:w="670" w:type="dxa"/>
          </w:tcPr>
          <w:p w14:paraId="36EB8D13" w14:textId="7DB69F3A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7970" w:type="dxa"/>
          </w:tcPr>
          <w:p w14:paraId="058FD125" w14:textId="26C7E074" w:rsidR="002C7961" w:rsidRDefault="008B3933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17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43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44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56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57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58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 xml:space="preserve">G91 </w:t>
            </w:r>
            <w:r w:rsidR="0058527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8527E" w:rsidRPr="0058527E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 w:rsidR="0058527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610FB7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 w:rsidR="00610FB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</w:tr>
      <w:tr w:rsidR="002C7961" w14:paraId="34296E34" w14:textId="77777777" w:rsidTr="002C7961">
        <w:tc>
          <w:tcPr>
            <w:tcW w:w="670" w:type="dxa"/>
          </w:tcPr>
          <w:p w14:paraId="485161E4" w14:textId="62076908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7970" w:type="dxa"/>
          </w:tcPr>
          <w:p w14:paraId="7525548C" w14:textId="32BC2CEF" w:rsidR="002C7961" w:rsidRDefault="004C0775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 w:rsid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 w:rsid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 w:rsidR="000A2BED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 w:rsidRPr="00C84BA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0A2BED"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 w:rsidR="000A2BE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12</w:t>
            </w:r>
          </w:p>
        </w:tc>
      </w:tr>
      <w:tr w:rsidR="002C7961" w14:paraId="5655D662" w14:textId="77777777" w:rsidTr="002C7961">
        <w:tc>
          <w:tcPr>
            <w:tcW w:w="670" w:type="dxa"/>
          </w:tcPr>
          <w:p w14:paraId="6FDBC077" w14:textId="51554693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7970" w:type="dxa"/>
          </w:tcPr>
          <w:p w14:paraId="5C73822D" w14:textId="738240A9" w:rsidR="002C7961" w:rsidRDefault="00CB0D47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1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2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3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3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79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 xml:space="preserve">G9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CB0D47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3</w:t>
            </w:r>
          </w:p>
        </w:tc>
      </w:tr>
      <w:tr w:rsidR="002C7961" w14:paraId="2945F34A" w14:textId="77777777" w:rsidTr="002C7961">
        <w:tc>
          <w:tcPr>
            <w:tcW w:w="670" w:type="dxa"/>
          </w:tcPr>
          <w:p w14:paraId="54E339AD" w14:textId="4F815A1B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7970" w:type="dxa"/>
          </w:tcPr>
          <w:p w14:paraId="2C288368" w14:textId="3B9A55B3" w:rsidR="002C7961" w:rsidRDefault="00174DBB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17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65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66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G67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504E12"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>G68</w:t>
            </w:r>
            <w:r w:rsidR="00504E12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="00504E12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G9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4</w:t>
            </w:r>
          </w:p>
        </w:tc>
      </w:tr>
      <w:tr w:rsidR="002C7961" w14:paraId="3261D51B" w14:textId="77777777" w:rsidTr="002C7961">
        <w:tc>
          <w:tcPr>
            <w:tcW w:w="670" w:type="dxa"/>
          </w:tcPr>
          <w:p w14:paraId="19776AB8" w14:textId="306A9C72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7970" w:type="dxa"/>
          </w:tcPr>
          <w:p w14:paraId="1545D0A4" w14:textId="75BD751E" w:rsidR="002C7961" w:rsidRDefault="00D64BBE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1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1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23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24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25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4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5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70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7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7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D64BB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8715F">
              <w:rPr>
                <w:rFonts w:ascii="Times New Roman" w:hAnsi="Times New Roman" w:cs="Times New Roman"/>
                <w:sz w:val="24"/>
                <w:szCs w:val="24"/>
              </w:rPr>
              <w:t>G92</w:t>
            </w:r>
            <w:r w:rsidRPr="00174DBB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5</w:t>
            </w:r>
          </w:p>
        </w:tc>
      </w:tr>
      <w:tr w:rsidR="002C7961" w14:paraId="25F756A7" w14:textId="77777777" w:rsidTr="002C7961">
        <w:tc>
          <w:tcPr>
            <w:tcW w:w="670" w:type="dxa"/>
          </w:tcPr>
          <w:p w14:paraId="1AC790E0" w14:textId="050084B4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6.</w:t>
            </w:r>
          </w:p>
        </w:tc>
        <w:tc>
          <w:tcPr>
            <w:tcW w:w="7970" w:type="dxa"/>
          </w:tcPr>
          <w:p w14:paraId="750D9AC4" w14:textId="576B4FC8" w:rsidR="002C7961" w:rsidRDefault="00965886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14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1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4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73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74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75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G76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D64BBE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2C7961" w14:paraId="62C06861" w14:textId="77777777" w:rsidTr="002C7961">
        <w:tc>
          <w:tcPr>
            <w:tcW w:w="670" w:type="dxa"/>
          </w:tcPr>
          <w:p w14:paraId="19DFF010" w14:textId="7FEFA535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7970" w:type="dxa"/>
          </w:tcPr>
          <w:p w14:paraId="3F094C49" w14:textId="70C0150B" w:rsidR="002C7961" w:rsidRDefault="00FA6958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78 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79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80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 w:rsidR="00A63BB1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A63BB1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G92</w:t>
            </w:r>
            <w:r w:rsidRPr="00965886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7</w:t>
            </w:r>
          </w:p>
        </w:tc>
      </w:tr>
      <w:tr w:rsidR="002C7961" w14:paraId="6F082CA0" w14:textId="77777777" w:rsidTr="002C7961">
        <w:tc>
          <w:tcPr>
            <w:tcW w:w="670" w:type="dxa"/>
          </w:tcPr>
          <w:p w14:paraId="398E268B" w14:textId="27A1EED2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7970" w:type="dxa"/>
          </w:tcPr>
          <w:p w14:paraId="1D696303" w14:textId="1E37C80E" w:rsidR="002C7961" w:rsidRDefault="00FB2BB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 xml:space="preserve">G16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 xml:space="preserve"> G7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 xml:space="preserve">G78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B2BBD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8</w:t>
            </w:r>
          </w:p>
        </w:tc>
      </w:tr>
      <w:tr w:rsidR="002C7961" w14:paraId="44384172" w14:textId="77777777" w:rsidTr="002C7961">
        <w:tc>
          <w:tcPr>
            <w:tcW w:w="670" w:type="dxa"/>
          </w:tcPr>
          <w:p w14:paraId="32066D30" w14:textId="0A53BED7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7970" w:type="dxa"/>
          </w:tcPr>
          <w:p w14:paraId="3B97A8EC" w14:textId="4F830456" w:rsidR="002C7961" w:rsidRDefault="00D736FD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01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12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16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17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77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G78 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="00BC76DE"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G83</w:t>
            </w:r>
            <w:r w:rsidR="00BC76DE"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="00BC76DE" w:rsidRPr="00BC76D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G91</w:t>
            </w:r>
            <w:r w:rsidR="001411E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9</w:t>
            </w:r>
          </w:p>
        </w:tc>
      </w:tr>
      <w:tr w:rsidR="002C7961" w14:paraId="33152520" w14:textId="77777777" w:rsidTr="002C7961">
        <w:tc>
          <w:tcPr>
            <w:tcW w:w="670" w:type="dxa"/>
          </w:tcPr>
          <w:p w14:paraId="3DFF68CA" w14:textId="49CCFBB2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7970" w:type="dxa"/>
          </w:tcPr>
          <w:p w14:paraId="0A63D5FE" w14:textId="2BAE1BCE" w:rsidR="002C7961" w:rsidRDefault="00153163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G1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1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3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84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85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86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87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153163">
              <w:rPr>
                <w:rFonts w:ascii="Times New Roman" w:hAnsi="Times New Roman" w:cs="Times New Roman"/>
                <w:sz w:val="24"/>
                <w:szCs w:val="24"/>
              </w:rPr>
              <w:t xml:space="preserve"> G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20</w:t>
            </w:r>
          </w:p>
        </w:tc>
      </w:tr>
      <w:tr w:rsidR="002C7961" w14:paraId="67B45050" w14:textId="77777777" w:rsidTr="002C7961">
        <w:tc>
          <w:tcPr>
            <w:tcW w:w="670" w:type="dxa"/>
          </w:tcPr>
          <w:p w14:paraId="3AF7A6E2" w14:textId="0B7A04A7" w:rsidR="002C7961" w:rsidRDefault="002C7961" w:rsidP="008B103D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7970" w:type="dxa"/>
          </w:tcPr>
          <w:p w14:paraId="49CA0F28" w14:textId="7216B5FB" w:rsidR="002C7961" w:rsidRDefault="00F470F9" w:rsidP="008B103D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01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02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1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7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87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88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89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 xml:space="preserve">G90 </w:t>
            </w: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A63BB1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470F9"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0A2BE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21</w:t>
            </w:r>
          </w:p>
        </w:tc>
      </w:tr>
    </w:tbl>
    <w:p w14:paraId="570BA511" w14:textId="77777777" w:rsidR="00E32738" w:rsidRPr="00213D46" w:rsidRDefault="00E32738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6A857785" w14:textId="77777777" w:rsidR="00C0790F" w:rsidRDefault="00C0790F" w:rsidP="00E32738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5B0FC34B" w14:textId="02EABB30" w:rsidR="00EE60F6" w:rsidRDefault="00975CDE" w:rsidP="00100F6D">
      <w:pPr>
        <w:pStyle w:val="ListParagraph"/>
        <w:numPr>
          <w:ilvl w:val="0"/>
          <w:numId w:val="21"/>
        </w:numPr>
        <w:spacing w:line="360" w:lineRule="auto"/>
        <w:ind w:left="1656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0F6">
        <w:rPr>
          <w:rFonts w:ascii="Times New Roman" w:hAnsi="Times New Roman" w:cs="Times New Roman"/>
          <w:sz w:val="24"/>
          <w:szCs w:val="24"/>
        </w:rPr>
        <w:t>Pohon</w:t>
      </w:r>
      <w:proofErr w:type="spellEnd"/>
      <w:r w:rsidR="00EE60F6">
        <w:rPr>
          <w:rFonts w:ascii="Times New Roman" w:hAnsi="Times New Roman" w:cs="Times New Roman"/>
          <w:sz w:val="24"/>
          <w:szCs w:val="24"/>
        </w:rPr>
        <w:t xml:space="preserve"> Keputusan</w:t>
      </w:r>
    </w:p>
    <w:p w14:paraId="47096BBE" w14:textId="09DC149F" w:rsidR="00E32738" w:rsidRPr="00D93940" w:rsidRDefault="00E32738" w:rsidP="00511F32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126524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126524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Pr="00126524">
        <w:rPr>
          <w:rFonts w:ascii="Times New Roman" w:hAnsi="Times New Roman" w:cs="Times New Roman"/>
          <w:sz w:val="24"/>
          <w:szCs w:val="24"/>
        </w:rPr>
        <w:t xml:space="preserve"> </w:t>
      </w:r>
      <w:r w:rsidRPr="00126524">
        <w:rPr>
          <w:rFonts w:ascii="Times New Roman" w:hAnsi="Times New Roman" w:cs="Times New Roman"/>
          <w:i/>
          <w:iCs/>
          <w:sz w:val="24"/>
          <w:szCs w:val="24"/>
        </w:rPr>
        <w:t>decision tree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FS </w:t>
      </w:r>
      <w:r w:rsidRPr="001C372E">
        <w:rPr>
          <w:rFonts w:ascii="Times New Roman" w:hAnsi="Times New Roman" w:cs="Times New Roman"/>
          <w:i/>
          <w:iCs/>
          <w:sz w:val="24"/>
          <w:szCs w:val="24"/>
        </w:rPr>
        <w:t>(depth first search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us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rinsi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ump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63844">
        <w:rPr>
          <w:rFonts w:ascii="Times New Roman" w:hAnsi="Times New Roman" w:cs="Times New Roman"/>
          <w:i/>
          <w:iCs/>
          <w:sz w:val="24"/>
          <w:szCs w:val="24"/>
        </w:rPr>
        <w:t>(stack)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IFO </w:t>
      </w:r>
      <w:r w:rsidRPr="00163844">
        <w:rPr>
          <w:rFonts w:ascii="Times New Roman" w:hAnsi="Times New Roman" w:cs="Times New Roman"/>
          <w:i/>
          <w:iCs/>
          <w:sz w:val="24"/>
          <w:szCs w:val="24"/>
        </w:rPr>
        <w:t>(Last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63844">
        <w:rPr>
          <w:rFonts w:ascii="Times New Roman" w:hAnsi="Times New Roman" w:cs="Times New Roman"/>
          <w:i/>
          <w:iCs/>
          <w:sz w:val="24"/>
          <w:szCs w:val="24"/>
        </w:rPr>
        <w:t>In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163844">
        <w:rPr>
          <w:rFonts w:ascii="Times New Roman" w:hAnsi="Times New Roman" w:cs="Times New Roman"/>
          <w:i/>
          <w:iCs/>
          <w:sz w:val="24"/>
          <w:szCs w:val="24"/>
        </w:rPr>
        <w:t>First Out)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mu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(node) </w:t>
      </w:r>
      <w:proofErr w:type="spellStart"/>
      <w:r>
        <w:rPr>
          <w:rFonts w:ascii="Times New Roman" w:hAnsi="Times New Roman" w:cs="Times New Roman"/>
          <w:sz w:val="24"/>
          <w:szCs w:val="24"/>
        </w:rPr>
        <w:t>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l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s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ur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j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ngk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sdt>
        <w:sdtPr>
          <w:rPr>
            <w:rFonts w:ascii="Times New Roman" w:hAnsi="Times New Roman" w:cs="Times New Roman"/>
            <w:sz w:val="24"/>
            <w:szCs w:val="24"/>
          </w:rPr>
          <w:id w:val="-1816018717"/>
          <w:citation/>
        </w:sdtPr>
        <w:sdtContent>
          <w:r>
            <w:rPr>
              <w:rFonts w:ascii="Times New Roman" w:hAnsi="Times New Roman" w:cs="Times New Roman"/>
              <w:sz w:val="24"/>
              <w:szCs w:val="24"/>
            </w:rPr>
            <w:fldChar w:fldCharType="begin"/>
          </w:r>
          <w:r>
            <w:rPr>
              <w:rFonts w:ascii="Times New Roman" w:hAnsi="Times New Roman" w:cs="Times New Roman"/>
              <w:sz w:val="24"/>
              <w:szCs w:val="24"/>
            </w:rPr>
            <w:instrText xml:space="preserve"> CITATION Sut11 \l 1033 </w:instrTex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separate"/>
          </w:r>
          <w:r w:rsidRPr="00E572E7">
            <w:rPr>
              <w:rFonts w:ascii="Times New Roman" w:hAnsi="Times New Roman" w:cs="Times New Roman"/>
              <w:noProof/>
              <w:sz w:val="24"/>
              <w:szCs w:val="24"/>
            </w:rPr>
            <w:t>(Sutojo, Mulyanto, &amp; Suhartono, 2011)</w:t>
          </w:r>
          <w:r>
            <w:rPr>
              <w:rFonts w:ascii="Times New Roman" w:hAnsi="Times New Roman" w:cs="Times New Roman"/>
              <w:sz w:val="24"/>
              <w:szCs w:val="24"/>
            </w:rPr>
            <w:fldChar w:fldCharType="end"/>
          </w:r>
        </w:sdtContent>
      </w:sdt>
      <w:r>
        <w:rPr>
          <w:rFonts w:ascii="Times New Roman" w:hAnsi="Times New Roman" w:cs="Times New Roman"/>
          <w:sz w:val="24"/>
          <w:szCs w:val="24"/>
        </w:rPr>
        <w:t xml:space="preserve">. </w:t>
      </w:r>
    </w:p>
    <w:p w14:paraId="4F7734DC" w14:textId="77777777" w:rsidR="00E32738" w:rsidRDefault="00E32738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2B33B7C9" w14:textId="77777777" w:rsidR="00E32738" w:rsidRDefault="00E32738" w:rsidP="00E32738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7A1E6804" w14:textId="5ADA1BA4" w:rsidR="00E32738" w:rsidRDefault="00C604B3" w:rsidP="00D178F7">
      <w:pPr>
        <w:pStyle w:val="ListParagraph"/>
        <w:keepNext/>
        <w:ind w:left="0"/>
        <w:jc w:val="right"/>
      </w:pPr>
      <w:r>
        <w:rPr>
          <w:noProof/>
        </w:rPr>
        <w:lastRenderedPageBreak/>
        <w:drawing>
          <wp:inline distT="0" distB="0" distL="0" distR="0" wp14:anchorId="7C634CE6" wp14:editId="744D9803">
            <wp:extent cx="5943600" cy="5443220"/>
            <wp:effectExtent l="0" t="0" r="0" b="5080"/>
            <wp:docPr id="18" name="Picture 18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8" name="Picture 18"/>
                    <pic:cNvPicPr/>
                  </pic:nvPicPr>
                  <pic:blipFill>
                    <a:blip r:embed="rId28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5443220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86AC697" w14:textId="60EBE077" w:rsidR="00E812B0" w:rsidRDefault="00E32738" w:rsidP="00286DA7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11" w:name="_Toc89438762"/>
      <w:bookmarkStart w:id="212" w:name="_Toc89438829"/>
      <w:bookmarkStart w:id="213" w:name="_Toc89438863"/>
      <w:bookmarkStart w:id="214" w:name="_Toc89780226"/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3. </w:t>
      </w:r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43C6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ohon</w:t>
      </w:r>
      <w:proofErr w:type="spellEnd"/>
      <w:r w:rsidRPr="00900D06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Keputusan</w:t>
      </w:r>
      <w:bookmarkEnd w:id="211"/>
      <w:bookmarkEnd w:id="212"/>
      <w:bookmarkEnd w:id="213"/>
      <w:bookmarkEnd w:id="214"/>
    </w:p>
    <w:p w14:paraId="540F1D01" w14:textId="77777777" w:rsidR="00061F1D" w:rsidRPr="00061F1D" w:rsidRDefault="00061F1D" w:rsidP="00061F1D"/>
    <w:p w14:paraId="4938E4B0" w14:textId="135161BB" w:rsidR="00085CA6" w:rsidRPr="00FF5966" w:rsidRDefault="00085CA6" w:rsidP="00100F6D">
      <w:pPr>
        <w:pStyle w:val="Heading3"/>
        <w:numPr>
          <w:ilvl w:val="0"/>
          <w:numId w:val="22"/>
        </w:numPr>
        <w:spacing w:line="360" w:lineRule="auto"/>
        <w:ind w:left="1224"/>
        <w:rPr>
          <w:rFonts w:ascii="Times New Roman" w:hAnsi="Times New Roman" w:cs="Times New Roman"/>
          <w:b/>
          <w:bCs/>
          <w:color w:val="auto"/>
        </w:rPr>
      </w:pPr>
      <w:bookmarkStart w:id="215" w:name="_Toc109050312"/>
      <w:proofErr w:type="spellStart"/>
      <w:r w:rsidRPr="00FF5966">
        <w:rPr>
          <w:rFonts w:ascii="Times New Roman" w:hAnsi="Times New Roman" w:cs="Times New Roman"/>
          <w:b/>
          <w:bCs/>
          <w:color w:val="auto"/>
        </w:rPr>
        <w:t>Perancangan</w:t>
      </w:r>
      <w:bookmarkEnd w:id="215"/>
      <w:proofErr w:type="spellEnd"/>
    </w:p>
    <w:p w14:paraId="5DA4C0F5" w14:textId="7135C15A" w:rsidR="00570CCE" w:rsidRPr="00570CCE" w:rsidRDefault="00570CCE" w:rsidP="00570CCE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570CCE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164A1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salah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atu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langkah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penting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ebuah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. Oleh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ebab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, pada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84B18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2E115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2E115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E115F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2E11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115F">
        <w:rPr>
          <w:rFonts w:ascii="Times New Roman" w:hAnsi="Times New Roman" w:cs="Times New Roman"/>
          <w:sz w:val="24"/>
          <w:szCs w:val="24"/>
        </w:rPr>
        <w:t>guna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menggambark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itu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perhatikan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570CCE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Pr="00570CC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41EF25D" w14:textId="219AC41B" w:rsidR="00E812B0" w:rsidRDefault="00E812B0" w:rsidP="00E812B0">
      <w:pPr>
        <w:pStyle w:val="ListParagraph"/>
        <w:ind w:left="1224"/>
        <w:rPr>
          <w:rFonts w:ascii="Times New Roman" w:hAnsi="Times New Roman" w:cs="Times New Roman"/>
          <w:sz w:val="24"/>
          <w:szCs w:val="24"/>
        </w:rPr>
      </w:pPr>
    </w:p>
    <w:p w14:paraId="4961F190" w14:textId="605BB668" w:rsidR="006C57DD" w:rsidRPr="00DF00DC" w:rsidRDefault="006C57DD" w:rsidP="00100F6D">
      <w:pPr>
        <w:pStyle w:val="ListParagraph"/>
        <w:numPr>
          <w:ilvl w:val="0"/>
          <w:numId w:val="23"/>
        </w:numPr>
        <w:spacing w:line="360" w:lineRule="auto"/>
        <w:ind w:left="1656"/>
        <w:rPr>
          <w:rFonts w:ascii="Times New Roman" w:hAnsi="Times New Roman" w:cs="Times New Roman"/>
          <w:i/>
          <w:iCs/>
          <w:sz w:val="24"/>
          <w:szCs w:val="24"/>
        </w:rPr>
      </w:pPr>
      <w:r w:rsidRPr="00DF00DC">
        <w:rPr>
          <w:rFonts w:ascii="Times New Roman" w:hAnsi="Times New Roman" w:cs="Times New Roman"/>
          <w:i/>
          <w:iCs/>
          <w:sz w:val="24"/>
          <w:szCs w:val="24"/>
        </w:rPr>
        <w:t>Use Case Diagram</w:t>
      </w:r>
    </w:p>
    <w:p w14:paraId="6169995B" w14:textId="2B749ADE" w:rsidR="006C57DD" w:rsidRDefault="00125298" w:rsidP="00C52614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lastRenderedPageBreak/>
        <w:t>Rancangan</w:t>
      </w:r>
      <w:r w:rsidR="006C57DD" w:rsidRPr="00B56728">
        <w:rPr>
          <w:rFonts w:ascii="Times New Roman" w:hAnsi="Times New Roman" w:cs="Times New Roman"/>
          <w:sz w:val="24"/>
          <w:szCs w:val="24"/>
        </w:rPr>
        <w:t xml:space="preserve"> diagram</w:t>
      </w:r>
      <w:r w:rsidR="00785C18">
        <w:rPr>
          <w:rFonts w:ascii="Times New Roman" w:hAnsi="Times New Roman" w:cs="Times New Roman"/>
          <w:sz w:val="24"/>
          <w:szCs w:val="24"/>
        </w:rPr>
        <w:t xml:space="preserve"> </w:t>
      </w:r>
      <w:r w:rsidR="00C44889">
        <w:rPr>
          <w:rFonts w:ascii="Times New Roman" w:hAnsi="Times New Roman" w:cs="Times New Roman"/>
          <w:sz w:val="24"/>
          <w:szCs w:val="24"/>
        </w:rPr>
        <w:t xml:space="preserve">use case </w:t>
      </w:r>
      <w:r w:rsidR="006C57DD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="006C57DD" w:rsidRPr="00782C64">
        <w:rPr>
          <w:rFonts w:ascii="Times New Roman" w:hAnsi="Times New Roman" w:cs="Times New Roman"/>
          <w:i/>
          <w:iCs/>
          <w:sz w:val="24"/>
          <w:szCs w:val="24"/>
        </w:rPr>
        <w:t xml:space="preserve"> user</w:t>
      </w:r>
      <w:r w:rsidR="006C57DD">
        <w:rPr>
          <w:rFonts w:ascii="Times New Roman" w:hAnsi="Times New Roman" w:cs="Times New Roman"/>
          <w:sz w:val="24"/>
          <w:szCs w:val="24"/>
        </w:rPr>
        <w:t xml:space="preserve"> dan</w:t>
      </w:r>
      <w:r w:rsidR="006C57DD" w:rsidRPr="00782C6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6C57DD" w:rsidRPr="00217F71">
        <w:rPr>
          <w:rFonts w:ascii="Times New Roman" w:hAnsi="Times New Roman" w:cs="Times New Roman"/>
          <w:sz w:val="24"/>
          <w:szCs w:val="24"/>
        </w:rPr>
        <w:t>admin</w:t>
      </w:r>
      <w:r w:rsidR="006C57DD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737F27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737F27">
        <w:rPr>
          <w:rFonts w:ascii="Times New Roman" w:hAnsi="Times New Roman" w:cs="Times New Roman"/>
          <w:sz w:val="24"/>
          <w:szCs w:val="24"/>
        </w:rPr>
        <w:t>simak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37F27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C57DD">
        <w:rPr>
          <w:rFonts w:ascii="Times New Roman" w:hAnsi="Times New Roman" w:cs="Times New Roman"/>
          <w:sz w:val="24"/>
          <w:szCs w:val="24"/>
        </w:rPr>
        <w:t>gambar</w:t>
      </w:r>
      <w:proofErr w:type="spellEnd"/>
      <w:r w:rsidR="006C57DD">
        <w:rPr>
          <w:rFonts w:ascii="Times New Roman" w:hAnsi="Times New Roman" w:cs="Times New Roman"/>
          <w:sz w:val="24"/>
          <w:szCs w:val="24"/>
        </w:rPr>
        <w:t xml:space="preserve"> </w:t>
      </w:r>
      <w:r w:rsidR="00737F27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737F27">
        <w:rPr>
          <w:rFonts w:ascii="Times New Roman" w:hAnsi="Times New Roman" w:cs="Times New Roman"/>
          <w:sz w:val="24"/>
          <w:szCs w:val="24"/>
        </w:rPr>
        <w:t>bawah</w:t>
      </w:r>
      <w:proofErr w:type="spellEnd"/>
      <w:r w:rsidR="00737F27">
        <w:rPr>
          <w:rFonts w:ascii="Times New Roman" w:hAnsi="Times New Roman" w:cs="Times New Roman"/>
          <w:sz w:val="24"/>
          <w:szCs w:val="24"/>
        </w:rPr>
        <w:t xml:space="preserve"> </w:t>
      </w:r>
      <w:r w:rsidR="006C57DD">
        <w:rPr>
          <w:rFonts w:ascii="Times New Roman" w:hAnsi="Times New Roman" w:cs="Times New Roman"/>
          <w:sz w:val="24"/>
          <w:szCs w:val="24"/>
        </w:rPr>
        <w:t>:</w:t>
      </w:r>
      <w:r w:rsidR="004B0968">
        <w:rPr>
          <w:rFonts w:ascii="Times New Roman" w:hAnsi="Times New Roman" w:cs="Times New Roman"/>
          <w:sz w:val="24"/>
          <w:szCs w:val="24"/>
        </w:rPr>
        <w:tab/>
      </w:r>
    </w:p>
    <w:p w14:paraId="02064F2B" w14:textId="77777777" w:rsidR="00C52614" w:rsidRDefault="00C52614" w:rsidP="00C52614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2B2D2D53" w14:textId="77777777" w:rsidR="006C57DD" w:rsidRDefault="006C57DD" w:rsidP="006C57DD">
      <w:pPr>
        <w:pStyle w:val="ListParagraph"/>
        <w:spacing w:line="360" w:lineRule="auto"/>
        <w:ind w:left="864"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F3086E4" w14:textId="77777777" w:rsidR="006C57DD" w:rsidRDefault="006C57DD" w:rsidP="006C57DD">
      <w:pPr>
        <w:pStyle w:val="ListParagraph"/>
        <w:spacing w:line="360" w:lineRule="auto"/>
        <w:ind w:left="0"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1ECF12CD" wp14:editId="5BF005B9">
            <wp:extent cx="2915574" cy="1672717"/>
            <wp:effectExtent l="0" t="0" r="0" b="3810"/>
            <wp:docPr id="289" name="Picture 28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9" name="Picture 289"/>
                    <pic:cNvPicPr/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938293" cy="168575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3B3CC72" w14:textId="74A0637E" w:rsidR="006C57DD" w:rsidRDefault="006C57DD" w:rsidP="006C57DD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16" w:name="_Toc89070395"/>
      <w:bookmarkStart w:id="217" w:name="_Toc89150175"/>
      <w:bookmarkStart w:id="218" w:name="_Toc89150266"/>
      <w:bookmarkStart w:id="219" w:name="_Toc89438763"/>
      <w:bookmarkStart w:id="220" w:name="_Toc89438830"/>
      <w:bookmarkStart w:id="221" w:name="_Toc89438864"/>
      <w:bookmarkStart w:id="222" w:name="_Toc89780227"/>
      <w:r w:rsidRPr="00455FF2">
        <w:rPr>
          <w:rFonts w:ascii="Times New Roman" w:hAnsi="Times New Roman" w:cs="Times New Roman"/>
          <w:color w:val="auto"/>
          <w:sz w:val="24"/>
          <w:szCs w:val="24"/>
        </w:rPr>
        <w:t xml:space="preserve">Gambar 3. </w:t>
      </w:r>
      <w:r w:rsidRPr="00455FF2">
        <w:rPr>
          <w:rFonts w:ascii="Times New Roman" w:hAnsi="Times New Roman" w:cs="Times New Roman"/>
          <w:color w:val="auto"/>
          <w:sz w:val="24"/>
          <w:szCs w:val="24"/>
        </w:rPr>
        <w:fldChar w:fldCharType="begin"/>
      </w:r>
      <w:r w:rsidRPr="00455FF2">
        <w:rPr>
          <w:rFonts w:ascii="Times New Roman" w:hAnsi="Times New Roman" w:cs="Times New Roman"/>
          <w:color w:val="auto"/>
          <w:sz w:val="24"/>
          <w:szCs w:val="24"/>
        </w:rPr>
        <w:instrText xml:space="preserve"> SEQ Gambar_3. \* ARABIC </w:instrText>
      </w:r>
      <w:r w:rsidRPr="00455FF2">
        <w:rPr>
          <w:rFonts w:ascii="Times New Roman" w:hAnsi="Times New Roman" w:cs="Times New Roman"/>
          <w:color w:val="auto"/>
          <w:sz w:val="24"/>
          <w:szCs w:val="24"/>
        </w:rPr>
        <w:fldChar w:fldCharType="separate"/>
      </w:r>
      <w:r w:rsidR="00043C64">
        <w:rPr>
          <w:rFonts w:ascii="Times New Roman" w:hAnsi="Times New Roman" w:cs="Times New Roman"/>
          <w:noProof/>
          <w:color w:val="auto"/>
          <w:sz w:val="24"/>
          <w:szCs w:val="24"/>
        </w:rPr>
        <w:t>3</w:t>
      </w:r>
      <w:r w:rsidRPr="00455FF2">
        <w:rPr>
          <w:rFonts w:ascii="Times New Roman" w:hAnsi="Times New Roman" w:cs="Times New Roman"/>
          <w:color w:val="auto"/>
          <w:sz w:val="24"/>
          <w:szCs w:val="24"/>
        </w:rPr>
        <w:fldChar w:fldCharType="end"/>
      </w:r>
      <w:r w:rsidRPr="00455FF2">
        <w:rPr>
          <w:rFonts w:ascii="Times New Roman" w:hAnsi="Times New Roman" w:cs="Times New Roman"/>
          <w:color w:val="auto"/>
          <w:sz w:val="24"/>
          <w:szCs w:val="24"/>
        </w:rPr>
        <w:t xml:space="preserve"> Use Case User</w:t>
      </w:r>
      <w:bookmarkEnd w:id="216"/>
      <w:bookmarkEnd w:id="217"/>
      <w:bookmarkEnd w:id="218"/>
      <w:bookmarkEnd w:id="219"/>
      <w:bookmarkEnd w:id="220"/>
      <w:bookmarkEnd w:id="221"/>
      <w:bookmarkEnd w:id="222"/>
    </w:p>
    <w:p w14:paraId="23B6EF62" w14:textId="77777777" w:rsidR="006C57DD" w:rsidRPr="00231DB4" w:rsidRDefault="006C57DD" w:rsidP="006C57DD"/>
    <w:p w14:paraId="3C0A3E65" w14:textId="77777777" w:rsidR="006C57DD" w:rsidRDefault="006C57DD" w:rsidP="006C57DD">
      <w:pPr>
        <w:pStyle w:val="ListParagraph"/>
        <w:spacing w:line="360" w:lineRule="auto"/>
        <w:ind w:left="864" w:firstLine="720"/>
        <w:jc w:val="center"/>
        <w:rPr>
          <w:rFonts w:ascii="Times New Roman" w:hAnsi="Times New Roman" w:cs="Times New Roman"/>
          <w:sz w:val="24"/>
          <w:szCs w:val="24"/>
        </w:rPr>
      </w:pPr>
    </w:p>
    <w:p w14:paraId="70088094" w14:textId="4D8D2D95" w:rsidR="006C57DD" w:rsidRDefault="000043F9" w:rsidP="006C57DD">
      <w:pPr>
        <w:pStyle w:val="ListParagraph"/>
        <w:spacing w:line="360" w:lineRule="auto"/>
        <w:ind w:left="0" w:firstLine="720"/>
        <w:jc w:val="center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noProof/>
          <w:sz w:val="24"/>
          <w:szCs w:val="24"/>
        </w:rPr>
        <w:drawing>
          <wp:inline distT="0" distB="0" distL="0" distR="0" wp14:anchorId="3C1A823F" wp14:editId="186ACEEA">
            <wp:extent cx="1882824" cy="2797752"/>
            <wp:effectExtent l="0" t="0" r="3175" b="3175"/>
            <wp:docPr id="280" name="Picture 280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0" name="Picture 280" descr="Diagram&#10;&#10;Description automatically generated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1888660" cy="280642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777C6E0" w14:textId="5A6191A1" w:rsidR="006B06DA" w:rsidRDefault="006C57DD" w:rsidP="005E0382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23" w:name="_Toc89070396"/>
      <w:bookmarkStart w:id="224" w:name="_Toc89150176"/>
      <w:bookmarkStart w:id="225" w:name="_Toc89150267"/>
      <w:bookmarkStart w:id="226" w:name="_Toc89438764"/>
      <w:bookmarkStart w:id="227" w:name="_Toc89438831"/>
      <w:bookmarkStart w:id="228" w:name="_Toc89438865"/>
      <w:bookmarkStart w:id="229" w:name="_Toc89780228"/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3. </w:t>
      </w:r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3. \* ARABIC </w:instrText>
      </w:r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43C6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3F2D5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2E517C">
        <w:rPr>
          <w:rFonts w:ascii="Times New Roman" w:hAnsi="Times New Roman" w:cs="Times New Roman"/>
          <w:color w:val="auto"/>
          <w:sz w:val="24"/>
          <w:szCs w:val="24"/>
        </w:rPr>
        <w:t>Use Case Admin</w:t>
      </w:r>
      <w:bookmarkEnd w:id="223"/>
      <w:bookmarkEnd w:id="224"/>
      <w:bookmarkEnd w:id="225"/>
      <w:bookmarkEnd w:id="226"/>
      <w:bookmarkEnd w:id="227"/>
      <w:bookmarkEnd w:id="228"/>
      <w:bookmarkEnd w:id="229"/>
    </w:p>
    <w:p w14:paraId="6C1CA826" w14:textId="226BB1C4" w:rsidR="00BE7067" w:rsidRDefault="00BE7067" w:rsidP="00BE7067"/>
    <w:p w14:paraId="188F7EB4" w14:textId="53FC7257" w:rsidR="00BE7067" w:rsidRDefault="00BE7067" w:rsidP="00BE7067"/>
    <w:p w14:paraId="16BB613A" w14:textId="77777777" w:rsidR="00BE7067" w:rsidRPr="00BE7067" w:rsidRDefault="00BE7067" w:rsidP="00BE7067"/>
    <w:p w14:paraId="11FEFF14" w14:textId="48B56637" w:rsidR="006B06DA" w:rsidRPr="00DF00DC" w:rsidRDefault="006B06DA" w:rsidP="00100F6D">
      <w:pPr>
        <w:pStyle w:val="ListParagraph"/>
        <w:numPr>
          <w:ilvl w:val="0"/>
          <w:numId w:val="23"/>
        </w:numPr>
        <w:spacing w:line="360" w:lineRule="auto"/>
        <w:ind w:left="1656"/>
        <w:rPr>
          <w:rFonts w:ascii="Times New Roman" w:hAnsi="Times New Roman" w:cs="Times New Roman"/>
          <w:i/>
          <w:iCs/>
          <w:sz w:val="24"/>
          <w:szCs w:val="24"/>
        </w:rPr>
      </w:pPr>
      <w:r w:rsidRPr="00DF00DC">
        <w:rPr>
          <w:rFonts w:ascii="Times New Roman" w:hAnsi="Times New Roman" w:cs="Times New Roman"/>
          <w:i/>
          <w:iCs/>
          <w:sz w:val="24"/>
          <w:szCs w:val="24"/>
        </w:rPr>
        <w:lastRenderedPageBreak/>
        <w:t>Activity Diagram</w:t>
      </w:r>
    </w:p>
    <w:p w14:paraId="13CF974C" w14:textId="43CF192F" w:rsidR="006C57DD" w:rsidRPr="00B1476E" w:rsidRDefault="006C57DD" w:rsidP="006B06DA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bookmarkStart w:id="230" w:name="_Hlk92870830"/>
      <w:proofErr w:type="spellStart"/>
      <w:r>
        <w:rPr>
          <w:rFonts w:ascii="Times New Roman" w:hAnsi="Times New Roman" w:cs="Times New Roman"/>
          <w:sz w:val="24"/>
          <w:szCs w:val="24"/>
        </w:rPr>
        <w:t>Per</w:t>
      </w:r>
      <w:r w:rsidRPr="0015380B">
        <w:rPr>
          <w:rFonts w:ascii="Times New Roman" w:hAnsi="Times New Roman" w:cs="Times New Roman"/>
          <w:sz w:val="24"/>
          <w:szCs w:val="24"/>
        </w:rPr>
        <w:t>anc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73222">
        <w:rPr>
          <w:rFonts w:ascii="Times New Roman" w:hAnsi="Times New Roman" w:cs="Times New Roman"/>
          <w:sz w:val="24"/>
          <w:szCs w:val="24"/>
        </w:rPr>
        <w:t>diagram</w:t>
      </w:r>
      <w:r w:rsidR="0017322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3222"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3222"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ba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adi</w:t>
      </w:r>
      <w:proofErr w:type="spellEnd"/>
      <w:r w:rsidRPr="00782C64">
        <w:rPr>
          <w:rFonts w:ascii="Times New Roman" w:hAnsi="Times New Roman" w:cs="Times New Roman"/>
          <w:i/>
          <w:iCs/>
          <w:sz w:val="24"/>
          <w:szCs w:val="24"/>
        </w:rPr>
        <w:t xml:space="preserve"> user</w:t>
      </w:r>
      <w:r>
        <w:rPr>
          <w:rFonts w:ascii="Times New Roman" w:hAnsi="Times New Roman" w:cs="Times New Roman"/>
          <w:sz w:val="24"/>
          <w:szCs w:val="24"/>
        </w:rPr>
        <w:t xml:space="preserve"> dan</w:t>
      </w:r>
      <w:r w:rsidRPr="00782C64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Pr="00217F71">
        <w:rPr>
          <w:rFonts w:ascii="Times New Roman" w:hAnsi="Times New Roman" w:cs="Times New Roman"/>
          <w:sz w:val="24"/>
          <w:szCs w:val="24"/>
        </w:rPr>
        <w:t>admin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13E03">
        <w:rPr>
          <w:rFonts w:ascii="Times New Roman" w:hAnsi="Times New Roman" w:cs="Times New Roman"/>
          <w:sz w:val="24"/>
          <w:szCs w:val="24"/>
        </w:rPr>
        <w:t>di</w:t>
      </w:r>
      <w:r>
        <w:rPr>
          <w:rFonts w:ascii="Times New Roman" w:hAnsi="Times New Roman" w:cs="Times New Roman"/>
          <w:sz w:val="24"/>
          <w:szCs w:val="24"/>
        </w:rPr>
        <w:t>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ma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>:</w:t>
      </w:r>
      <w:bookmarkStart w:id="231" w:name="_Toc89070475"/>
    </w:p>
    <w:p w14:paraId="1DEBEAF8" w14:textId="79F3AF94" w:rsidR="006C57DD" w:rsidRPr="003332F4" w:rsidRDefault="006C57DD" w:rsidP="006C57D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32" w:name="_Toc89150078"/>
      <w:bookmarkStart w:id="233" w:name="_Toc89438982"/>
      <w:bookmarkStart w:id="234" w:name="_Toc107432342"/>
      <w:bookmarkEnd w:id="230"/>
      <w:r w:rsidRPr="008923C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1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3A4B49">
        <w:rPr>
          <w:rFonts w:ascii="Times New Roman" w:hAnsi="Times New Roman" w:cs="Times New Roman"/>
          <w:color w:val="auto"/>
          <w:sz w:val="24"/>
          <w:szCs w:val="24"/>
        </w:rPr>
        <w:t xml:space="preserve"> Activity diagram login user</w:t>
      </w:r>
      <w:bookmarkEnd w:id="231"/>
      <w:bookmarkEnd w:id="232"/>
      <w:bookmarkEnd w:id="233"/>
      <w:bookmarkEnd w:id="234"/>
    </w:p>
    <w:tbl>
      <w:tblPr>
        <w:tblStyle w:val="TableGrid"/>
        <w:tblW w:w="0" w:type="auto"/>
        <w:tblInd w:w="864" w:type="dxa"/>
        <w:tblLook w:val="04A0" w:firstRow="1" w:lastRow="0" w:firstColumn="1" w:lastColumn="0" w:noHBand="0" w:noVBand="1"/>
      </w:tblPr>
      <w:tblGrid>
        <w:gridCol w:w="4356"/>
        <w:gridCol w:w="4130"/>
      </w:tblGrid>
      <w:tr w:rsidR="006C57DD" w14:paraId="26189289" w14:textId="77777777" w:rsidTr="00F732A2">
        <w:tc>
          <w:tcPr>
            <w:tcW w:w="8712" w:type="dxa"/>
            <w:gridSpan w:val="2"/>
          </w:tcPr>
          <w:p w14:paraId="7EA1F3F2" w14:textId="77777777" w:rsidR="006C57DD" w:rsidRPr="004B6898" w:rsidRDefault="006C57DD" w:rsidP="00F732A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bookmarkStart w:id="235" w:name="_Hlk92870800"/>
            <w:r w:rsidRPr="004B689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 login</w:t>
            </w:r>
          </w:p>
        </w:tc>
      </w:tr>
      <w:tr w:rsidR="006C57DD" w14:paraId="76213B0A" w14:textId="77777777" w:rsidTr="00F732A2">
        <w:tc>
          <w:tcPr>
            <w:tcW w:w="4356" w:type="dxa"/>
          </w:tcPr>
          <w:p w14:paraId="17BA62EB" w14:textId="77777777" w:rsidR="006C57DD" w:rsidRPr="004B6898" w:rsidRDefault="006C57DD" w:rsidP="00F732A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4B6898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4356" w:type="dxa"/>
          </w:tcPr>
          <w:p w14:paraId="6471A058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7606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6C57DD" w14:paraId="62CCDF86" w14:textId="77777777" w:rsidTr="00F732A2">
        <w:trPr>
          <w:trHeight w:val="3698"/>
        </w:trPr>
        <w:tc>
          <w:tcPr>
            <w:tcW w:w="4356" w:type="dxa"/>
          </w:tcPr>
          <w:p w14:paraId="73E2DE20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16608" behindDoc="0" locked="0" layoutInCell="1" allowOverlap="1" wp14:anchorId="1315ACB0" wp14:editId="418E8599">
                      <wp:simplePos x="0" y="0"/>
                      <wp:positionH relativeFrom="column">
                        <wp:posOffset>1195070</wp:posOffset>
                      </wp:positionH>
                      <wp:positionV relativeFrom="paragraph">
                        <wp:posOffset>33655</wp:posOffset>
                      </wp:positionV>
                      <wp:extent cx="187960" cy="184785"/>
                      <wp:effectExtent l="10160" t="10160" r="11430" b="14605"/>
                      <wp:wrapNone/>
                      <wp:docPr id="90" name="Oval 13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9BCAB74" id="Oval 132" o:spid="_x0000_s1026" style="position:absolute;margin-left:94.1pt;margin-top:2.65pt;width:14.8pt;height:14.55pt;z-index:251716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61705641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17632" behindDoc="0" locked="0" layoutInCell="1" allowOverlap="1" wp14:anchorId="13A81820" wp14:editId="32B2396D">
                      <wp:simplePos x="0" y="0"/>
                      <wp:positionH relativeFrom="column">
                        <wp:posOffset>1289685</wp:posOffset>
                      </wp:positionH>
                      <wp:positionV relativeFrom="paragraph">
                        <wp:posOffset>53340</wp:posOffset>
                      </wp:positionV>
                      <wp:extent cx="0" cy="115570"/>
                      <wp:effectExtent l="57150" t="9525" r="57150" b="17780"/>
                      <wp:wrapNone/>
                      <wp:docPr id="89" name="AutoShape 13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155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0922499C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133" o:spid="_x0000_s1026" type="#_x0000_t32" style="position:absolute;margin-left:101.55pt;margin-top:4.2pt;width:0;height:9.1pt;z-index:251717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">
                      <v:stroke endarrow="block"/>
                    </v:shape>
                  </w:pict>
                </mc:Fallback>
              </mc:AlternateContent>
            </w:r>
          </w:p>
          <w:p w14:paraId="2DA9D35B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18656" behindDoc="0" locked="0" layoutInCell="1" allowOverlap="1" wp14:anchorId="7A51CE1B" wp14:editId="2F5CD4E6">
                      <wp:simplePos x="0" y="0"/>
                      <wp:positionH relativeFrom="column">
                        <wp:posOffset>603885</wp:posOffset>
                      </wp:positionH>
                      <wp:positionV relativeFrom="paragraph">
                        <wp:posOffset>3810</wp:posOffset>
                      </wp:positionV>
                      <wp:extent cx="1379220" cy="447675"/>
                      <wp:effectExtent l="9525" t="6985" r="11430" b="12065"/>
                      <wp:wrapNone/>
                      <wp:docPr id="88" name="AutoShape 13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7D2ADCF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 w:rsidRPr="004B6898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logi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A51CE1B" id="AutoShape 134" o:spid="_x0000_s1029" style="position:absolute;margin-left:47.55pt;margin-top:.3pt;width:108.6pt;height:35.25pt;z-index:251718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">
                      <v:textbox>
                        <w:txbxContent>
                          <w:p w14:paraId="47D2ADCF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 w:rsidRPr="004B689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log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671E186E" w14:textId="77777777" w:rsidR="006C57DD" w:rsidRDefault="006C57DD" w:rsidP="00F732A2">
            <w:pPr>
              <w:tabs>
                <w:tab w:val="right" w:pos="414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0944" behindDoc="0" locked="0" layoutInCell="1" allowOverlap="1" wp14:anchorId="17605566" wp14:editId="65B8D55C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0655</wp:posOffset>
                      </wp:positionV>
                      <wp:extent cx="0" cy="318770"/>
                      <wp:effectExtent l="8890" t="10795" r="10160" b="13335"/>
                      <wp:wrapNone/>
                      <wp:docPr id="87" name="AutoShape 15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18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2AF5F2D" id="AutoShape 150" o:spid="_x0000_s1026" type="#_x0000_t32" style="position:absolute;margin-left:184pt;margin-top:12.65pt;width:0;height:25.1pt;z-index:251730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2752" behindDoc="0" locked="0" layoutInCell="1" allowOverlap="1" wp14:anchorId="7EDE2A2C" wp14:editId="2C04CE93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2560</wp:posOffset>
                      </wp:positionV>
                      <wp:extent cx="1716405" cy="0"/>
                      <wp:effectExtent l="8890" t="12700" r="8255" b="6350"/>
                      <wp:wrapNone/>
                      <wp:docPr id="86" name="AutoShape 13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71640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8CDB69C" id="AutoShape 138" o:spid="_x0000_s1026" type="#_x0000_t32" style="position:absolute;margin-left:184pt;margin-top:12.8pt;width:135.15pt;height:0;flip:x;z-index:251722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"/>
                  </w:pict>
                </mc:Fallback>
              </mc:AlternateContent>
            </w:r>
            <w:r>
              <w:tab/>
            </w:r>
          </w:p>
          <w:p w14:paraId="089C3404" w14:textId="77777777" w:rsidR="006C57DD" w:rsidRDefault="006C57DD" w:rsidP="00F732A2">
            <w:pPr>
              <w:jc w:val="right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2992" behindDoc="0" locked="0" layoutInCell="1" allowOverlap="1" wp14:anchorId="4F75A927" wp14:editId="6FE72F82">
                      <wp:simplePos x="0" y="0"/>
                      <wp:positionH relativeFrom="column">
                        <wp:posOffset>1298575</wp:posOffset>
                      </wp:positionH>
                      <wp:positionV relativeFrom="paragraph">
                        <wp:posOffset>103505</wp:posOffset>
                      </wp:positionV>
                      <wp:extent cx="3810" cy="116840"/>
                      <wp:effectExtent l="56515" t="9525" r="53975" b="16510"/>
                      <wp:wrapNone/>
                      <wp:docPr id="85" name="AutoShape 15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168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944C24E" id="AutoShape 152" o:spid="_x0000_s1026" type="#_x0000_t32" style="position:absolute;margin-left:102.25pt;margin-top:8.15pt;width:.3pt;height:9.2pt;z-index:251732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6B844130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1968" behindDoc="0" locked="0" layoutInCell="1" allowOverlap="1" wp14:anchorId="13166F1D" wp14:editId="5EB159C4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130810</wp:posOffset>
                      </wp:positionV>
                      <wp:extent cx="335915" cy="3810"/>
                      <wp:effectExtent l="15875" t="55245" r="10160" b="55245"/>
                      <wp:wrapNone/>
                      <wp:docPr id="84" name="AutoShape 15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3591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53955CE" id="AutoShape 151" o:spid="_x0000_s1026" type="#_x0000_t32" style="position:absolute;margin-left:157.55pt;margin-top:10.3pt;width:26.45pt;height:.3pt;flip:x;z-index:251731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9920" behindDoc="0" locked="0" layoutInCell="1" allowOverlap="1" wp14:anchorId="54CD90D0" wp14:editId="6D3968E1">
                      <wp:simplePos x="0" y="0"/>
                      <wp:positionH relativeFrom="column">
                        <wp:posOffset>615315</wp:posOffset>
                      </wp:positionH>
                      <wp:positionV relativeFrom="paragraph">
                        <wp:posOffset>32385</wp:posOffset>
                      </wp:positionV>
                      <wp:extent cx="1379220" cy="447675"/>
                      <wp:effectExtent l="11430" t="13970" r="9525" b="5080"/>
                      <wp:wrapNone/>
                      <wp:docPr id="83" name="AutoShape 14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862A993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an </w:t>
                                  </w:r>
                                  <w:r w:rsidRPr="004B6898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sernam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n </w:t>
                                  </w:r>
                                  <w:r w:rsidRPr="004B6898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passwor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4CD90D0" id="AutoShape 147" o:spid="_x0000_s1030" style="position:absolute;margin-left:48.45pt;margin-top:2.55pt;width:108.6pt;height:35.25pt;z-index:251729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">
                      <v:textbox>
                        <w:txbxContent>
                          <w:p w14:paraId="7862A993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an </w:t>
                            </w:r>
                            <w:r w:rsidRPr="004B689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sernam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n </w:t>
                            </w:r>
                            <w:r w:rsidRPr="004B689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password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4BC5B012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0704" behindDoc="0" locked="0" layoutInCell="1" allowOverlap="1" wp14:anchorId="4E798077" wp14:editId="15CFB4E2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64135</wp:posOffset>
                      </wp:positionV>
                      <wp:extent cx="1793875" cy="0"/>
                      <wp:effectExtent l="0" t="76200" r="34925" b="95250"/>
                      <wp:wrapNone/>
                      <wp:docPr id="82" name="AutoShape 13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793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24F45D2D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AutoShape 136" o:spid="_x0000_s1026" type="#_x0000_t32" style="position:absolute;margin-left:157.55pt;margin-top:5.05pt;width:141.25pt;height:0;flip:y;z-index:251720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7A007016" w14:textId="77777777" w:rsidR="006C57DD" w:rsidRDefault="006C57DD" w:rsidP="00F732A2"/>
          <w:p w14:paraId="7DD8FC1E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4800" behindDoc="0" locked="0" layoutInCell="1" allowOverlap="1" wp14:anchorId="54709312" wp14:editId="7DC70881">
                      <wp:simplePos x="0" y="0"/>
                      <wp:positionH relativeFrom="column">
                        <wp:posOffset>610870</wp:posOffset>
                      </wp:positionH>
                      <wp:positionV relativeFrom="paragraph">
                        <wp:posOffset>41275</wp:posOffset>
                      </wp:positionV>
                      <wp:extent cx="1379220" cy="447675"/>
                      <wp:effectExtent l="6985" t="10160" r="13970" b="8890"/>
                      <wp:wrapNone/>
                      <wp:docPr id="81" name="AutoShape 14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C106243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 w:rsidRPr="004B6898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 user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4709312" id="AutoShape 141" o:spid="_x0000_s1031" style="position:absolute;margin-left:48.1pt;margin-top:3.25pt;width:108.6pt;height:35.25pt;z-index:251724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">
                      <v:textbox>
                        <w:txbxContent>
                          <w:p w14:paraId="7C106243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 w:rsidRPr="004B6898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 user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084CFC1E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5824" behindDoc="0" locked="0" layoutInCell="1" allowOverlap="1" wp14:anchorId="579E3D70" wp14:editId="755BACF9">
                      <wp:simplePos x="0" y="0"/>
                      <wp:positionH relativeFrom="column">
                        <wp:posOffset>1994535</wp:posOffset>
                      </wp:positionH>
                      <wp:positionV relativeFrom="paragraph">
                        <wp:posOffset>96520</wp:posOffset>
                      </wp:positionV>
                      <wp:extent cx="2067560" cy="0"/>
                      <wp:effectExtent l="19050" t="76200" r="0" b="95250"/>
                      <wp:wrapNone/>
                      <wp:docPr id="80" name="AutoShape 14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675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A47D72" id="AutoShape 142" o:spid="_x0000_s1026" type="#_x0000_t32" style="position:absolute;margin-left:157.05pt;margin-top:7.6pt;width:162.8pt;height:0;flip:x;z-index:251725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0C70D010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6848" behindDoc="0" locked="0" layoutInCell="1" allowOverlap="1" wp14:anchorId="00371DAE" wp14:editId="5D7A4618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41605</wp:posOffset>
                      </wp:positionV>
                      <wp:extent cx="3175" cy="158750"/>
                      <wp:effectExtent l="50800" t="13335" r="60325" b="18415"/>
                      <wp:wrapNone/>
                      <wp:docPr id="79" name="AutoShape 14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7980C73" id="AutoShape 143" o:spid="_x0000_s1026" type="#_x0000_t32" style="position:absolute;margin-left:102.55pt;margin-top:11.15pt;width:.25pt;height:12.5pt;z-index:251726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</w:p>
          <w:p w14:paraId="5EEA9C06" w14:textId="77777777" w:rsidR="006C57DD" w:rsidRDefault="006C57DD" w:rsidP="00F732A2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7872" behindDoc="0" locked="0" layoutInCell="1" allowOverlap="1" wp14:anchorId="36DFF52A" wp14:editId="48CD2A71">
                      <wp:simplePos x="0" y="0"/>
                      <wp:positionH relativeFrom="column">
                        <wp:posOffset>1188720</wp:posOffset>
                      </wp:positionH>
                      <wp:positionV relativeFrom="paragraph">
                        <wp:posOffset>136525</wp:posOffset>
                      </wp:positionV>
                      <wp:extent cx="221615" cy="217170"/>
                      <wp:effectExtent l="13335" t="7620" r="12700" b="13335"/>
                      <wp:wrapNone/>
                      <wp:docPr id="78" name="Oval 14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AF96935" id="Oval 145" o:spid="_x0000_s1026" style="position:absolute;margin-left:93.6pt;margin-top:10.75pt;width:17.45pt;height:17.1pt;z-index:251727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8896" behindDoc="0" locked="0" layoutInCell="1" allowOverlap="1" wp14:anchorId="01E21742" wp14:editId="59A2E929">
                      <wp:simplePos x="0" y="0"/>
                      <wp:positionH relativeFrom="column">
                        <wp:posOffset>1213485</wp:posOffset>
                      </wp:positionH>
                      <wp:positionV relativeFrom="paragraph">
                        <wp:posOffset>161290</wp:posOffset>
                      </wp:positionV>
                      <wp:extent cx="169545" cy="169545"/>
                      <wp:effectExtent l="9525" t="13335" r="11430" b="7620"/>
                      <wp:wrapNone/>
                      <wp:docPr id="77" name="Oval 14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1FEF958" id="Oval 146" o:spid="_x0000_s1026" style="position:absolute;margin-left:95.55pt;margin-top:12.7pt;width:13.35pt;height:13.35pt;z-index:251728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69708471" w14:textId="77777777" w:rsidR="006C57DD" w:rsidRDefault="006C57DD" w:rsidP="00F732A2"/>
        </w:tc>
        <w:tc>
          <w:tcPr>
            <w:tcW w:w="4356" w:type="dxa"/>
          </w:tcPr>
          <w:p w14:paraId="1C95E355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D3EE628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311061CD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C84C412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6C62D521" w14:textId="77777777" w:rsidR="006C57DD" w:rsidRPr="00805759" w:rsidRDefault="006C57DD" w:rsidP="00F732A2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 w:rsidRPr="00805759">
              <w:rPr>
                <w:rFonts w:ascii="Times New Roman" w:hAnsi="Times New Roman" w:cs="Times New Roman"/>
                <w:sz w:val="18"/>
                <w:szCs w:val="18"/>
              </w:rPr>
              <w:t>idak</w:t>
            </w:r>
          </w:p>
          <w:p w14:paraId="26975717" w14:textId="77777777" w:rsidR="006C57DD" w:rsidRPr="00805759" w:rsidRDefault="006C57DD" w:rsidP="00F732A2"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21728" behindDoc="0" locked="0" layoutInCell="1" allowOverlap="1" wp14:anchorId="59D7ADDA" wp14:editId="42355A83">
                      <wp:simplePos x="0" y="0"/>
                      <wp:positionH relativeFrom="column">
                        <wp:posOffset>1291590</wp:posOffset>
                      </wp:positionH>
                      <wp:positionV relativeFrom="paragraph">
                        <wp:posOffset>20955</wp:posOffset>
                      </wp:positionV>
                      <wp:extent cx="4445" cy="120650"/>
                      <wp:effectExtent l="5715" t="6985" r="8890" b="5715"/>
                      <wp:wrapNone/>
                      <wp:docPr id="76" name="AutoShape 13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4445" cy="1206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0820117" id="AutoShape 137" o:spid="_x0000_s1026" type="#_x0000_t32" style="position:absolute;margin-left:101.7pt;margin-top:1.65pt;width:.35pt;height:9.5pt;flip:x y;z-index:251721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19680" behindDoc="0" locked="0" layoutInCell="1" allowOverlap="1" wp14:anchorId="13DE3706" wp14:editId="4EF19614">
                      <wp:simplePos x="0" y="0"/>
                      <wp:positionH relativeFrom="column">
                        <wp:posOffset>1028700</wp:posOffset>
                      </wp:positionH>
                      <wp:positionV relativeFrom="paragraph">
                        <wp:posOffset>138430</wp:posOffset>
                      </wp:positionV>
                      <wp:extent cx="537845" cy="573405"/>
                      <wp:effectExtent l="19050" t="19685" r="14605" b="6985"/>
                      <wp:wrapNone/>
                      <wp:docPr id="75" name="AutoShape 13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37845" cy="573405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3C858A96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135" o:spid="_x0000_s1026" type="#_x0000_t4" style="position:absolute;margin-left:81pt;margin-top:10.9pt;width:42.35pt;height:45.15pt;z-index:251719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"/>
                  </w:pict>
                </mc:Fallback>
              </mc:AlternateContent>
            </w:r>
          </w:p>
          <w:p w14:paraId="16F4C9D3" w14:textId="77777777" w:rsidR="006C57DD" w:rsidRDefault="006C57DD" w:rsidP="00F732A2"/>
          <w:p w14:paraId="47EF6D88" w14:textId="77777777" w:rsidR="006C57DD" w:rsidRDefault="006C57DD" w:rsidP="00F732A2"/>
          <w:p w14:paraId="4749D7FE" w14:textId="77777777" w:rsidR="006C57DD" w:rsidRDefault="006C57DD" w:rsidP="00F732A2"/>
          <w:p w14:paraId="76F00017" w14:textId="77777777" w:rsidR="006C57DD" w:rsidRDefault="006C57DD" w:rsidP="00F732A2">
            <w:pPr>
              <w:tabs>
                <w:tab w:val="left" w:pos="1602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23776" behindDoc="0" locked="0" layoutInCell="1" allowOverlap="1" wp14:anchorId="2517603F" wp14:editId="0CD428B5">
                      <wp:simplePos x="0" y="0"/>
                      <wp:positionH relativeFrom="column">
                        <wp:posOffset>1296035</wp:posOffset>
                      </wp:positionH>
                      <wp:positionV relativeFrom="paragraph">
                        <wp:posOffset>38735</wp:posOffset>
                      </wp:positionV>
                      <wp:extent cx="6985" cy="256540"/>
                      <wp:effectExtent l="10160" t="11430" r="11430" b="8255"/>
                      <wp:wrapNone/>
                      <wp:docPr id="74" name="AutoShape 14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6985" cy="2565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1BF2C8" id="AutoShape 140" o:spid="_x0000_s1026" type="#_x0000_t32" style="position:absolute;margin-left:102.05pt;margin-top:3.05pt;width:.55pt;height:20.2pt;z-index:251723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"/>
                  </w:pict>
                </mc:Fallback>
              </mc:AlternateContent>
            </w:r>
            <w:r>
              <w:tab/>
            </w:r>
          </w:p>
          <w:p w14:paraId="704063DF" w14:textId="77777777" w:rsidR="006C57DD" w:rsidRDefault="006C57DD" w:rsidP="00F732A2"/>
          <w:p w14:paraId="7144430B" w14:textId="77777777" w:rsidR="006C57DD" w:rsidRPr="00AE79A5" w:rsidRDefault="006C57DD" w:rsidP="00F732A2">
            <w:pPr>
              <w:tabs>
                <w:tab w:val="left" w:pos="930"/>
              </w:tabs>
              <w:rPr>
                <w:rFonts w:ascii="Times New Roman" w:hAnsi="Times New Roman" w:cs="Times New Roman"/>
              </w:rPr>
            </w:pPr>
            <w:r>
              <w:tab/>
            </w:r>
            <w:proofErr w:type="spellStart"/>
            <w:r w:rsidRPr="00AE79A5"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</w:tc>
      </w:tr>
      <w:bookmarkEnd w:id="235"/>
    </w:tbl>
    <w:p w14:paraId="68A8127C" w14:textId="77777777" w:rsidR="006C57DD" w:rsidRDefault="006C57DD" w:rsidP="006C57DD"/>
    <w:p w14:paraId="12DA1417" w14:textId="77777777" w:rsidR="006C57DD" w:rsidRDefault="006C57DD" w:rsidP="006C57DD"/>
    <w:p w14:paraId="53415F31" w14:textId="388E1D18" w:rsidR="006C57DD" w:rsidRPr="003332F4" w:rsidRDefault="006C57DD" w:rsidP="006C57D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36" w:name="_Toc89070476"/>
      <w:bookmarkStart w:id="237" w:name="_Toc89150079"/>
      <w:bookmarkStart w:id="238" w:name="_Toc89438983"/>
      <w:bookmarkStart w:id="239" w:name="_Toc107432343"/>
      <w:r w:rsidRPr="0020351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2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20351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B81569">
        <w:rPr>
          <w:rFonts w:ascii="Times New Roman" w:hAnsi="Times New Roman" w:cs="Times New Roman"/>
          <w:color w:val="auto"/>
          <w:sz w:val="24"/>
          <w:szCs w:val="24"/>
        </w:rPr>
        <w:t>Activity diagram login</w:t>
      </w:r>
      <w:r w:rsidRPr="0020351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admin</w:t>
      </w:r>
      <w:bookmarkEnd w:id="236"/>
      <w:bookmarkEnd w:id="237"/>
      <w:bookmarkEnd w:id="238"/>
      <w:bookmarkEnd w:id="239"/>
    </w:p>
    <w:tbl>
      <w:tblPr>
        <w:tblStyle w:val="TableGrid"/>
        <w:tblW w:w="0" w:type="auto"/>
        <w:tblInd w:w="864" w:type="dxa"/>
        <w:tblLook w:val="04A0" w:firstRow="1" w:lastRow="0" w:firstColumn="1" w:lastColumn="0" w:noHBand="0" w:noVBand="1"/>
      </w:tblPr>
      <w:tblGrid>
        <w:gridCol w:w="4356"/>
        <w:gridCol w:w="4130"/>
      </w:tblGrid>
      <w:tr w:rsidR="006C57DD" w14:paraId="732F29A3" w14:textId="77777777" w:rsidTr="00F732A2">
        <w:tc>
          <w:tcPr>
            <w:tcW w:w="8712" w:type="dxa"/>
            <w:gridSpan w:val="2"/>
          </w:tcPr>
          <w:p w14:paraId="0DEDB46B" w14:textId="77777777" w:rsidR="006C57DD" w:rsidRPr="00B81569" w:rsidRDefault="006C57DD" w:rsidP="00F732A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bookmarkStart w:id="240" w:name="_Hlk92870957"/>
            <w:r w:rsidRPr="00B8156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 login</w:t>
            </w:r>
          </w:p>
        </w:tc>
      </w:tr>
      <w:tr w:rsidR="006C57DD" w14:paraId="55B5FE4C" w14:textId="77777777" w:rsidTr="00F732A2">
        <w:tc>
          <w:tcPr>
            <w:tcW w:w="4356" w:type="dxa"/>
          </w:tcPr>
          <w:p w14:paraId="735D37F7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min</w:t>
            </w:r>
          </w:p>
        </w:tc>
        <w:tc>
          <w:tcPr>
            <w:tcW w:w="4356" w:type="dxa"/>
          </w:tcPr>
          <w:p w14:paraId="5A38F258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7606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6C57DD" w14:paraId="6D4A4AC9" w14:textId="77777777" w:rsidTr="00F732A2">
        <w:trPr>
          <w:trHeight w:val="3698"/>
        </w:trPr>
        <w:tc>
          <w:tcPr>
            <w:tcW w:w="4356" w:type="dxa"/>
          </w:tcPr>
          <w:p w14:paraId="41E98BC4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7264" behindDoc="0" locked="0" layoutInCell="1" allowOverlap="1" wp14:anchorId="422A56BC" wp14:editId="6D4E3FDD">
                      <wp:simplePos x="0" y="0"/>
                      <wp:positionH relativeFrom="column">
                        <wp:posOffset>1195070</wp:posOffset>
                      </wp:positionH>
                      <wp:positionV relativeFrom="paragraph">
                        <wp:posOffset>33655</wp:posOffset>
                      </wp:positionV>
                      <wp:extent cx="187960" cy="184785"/>
                      <wp:effectExtent l="10160" t="7620" r="11430" b="7620"/>
                      <wp:wrapNone/>
                      <wp:docPr id="73" name="Oval 2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9554F5B" id="Oval 211" o:spid="_x0000_s1026" style="position:absolute;margin-left:94.1pt;margin-top:2.65pt;width:14.8pt;height:14.55pt;z-index:2517872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37A3B61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8288" behindDoc="0" locked="0" layoutInCell="1" allowOverlap="1" wp14:anchorId="6DF4EBC1" wp14:editId="68054FA9">
                      <wp:simplePos x="0" y="0"/>
                      <wp:positionH relativeFrom="column">
                        <wp:posOffset>1289685</wp:posOffset>
                      </wp:positionH>
                      <wp:positionV relativeFrom="paragraph">
                        <wp:posOffset>53340</wp:posOffset>
                      </wp:positionV>
                      <wp:extent cx="0" cy="115570"/>
                      <wp:effectExtent l="57150" t="6985" r="57150" b="20320"/>
                      <wp:wrapNone/>
                      <wp:docPr id="72" name="AutoShape 2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155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1D8B07C" id="AutoShape 212" o:spid="_x0000_s1026" type="#_x0000_t32" style="position:absolute;margin-left:101.55pt;margin-top:4.2pt;width:0;height:9.1pt;z-index:2517882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">
                      <v:stroke endarrow="block"/>
                    </v:shape>
                  </w:pict>
                </mc:Fallback>
              </mc:AlternateContent>
            </w:r>
          </w:p>
          <w:p w14:paraId="1E8D930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9312" behindDoc="0" locked="0" layoutInCell="1" allowOverlap="1" wp14:anchorId="2ECDECAC" wp14:editId="2CFD5A01">
                      <wp:simplePos x="0" y="0"/>
                      <wp:positionH relativeFrom="column">
                        <wp:posOffset>603885</wp:posOffset>
                      </wp:positionH>
                      <wp:positionV relativeFrom="paragraph">
                        <wp:posOffset>3810</wp:posOffset>
                      </wp:positionV>
                      <wp:extent cx="1379220" cy="447675"/>
                      <wp:effectExtent l="9525" t="13970" r="11430" b="5080"/>
                      <wp:wrapNone/>
                      <wp:docPr id="71" name="AutoShape 21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B9699E8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asuk halaman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 xml:space="preserve"> logi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ECDECAC" id="AutoShape 213" o:spid="_x0000_s1032" style="position:absolute;margin-left:47.55pt;margin-top:.3pt;width:108.6pt;height:35.25pt;z-index:2517893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">
                      <v:textbox>
                        <w:txbxContent>
                          <w:p w14:paraId="1B9699E8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halaman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log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384E6B5B" w14:textId="77777777" w:rsidR="006C57DD" w:rsidRDefault="006C57DD" w:rsidP="00F732A2">
            <w:pPr>
              <w:tabs>
                <w:tab w:val="right" w:pos="414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1600" behindDoc="0" locked="0" layoutInCell="1" allowOverlap="1" wp14:anchorId="0E7291D6" wp14:editId="5C517E6E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0655</wp:posOffset>
                      </wp:positionV>
                      <wp:extent cx="0" cy="318770"/>
                      <wp:effectExtent l="8890" t="7620" r="10160" b="6985"/>
                      <wp:wrapNone/>
                      <wp:docPr id="70" name="AutoShape 22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18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26308E" id="AutoShape 225" o:spid="_x0000_s1026" type="#_x0000_t32" style="position:absolute;margin-left:184pt;margin-top:12.65pt;width:0;height:25.1pt;z-index:2518016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3408" behindDoc="0" locked="0" layoutInCell="1" allowOverlap="1" wp14:anchorId="3D6C2AF0" wp14:editId="7844CDEE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2560</wp:posOffset>
                      </wp:positionV>
                      <wp:extent cx="1728216" cy="0"/>
                      <wp:effectExtent l="0" t="0" r="24765" b="38100"/>
                      <wp:wrapNone/>
                      <wp:docPr id="69" name="AutoShape 21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728216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8D01241" id="AutoShape 217" o:spid="_x0000_s1026" type="#_x0000_t32" style="position:absolute;margin-left:184pt;margin-top:12.8pt;width:136.1pt;height:0;flip:x;z-index:2517934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"/>
                  </w:pict>
                </mc:Fallback>
              </mc:AlternateContent>
            </w:r>
            <w:r>
              <w:tab/>
            </w:r>
          </w:p>
          <w:p w14:paraId="3379468B" w14:textId="77777777" w:rsidR="006C57DD" w:rsidRDefault="006C57DD" w:rsidP="00F732A2">
            <w:pPr>
              <w:jc w:val="right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3648" behindDoc="0" locked="0" layoutInCell="1" allowOverlap="1" wp14:anchorId="22BF47BF" wp14:editId="1F3037A4">
                      <wp:simplePos x="0" y="0"/>
                      <wp:positionH relativeFrom="column">
                        <wp:posOffset>1298575</wp:posOffset>
                      </wp:positionH>
                      <wp:positionV relativeFrom="paragraph">
                        <wp:posOffset>103505</wp:posOffset>
                      </wp:positionV>
                      <wp:extent cx="3810" cy="116840"/>
                      <wp:effectExtent l="56515" t="6985" r="53975" b="19050"/>
                      <wp:wrapNone/>
                      <wp:docPr id="68" name="AutoShape 22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168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15120CE" id="AutoShape 227" o:spid="_x0000_s1026" type="#_x0000_t32" style="position:absolute;margin-left:102.25pt;margin-top:8.15pt;width:.3pt;height:9.2pt;z-index:2518036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4E941D15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2624" behindDoc="0" locked="0" layoutInCell="1" allowOverlap="1" wp14:anchorId="17D34C79" wp14:editId="202972C9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130810</wp:posOffset>
                      </wp:positionV>
                      <wp:extent cx="335915" cy="3810"/>
                      <wp:effectExtent l="15875" t="52070" r="10160" b="58420"/>
                      <wp:wrapNone/>
                      <wp:docPr id="67" name="AutoShape 2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3591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BF397BF" id="AutoShape 226" o:spid="_x0000_s1026" type="#_x0000_t32" style="position:absolute;margin-left:157.55pt;margin-top:10.3pt;width:26.45pt;height:.3pt;flip:x;z-index:2518026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0576" behindDoc="0" locked="0" layoutInCell="1" allowOverlap="1" wp14:anchorId="71253EAA" wp14:editId="3CE2020F">
                      <wp:simplePos x="0" y="0"/>
                      <wp:positionH relativeFrom="column">
                        <wp:posOffset>615315</wp:posOffset>
                      </wp:positionH>
                      <wp:positionV relativeFrom="paragraph">
                        <wp:posOffset>32385</wp:posOffset>
                      </wp:positionV>
                      <wp:extent cx="1379220" cy="447675"/>
                      <wp:effectExtent l="11430" t="10795" r="9525" b="8255"/>
                      <wp:wrapNone/>
                      <wp:docPr id="66" name="AutoShape 22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B9B0C9B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asukan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 xml:space="preserve"> usernam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password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1253EAA" id="AutoShape 224" o:spid="_x0000_s1033" style="position:absolute;margin-left:48.45pt;margin-top:2.55pt;width:108.6pt;height:35.25pt;z-index:2518005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">
                      <v:textbox>
                        <w:txbxContent>
                          <w:p w14:paraId="7B9B0C9B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asukan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usernam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password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232C9F9F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1360" behindDoc="0" locked="0" layoutInCell="1" allowOverlap="1" wp14:anchorId="4575CE7E" wp14:editId="74759C8F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64770</wp:posOffset>
                      </wp:positionV>
                      <wp:extent cx="1793875" cy="0"/>
                      <wp:effectExtent l="0" t="76200" r="34925" b="95250"/>
                      <wp:wrapNone/>
                      <wp:docPr id="65" name="AutoShape 21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793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ED64E3" id="AutoShape 215" o:spid="_x0000_s1026" type="#_x0000_t32" style="position:absolute;margin-left:157.55pt;margin-top:5.1pt;width:141.25pt;height:0;flip:y;z-index:2517913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">
                      <v:stroke endarrow="block"/>
                    </v:shape>
                  </w:pict>
                </mc:Fallback>
              </mc:AlternateContent>
            </w:r>
          </w:p>
          <w:p w14:paraId="01F46D4F" w14:textId="77777777" w:rsidR="006C57DD" w:rsidRDefault="006C57DD" w:rsidP="00F732A2"/>
          <w:p w14:paraId="19121B4F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5456" behindDoc="0" locked="0" layoutInCell="1" allowOverlap="1" wp14:anchorId="60F09AF9" wp14:editId="09761F12">
                      <wp:simplePos x="0" y="0"/>
                      <wp:positionH relativeFrom="column">
                        <wp:posOffset>610870</wp:posOffset>
                      </wp:positionH>
                      <wp:positionV relativeFrom="paragraph">
                        <wp:posOffset>41275</wp:posOffset>
                      </wp:positionV>
                      <wp:extent cx="1379220" cy="447675"/>
                      <wp:effectExtent l="6985" t="7620" r="13970" b="11430"/>
                      <wp:wrapNone/>
                      <wp:docPr id="64" name="AutoShape 2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63F8069" w14:textId="77777777" w:rsidR="006C57DD" w:rsidRPr="00227059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admi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60F09AF9" id="AutoShape 219" o:spid="_x0000_s1034" style="position:absolute;margin-left:48.1pt;margin-top:3.25pt;width:108.6pt;height:35.25pt;z-index:2517954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">
                      <v:textbox>
                        <w:txbxContent>
                          <w:p w14:paraId="063F8069" w14:textId="77777777" w:rsidR="006C57DD" w:rsidRPr="00227059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adm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66AE7499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6480" behindDoc="0" locked="0" layoutInCell="1" allowOverlap="1" wp14:anchorId="1392BC80" wp14:editId="5F5BB634">
                      <wp:simplePos x="0" y="0"/>
                      <wp:positionH relativeFrom="column">
                        <wp:posOffset>1994535</wp:posOffset>
                      </wp:positionH>
                      <wp:positionV relativeFrom="paragraph">
                        <wp:posOffset>96520</wp:posOffset>
                      </wp:positionV>
                      <wp:extent cx="2067560" cy="0"/>
                      <wp:effectExtent l="19050" t="76200" r="0" b="95250"/>
                      <wp:wrapNone/>
                      <wp:docPr id="63" name="AutoShape 22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675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715E554" id="AutoShape 220" o:spid="_x0000_s1026" type="#_x0000_t32" style="position:absolute;margin-left:157.05pt;margin-top:7.6pt;width:162.8pt;height:0;flip:x;z-index:2517964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4DBC0CB0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7504" behindDoc="0" locked="0" layoutInCell="1" allowOverlap="1" wp14:anchorId="2842C097" wp14:editId="23E31D79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41605</wp:posOffset>
                      </wp:positionV>
                      <wp:extent cx="3175" cy="158750"/>
                      <wp:effectExtent l="50800" t="10795" r="60325" b="20955"/>
                      <wp:wrapNone/>
                      <wp:docPr id="62" name="AutoShape 22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D912BF" id="AutoShape 221" o:spid="_x0000_s1026" type="#_x0000_t32" style="position:absolute;margin-left:102.55pt;margin-top:11.15pt;width:.25pt;height:12.5pt;z-index:2517975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</w:p>
          <w:p w14:paraId="423FA67C" w14:textId="5FA3349B" w:rsidR="006C57DD" w:rsidRDefault="006C57DD" w:rsidP="00F732A2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8528" behindDoc="0" locked="0" layoutInCell="1" allowOverlap="1" wp14:anchorId="5AEE82C6" wp14:editId="01E72D51">
                      <wp:simplePos x="0" y="0"/>
                      <wp:positionH relativeFrom="column">
                        <wp:posOffset>1188720</wp:posOffset>
                      </wp:positionH>
                      <wp:positionV relativeFrom="paragraph">
                        <wp:posOffset>136525</wp:posOffset>
                      </wp:positionV>
                      <wp:extent cx="221615" cy="217170"/>
                      <wp:effectExtent l="13335" t="14605" r="12700" b="6350"/>
                      <wp:wrapNone/>
                      <wp:docPr id="61" name="Oval 22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A0C1CC4" id="Oval 222" o:spid="_x0000_s1026" style="position:absolute;margin-left:93.6pt;margin-top:10.75pt;width:17.45pt;height:17.1pt;z-index:2517985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9552" behindDoc="0" locked="0" layoutInCell="1" allowOverlap="1" wp14:anchorId="41EC41FF" wp14:editId="302FFB7F">
                      <wp:simplePos x="0" y="0"/>
                      <wp:positionH relativeFrom="column">
                        <wp:posOffset>1213485</wp:posOffset>
                      </wp:positionH>
                      <wp:positionV relativeFrom="paragraph">
                        <wp:posOffset>161290</wp:posOffset>
                      </wp:positionV>
                      <wp:extent cx="169545" cy="169545"/>
                      <wp:effectExtent l="9525" t="10795" r="11430" b="10160"/>
                      <wp:wrapNone/>
                      <wp:docPr id="60" name="Oval 2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DFC046F" id="Oval 223" o:spid="_x0000_s1026" style="position:absolute;margin-left:95.55pt;margin-top:12.7pt;width:13.35pt;height:13.35pt;z-index:2517995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1EE2C821" w14:textId="77777777" w:rsidR="006C57DD" w:rsidRDefault="006C57DD" w:rsidP="00F732A2"/>
        </w:tc>
        <w:tc>
          <w:tcPr>
            <w:tcW w:w="4356" w:type="dxa"/>
          </w:tcPr>
          <w:p w14:paraId="7D244EBC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4ED7DB3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5FC4286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990EA51" w14:textId="77777777" w:rsidR="006C57DD" w:rsidRDefault="006C57DD" w:rsidP="00F732A2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77A04E2" w14:textId="77777777" w:rsidR="006C57DD" w:rsidRPr="00805759" w:rsidRDefault="006C57DD" w:rsidP="00F732A2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</w:t>
            </w:r>
            <w:r w:rsidRPr="00805759">
              <w:rPr>
                <w:rFonts w:ascii="Times New Roman" w:hAnsi="Times New Roman" w:cs="Times New Roman"/>
                <w:sz w:val="18"/>
                <w:szCs w:val="18"/>
              </w:rPr>
              <w:t>idak</w:t>
            </w:r>
          </w:p>
          <w:p w14:paraId="7F1A3BAC" w14:textId="77777777" w:rsidR="006C57DD" w:rsidRPr="00805759" w:rsidRDefault="006C57DD" w:rsidP="00F732A2">
            <w:r>
              <w:rPr>
                <w:rFonts w:ascii="Times New Roman" w:hAnsi="Times New Roman" w:cs="Times New Roman"/>
                <w:noProof/>
                <w:sz w:val="18"/>
                <w:szCs w:val="18"/>
              </w:rPr>
              <mc:AlternateContent>
                <mc:Choice Requires="wps">
                  <w:drawing>
                    <wp:anchor distT="0" distB="0" distL="114300" distR="114300" simplePos="0" relativeHeight="251792384" behindDoc="0" locked="0" layoutInCell="1" allowOverlap="1" wp14:anchorId="41061648" wp14:editId="2F81845E">
                      <wp:simplePos x="0" y="0"/>
                      <wp:positionH relativeFrom="column">
                        <wp:posOffset>1296998</wp:posOffset>
                      </wp:positionH>
                      <wp:positionV relativeFrom="paragraph">
                        <wp:posOffset>7620</wp:posOffset>
                      </wp:positionV>
                      <wp:extent cx="0" cy="128016"/>
                      <wp:effectExtent l="0" t="0" r="0" b="0"/>
                      <wp:wrapNone/>
                      <wp:docPr id="59" name="AutoShape 21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0" cy="128016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0309347" id="AutoShape 216" o:spid="_x0000_s1026" type="#_x0000_t32" style="position:absolute;margin-left:102.15pt;margin-top:.6pt;width:0;height:10.1pt;flip:x y;z-index:2517923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0336" behindDoc="0" locked="0" layoutInCell="1" allowOverlap="1" wp14:anchorId="6BCF7BFF" wp14:editId="11D4C938">
                      <wp:simplePos x="0" y="0"/>
                      <wp:positionH relativeFrom="column">
                        <wp:posOffset>1028700</wp:posOffset>
                      </wp:positionH>
                      <wp:positionV relativeFrom="paragraph">
                        <wp:posOffset>138430</wp:posOffset>
                      </wp:positionV>
                      <wp:extent cx="537845" cy="573405"/>
                      <wp:effectExtent l="19050" t="17145" r="14605" b="19050"/>
                      <wp:wrapNone/>
                      <wp:docPr id="58" name="AutoShape 2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37845" cy="573405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D6AB3CA" id="AutoShape 214" o:spid="_x0000_s1026" type="#_x0000_t4" style="position:absolute;margin-left:81pt;margin-top:10.9pt;width:42.35pt;height:45.15pt;z-index:2517903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"/>
                  </w:pict>
                </mc:Fallback>
              </mc:AlternateContent>
            </w:r>
          </w:p>
          <w:p w14:paraId="2C703311" w14:textId="77777777" w:rsidR="006C57DD" w:rsidRDefault="006C57DD" w:rsidP="00F732A2"/>
          <w:p w14:paraId="6763D722" w14:textId="77777777" w:rsidR="006C57DD" w:rsidRDefault="006C57DD" w:rsidP="00F732A2"/>
          <w:p w14:paraId="7C4129E2" w14:textId="77777777" w:rsidR="006C57DD" w:rsidRDefault="006C57DD" w:rsidP="00F732A2"/>
          <w:p w14:paraId="6AF0D0F0" w14:textId="77777777" w:rsidR="006C57DD" w:rsidRDefault="006C57DD" w:rsidP="00F732A2">
            <w:pPr>
              <w:tabs>
                <w:tab w:val="left" w:pos="1602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94432" behindDoc="0" locked="0" layoutInCell="1" allowOverlap="1" wp14:anchorId="2B382C42" wp14:editId="68A3FAB7">
                      <wp:simplePos x="0" y="0"/>
                      <wp:positionH relativeFrom="column">
                        <wp:posOffset>1296035</wp:posOffset>
                      </wp:positionH>
                      <wp:positionV relativeFrom="paragraph">
                        <wp:posOffset>29210</wp:posOffset>
                      </wp:positionV>
                      <wp:extent cx="0" cy="265176"/>
                      <wp:effectExtent l="0" t="0" r="38100" b="20955"/>
                      <wp:wrapNone/>
                      <wp:docPr id="57" name="AutoShape 21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65176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2DB55DD" id="AutoShape 218" o:spid="_x0000_s1026" type="#_x0000_t32" style="position:absolute;margin-left:102.05pt;margin-top:2.3pt;width:0;height:20.9pt;z-index:2517944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"/>
                  </w:pict>
                </mc:Fallback>
              </mc:AlternateContent>
            </w:r>
            <w:r>
              <w:tab/>
            </w:r>
          </w:p>
          <w:p w14:paraId="338C818C" w14:textId="77777777" w:rsidR="006C57DD" w:rsidRDefault="006C57DD" w:rsidP="00F732A2"/>
          <w:p w14:paraId="3052A32A" w14:textId="77777777" w:rsidR="006C57DD" w:rsidRPr="00AE79A5" w:rsidRDefault="006C57DD" w:rsidP="00F732A2">
            <w:pPr>
              <w:tabs>
                <w:tab w:val="left" w:pos="930"/>
              </w:tabs>
              <w:rPr>
                <w:rFonts w:ascii="Times New Roman" w:hAnsi="Times New Roman" w:cs="Times New Roman"/>
              </w:rPr>
            </w:pPr>
            <w:r>
              <w:tab/>
            </w:r>
            <w:proofErr w:type="spellStart"/>
            <w:r w:rsidRPr="00AE79A5"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</w:tc>
      </w:tr>
      <w:bookmarkEnd w:id="240"/>
    </w:tbl>
    <w:p w14:paraId="5AF075E3" w14:textId="77777777" w:rsidR="004A7E72" w:rsidRDefault="004A7E72" w:rsidP="006C57DD"/>
    <w:p w14:paraId="5E36AC20" w14:textId="2743ABE7" w:rsidR="006C57DD" w:rsidRDefault="006C57DD" w:rsidP="006C57DD">
      <w:pPr>
        <w:ind w:left="864"/>
        <w:jc w:val="center"/>
      </w:pPr>
      <w:bookmarkStart w:id="241" w:name="_Toc89070477"/>
      <w:bookmarkStart w:id="242" w:name="_Toc89150080"/>
      <w:bookmarkStart w:id="243" w:name="_Toc89438984"/>
      <w:bookmarkStart w:id="244" w:name="_Toc107432344"/>
      <w:r w:rsidRPr="00057F57">
        <w:rPr>
          <w:rFonts w:ascii="Times New Roman" w:hAnsi="Times New Roman" w:cs="Times New Roman"/>
          <w:sz w:val="24"/>
          <w:szCs w:val="24"/>
        </w:rPr>
        <w:lastRenderedPageBreak/>
        <w:t xml:space="preserve">Tabel 3. </w:t>
      </w:r>
      <w:r w:rsidR="00635398">
        <w:rPr>
          <w:rFonts w:ascii="Times New Roman" w:hAnsi="Times New Roman" w:cs="Times New Roman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noProof/>
          <w:sz w:val="24"/>
          <w:szCs w:val="24"/>
        </w:rPr>
        <w:t>13</w:t>
      </w:r>
      <w:r w:rsidR="00635398">
        <w:rPr>
          <w:rFonts w:ascii="Times New Roman" w:hAnsi="Times New Roman" w:cs="Times New Roman"/>
          <w:sz w:val="24"/>
          <w:szCs w:val="24"/>
        </w:rPr>
        <w:fldChar w:fldCharType="end"/>
      </w:r>
      <w:r w:rsidRPr="00057F57">
        <w:rPr>
          <w:rFonts w:ascii="Times New Roman" w:hAnsi="Times New Roman" w:cs="Times New Roman"/>
          <w:sz w:val="24"/>
          <w:szCs w:val="24"/>
        </w:rPr>
        <w:t xml:space="preserve"> </w:t>
      </w:r>
      <w:r w:rsidRPr="006F7F26">
        <w:rPr>
          <w:rFonts w:ascii="Times New Roman" w:hAnsi="Times New Roman" w:cs="Times New Roman"/>
          <w:sz w:val="24"/>
          <w:szCs w:val="24"/>
        </w:rPr>
        <w:t>Activity diagram</w:t>
      </w:r>
      <w:r w:rsidRPr="00057F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F57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Pr="00057F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057F57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bookmarkEnd w:id="241"/>
      <w:bookmarkEnd w:id="242"/>
      <w:bookmarkEnd w:id="243"/>
      <w:bookmarkEnd w:id="244"/>
      <w:proofErr w:type="spellEnd"/>
    </w:p>
    <w:tbl>
      <w:tblPr>
        <w:tblStyle w:val="TableGrid"/>
        <w:tblW w:w="0" w:type="auto"/>
        <w:tblInd w:w="864" w:type="dxa"/>
        <w:tblLook w:val="04A0" w:firstRow="1" w:lastRow="0" w:firstColumn="1" w:lastColumn="0" w:noHBand="0" w:noVBand="1"/>
      </w:tblPr>
      <w:tblGrid>
        <w:gridCol w:w="4240"/>
        <w:gridCol w:w="4246"/>
      </w:tblGrid>
      <w:tr w:rsidR="006C57DD" w14:paraId="3AAF0FBA" w14:textId="77777777" w:rsidTr="00F732A2">
        <w:tc>
          <w:tcPr>
            <w:tcW w:w="8712" w:type="dxa"/>
            <w:gridSpan w:val="2"/>
          </w:tcPr>
          <w:p w14:paraId="72762D26" w14:textId="77777777" w:rsidR="006C57DD" w:rsidRPr="00CE5524" w:rsidRDefault="006C57DD" w:rsidP="00F732A2">
            <w:pPr>
              <w:jc w:val="center"/>
              <w:rPr>
                <w:rFonts w:ascii="Times New Roman" w:hAnsi="Times New Roman" w:cs="Times New Roman"/>
              </w:rPr>
            </w:pPr>
            <w:r w:rsidRPr="00B8156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</w:t>
            </w:r>
            <w:r w:rsidRPr="00CE552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E5524"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 w:rsidRPr="00CE552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CE5524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6C57DD" w14:paraId="132C9333" w14:textId="77777777" w:rsidTr="00F732A2">
        <w:tc>
          <w:tcPr>
            <w:tcW w:w="4356" w:type="dxa"/>
          </w:tcPr>
          <w:p w14:paraId="68FB3566" w14:textId="77777777" w:rsidR="006C57DD" w:rsidRPr="00B00AF7" w:rsidRDefault="006C57DD" w:rsidP="00F732A2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 w:rsidRPr="00B00AF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4356" w:type="dxa"/>
          </w:tcPr>
          <w:p w14:paraId="083C7A4D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7606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6C57DD" w14:paraId="3C4E9620" w14:textId="77777777" w:rsidTr="00F732A2">
        <w:tc>
          <w:tcPr>
            <w:tcW w:w="4356" w:type="dxa"/>
          </w:tcPr>
          <w:p w14:paraId="3017B9FC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4016" behindDoc="0" locked="0" layoutInCell="1" allowOverlap="1" wp14:anchorId="09816D3D" wp14:editId="45486579">
                      <wp:simplePos x="0" y="0"/>
                      <wp:positionH relativeFrom="column">
                        <wp:posOffset>1220470</wp:posOffset>
                      </wp:positionH>
                      <wp:positionV relativeFrom="paragraph">
                        <wp:posOffset>43815</wp:posOffset>
                      </wp:positionV>
                      <wp:extent cx="187960" cy="184785"/>
                      <wp:effectExtent l="6985" t="8890" r="14605" b="6350"/>
                      <wp:wrapNone/>
                      <wp:docPr id="56" name="Oval 15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6919F29" id="Oval 153" o:spid="_x0000_s1026" style="position:absolute;margin-left:96.1pt;margin-top:3.45pt;width:14.8pt;height:14.55pt;z-index:251734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1946C3B4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5040" behindDoc="0" locked="0" layoutInCell="1" allowOverlap="1" wp14:anchorId="0569A229" wp14:editId="407EB225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64770</wp:posOffset>
                      </wp:positionV>
                      <wp:extent cx="4445" cy="116205"/>
                      <wp:effectExtent l="50165" t="9525" r="59690" b="17145"/>
                      <wp:wrapNone/>
                      <wp:docPr id="55" name="AutoShape 15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1620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C98115B" id="AutoShape 154" o:spid="_x0000_s1026" type="#_x0000_t32" style="position:absolute;margin-left:103.25pt;margin-top:5.1pt;width:.35pt;height:9.15pt;z-index:251735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">
                      <v:stroke endarrow="block"/>
                    </v:shape>
                  </w:pict>
                </mc:Fallback>
              </mc:AlternateContent>
            </w:r>
          </w:p>
          <w:p w14:paraId="4ACE8AFC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6064" behindDoc="0" locked="0" layoutInCell="1" allowOverlap="1" wp14:anchorId="57851892" wp14:editId="280C7ECB">
                      <wp:simplePos x="0" y="0"/>
                      <wp:positionH relativeFrom="column">
                        <wp:posOffset>562610</wp:posOffset>
                      </wp:positionH>
                      <wp:positionV relativeFrom="paragraph">
                        <wp:posOffset>15240</wp:posOffset>
                      </wp:positionV>
                      <wp:extent cx="1511300" cy="412115"/>
                      <wp:effectExtent l="6350" t="6985" r="6350" b="9525"/>
                      <wp:wrapNone/>
                      <wp:docPr id="54" name="AutoShape 15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D2DF76A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menu identifikasi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7851892" id="AutoShape 155" o:spid="_x0000_s1035" style="position:absolute;margin-left:44.3pt;margin-top:1.2pt;width:119pt;height:32.45pt;z-index:251736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">
                      <v:textbox>
                        <w:txbxContent>
                          <w:p w14:paraId="4D2DF76A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menu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70B6C10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8112" behindDoc="0" locked="0" layoutInCell="1" allowOverlap="1" wp14:anchorId="0268FEDA" wp14:editId="2A8D87BD">
                      <wp:simplePos x="0" y="0"/>
                      <wp:positionH relativeFrom="column">
                        <wp:posOffset>2073910</wp:posOffset>
                      </wp:positionH>
                      <wp:positionV relativeFrom="paragraph">
                        <wp:posOffset>36830</wp:posOffset>
                      </wp:positionV>
                      <wp:extent cx="1133475" cy="0"/>
                      <wp:effectExtent l="0" t="76200" r="28575" b="95250"/>
                      <wp:wrapNone/>
                      <wp:docPr id="53" name="AutoShape 15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1334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16EA325" id="AutoShape 157" o:spid="_x0000_s1026" type="#_x0000_t32" style="position:absolute;margin-left:163.3pt;margin-top:2.9pt;width:89.25pt;height:0;z-index:251738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">
                      <v:stroke endarrow="block"/>
                    </v:shape>
                  </w:pict>
                </mc:Fallback>
              </mc:AlternateContent>
            </w:r>
          </w:p>
          <w:p w14:paraId="2E1847CB" w14:textId="77777777" w:rsidR="006C57DD" w:rsidRDefault="006C57DD" w:rsidP="00F732A2"/>
          <w:p w14:paraId="74870232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9136" behindDoc="0" locked="0" layoutInCell="1" allowOverlap="1" wp14:anchorId="2004123D" wp14:editId="573C7A10">
                      <wp:simplePos x="0" y="0"/>
                      <wp:positionH relativeFrom="column">
                        <wp:posOffset>559435</wp:posOffset>
                      </wp:positionH>
                      <wp:positionV relativeFrom="paragraph">
                        <wp:posOffset>31750</wp:posOffset>
                      </wp:positionV>
                      <wp:extent cx="1511300" cy="412115"/>
                      <wp:effectExtent l="12700" t="11430" r="9525" b="5080"/>
                      <wp:wrapNone/>
                      <wp:docPr id="52" name="AutoShape 15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7796AFB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ulai identifikasi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004123D" id="AutoShape 158" o:spid="_x0000_s1036" style="position:absolute;margin-left:44.05pt;margin-top:2.5pt;width:119pt;height:32.45pt;z-index:251739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">
                      <v:textbox>
                        <w:txbxContent>
                          <w:p w14:paraId="77796AFB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ulai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7A6C34FE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1184" behindDoc="0" locked="0" layoutInCell="1" allowOverlap="1" wp14:anchorId="462391BA" wp14:editId="4694FD7D">
                      <wp:simplePos x="0" y="0"/>
                      <wp:positionH relativeFrom="column">
                        <wp:posOffset>2067560</wp:posOffset>
                      </wp:positionH>
                      <wp:positionV relativeFrom="paragraph">
                        <wp:posOffset>73660</wp:posOffset>
                      </wp:positionV>
                      <wp:extent cx="2039112" cy="0"/>
                      <wp:effectExtent l="19050" t="76200" r="0" b="95250"/>
                      <wp:wrapNone/>
                      <wp:docPr id="51" name="AutoShape 16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2039112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E868C55" id="AutoShape 161" o:spid="_x0000_s1026" type="#_x0000_t32" style="position:absolute;margin-left:162.8pt;margin-top:5.8pt;width:160.55pt;height:0;flip:x y;z-index:251741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">
                      <v:stroke endarrow="block"/>
                    </v:shape>
                  </w:pict>
                </mc:Fallback>
              </mc:AlternateContent>
            </w:r>
          </w:p>
          <w:p w14:paraId="2439E5CB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4256" behindDoc="0" locked="0" layoutInCell="1" allowOverlap="1" wp14:anchorId="07299DE4" wp14:editId="629ADC10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92075</wp:posOffset>
                      </wp:positionV>
                      <wp:extent cx="0" cy="210185"/>
                      <wp:effectExtent l="12065" t="12700" r="6985" b="5715"/>
                      <wp:wrapNone/>
                      <wp:docPr id="50" name="AutoShape 16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1018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F858DC3" id="AutoShape 164" o:spid="_x0000_s1026" type="#_x0000_t32" style="position:absolute;margin-left:103.25pt;margin-top:7.25pt;width:0;height:16.55pt;z-index:251744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"/>
                  </w:pict>
                </mc:Fallback>
              </mc:AlternateContent>
            </w:r>
          </w:p>
          <w:p w14:paraId="5C31576A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5280" behindDoc="0" locked="0" layoutInCell="1" allowOverlap="1" wp14:anchorId="69F94068" wp14:editId="7739627E">
                      <wp:simplePos x="0" y="0"/>
                      <wp:positionH relativeFrom="column">
                        <wp:posOffset>1306830</wp:posOffset>
                      </wp:positionH>
                      <wp:positionV relativeFrom="paragraph">
                        <wp:posOffset>127635</wp:posOffset>
                      </wp:positionV>
                      <wp:extent cx="1975104" cy="0"/>
                      <wp:effectExtent l="0" t="76200" r="25400" b="95250"/>
                      <wp:wrapNone/>
                      <wp:docPr id="49" name="AutoShape 16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975104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6AE03CF" id="AutoShape 165" o:spid="_x0000_s1026" type="#_x0000_t32" style="position:absolute;margin-left:102.9pt;margin-top:10.05pt;width:155.5pt;height:0;flip:y;z-index:251745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">
                      <v:stroke endarrow="block"/>
                    </v:shape>
                  </w:pict>
                </mc:Fallback>
              </mc:AlternateContent>
            </w:r>
          </w:p>
          <w:p w14:paraId="6BF35FF6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2208" behindDoc="0" locked="0" layoutInCell="1" allowOverlap="1" wp14:anchorId="267BB1B6" wp14:editId="725D5607">
                      <wp:simplePos x="0" y="0"/>
                      <wp:positionH relativeFrom="column">
                        <wp:posOffset>524510</wp:posOffset>
                      </wp:positionH>
                      <wp:positionV relativeFrom="paragraph">
                        <wp:posOffset>84455</wp:posOffset>
                      </wp:positionV>
                      <wp:extent cx="1511300" cy="412115"/>
                      <wp:effectExtent l="6350" t="12700" r="6350" b="13335"/>
                      <wp:wrapNone/>
                      <wp:docPr id="48" name="AutoShape 16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80A1859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jawab pertanyaan terkait gejala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67BB1B6" id="AutoShape 162" o:spid="_x0000_s1037" style="position:absolute;margin-left:41.3pt;margin-top:6.65pt;width:119pt;height:32.45pt;z-index:251742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">
                      <v:textbox>
                        <w:txbxContent>
                          <w:p w14:paraId="080A1859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jawab pertanyaan terkait gejala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72B55421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7328" behindDoc="0" locked="0" layoutInCell="1" allowOverlap="1" wp14:anchorId="01BA2C41" wp14:editId="7C59BF76">
                      <wp:simplePos x="0" y="0"/>
                      <wp:positionH relativeFrom="column">
                        <wp:posOffset>2042160</wp:posOffset>
                      </wp:positionH>
                      <wp:positionV relativeFrom="paragraph">
                        <wp:posOffset>111125</wp:posOffset>
                      </wp:positionV>
                      <wp:extent cx="2076450" cy="0"/>
                      <wp:effectExtent l="19050" t="76200" r="0" b="95250"/>
                      <wp:wrapNone/>
                      <wp:docPr id="47" name="AutoShape 16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7645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A8EDCD" id="AutoShape 167" o:spid="_x0000_s1026" type="#_x0000_t32" style="position:absolute;margin-left:160.8pt;margin-top:8.75pt;width:163.5pt;height:0;flip:x;z-index:251747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">
                      <v:stroke endarrow="block"/>
                    </v:shape>
                  </w:pict>
                </mc:Fallback>
              </mc:AlternateContent>
            </w:r>
          </w:p>
          <w:p w14:paraId="31696841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8352" behindDoc="0" locked="0" layoutInCell="1" allowOverlap="1" wp14:anchorId="67D6E657" wp14:editId="3A4F7DCF">
                      <wp:simplePos x="0" y="0"/>
                      <wp:positionH relativeFrom="column">
                        <wp:posOffset>1281430</wp:posOffset>
                      </wp:positionH>
                      <wp:positionV relativeFrom="paragraph">
                        <wp:posOffset>155575</wp:posOffset>
                      </wp:positionV>
                      <wp:extent cx="0" cy="184785"/>
                      <wp:effectExtent l="10795" t="5715" r="8255" b="9525"/>
                      <wp:wrapNone/>
                      <wp:docPr id="46" name="AutoShape 1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8478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316020" id="AutoShape 168" o:spid="_x0000_s1026" type="#_x0000_t32" style="position:absolute;margin-left:100.9pt;margin-top:12.25pt;width:0;height:14.55pt;z-index:251748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"/>
                  </w:pict>
                </mc:Fallback>
              </mc:AlternateContent>
            </w:r>
          </w:p>
          <w:p w14:paraId="33D15F9A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0400" behindDoc="0" locked="0" layoutInCell="1" allowOverlap="1" wp14:anchorId="169A3EC0" wp14:editId="6C57CF07">
                      <wp:simplePos x="0" y="0"/>
                      <wp:positionH relativeFrom="column">
                        <wp:posOffset>1275080</wp:posOffset>
                      </wp:positionH>
                      <wp:positionV relativeFrom="paragraph">
                        <wp:posOffset>164465</wp:posOffset>
                      </wp:positionV>
                      <wp:extent cx="1883664" cy="0"/>
                      <wp:effectExtent l="0" t="76200" r="40640" b="95250"/>
                      <wp:wrapNone/>
                      <wp:docPr id="45" name="AutoShape 17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883664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575B1D" id="AutoShape 170" o:spid="_x0000_s1026" type="#_x0000_t32" style="position:absolute;margin-left:100.4pt;margin-top:12.95pt;width:148.3pt;height:0;flip:y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">
                      <v:stroke endarrow="block"/>
                    </v:shape>
                  </w:pict>
                </mc:Fallback>
              </mc:AlternateContent>
            </w:r>
          </w:p>
          <w:p w14:paraId="024D768F" w14:textId="77777777" w:rsidR="006C57DD" w:rsidRDefault="006C57DD" w:rsidP="00F732A2"/>
          <w:p w14:paraId="70C9F6BB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2448" behindDoc="0" locked="0" layoutInCell="1" allowOverlap="1" wp14:anchorId="0381344A" wp14:editId="0EBF9AA8">
                      <wp:simplePos x="0" y="0"/>
                      <wp:positionH relativeFrom="column">
                        <wp:posOffset>578485</wp:posOffset>
                      </wp:positionH>
                      <wp:positionV relativeFrom="paragraph">
                        <wp:posOffset>15875</wp:posOffset>
                      </wp:positionV>
                      <wp:extent cx="1511300" cy="412115"/>
                      <wp:effectExtent l="12700" t="6350" r="9525" b="10160"/>
                      <wp:wrapNone/>
                      <wp:docPr id="44" name="AutoShape 17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654B6DF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ampilkan hasil identifikasi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381344A" id="AutoShape 172" o:spid="_x0000_s1038" style="position:absolute;margin-left:45.55pt;margin-top:1.25pt;width:119pt;height:32.45pt;z-index:251752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">
                      <v:textbox>
                        <w:txbxContent>
                          <w:p w14:paraId="0654B6DF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ampilkan hasil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0F0B5947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3472" behindDoc="0" locked="0" layoutInCell="1" allowOverlap="1" wp14:anchorId="679CD31B" wp14:editId="6EE2C917">
                      <wp:simplePos x="0" y="0"/>
                      <wp:positionH relativeFrom="column">
                        <wp:posOffset>2082800</wp:posOffset>
                      </wp:positionH>
                      <wp:positionV relativeFrom="paragraph">
                        <wp:posOffset>24765</wp:posOffset>
                      </wp:positionV>
                      <wp:extent cx="1828800" cy="635"/>
                      <wp:effectExtent l="19050" t="76200" r="0" b="94615"/>
                      <wp:wrapNone/>
                      <wp:docPr id="43" name="AutoShape 1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828800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8E89A97" id="AutoShape 173" o:spid="_x0000_s1026" type="#_x0000_t32" style="position:absolute;margin-left:164pt;margin-top:1.95pt;width:2in;height:.05pt;flip:x;z-index:251753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">
                      <v:stroke endarrow="block"/>
                    </v:shape>
                  </w:pict>
                </mc:Fallback>
              </mc:AlternateContent>
            </w:r>
          </w:p>
          <w:p w14:paraId="416CAE3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4496" behindDoc="0" locked="0" layoutInCell="1" allowOverlap="1" wp14:anchorId="02911E13" wp14:editId="143B69C4">
                      <wp:simplePos x="0" y="0"/>
                      <wp:positionH relativeFrom="column">
                        <wp:posOffset>1333500</wp:posOffset>
                      </wp:positionH>
                      <wp:positionV relativeFrom="paragraph">
                        <wp:posOffset>74295</wp:posOffset>
                      </wp:positionV>
                      <wp:extent cx="3175" cy="158750"/>
                      <wp:effectExtent l="53340" t="5715" r="57785" b="16510"/>
                      <wp:wrapNone/>
                      <wp:docPr id="42" name="AutoShape 17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4D21FB" id="AutoShape 174" o:spid="_x0000_s1026" type="#_x0000_t32" style="position:absolute;margin-left:105pt;margin-top:5.85pt;width:.25pt;height:12.5pt;z-index:251754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">
                      <v:stroke endarrow="block"/>
                    </v:shape>
                  </w:pict>
                </mc:Fallback>
              </mc:AlternateContent>
            </w:r>
          </w:p>
          <w:p w14:paraId="01646161" w14:textId="77777777" w:rsidR="006C57DD" w:rsidRDefault="006C57DD" w:rsidP="00F732A2"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6544" behindDoc="0" locked="0" layoutInCell="1" allowOverlap="1" wp14:anchorId="465533C9" wp14:editId="4DB07D9C">
                      <wp:simplePos x="0" y="0"/>
                      <wp:positionH relativeFrom="column">
                        <wp:posOffset>1248410</wp:posOffset>
                      </wp:positionH>
                      <wp:positionV relativeFrom="paragraph">
                        <wp:posOffset>86360</wp:posOffset>
                      </wp:positionV>
                      <wp:extent cx="169545" cy="169545"/>
                      <wp:effectExtent l="6350" t="6985" r="14605" b="13970"/>
                      <wp:wrapNone/>
                      <wp:docPr id="41" name="Oval 17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9F2D9FD" id="Oval 176" o:spid="_x0000_s1026" style="position:absolute;margin-left:98.3pt;margin-top:6.8pt;width:13.35pt;height:13.35pt;z-index:251756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55520" behindDoc="0" locked="0" layoutInCell="1" allowOverlap="1" wp14:anchorId="06CFB07A" wp14:editId="68B1F3E3">
                      <wp:simplePos x="0" y="0"/>
                      <wp:positionH relativeFrom="column">
                        <wp:posOffset>1224280</wp:posOffset>
                      </wp:positionH>
                      <wp:positionV relativeFrom="paragraph">
                        <wp:posOffset>62865</wp:posOffset>
                      </wp:positionV>
                      <wp:extent cx="221615" cy="217170"/>
                      <wp:effectExtent l="10795" t="12065" r="15240" b="8890"/>
                      <wp:wrapNone/>
                      <wp:docPr id="40" name="Oval 17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62854979" id="Oval 175" o:spid="_x0000_s1026" style="position:absolute;margin-left:96.4pt;margin-top:4.95pt;width:17.45pt;height:17.1pt;z-index:251755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02F88136" w14:textId="77777777" w:rsidR="006C57DD" w:rsidRDefault="006C57DD" w:rsidP="00F732A2"/>
        </w:tc>
        <w:tc>
          <w:tcPr>
            <w:tcW w:w="4356" w:type="dxa"/>
          </w:tcPr>
          <w:p w14:paraId="1281A639" w14:textId="77777777" w:rsidR="006C57DD" w:rsidRDefault="006C57DD" w:rsidP="00F732A2"/>
          <w:p w14:paraId="12D2A120" w14:textId="47A34A43" w:rsidR="006C57DD" w:rsidRDefault="006E7FB2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37088" behindDoc="0" locked="0" layoutInCell="1" allowOverlap="1" wp14:anchorId="0DE634D1" wp14:editId="2F4040DB">
                      <wp:simplePos x="0" y="0"/>
                      <wp:positionH relativeFrom="column">
                        <wp:posOffset>513398</wp:posOffset>
                      </wp:positionH>
                      <wp:positionV relativeFrom="paragraph">
                        <wp:posOffset>50483</wp:posOffset>
                      </wp:positionV>
                      <wp:extent cx="1806575" cy="580072"/>
                      <wp:effectExtent l="0" t="0" r="22225" b="10795"/>
                      <wp:wrapNone/>
                      <wp:docPr id="39" name="AutoShape 15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6575" cy="580072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AF846C0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indahkan halam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menjadi halaman identifikasi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DE634D1" id="AutoShape 156" o:spid="_x0000_s1039" style="position:absolute;margin-left:40.45pt;margin-top:4pt;width:142.25pt;height:45.65pt;z-index:251737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">
                      <v:textbox>
                        <w:txbxContent>
                          <w:p w14:paraId="7AF846C0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indahkan halam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menjadi halaman identifikasi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357C0D99" w14:textId="2DF26898" w:rsidR="006C57DD" w:rsidRDefault="006C57DD" w:rsidP="00F732A2">
            <w:pPr>
              <w:jc w:val="center"/>
            </w:pPr>
          </w:p>
          <w:p w14:paraId="732274EB" w14:textId="77777777" w:rsidR="006C57DD" w:rsidRPr="009272EE" w:rsidRDefault="006C57DD" w:rsidP="00F732A2"/>
          <w:p w14:paraId="0BEC44B9" w14:textId="77777777" w:rsidR="006C57DD" w:rsidRPr="009272EE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0160" behindDoc="0" locked="0" layoutInCell="1" allowOverlap="1" wp14:anchorId="2F340C7C" wp14:editId="406C7996">
                      <wp:simplePos x="0" y="0"/>
                      <wp:positionH relativeFrom="column">
                        <wp:posOffset>1416685</wp:posOffset>
                      </wp:positionH>
                      <wp:positionV relativeFrom="paragraph">
                        <wp:posOffset>120650</wp:posOffset>
                      </wp:positionV>
                      <wp:extent cx="0" cy="301752"/>
                      <wp:effectExtent l="0" t="0" r="38100" b="22225"/>
                      <wp:wrapNone/>
                      <wp:docPr id="38" name="AutoShape 16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01752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DD2D03F" id="AutoShape 160" o:spid="_x0000_s1026" type="#_x0000_t32" style="position:absolute;margin-left:111.55pt;margin-top:9.5pt;width:0;height:23.75pt;z-index:251740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"/>
                  </w:pict>
                </mc:Fallback>
              </mc:AlternateContent>
            </w:r>
          </w:p>
          <w:p w14:paraId="02152FAC" w14:textId="77777777" w:rsidR="006C57DD" w:rsidRDefault="006C57DD" w:rsidP="00F732A2"/>
          <w:p w14:paraId="01D29163" w14:textId="77777777" w:rsidR="006C57DD" w:rsidRPr="009272EE" w:rsidRDefault="006C57DD" w:rsidP="00F732A2"/>
          <w:p w14:paraId="0620236A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3232" behindDoc="0" locked="0" layoutInCell="1" allowOverlap="1" wp14:anchorId="0F094AC3" wp14:editId="6FCE63A3">
                      <wp:simplePos x="0" y="0"/>
                      <wp:positionH relativeFrom="column">
                        <wp:posOffset>594995</wp:posOffset>
                      </wp:positionH>
                      <wp:positionV relativeFrom="paragraph">
                        <wp:posOffset>79375</wp:posOffset>
                      </wp:positionV>
                      <wp:extent cx="1511300" cy="412115"/>
                      <wp:effectExtent l="13970" t="9525" r="8255" b="6985"/>
                      <wp:wrapNone/>
                      <wp:docPr id="37" name="AutoShape 16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1BF275E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yiapkan pertanyaan-pertanyaan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F094AC3" id="AutoShape 163" o:spid="_x0000_s1040" style="position:absolute;margin-left:46.85pt;margin-top:6.25pt;width:119pt;height:32.45pt;z-index:251743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">
                      <v:textbox>
                        <w:txbxContent>
                          <w:p w14:paraId="21BF275E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yiapkan pertanyaan-pertanyaan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19FB5693" w14:textId="77777777" w:rsidR="006C57DD" w:rsidRDefault="006C57DD" w:rsidP="00F732A2"/>
          <w:p w14:paraId="5A34F2AC" w14:textId="0A6AAD3B" w:rsidR="006C57DD" w:rsidRPr="009272EE" w:rsidRDefault="00F828F7" w:rsidP="00F732A2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6304" behindDoc="0" locked="0" layoutInCell="1" allowOverlap="1" wp14:anchorId="37ABC065" wp14:editId="3893C59C">
                      <wp:simplePos x="0" y="0"/>
                      <wp:positionH relativeFrom="column">
                        <wp:posOffset>1421327</wp:posOffset>
                      </wp:positionH>
                      <wp:positionV relativeFrom="paragraph">
                        <wp:posOffset>150495</wp:posOffset>
                      </wp:positionV>
                      <wp:extent cx="4445" cy="132080"/>
                      <wp:effectExtent l="8255" t="12065" r="6350" b="8255"/>
                      <wp:wrapNone/>
                      <wp:docPr id="34" name="AutoShape 16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3208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F1DA0E6" id="AutoShape 166" o:spid="_x0000_s1026" type="#_x0000_t32" style="position:absolute;margin-left:111.9pt;margin-top:11.85pt;width:.35pt;height:10.4pt;z-index:251746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"/>
                  </w:pict>
                </mc:Fallback>
              </mc:AlternateContent>
            </w:r>
            <w:r w:rsidR="006C57DD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1424" behindDoc="0" locked="0" layoutInCell="1" allowOverlap="1" wp14:anchorId="14EF2C94" wp14:editId="5B962F0D">
                      <wp:simplePos x="0" y="0"/>
                      <wp:positionH relativeFrom="column">
                        <wp:posOffset>1226185</wp:posOffset>
                      </wp:positionH>
                      <wp:positionV relativeFrom="paragraph">
                        <wp:posOffset>906780</wp:posOffset>
                      </wp:positionV>
                      <wp:extent cx="0" cy="146304"/>
                      <wp:effectExtent l="0" t="0" r="38100" b="25400"/>
                      <wp:wrapNone/>
                      <wp:docPr id="36" name="AutoShape 17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46304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9686CE3" id="AutoShape 171" o:spid="_x0000_s1026" type="#_x0000_t32" style="position:absolute;margin-left:96.55pt;margin-top:71.4pt;width:0;height:11.5pt;z-index:251751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"/>
                  </w:pict>
                </mc:Fallback>
              </mc:AlternateContent>
            </w:r>
            <w:r w:rsidR="006C57DD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49376" behindDoc="0" locked="0" layoutInCell="1" allowOverlap="1" wp14:anchorId="7F1C3AC6" wp14:editId="483195DE">
                      <wp:simplePos x="0" y="0"/>
                      <wp:positionH relativeFrom="column">
                        <wp:posOffset>469900</wp:posOffset>
                      </wp:positionH>
                      <wp:positionV relativeFrom="paragraph">
                        <wp:posOffset>496570</wp:posOffset>
                      </wp:positionV>
                      <wp:extent cx="1511300" cy="412115"/>
                      <wp:effectExtent l="12700" t="5715" r="9525" b="10795"/>
                      <wp:wrapNone/>
                      <wp:docPr id="35" name="AutoShape 16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D55FF1D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proses data input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ser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F1C3AC6" id="AutoShape 169" o:spid="_x0000_s1041" style="position:absolute;left:0;text-align:left;margin-left:37pt;margin-top:39.1pt;width:119pt;height:32.45pt;z-index:251749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">
                      <v:textbox>
                        <w:txbxContent>
                          <w:p w14:paraId="3D55FF1D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proses data input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ser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</w:tbl>
    <w:p w14:paraId="2DE21F7F" w14:textId="77777777" w:rsidR="006C57DD" w:rsidRPr="00307FF4" w:rsidRDefault="006C57DD" w:rsidP="006C57DD"/>
    <w:p w14:paraId="56DF04C1" w14:textId="2E34C2FA" w:rsidR="006C57DD" w:rsidRPr="00307FF4" w:rsidRDefault="006C57DD" w:rsidP="006C57DD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45" w:name="_Toc89070478"/>
      <w:bookmarkStart w:id="246" w:name="_Toc89150081"/>
      <w:bookmarkStart w:id="247" w:name="_Toc89438985"/>
      <w:bookmarkStart w:id="248" w:name="_Toc107432345"/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3. 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3. \* ARABIC </w:instrTex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973EA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4</w:t>
      </w:r>
      <w:r w:rsidR="0063539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3E5333">
        <w:rPr>
          <w:rFonts w:ascii="Times New Roman" w:hAnsi="Times New Roman" w:cs="Times New Roman"/>
          <w:color w:val="auto"/>
          <w:sz w:val="24"/>
          <w:szCs w:val="24"/>
        </w:rPr>
        <w:t>Activity diagram</w:t>
      </w:r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edit data </w:t>
      </w:r>
      <w:proofErr w:type="spellStart"/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4723A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245"/>
      <w:bookmarkEnd w:id="246"/>
      <w:bookmarkEnd w:id="247"/>
      <w:bookmarkEnd w:id="248"/>
      <w:proofErr w:type="spellEnd"/>
    </w:p>
    <w:tbl>
      <w:tblPr>
        <w:tblStyle w:val="TableGrid"/>
        <w:tblW w:w="0" w:type="auto"/>
        <w:tblInd w:w="864" w:type="dxa"/>
        <w:tblLook w:val="04A0" w:firstRow="1" w:lastRow="0" w:firstColumn="1" w:lastColumn="0" w:noHBand="0" w:noVBand="1"/>
      </w:tblPr>
      <w:tblGrid>
        <w:gridCol w:w="4228"/>
        <w:gridCol w:w="4258"/>
      </w:tblGrid>
      <w:tr w:rsidR="006C57DD" w14:paraId="07954A2E" w14:textId="77777777" w:rsidTr="00F732A2">
        <w:tc>
          <w:tcPr>
            <w:tcW w:w="8712" w:type="dxa"/>
            <w:gridSpan w:val="2"/>
          </w:tcPr>
          <w:p w14:paraId="44C6541A" w14:textId="77777777" w:rsidR="006C57DD" w:rsidRPr="00CE5524" w:rsidRDefault="006C57DD" w:rsidP="00F732A2">
            <w:pPr>
              <w:jc w:val="center"/>
              <w:rPr>
                <w:rFonts w:ascii="Times New Roman" w:hAnsi="Times New Roman" w:cs="Times New Roman"/>
              </w:rPr>
            </w:pPr>
            <w:r w:rsidRPr="006F7F2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</w:t>
            </w:r>
            <w:r w:rsidRPr="00CE5524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edit d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6C57DD" w14:paraId="294066AF" w14:textId="77777777" w:rsidTr="00F732A2">
        <w:tc>
          <w:tcPr>
            <w:tcW w:w="4356" w:type="dxa"/>
          </w:tcPr>
          <w:p w14:paraId="054B8D4C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min</w:t>
            </w:r>
          </w:p>
        </w:tc>
        <w:tc>
          <w:tcPr>
            <w:tcW w:w="4356" w:type="dxa"/>
          </w:tcPr>
          <w:p w14:paraId="3E785422" w14:textId="77777777" w:rsidR="006C57DD" w:rsidRPr="0007606A" w:rsidRDefault="006C57DD" w:rsidP="00F732A2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 w:rsidRPr="0007606A"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6C57DD" w14:paraId="1277F3C2" w14:textId="77777777" w:rsidTr="00F732A2">
        <w:trPr>
          <w:trHeight w:val="3050"/>
        </w:trPr>
        <w:tc>
          <w:tcPr>
            <w:tcW w:w="4356" w:type="dxa"/>
          </w:tcPr>
          <w:p w14:paraId="26B0023F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7568" behindDoc="0" locked="0" layoutInCell="1" allowOverlap="1" wp14:anchorId="5C9E527A" wp14:editId="40CEF00E">
                      <wp:simplePos x="0" y="0"/>
                      <wp:positionH relativeFrom="column">
                        <wp:posOffset>1220470</wp:posOffset>
                      </wp:positionH>
                      <wp:positionV relativeFrom="paragraph">
                        <wp:posOffset>43815</wp:posOffset>
                      </wp:positionV>
                      <wp:extent cx="187960" cy="184785"/>
                      <wp:effectExtent l="6985" t="12065" r="14605" b="12700"/>
                      <wp:wrapNone/>
                      <wp:docPr id="33" name="Oval 17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6414B76" id="Oval 177" o:spid="_x0000_s1026" style="position:absolute;margin-left:96.1pt;margin-top:3.45pt;width:14.8pt;height:14.55pt;z-index:251757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4952E6FB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8592" behindDoc="0" locked="0" layoutInCell="1" allowOverlap="1" wp14:anchorId="5DDC2BD7" wp14:editId="628AC061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64770</wp:posOffset>
                      </wp:positionV>
                      <wp:extent cx="4445" cy="116205"/>
                      <wp:effectExtent l="50165" t="13335" r="59690" b="22860"/>
                      <wp:wrapNone/>
                      <wp:docPr id="32" name="AutoShape 17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1620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856EA00" id="AutoShape 178" o:spid="_x0000_s1026" type="#_x0000_t32" style="position:absolute;margin-left:103.25pt;margin-top:5.1pt;width:.35pt;height:9.15pt;z-index:251758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">
                      <v:stroke endarrow="block"/>
                    </v:shape>
                  </w:pict>
                </mc:Fallback>
              </mc:AlternateContent>
            </w:r>
          </w:p>
          <w:p w14:paraId="0C73F897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59616" behindDoc="0" locked="0" layoutInCell="1" allowOverlap="1" wp14:anchorId="00032AF3" wp14:editId="14935A5C">
                      <wp:simplePos x="0" y="0"/>
                      <wp:positionH relativeFrom="column">
                        <wp:posOffset>562610</wp:posOffset>
                      </wp:positionH>
                      <wp:positionV relativeFrom="paragraph">
                        <wp:posOffset>15240</wp:posOffset>
                      </wp:positionV>
                      <wp:extent cx="1511300" cy="412115"/>
                      <wp:effectExtent l="6350" t="10160" r="6350" b="6350"/>
                      <wp:wrapNone/>
                      <wp:docPr id="31" name="AutoShape 17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728DDB1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menu daftar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0032AF3" id="AutoShape 179" o:spid="_x0000_s1042" style="position:absolute;margin-left:44.3pt;margin-top:1.2pt;width:119pt;height:32.45pt;z-index:251759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">
                      <v:textbox>
                        <w:txbxContent>
                          <w:p w14:paraId="2728DDB1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menu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58145E52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1664" behindDoc="0" locked="0" layoutInCell="1" allowOverlap="1" wp14:anchorId="73FE4A18" wp14:editId="33A0C544">
                      <wp:simplePos x="0" y="0"/>
                      <wp:positionH relativeFrom="column">
                        <wp:posOffset>2073910</wp:posOffset>
                      </wp:positionH>
                      <wp:positionV relativeFrom="paragraph">
                        <wp:posOffset>37465</wp:posOffset>
                      </wp:positionV>
                      <wp:extent cx="1051560" cy="8890"/>
                      <wp:effectExtent l="0" t="57150" r="34290" b="86360"/>
                      <wp:wrapNone/>
                      <wp:docPr id="30" name="AutoShape 18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51560" cy="889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348A08B" id="AutoShape 181" o:spid="_x0000_s1026" type="#_x0000_t32" style="position:absolute;margin-left:163.3pt;margin-top:2.95pt;width:82.8pt;height:.7pt;z-index:251761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">
                      <v:stroke endarrow="block"/>
                    </v:shape>
                  </w:pict>
                </mc:Fallback>
              </mc:AlternateContent>
            </w:r>
          </w:p>
          <w:p w14:paraId="207342BD" w14:textId="21BF5B2D" w:rsidR="006C57DD" w:rsidRDefault="006C57DD" w:rsidP="00F732A2"/>
          <w:p w14:paraId="00D40310" w14:textId="296A1F66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2688" behindDoc="0" locked="0" layoutInCell="1" allowOverlap="1" wp14:anchorId="6C8BABF2" wp14:editId="1BE2FF52">
                      <wp:simplePos x="0" y="0"/>
                      <wp:positionH relativeFrom="column">
                        <wp:posOffset>415290</wp:posOffset>
                      </wp:positionH>
                      <wp:positionV relativeFrom="paragraph">
                        <wp:posOffset>74930</wp:posOffset>
                      </wp:positionV>
                      <wp:extent cx="1781810" cy="412115"/>
                      <wp:effectExtent l="11430" t="10160" r="6985" b="6350"/>
                      <wp:wrapNone/>
                      <wp:docPr id="29" name="AutoShape 18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8181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5CDA731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data penyakit yang akan di edit pada daftar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6C8BABF2" id="AutoShape 182" o:spid="_x0000_s1043" style="position:absolute;margin-left:32.7pt;margin-top:5.9pt;width:140.3pt;height:32.45pt;z-index:251762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">
                      <v:textbox>
                        <w:txbxContent>
                          <w:p w14:paraId="65CDA731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data penyakit yang akan di edit pada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60862B57" w14:textId="67434CB7" w:rsidR="006C57DD" w:rsidRDefault="00F545D5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4736" behindDoc="0" locked="0" layoutInCell="1" allowOverlap="1" wp14:anchorId="352E67B8" wp14:editId="77F9D364">
                      <wp:simplePos x="0" y="0"/>
                      <wp:positionH relativeFrom="column">
                        <wp:posOffset>2187575</wp:posOffset>
                      </wp:positionH>
                      <wp:positionV relativeFrom="paragraph">
                        <wp:posOffset>72390</wp:posOffset>
                      </wp:positionV>
                      <wp:extent cx="1856232" cy="635"/>
                      <wp:effectExtent l="19050" t="76200" r="0" b="94615"/>
                      <wp:wrapNone/>
                      <wp:docPr id="28" name="AutoShape 18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856232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4407E0C" id="AutoShape 184" o:spid="_x0000_s1026" type="#_x0000_t32" style="position:absolute;margin-left:172.25pt;margin-top:5.7pt;width:146.15pt;height:.05pt;flip:x;z-index:251764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">
                      <v:stroke endarrow="block"/>
                    </v:shape>
                  </w:pict>
                </mc:Fallback>
              </mc:AlternateContent>
            </w:r>
          </w:p>
          <w:p w14:paraId="1639A11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2144" behindDoc="0" locked="0" layoutInCell="1" allowOverlap="1" wp14:anchorId="544152CA" wp14:editId="6911F8E1">
                      <wp:simplePos x="0" y="0"/>
                      <wp:positionH relativeFrom="column">
                        <wp:posOffset>2187575</wp:posOffset>
                      </wp:positionH>
                      <wp:positionV relativeFrom="paragraph">
                        <wp:posOffset>3175</wp:posOffset>
                      </wp:positionV>
                      <wp:extent cx="252095" cy="3810"/>
                      <wp:effectExtent l="21590" t="60325" r="12065" b="50165"/>
                      <wp:wrapNone/>
                      <wp:docPr id="27" name="AutoShape 20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25209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C61C68" id="AutoShape 205" o:spid="_x0000_s1026" type="#_x0000_t32" style="position:absolute;margin-left:172.25pt;margin-top:.25pt;width:19.85pt;height:.3pt;flip:x y;z-index:2517821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1120" behindDoc="0" locked="0" layoutInCell="1" allowOverlap="1" wp14:anchorId="7185C659" wp14:editId="341732C7">
                      <wp:simplePos x="0" y="0"/>
                      <wp:positionH relativeFrom="column">
                        <wp:posOffset>2439670</wp:posOffset>
                      </wp:positionH>
                      <wp:positionV relativeFrom="paragraph">
                        <wp:posOffset>6985</wp:posOffset>
                      </wp:positionV>
                      <wp:extent cx="0" cy="740410"/>
                      <wp:effectExtent l="6985" t="6985" r="12065" b="5080"/>
                      <wp:wrapNone/>
                      <wp:docPr id="26" name="AutoShape 20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0" cy="7404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C1DC191" id="AutoShape 204" o:spid="_x0000_s1026" type="#_x0000_t32" style="position:absolute;margin-left:192.1pt;margin-top:.55pt;width:0;height:58.3pt;flip:y;z-index:2517811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7808" behindDoc="0" locked="0" layoutInCell="1" allowOverlap="1" wp14:anchorId="7903CC3D" wp14:editId="21BF3919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46050</wp:posOffset>
                      </wp:positionV>
                      <wp:extent cx="0" cy="140335"/>
                      <wp:effectExtent l="12700" t="12700" r="6350" b="8890"/>
                      <wp:wrapNone/>
                      <wp:docPr id="25" name="AutoShape 18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403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A672839" id="AutoShape 187" o:spid="_x0000_s1026" type="#_x0000_t32" style="position:absolute;margin-left:102.55pt;margin-top:11.5pt;width:0;height:11.05pt;z-index:251767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"/>
                  </w:pict>
                </mc:Fallback>
              </mc:AlternateContent>
            </w:r>
          </w:p>
          <w:p w14:paraId="3BE5D7A8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8832" behindDoc="0" locked="0" layoutInCell="1" allowOverlap="1" wp14:anchorId="3FFE2E27" wp14:editId="3F1065AA">
                      <wp:simplePos x="0" y="0"/>
                      <wp:positionH relativeFrom="column">
                        <wp:posOffset>1294130</wp:posOffset>
                      </wp:positionH>
                      <wp:positionV relativeFrom="paragraph">
                        <wp:posOffset>116840</wp:posOffset>
                      </wp:positionV>
                      <wp:extent cx="1965960" cy="0"/>
                      <wp:effectExtent l="0" t="76200" r="34290" b="95250"/>
                      <wp:wrapNone/>
                      <wp:docPr id="24" name="AutoShape 18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9659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E3EBFD" id="AutoShape 188" o:spid="_x0000_s1026" type="#_x0000_t32" style="position:absolute;margin-left:101.9pt;margin-top:9.2pt;width:154.8pt;height:0;flip:y;z-index:251768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">
                      <v:stroke endarrow="block"/>
                    </v:shape>
                  </w:pict>
                </mc:Fallback>
              </mc:AlternateContent>
            </w:r>
          </w:p>
          <w:p w14:paraId="7B8F1BDF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5760" behindDoc="0" locked="0" layoutInCell="1" allowOverlap="1" wp14:anchorId="6E7B9587" wp14:editId="16244B3D">
                      <wp:simplePos x="0" y="0"/>
                      <wp:positionH relativeFrom="column">
                        <wp:posOffset>464185</wp:posOffset>
                      </wp:positionH>
                      <wp:positionV relativeFrom="paragraph">
                        <wp:posOffset>76200</wp:posOffset>
                      </wp:positionV>
                      <wp:extent cx="1695450" cy="412115"/>
                      <wp:effectExtent l="12700" t="7620" r="6350" b="8890"/>
                      <wp:wrapNone/>
                      <wp:docPr id="23" name="AutoShape 18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D93DF1D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lakukan </w:t>
                                  </w:r>
                                  <w:r w:rsidRPr="003E5333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pdat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ta penyakit kulit pada </w:t>
                                  </w:r>
                                  <w:r w:rsidRPr="003E5333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form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ed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6E7B9587" id="AutoShape 185" o:spid="_x0000_s1044" style="position:absolute;margin-left:36.55pt;margin-top:6pt;width:133.5pt;height:32.45pt;z-index:251765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">
                      <v:textbox>
                        <w:txbxContent>
                          <w:p w14:paraId="1D93DF1D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lakukan </w:t>
                            </w:r>
                            <w:r w:rsidRPr="003E5333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pdat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ta penyakit kulit pada </w:t>
                            </w:r>
                            <w:r w:rsidRPr="003E5333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form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ed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3C2D4408" w14:textId="054BBF21" w:rsidR="006C57DD" w:rsidRDefault="00A171DE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5696" behindDoc="0" locked="0" layoutInCell="1" allowOverlap="1" wp14:anchorId="45EFFA61" wp14:editId="5B9A61E5">
                      <wp:simplePos x="0" y="0"/>
                      <wp:positionH relativeFrom="column">
                        <wp:posOffset>2152622</wp:posOffset>
                      </wp:positionH>
                      <wp:positionV relativeFrom="paragraph">
                        <wp:posOffset>145829</wp:posOffset>
                      </wp:positionV>
                      <wp:extent cx="1881809" cy="3313"/>
                      <wp:effectExtent l="19050" t="76200" r="0" b="92075"/>
                      <wp:wrapNone/>
                      <wp:docPr id="97" name="Straight Arrow Connector 97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881809" cy="3313"/>
                              </a:xfrm>
                              <a:prstGeom prst="straightConnector1">
                                <a:avLst/>
                              </a:prstGeom>
                              <a:ln w="9525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</wp:anchor>
                  </w:drawing>
                </mc:Choice>
                <mc:Fallback>
                  <w:pict>
                    <v:shape w14:anchorId="6B61EEF6" id="Straight Arrow Connector 97" o:spid="_x0000_s1026" type="#_x0000_t32" style="position:absolute;margin-left:169.5pt;margin-top:11.5pt;width:148.15pt;height:.25pt;flip:x y;z-index:251805696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" strokecolor="black [3200]">
                      <v:stroke endarrow="block" joinstyle="miter"/>
                    </v:shape>
                  </w:pict>
                </mc:Fallback>
              </mc:AlternateContent>
            </w:r>
          </w:p>
          <w:p w14:paraId="2F97B0DD" w14:textId="15059D94" w:rsidR="006C57DD" w:rsidRDefault="00F828F7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7024" behindDoc="0" locked="0" layoutInCell="1" allowOverlap="1" wp14:anchorId="0FE84B92" wp14:editId="7FBB8617">
                      <wp:simplePos x="0" y="0"/>
                      <wp:positionH relativeFrom="column">
                        <wp:posOffset>1287145</wp:posOffset>
                      </wp:positionH>
                      <wp:positionV relativeFrom="paragraph">
                        <wp:posOffset>146685</wp:posOffset>
                      </wp:positionV>
                      <wp:extent cx="0" cy="192024"/>
                      <wp:effectExtent l="38100" t="0" r="95250" b="55880"/>
                      <wp:wrapNone/>
                      <wp:docPr id="20" name="AutoShape 20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92024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E90991" id="AutoShape 200" o:spid="_x0000_s1026" type="#_x0000_t32" style="position:absolute;margin-left:101.35pt;margin-top:11.55pt;width:0;height:15.1pt;z-index:2517770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">
                      <v:stroke endarrow="block"/>
                    </v:shape>
                  </w:pict>
                </mc:Fallback>
              </mc:AlternateContent>
            </w:r>
            <w:r w:rsidR="00A171DE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4672" behindDoc="0" locked="0" layoutInCell="1" allowOverlap="1" wp14:anchorId="07813916" wp14:editId="5C8650E8">
                      <wp:simplePos x="0" y="0"/>
                      <wp:positionH relativeFrom="column">
                        <wp:posOffset>2443769</wp:posOffset>
                      </wp:positionH>
                      <wp:positionV relativeFrom="paragraph">
                        <wp:posOffset>61480</wp:posOffset>
                      </wp:positionV>
                      <wp:extent cx="1429616" cy="0"/>
                      <wp:effectExtent l="0" t="0" r="37465" b="38100"/>
                      <wp:wrapNone/>
                      <wp:docPr id="94" name="Straight Connector 9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29616" cy="0"/>
                              </a:xfrm>
                              <a:prstGeom prst="line">
                                <a:avLst/>
                              </a:prstGeom>
                              <a:ln w="9525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6A8378DE" id="Straight Connector 94" o:spid="_x0000_s1026" style="position:absolute;z-index:2518046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92.4pt,4.85pt" to="304.95pt,4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" strokecolor="black [3200]">
                      <v:stroke joinstyle="miter"/>
                    </v:line>
                  </w:pict>
                </mc:Fallback>
              </mc:AlternateContent>
            </w:r>
          </w:p>
          <w:p w14:paraId="6968CC79" w14:textId="25471F0E" w:rsidR="006C57DD" w:rsidRDefault="00F828F7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8768" behindDoc="0" locked="0" layoutInCell="1" allowOverlap="1" wp14:anchorId="678C0650" wp14:editId="01C41D08">
                      <wp:simplePos x="0" y="0"/>
                      <wp:positionH relativeFrom="column">
                        <wp:posOffset>2254885</wp:posOffset>
                      </wp:positionH>
                      <wp:positionV relativeFrom="paragraph">
                        <wp:posOffset>163195</wp:posOffset>
                      </wp:positionV>
                      <wp:extent cx="0" cy="182880"/>
                      <wp:effectExtent l="0" t="0" r="0" b="0"/>
                      <wp:wrapNone/>
                      <wp:docPr id="109" name="AutoShape 2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0" cy="18288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C3F3295" id="AutoShape 210" o:spid="_x0000_s1026" type="#_x0000_t32" style="position:absolute;margin-left:177.55pt;margin-top:12.85pt;width:0;height:14.4pt;flip:x;z-index:2518087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"/>
                  </w:pict>
                </mc:Fallback>
              </mc:AlternateContent>
            </w:r>
            <w:r w:rsidR="00F545D5"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06720" behindDoc="0" locked="0" layoutInCell="1" allowOverlap="1" wp14:anchorId="1DE674FC" wp14:editId="3D4279E0">
                      <wp:simplePos x="0" y="0"/>
                      <wp:positionH relativeFrom="column">
                        <wp:posOffset>2250439</wp:posOffset>
                      </wp:positionH>
                      <wp:positionV relativeFrom="paragraph">
                        <wp:posOffset>163195</wp:posOffset>
                      </wp:positionV>
                      <wp:extent cx="1438275" cy="0"/>
                      <wp:effectExtent l="0" t="76200" r="28575" b="95250"/>
                      <wp:wrapNone/>
                      <wp:docPr id="102" name="Straight Connector 102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 bwMode="auto">
                              <a:xfrm>
                                <a:off x="0" y="0"/>
                                <a:ext cx="1438275" cy="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8EFFB8A" id="Straight Connector 102" o:spid="_x0000_s1026" style="position:absolute;z-index:2518067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177.2pt,12.85pt" to="290.45pt,12.8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">
                      <v:stroke endarrow="block"/>
                    </v:line>
                  </w:pict>
                </mc:Fallback>
              </mc:AlternateContent>
            </w:r>
          </w:p>
          <w:p w14:paraId="74793504" w14:textId="6F0EC922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2928" behindDoc="0" locked="0" layoutInCell="1" allowOverlap="1" wp14:anchorId="05270A97" wp14:editId="70BE01D2">
                      <wp:simplePos x="0" y="0"/>
                      <wp:positionH relativeFrom="column">
                        <wp:posOffset>581660</wp:posOffset>
                      </wp:positionH>
                      <wp:positionV relativeFrom="paragraph">
                        <wp:posOffset>6350</wp:posOffset>
                      </wp:positionV>
                      <wp:extent cx="1390650" cy="323850"/>
                      <wp:effectExtent l="6350" t="10160" r="12700" b="8890"/>
                      <wp:wrapNone/>
                      <wp:docPr id="17" name="AutoShape 19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90650" cy="32385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CE32CFB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ekan tombol simpan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5270A97" id="AutoShape 195" o:spid="_x0000_s1045" style="position:absolute;margin-left:45.8pt;margin-top:.5pt;width:109.5pt;height:25.5pt;z-index:2517729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">
                      <v:textbox>
                        <w:txbxContent>
                          <w:p w14:paraId="4CE32CFB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ekan tombol simpa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68F3CC58" w14:textId="224F7FCA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6240" behindDoc="0" locked="0" layoutInCell="1" allowOverlap="1" wp14:anchorId="09A69598" wp14:editId="56C5A0B7">
                      <wp:simplePos x="0" y="0"/>
                      <wp:positionH relativeFrom="column">
                        <wp:posOffset>1980565</wp:posOffset>
                      </wp:positionH>
                      <wp:positionV relativeFrom="paragraph">
                        <wp:posOffset>4445</wp:posOffset>
                      </wp:positionV>
                      <wp:extent cx="269875" cy="0"/>
                      <wp:effectExtent l="5080" t="7620" r="10795" b="11430"/>
                      <wp:wrapNone/>
                      <wp:docPr id="16" name="AutoShape 2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69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EF71E9A" id="AutoShape 210" o:spid="_x0000_s1026" type="#_x0000_t32" style="position:absolute;margin-left:155.95pt;margin-top:.35pt;width:21.25pt;height:0;z-index:2517862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"/>
                  </w:pict>
                </mc:Fallback>
              </mc:AlternateContent>
            </w:r>
          </w:p>
          <w:p w14:paraId="6BF32967" w14:textId="77777777" w:rsidR="006C57DD" w:rsidRDefault="006C57DD" w:rsidP="00F732A2"/>
          <w:p w14:paraId="6A8841A9" w14:textId="77777777" w:rsidR="006C57DD" w:rsidRDefault="006C57DD" w:rsidP="00F732A2"/>
          <w:p w14:paraId="084BEA4E" w14:textId="77777777" w:rsidR="006C57DD" w:rsidRDefault="006C57DD" w:rsidP="00F732A2"/>
          <w:p w14:paraId="63687A1E" w14:textId="77777777" w:rsidR="006C57DD" w:rsidRDefault="006C57DD" w:rsidP="00F732A2">
            <w:pPr>
              <w:jc w:val="right"/>
            </w:pPr>
          </w:p>
        </w:tc>
        <w:tc>
          <w:tcPr>
            <w:tcW w:w="4356" w:type="dxa"/>
          </w:tcPr>
          <w:p w14:paraId="3A21AB30" w14:textId="77777777" w:rsidR="006C57DD" w:rsidRDefault="006C57DD" w:rsidP="00F732A2"/>
          <w:p w14:paraId="38B1258F" w14:textId="77777777" w:rsidR="006C57DD" w:rsidRDefault="006C57DD" w:rsidP="00F732A2"/>
          <w:p w14:paraId="7EFA9F9C" w14:textId="77777777" w:rsidR="006C57DD" w:rsidRDefault="006C57DD" w:rsidP="00F732A2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0640" behindDoc="0" locked="0" layoutInCell="1" allowOverlap="1" wp14:anchorId="76B364AB" wp14:editId="5B29EC4E">
                      <wp:simplePos x="0" y="0"/>
                      <wp:positionH relativeFrom="column">
                        <wp:posOffset>446405</wp:posOffset>
                      </wp:positionH>
                      <wp:positionV relativeFrom="paragraph">
                        <wp:posOffset>23495</wp:posOffset>
                      </wp:positionV>
                      <wp:extent cx="1806575" cy="412115"/>
                      <wp:effectExtent l="8255" t="8890" r="13970" b="7620"/>
                      <wp:wrapNone/>
                      <wp:docPr id="15" name="AutoShape 18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6575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2418408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indahkan halam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ke halaman daftar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6B364AB" id="AutoShape 180" o:spid="_x0000_s1046" style="position:absolute;left:0;text-align:left;margin-left:35.15pt;margin-top:1.85pt;width:142.25pt;height:32.45pt;z-index:251760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">
                      <v:textbox>
                        <w:txbxContent>
                          <w:p w14:paraId="42418408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indahkan halam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ke halaman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6FCA1A81" w14:textId="77777777" w:rsidR="006C57DD" w:rsidRPr="009272EE" w:rsidRDefault="006C57DD" w:rsidP="00F732A2"/>
          <w:p w14:paraId="3767CA5D" w14:textId="77777777" w:rsidR="006C57DD" w:rsidRPr="009272EE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3712" behindDoc="0" locked="0" layoutInCell="1" allowOverlap="1" wp14:anchorId="725B53A9" wp14:editId="34A566BE">
                      <wp:simplePos x="0" y="0"/>
                      <wp:positionH relativeFrom="column">
                        <wp:posOffset>1355725</wp:posOffset>
                      </wp:positionH>
                      <wp:positionV relativeFrom="paragraph">
                        <wp:posOffset>94615</wp:posOffset>
                      </wp:positionV>
                      <wp:extent cx="4445" cy="318770"/>
                      <wp:effectExtent l="12700" t="11430" r="11430" b="12700"/>
                      <wp:wrapNone/>
                      <wp:docPr id="14" name="AutoShape 18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318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8C53D6" id="AutoShape 183" o:spid="_x0000_s1026" type="#_x0000_t32" style="position:absolute;margin-left:106.75pt;margin-top:7.45pt;width:.35pt;height:25.1pt;z-index:251763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"/>
                  </w:pict>
                </mc:Fallback>
              </mc:AlternateContent>
            </w:r>
          </w:p>
          <w:p w14:paraId="23CB233C" w14:textId="77777777" w:rsidR="006C57DD" w:rsidRDefault="006C57DD" w:rsidP="00F732A2"/>
          <w:p w14:paraId="43137948" w14:textId="77777777" w:rsidR="006C57DD" w:rsidRPr="009272EE" w:rsidRDefault="006C57DD" w:rsidP="00F732A2"/>
          <w:p w14:paraId="5D2099BE" w14:textId="77777777" w:rsidR="006C57DD" w:rsidRDefault="006C57DD" w:rsidP="00F732A2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6784" behindDoc="0" locked="0" layoutInCell="1" allowOverlap="1" wp14:anchorId="486353AD" wp14:editId="258DE6B8">
                      <wp:simplePos x="0" y="0"/>
                      <wp:positionH relativeFrom="column">
                        <wp:posOffset>585470</wp:posOffset>
                      </wp:positionH>
                      <wp:positionV relativeFrom="paragraph">
                        <wp:posOffset>71755</wp:posOffset>
                      </wp:positionV>
                      <wp:extent cx="1511300" cy="412115"/>
                      <wp:effectExtent l="13970" t="5080" r="8255" b="11430"/>
                      <wp:wrapNone/>
                      <wp:docPr id="13" name="AutoShape 18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673017E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nyiapkan </w:t>
                                  </w:r>
                                  <w:r w:rsidRPr="00220D27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form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edit data penyakit kulit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486353AD" id="AutoShape 186" o:spid="_x0000_s1047" style="position:absolute;margin-left:46.1pt;margin-top:5.65pt;width:119pt;height:32.45pt;z-index:251766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">
                      <v:textbox>
                        <w:txbxContent>
                          <w:p w14:paraId="6673017E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nyiapkan </w:t>
                            </w:r>
                            <w:r w:rsidRPr="00220D27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form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edit data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46B6FF04" w14:textId="77777777" w:rsidR="006C57DD" w:rsidRDefault="006C57DD" w:rsidP="00F732A2"/>
          <w:p w14:paraId="756212FE" w14:textId="77777777" w:rsidR="006C57DD" w:rsidRDefault="006C57DD" w:rsidP="00F732A2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69856" behindDoc="0" locked="0" layoutInCell="1" allowOverlap="1" wp14:anchorId="4FD8F6A3" wp14:editId="517AA43B">
                      <wp:simplePos x="0" y="0"/>
                      <wp:positionH relativeFrom="column">
                        <wp:posOffset>1340485</wp:posOffset>
                      </wp:positionH>
                      <wp:positionV relativeFrom="paragraph">
                        <wp:posOffset>147320</wp:posOffset>
                      </wp:positionV>
                      <wp:extent cx="4445" cy="177165"/>
                      <wp:effectExtent l="6985" t="12065" r="7620" b="10795"/>
                      <wp:wrapNone/>
                      <wp:docPr id="12" name="AutoShape 18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7716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C5B40BC" id="AutoShape 189" o:spid="_x0000_s1026" type="#_x0000_t32" style="position:absolute;margin-left:105.55pt;margin-top:11.6pt;width:.35pt;height:13.95pt;z-index:251769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"/>
                  </w:pict>
                </mc:Fallback>
              </mc:AlternateContent>
            </w:r>
          </w:p>
          <w:p w14:paraId="4E7F929C" w14:textId="77777777" w:rsidR="006C57DD" w:rsidRDefault="006C57DD" w:rsidP="00F732A2"/>
          <w:p w14:paraId="0F2839B9" w14:textId="77777777" w:rsidR="006C57DD" w:rsidRDefault="006C57DD" w:rsidP="00F732A2">
            <w:pPr>
              <w:tabs>
                <w:tab w:val="left" w:pos="531"/>
                <w:tab w:val="center" w:pos="207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0096" behindDoc="0" locked="0" layoutInCell="1" allowOverlap="1" wp14:anchorId="68FB3D2E" wp14:editId="0966EE13">
                      <wp:simplePos x="0" y="0"/>
                      <wp:positionH relativeFrom="column">
                        <wp:posOffset>1186815</wp:posOffset>
                      </wp:positionH>
                      <wp:positionV relativeFrom="paragraph">
                        <wp:posOffset>65405</wp:posOffset>
                      </wp:positionV>
                      <wp:extent cx="0" cy="69215"/>
                      <wp:effectExtent l="5715" t="13970" r="13335" b="12065"/>
                      <wp:wrapNone/>
                      <wp:docPr id="11" name="AutoShape 20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0" cy="6921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1AC3786" id="AutoShape 203" o:spid="_x0000_s1026" type="#_x0000_t32" style="position:absolute;margin-left:93.45pt;margin-top:5.15pt;width:0;height:5.45pt;flip:y;z-index:2517800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"/>
                  </w:pict>
                </mc:Fallback>
              </mc:AlternateContent>
            </w:r>
            <w:r>
              <w:tab/>
            </w:r>
            <w:r>
              <w:tab/>
              <w:t xml:space="preserve">  </w:t>
            </w:r>
            <w:r w:rsidRPr="00537B73">
              <w:rPr>
                <w:rFonts w:ascii="Times New Roman" w:hAnsi="Times New Roman" w:cs="Times New Roman"/>
                <w:sz w:val="18"/>
                <w:szCs w:val="18"/>
              </w:rPr>
              <w:t>Tidak</w:t>
            </w:r>
          </w:p>
          <w:p w14:paraId="153B39E3" w14:textId="2EDEE628" w:rsidR="006C57DD" w:rsidRDefault="006C57DD" w:rsidP="00F732A2">
            <w:pPr>
              <w:ind w:firstLine="720"/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8048" behindDoc="0" locked="0" layoutInCell="1" allowOverlap="1" wp14:anchorId="4CC7F2A5" wp14:editId="383059EF">
                      <wp:simplePos x="0" y="0"/>
                      <wp:positionH relativeFrom="column">
                        <wp:posOffset>1001395</wp:posOffset>
                      </wp:positionH>
                      <wp:positionV relativeFrom="paragraph">
                        <wp:posOffset>3175</wp:posOffset>
                      </wp:positionV>
                      <wp:extent cx="368935" cy="408940"/>
                      <wp:effectExtent l="20320" t="16510" r="20320" b="12700"/>
                      <wp:wrapNone/>
                      <wp:docPr id="9" name="AutoShape 20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68935" cy="40894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00C9DE7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AutoShape 201" o:spid="_x0000_s1026" type="#_x0000_t4" style="position:absolute;margin-left:78.85pt;margin-top:.25pt;width:29.05pt;height:32.2pt;z-index:2517780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"/>
                  </w:pict>
                </mc:Fallback>
              </mc:AlternateContent>
            </w:r>
          </w:p>
          <w:p w14:paraId="1C287E7A" w14:textId="4EC332BF" w:rsidR="006C57DD" w:rsidRDefault="006C57DD" w:rsidP="00F732A2">
            <w:pPr>
              <w:rPr>
                <w:rFonts w:ascii="Times New Roman" w:hAnsi="Times New Roman" w:cs="Times New Roman"/>
              </w:rPr>
            </w:pPr>
          </w:p>
          <w:p w14:paraId="5888CCF6" w14:textId="77777777" w:rsidR="006C57DD" w:rsidRDefault="006C57DD" w:rsidP="00F732A2">
            <w:pPr>
              <w:tabs>
                <w:tab w:val="left" w:pos="1472"/>
              </w:tabs>
              <w:spacing w:before="120"/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4192" behindDoc="0" locked="0" layoutInCell="1" allowOverlap="1" wp14:anchorId="7E3C2AFE" wp14:editId="654A44E9">
                      <wp:simplePos x="0" y="0"/>
                      <wp:positionH relativeFrom="column">
                        <wp:posOffset>1186815</wp:posOffset>
                      </wp:positionH>
                      <wp:positionV relativeFrom="paragraph">
                        <wp:posOffset>86360</wp:posOffset>
                      </wp:positionV>
                      <wp:extent cx="3810" cy="132080"/>
                      <wp:effectExtent l="53340" t="11430" r="57150" b="18415"/>
                      <wp:wrapNone/>
                      <wp:docPr id="7" name="AutoShape 20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3208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DAADE68" id="AutoShape 207" o:spid="_x0000_s1026" type="#_x0000_t32" style="position:absolute;margin-left:93.45pt;margin-top:6.8pt;width:.3pt;height:10.4pt;z-index:2517841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</w:rPr>
              <w:tab/>
              <w:t xml:space="preserve">  </w:t>
            </w:r>
            <w:proofErr w:type="spellStart"/>
            <w:r w:rsidRPr="00F30ADD"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  <w:p w14:paraId="132BCD84" w14:textId="77777777" w:rsidR="006C57DD" w:rsidRPr="00F30ADD" w:rsidRDefault="006C57DD" w:rsidP="00F732A2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76000" behindDoc="0" locked="0" layoutInCell="1" allowOverlap="1" wp14:anchorId="6D429B8C" wp14:editId="2F564232">
                      <wp:simplePos x="0" y="0"/>
                      <wp:positionH relativeFrom="column">
                        <wp:posOffset>1127760</wp:posOffset>
                      </wp:positionH>
                      <wp:positionV relativeFrom="paragraph">
                        <wp:posOffset>506730</wp:posOffset>
                      </wp:positionV>
                      <wp:extent cx="150495" cy="150495"/>
                      <wp:effectExtent l="13335" t="10795" r="7620" b="10160"/>
                      <wp:wrapNone/>
                      <wp:docPr id="6" name="Oval 19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0495" cy="15049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DE019ED" id="Oval 199" o:spid="_x0000_s1026" style="position:absolute;margin-left:88.8pt;margin-top:39.9pt;width:11.85pt;height:11.85pt;z-index:2517760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rFonts w:ascii="Times New Roman" w:hAnsi="Times New Roman" w:cs="Times New Roman"/>
                <w:noProof/>
                <w:sz w:val="24"/>
                <w:szCs w:val="24"/>
              </w:rPr>
              <mc:AlternateContent>
                <mc:Choice Requires="wps">
                  <w:drawing>
                    <wp:anchor distT="0" distB="0" distL="114300" distR="114300" simplePos="0" relativeHeight="251774976" behindDoc="0" locked="0" layoutInCell="1" allowOverlap="1" wp14:anchorId="1B364737" wp14:editId="0C56D4A9">
                      <wp:simplePos x="0" y="0"/>
                      <wp:positionH relativeFrom="column">
                        <wp:posOffset>1107440</wp:posOffset>
                      </wp:positionH>
                      <wp:positionV relativeFrom="paragraph">
                        <wp:posOffset>485775</wp:posOffset>
                      </wp:positionV>
                      <wp:extent cx="189865" cy="190500"/>
                      <wp:effectExtent l="12065" t="8890" r="7620" b="10160"/>
                      <wp:wrapNone/>
                      <wp:docPr id="4" name="Oval 19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9865" cy="19050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62526C7" id="Oval 198" o:spid="_x0000_s1026" style="position:absolute;margin-left:87.2pt;margin-top:38.25pt;width:14.95pt;height:15pt;z-index:2517749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73952" behindDoc="0" locked="0" layoutInCell="1" allowOverlap="1" wp14:anchorId="7A291C66" wp14:editId="1633806D">
                      <wp:simplePos x="0" y="0"/>
                      <wp:positionH relativeFrom="column">
                        <wp:posOffset>1199515</wp:posOffset>
                      </wp:positionH>
                      <wp:positionV relativeFrom="paragraph">
                        <wp:posOffset>340995</wp:posOffset>
                      </wp:positionV>
                      <wp:extent cx="3175" cy="158750"/>
                      <wp:effectExtent l="56515" t="6985" r="54610" b="15240"/>
                      <wp:wrapNone/>
                      <wp:docPr id="2" name="AutoShape 19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E698EB1" id="AutoShape 197" o:spid="_x0000_s1026" type="#_x0000_t32" style="position:absolute;margin-left:94.45pt;margin-top:26.85pt;width:.25pt;height:12.5pt;z-index:2517739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783168" behindDoc="0" locked="0" layoutInCell="1" allowOverlap="1" wp14:anchorId="50D28361" wp14:editId="3706F967">
                      <wp:simplePos x="0" y="0"/>
                      <wp:positionH relativeFrom="column">
                        <wp:posOffset>491490</wp:posOffset>
                      </wp:positionH>
                      <wp:positionV relativeFrom="paragraph">
                        <wp:posOffset>7620</wp:posOffset>
                      </wp:positionV>
                      <wp:extent cx="1390650" cy="323850"/>
                      <wp:effectExtent l="5715" t="6985" r="13335" b="12065"/>
                      <wp:wrapNone/>
                      <wp:docPr id="1" name="AutoShape 20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90650" cy="32385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50D2FC3" w14:textId="77777777" w:rsidR="006C57DD" w:rsidRPr="00744565" w:rsidRDefault="006C57DD" w:rsidP="006C57DD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nyimpan </w:t>
                                  </w:r>
                                  <w:r w:rsidRPr="00B81569"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pdat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ta</w:t>
                                  </w:r>
                                </w:p>
                              </w:txbxContent>
                            </wps:txbx>
                            <wps:bodyPr rot="0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0D28361" id="AutoShape 206" o:spid="_x0000_s1048" style="position:absolute;left:0;text-align:left;margin-left:38.7pt;margin-top:.6pt;width:109.5pt;height:25.5pt;z-index:2517831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">
                      <v:textbox>
                        <w:txbxContent>
                          <w:p w14:paraId="650D2FC3" w14:textId="77777777" w:rsidR="006C57DD" w:rsidRPr="00744565" w:rsidRDefault="006C57DD" w:rsidP="006C57DD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nyimpan </w:t>
                            </w:r>
                            <w:r w:rsidRPr="00B81569"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pdat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ta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</w:tbl>
    <w:p w14:paraId="68CD050B" w14:textId="1F7667A9" w:rsidR="00DF00DC" w:rsidRDefault="00DF00DC" w:rsidP="00E812B0">
      <w:pPr>
        <w:pStyle w:val="ListParagraph"/>
        <w:ind w:left="1224"/>
        <w:rPr>
          <w:rFonts w:ascii="Times New Roman" w:hAnsi="Times New Roman" w:cs="Times New Roman"/>
          <w:sz w:val="24"/>
          <w:szCs w:val="24"/>
        </w:rPr>
      </w:pPr>
    </w:p>
    <w:p w14:paraId="1C737146" w14:textId="4EBC9BF6" w:rsidR="00DF00DC" w:rsidRDefault="007642BC" w:rsidP="00100F6D">
      <w:pPr>
        <w:pStyle w:val="ListParagraph"/>
        <w:numPr>
          <w:ilvl w:val="0"/>
          <w:numId w:val="23"/>
        </w:numPr>
        <w:spacing w:line="360" w:lineRule="auto"/>
        <w:ind w:left="1656"/>
        <w:rPr>
          <w:rFonts w:ascii="Times New Roman" w:hAnsi="Times New Roman" w:cs="Times New Roman"/>
          <w:i/>
          <w:iCs/>
          <w:sz w:val="24"/>
          <w:szCs w:val="24"/>
        </w:rPr>
      </w:pPr>
      <w:r w:rsidRPr="007642BC">
        <w:rPr>
          <w:rFonts w:ascii="Times New Roman" w:hAnsi="Times New Roman" w:cs="Times New Roman"/>
          <w:i/>
          <w:iCs/>
          <w:sz w:val="24"/>
          <w:szCs w:val="24"/>
        </w:rPr>
        <w:t>Database</w:t>
      </w:r>
    </w:p>
    <w:p w14:paraId="45B848D7" w14:textId="04ECFCE9" w:rsidR="00DF00DC" w:rsidRDefault="0012790F" w:rsidP="0012790F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pat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,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data</w:t>
      </w:r>
      <w:r w:rsidR="00D628B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628B0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A57"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A57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060A57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A57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A57"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 w:rsidR="00060A57">
        <w:rPr>
          <w:rFonts w:ascii="Times New Roman" w:hAnsi="Times New Roman" w:cs="Times New Roman"/>
          <w:sz w:val="24"/>
          <w:szCs w:val="24"/>
        </w:rPr>
        <w:t xml:space="preserve"> dan juga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gu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yim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5F4125">
        <w:rPr>
          <w:rFonts w:ascii="Times New Roman" w:hAnsi="Times New Roman" w:cs="Times New Roman"/>
          <w:sz w:val="24"/>
          <w:szCs w:val="24"/>
        </w:rPr>
        <w:t xml:space="preserve">data yang </w:t>
      </w:r>
      <w:proofErr w:type="spellStart"/>
      <w:r w:rsidR="005F4125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5F4125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5F4125">
        <w:rPr>
          <w:rFonts w:ascii="Times New Roman" w:hAnsi="Times New Roman" w:cs="Times New Roman"/>
          <w:sz w:val="24"/>
          <w:szCs w:val="24"/>
        </w:rPr>
        <w:t>kumpulkan</w:t>
      </w:r>
      <w:proofErr w:type="spellEnd"/>
      <w:r w:rsidR="005F41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4125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E31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4125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5F4125">
        <w:rPr>
          <w:rFonts w:ascii="Times New Roman" w:hAnsi="Times New Roman" w:cs="Times New Roman"/>
          <w:sz w:val="24"/>
          <w:szCs w:val="24"/>
        </w:rPr>
        <w:t xml:space="preserve"> </w:t>
      </w:r>
      <w:r w:rsidR="005F4125" w:rsidRPr="00437A09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AC3637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AC3637">
        <w:rPr>
          <w:rFonts w:ascii="Times New Roman" w:hAnsi="Times New Roman" w:cs="Times New Roman"/>
          <w:sz w:val="24"/>
          <w:szCs w:val="24"/>
        </w:rPr>
        <w:t>tabel</w:t>
      </w:r>
      <w:proofErr w:type="spellEnd"/>
      <w:r w:rsidR="00AC3637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C3637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E31C43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E31C43">
        <w:rPr>
          <w:rFonts w:ascii="Times New Roman" w:hAnsi="Times New Roman" w:cs="Times New Roman"/>
          <w:sz w:val="24"/>
          <w:szCs w:val="24"/>
        </w:rPr>
        <w:t>tabe</w:t>
      </w:r>
      <w:r w:rsidR="00BC72EA">
        <w:rPr>
          <w:rFonts w:ascii="Times New Roman" w:hAnsi="Times New Roman" w:cs="Times New Roman"/>
          <w:sz w:val="24"/>
          <w:szCs w:val="24"/>
        </w:rPr>
        <w:t>l</w:t>
      </w:r>
      <w:proofErr w:type="spellEnd"/>
      <w:r w:rsidR="00E31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1C43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E31C4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31C43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5F412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5F4125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5F4125">
        <w:rPr>
          <w:rFonts w:ascii="Times New Roman" w:hAnsi="Times New Roman" w:cs="Times New Roman"/>
          <w:sz w:val="24"/>
          <w:szCs w:val="24"/>
        </w:rPr>
        <w:t>.</w:t>
      </w:r>
    </w:p>
    <w:p w14:paraId="6A2E5D53" w14:textId="0FBF22BB" w:rsidR="007C1ED0" w:rsidRDefault="007C1ED0" w:rsidP="0012790F">
      <w:pPr>
        <w:pStyle w:val="ListParagraph"/>
        <w:spacing w:line="360" w:lineRule="auto"/>
        <w:ind w:left="1296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32A410CA" w14:textId="2ADEA874" w:rsidR="007C1ED0" w:rsidRPr="007C1ED0" w:rsidRDefault="007C1ED0" w:rsidP="00100F6D">
      <w:pPr>
        <w:pStyle w:val="Heading3"/>
        <w:numPr>
          <w:ilvl w:val="0"/>
          <w:numId w:val="24"/>
        </w:numPr>
        <w:spacing w:line="360" w:lineRule="auto"/>
        <w:ind w:left="1224"/>
        <w:rPr>
          <w:rFonts w:ascii="Times New Roman" w:hAnsi="Times New Roman" w:cs="Times New Roman"/>
          <w:b/>
          <w:bCs/>
          <w:color w:val="auto"/>
        </w:rPr>
      </w:pPr>
      <w:bookmarkStart w:id="249" w:name="_Toc109050313"/>
      <w:proofErr w:type="spellStart"/>
      <w:r w:rsidRPr="007C1ED0">
        <w:rPr>
          <w:rFonts w:ascii="Times New Roman" w:hAnsi="Times New Roman" w:cs="Times New Roman"/>
          <w:b/>
          <w:bCs/>
          <w:color w:val="auto"/>
        </w:rPr>
        <w:t>Implementasi</w:t>
      </w:r>
      <w:bookmarkEnd w:id="249"/>
      <w:proofErr w:type="spellEnd"/>
    </w:p>
    <w:p w14:paraId="2BBE43CE" w14:textId="2C1C101A" w:rsidR="00DF00DC" w:rsidRDefault="002A7249" w:rsidP="00290A8C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hap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465AE">
        <w:rPr>
          <w:rFonts w:ascii="Times New Roman" w:hAnsi="Times New Roman" w:cs="Times New Roman"/>
          <w:sz w:val="24"/>
          <w:szCs w:val="24"/>
        </w:rPr>
        <w:t>meng</w:t>
      </w:r>
      <w:r w:rsidR="00C92ADE">
        <w:rPr>
          <w:rFonts w:ascii="Times New Roman" w:hAnsi="Times New Roman" w:cs="Times New Roman"/>
          <w:sz w:val="24"/>
          <w:szCs w:val="24"/>
        </w:rPr>
        <w:t>implementasikan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92ADE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C92ADE">
        <w:rPr>
          <w:rFonts w:ascii="Times New Roman" w:hAnsi="Times New Roman" w:cs="Times New Roman"/>
          <w:sz w:val="24"/>
          <w:szCs w:val="24"/>
        </w:rPr>
        <w:t xml:space="preserve">. </w:t>
      </w:r>
      <w:r w:rsidR="00290A8C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berarti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pengkodean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r w:rsidR="00290A8C" w:rsidRPr="00290A8C">
        <w:rPr>
          <w:rFonts w:ascii="Times New Roman" w:hAnsi="Times New Roman" w:cs="Times New Roman"/>
          <w:i/>
          <w:iCs/>
          <w:sz w:val="24"/>
          <w:szCs w:val="24"/>
        </w:rPr>
        <w:t>coding</w:t>
      </w:r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1972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r w:rsidR="00AF74C8">
        <w:rPr>
          <w:rFonts w:ascii="Times New Roman" w:hAnsi="Times New Roman" w:cs="Times New Roman"/>
          <w:sz w:val="24"/>
          <w:szCs w:val="24"/>
        </w:rPr>
        <w:t>HTML dan CSS</w:t>
      </w:r>
      <w:r w:rsidR="00431D48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431D48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431D48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bahasa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90A8C">
        <w:rPr>
          <w:rFonts w:ascii="Times New Roman" w:hAnsi="Times New Roman" w:cs="Times New Roman"/>
          <w:sz w:val="24"/>
          <w:szCs w:val="24"/>
        </w:rPr>
        <w:t>pemrograman</w:t>
      </w:r>
      <w:proofErr w:type="spellEnd"/>
      <w:r w:rsidR="00290A8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31580">
        <w:rPr>
          <w:rFonts w:ascii="Times New Roman" w:hAnsi="Times New Roman" w:cs="Times New Roman"/>
          <w:sz w:val="24"/>
          <w:szCs w:val="24"/>
        </w:rPr>
        <w:t>menggunakan</w:t>
      </w:r>
      <w:proofErr w:type="spellEnd"/>
      <w:r w:rsidR="00631580">
        <w:rPr>
          <w:rFonts w:ascii="Times New Roman" w:hAnsi="Times New Roman" w:cs="Times New Roman"/>
          <w:sz w:val="24"/>
          <w:szCs w:val="24"/>
        </w:rPr>
        <w:t xml:space="preserve"> </w:t>
      </w:r>
      <w:r w:rsidR="00290A8C">
        <w:rPr>
          <w:rFonts w:ascii="Times New Roman" w:hAnsi="Times New Roman" w:cs="Times New Roman"/>
          <w:sz w:val="24"/>
          <w:szCs w:val="24"/>
        </w:rPr>
        <w:t>PHP</w:t>
      </w:r>
      <w:r w:rsidR="00FE0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0D0B">
        <w:rPr>
          <w:rFonts w:ascii="Times New Roman" w:hAnsi="Times New Roman" w:cs="Times New Roman"/>
          <w:sz w:val="24"/>
          <w:szCs w:val="24"/>
        </w:rPr>
        <w:t>serta</w:t>
      </w:r>
      <w:proofErr w:type="spellEnd"/>
      <w:r w:rsidR="00FE0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E0D0B"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 w:rsidR="00FE0D0B">
        <w:rPr>
          <w:rFonts w:ascii="Times New Roman" w:hAnsi="Times New Roman" w:cs="Times New Roman"/>
          <w:sz w:val="24"/>
          <w:szCs w:val="24"/>
        </w:rPr>
        <w:t xml:space="preserve"> </w:t>
      </w:r>
      <w:r w:rsidR="00FE0D0B" w:rsidRPr="008819EA">
        <w:rPr>
          <w:rFonts w:ascii="Times New Roman" w:hAnsi="Times New Roman" w:cs="Times New Roman"/>
          <w:i/>
          <w:iCs/>
          <w:sz w:val="24"/>
          <w:szCs w:val="24"/>
        </w:rPr>
        <w:t>database</w:t>
      </w:r>
      <w:r w:rsidR="00FE0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D1972">
        <w:rPr>
          <w:rFonts w:ascii="Times New Roman" w:hAnsi="Times New Roman" w:cs="Times New Roman"/>
          <w:sz w:val="24"/>
          <w:szCs w:val="24"/>
        </w:rPr>
        <w:t>memakai</w:t>
      </w:r>
      <w:proofErr w:type="spellEnd"/>
      <w:r w:rsidR="00FE0D0B">
        <w:rPr>
          <w:rFonts w:ascii="Times New Roman" w:hAnsi="Times New Roman" w:cs="Times New Roman"/>
          <w:sz w:val="24"/>
          <w:szCs w:val="24"/>
        </w:rPr>
        <w:t xml:space="preserve"> MySQL </w:t>
      </w:r>
      <w:proofErr w:type="spellStart"/>
      <w:r w:rsidR="00FE0D0B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FE0D0B">
        <w:rPr>
          <w:rFonts w:ascii="Times New Roman" w:hAnsi="Times New Roman" w:cs="Times New Roman"/>
          <w:sz w:val="24"/>
          <w:szCs w:val="24"/>
        </w:rPr>
        <w:t xml:space="preserve"> </w:t>
      </w:r>
      <w:r w:rsidR="00FE0D0B" w:rsidRPr="000D7691">
        <w:rPr>
          <w:rFonts w:ascii="Times New Roman" w:hAnsi="Times New Roman" w:cs="Times New Roman"/>
          <w:i/>
          <w:iCs/>
          <w:sz w:val="24"/>
          <w:szCs w:val="24"/>
        </w:rPr>
        <w:t>web server</w:t>
      </w:r>
      <w:r w:rsidR="00FE0D0B">
        <w:rPr>
          <w:rFonts w:ascii="Times New Roman" w:hAnsi="Times New Roman" w:cs="Times New Roman"/>
          <w:sz w:val="24"/>
          <w:szCs w:val="24"/>
        </w:rPr>
        <w:t xml:space="preserve"> XAMPP</w:t>
      </w:r>
      <w:r w:rsidR="00290A8C">
        <w:rPr>
          <w:rFonts w:ascii="Times New Roman" w:hAnsi="Times New Roman" w:cs="Times New Roman"/>
          <w:sz w:val="24"/>
          <w:szCs w:val="24"/>
        </w:rPr>
        <w:t>.</w:t>
      </w:r>
    </w:p>
    <w:p w14:paraId="4BA270B7" w14:textId="13D63D4D" w:rsidR="00CA41F8" w:rsidRDefault="00CA41F8" w:rsidP="00290A8C">
      <w:pPr>
        <w:pStyle w:val="ListParagraph"/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246326C" w14:textId="01325ED5" w:rsidR="00CA41F8" w:rsidRDefault="00CA41F8" w:rsidP="00100F6D">
      <w:pPr>
        <w:pStyle w:val="Heading3"/>
        <w:numPr>
          <w:ilvl w:val="0"/>
          <w:numId w:val="24"/>
        </w:numPr>
        <w:spacing w:line="360" w:lineRule="auto"/>
        <w:ind w:left="1224"/>
        <w:rPr>
          <w:rFonts w:ascii="Times New Roman" w:hAnsi="Times New Roman" w:cs="Times New Roman"/>
          <w:b/>
          <w:bCs/>
          <w:color w:val="auto"/>
        </w:rPr>
      </w:pPr>
      <w:bookmarkStart w:id="250" w:name="_Toc109050314"/>
      <w:proofErr w:type="spellStart"/>
      <w:r w:rsidRPr="00CA41F8">
        <w:rPr>
          <w:rFonts w:ascii="Times New Roman" w:hAnsi="Times New Roman" w:cs="Times New Roman"/>
          <w:b/>
          <w:bCs/>
          <w:color w:val="auto"/>
        </w:rPr>
        <w:t>Pengujian</w:t>
      </w:r>
      <w:bookmarkEnd w:id="250"/>
      <w:proofErr w:type="spellEnd"/>
    </w:p>
    <w:p w14:paraId="046CC396" w14:textId="56032E06" w:rsidR="00CA41F8" w:rsidRPr="00CA41F8" w:rsidRDefault="000731E8" w:rsidP="000731E8">
      <w:pPr>
        <w:spacing w:line="360" w:lineRule="auto"/>
        <w:ind w:left="864" w:firstLine="720"/>
        <w:jc w:val="both"/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jel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EE6F45">
        <w:rPr>
          <w:rFonts w:ascii="Times New Roman" w:hAnsi="Times New Roman" w:cs="Times New Roman"/>
          <w:i/>
          <w:iCs/>
          <w:sz w:val="24"/>
          <w:szCs w:val="24"/>
        </w:rPr>
        <w:t>blackbox</w:t>
      </w:r>
      <w:proofErr w:type="spellEnd"/>
      <w:r w:rsidRPr="00EE6F45">
        <w:rPr>
          <w:rFonts w:ascii="Times New Roman" w:hAnsi="Times New Roman" w:cs="Times New Roman"/>
          <w:i/>
          <w:iCs/>
          <w:sz w:val="24"/>
          <w:szCs w:val="24"/>
        </w:rPr>
        <w:t xml:space="preserve"> test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pes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ungsional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k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ker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r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enuh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tivi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uji</w:t>
      </w:r>
      <w:r w:rsidR="007241A1">
        <w:rPr>
          <w:rFonts w:ascii="Times New Roman" w:hAnsi="Times New Roman" w:cs="Times New Roman"/>
          <w:sz w:val="24"/>
          <w:szCs w:val="24"/>
        </w:rPr>
        <w:t xml:space="preserve">. Dan juga </w:t>
      </w:r>
      <w:proofErr w:type="spellStart"/>
      <w:r w:rsidR="007241A1"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 w:rsidR="007241A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pad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="006E3C4F">
        <w:rPr>
          <w:rFonts w:ascii="Times New Roman" w:hAnsi="Times New Roman" w:cs="Times New Roman"/>
          <w:sz w:val="24"/>
          <w:szCs w:val="24"/>
        </w:rPr>
        <w:t xml:space="preserve">30 </w:t>
      </w:r>
      <w:r w:rsidRPr="002C7D2C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DC35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535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DC353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DC3535"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D50047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D50047"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A0298EB" w14:textId="77777777" w:rsidR="00C92ADE" w:rsidRDefault="00C92ADE" w:rsidP="00E812B0">
      <w:pPr>
        <w:pStyle w:val="ListParagraph"/>
        <w:ind w:left="1224"/>
        <w:rPr>
          <w:rFonts w:ascii="Times New Roman" w:hAnsi="Times New Roman" w:cs="Times New Roman"/>
          <w:sz w:val="24"/>
          <w:szCs w:val="24"/>
        </w:rPr>
      </w:pPr>
    </w:p>
    <w:p w14:paraId="7874982F" w14:textId="5A4CB311" w:rsidR="008F6F47" w:rsidRDefault="00085CA6" w:rsidP="00100F6D">
      <w:pPr>
        <w:pStyle w:val="Heading3"/>
        <w:numPr>
          <w:ilvl w:val="0"/>
          <w:numId w:val="24"/>
        </w:numPr>
        <w:spacing w:line="360" w:lineRule="auto"/>
        <w:ind w:left="1224"/>
        <w:rPr>
          <w:rFonts w:ascii="Times New Roman" w:hAnsi="Times New Roman" w:cs="Times New Roman"/>
          <w:b/>
          <w:bCs/>
          <w:color w:val="auto"/>
        </w:rPr>
      </w:pPr>
      <w:bookmarkStart w:id="251" w:name="_Toc109050315"/>
      <w:proofErr w:type="spellStart"/>
      <w:r w:rsidRPr="00FF5966">
        <w:rPr>
          <w:rFonts w:ascii="Times New Roman" w:hAnsi="Times New Roman" w:cs="Times New Roman"/>
          <w:b/>
          <w:bCs/>
          <w:color w:val="auto"/>
        </w:rPr>
        <w:t>Evaluasi</w:t>
      </w:r>
      <w:bookmarkEnd w:id="251"/>
      <w:proofErr w:type="spellEnd"/>
    </w:p>
    <w:p w14:paraId="4B7E7EC6" w14:textId="68329A58" w:rsidR="004A686B" w:rsidRDefault="005D7710" w:rsidP="00E757A9">
      <w:pPr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Tahap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khi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evalu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bentuk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757A9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E757A9">
        <w:rPr>
          <w:rFonts w:ascii="Times New Roman" w:hAnsi="Times New Roman" w:cs="Times New Roman"/>
          <w:sz w:val="24"/>
          <w:szCs w:val="24"/>
        </w:rPr>
        <w:t xml:space="preserve"> </w:t>
      </w:r>
      <w:r w:rsidR="00E757A9" w:rsidRPr="00EE6F45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BA57E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BA57E5" w:rsidRPr="00BA57E5">
        <w:rPr>
          <w:rFonts w:ascii="Times New Roman" w:hAnsi="Times New Roman" w:cs="Times New Roman"/>
          <w:sz w:val="24"/>
          <w:szCs w:val="24"/>
        </w:rPr>
        <w:t>dan</w:t>
      </w:r>
      <w:r w:rsidR="00BA57E5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BA57E5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BA57E5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A57E5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E757A9" w:rsidRPr="00EE6F45">
        <w:rPr>
          <w:rFonts w:ascii="Times New Roman" w:hAnsi="Times New Roman" w:cs="Times New Roman"/>
          <w:i/>
          <w:iCs/>
          <w:sz w:val="24"/>
          <w:szCs w:val="24"/>
        </w:rPr>
        <w:t>.</w:t>
      </w:r>
      <w:r w:rsidR="00EE6F45">
        <w:rPr>
          <w:rFonts w:ascii="Times New Roman" w:hAnsi="Times New Roman" w:cs="Times New Roman"/>
          <w:sz w:val="24"/>
          <w:szCs w:val="24"/>
        </w:rPr>
        <w:t xml:space="preserve"> </w:t>
      </w:r>
      <w:r w:rsidR="000600F4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berlakuk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diagnosis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apakah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sam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atau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. Jika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mak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erluk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erbaik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sesuai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0600F4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0600F4">
        <w:rPr>
          <w:rFonts w:ascii="Times New Roman" w:hAnsi="Times New Roman" w:cs="Times New Roman"/>
          <w:sz w:val="24"/>
          <w:szCs w:val="24"/>
        </w:rPr>
        <w:t>.</w:t>
      </w:r>
    </w:p>
    <w:p w14:paraId="785801A6" w14:textId="63443BC8" w:rsidR="005801A4" w:rsidRDefault="005801A4" w:rsidP="00E757A9">
      <w:pPr>
        <w:spacing w:line="360" w:lineRule="auto"/>
        <w:ind w:left="864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4534FEE6" w14:textId="3134CD8A" w:rsidR="004841B9" w:rsidRDefault="004841B9">
      <w:pPr>
        <w:rPr>
          <w:rFonts w:ascii="Times New Roman" w:hAnsi="Times New Roman" w:cs="Times New Roman"/>
          <w:sz w:val="24"/>
          <w:szCs w:val="24"/>
        </w:rPr>
        <w:sectPr w:rsidR="004841B9" w:rsidSect="00E8403B">
          <w:headerReference w:type="default" r:id="rId31"/>
          <w:footerReference w:type="default" r:id="rId32"/>
          <w:pgSz w:w="12240" w:h="15840"/>
          <w:pgMar w:top="1440" w:right="1440" w:bottom="1440" w:left="1440" w:header="720" w:footer="720" w:gutter="0"/>
          <w:cols w:space="720"/>
          <w:docGrid w:linePitch="360"/>
        </w:sectPr>
      </w:pPr>
    </w:p>
    <w:p w14:paraId="2F4322BB" w14:textId="77777777" w:rsidR="005801A4" w:rsidRDefault="005801A4" w:rsidP="005801A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52" w:name="_Toc109050316"/>
      <w:r w:rsidRPr="00A53FD3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 xml:space="preserve">BAB </w:t>
      </w:r>
      <w:r>
        <w:rPr>
          <w:rFonts w:ascii="Times New Roman" w:hAnsi="Times New Roman" w:cs="Times New Roman"/>
          <w:b/>
          <w:bCs/>
          <w:color w:val="auto"/>
          <w:sz w:val="28"/>
          <w:szCs w:val="28"/>
        </w:rPr>
        <w:t>IV</w:t>
      </w:r>
      <w:bookmarkEnd w:id="252"/>
    </w:p>
    <w:p w14:paraId="3D98276B" w14:textId="77777777" w:rsidR="005801A4" w:rsidRDefault="005801A4" w:rsidP="005801A4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253" w:name="_Toc109050317"/>
      <w:r>
        <w:rPr>
          <w:rFonts w:ascii="Times New Roman" w:hAnsi="Times New Roman" w:cs="Times New Roman"/>
          <w:b/>
          <w:bCs/>
          <w:color w:val="auto"/>
          <w:sz w:val="28"/>
          <w:szCs w:val="28"/>
        </w:rPr>
        <w:t>HASIL DAN PEMBAHASAN</w:t>
      </w:r>
      <w:bookmarkEnd w:id="253"/>
    </w:p>
    <w:p w14:paraId="112D094B" w14:textId="77777777" w:rsidR="005801A4" w:rsidRDefault="005801A4" w:rsidP="005801A4"/>
    <w:p w14:paraId="07CA386C" w14:textId="77777777" w:rsidR="005801A4" w:rsidRPr="00870A33" w:rsidRDefault="005801A4" w:rsidP="007607CF">
      <w:pPr>
        <w:pStyle w:val="Heading2"/>
        <w:numPr>
          <w:ilvl w:val="0"/>
          <w:numId w:val="28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54" w:name="_Toc109050318"/>
      <w:r w:rsidRPr="00870A33">
        <w:rPr>
          <w:rFonts w:ascii="Times New Roman" w:hAnsi="Times New Roman" w:cs="Times New Roman"/>
          <w:b/>
          <w:bCs/>
          <w:color w:val="auto"/>
          <w:sz w:val="24"/>
          <w:szCs w:val="24"/>
        </w:rPr>
        <w:t>Analisa</w:t>
      </w:r>
      <w:bookmarkEnd w:id="254"/>
    </w:p>
    <w:p w14:paraId="73E34738" w14:textId="4C8A0C2B" w:rsidR="005801A4" w:rsidRPr="000F53E5" w:rsidRDefault="005801A4" w:rsidP="005557E3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i/>
          <w:iCs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alis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F53E5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 w:rsidR="00161520">
        <w:rPr>
          <w:rFonts w:ascii="Times New Roman" w:hAnsi="Times New Roman" w:cs="Times New Roman"/>
          <w:sz w:val="24"/>
          <w:szCs w:val="24"/>
        </w:rPr>
        <w:t xml:space="preserve">yang mana data yang di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dapatkan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1D63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B51D6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wawancara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51D63">
        <w:rPr>
          <w:rFonts w:ascii="Times New Roman" w:hAnsi="Times New Roman" w:cs="Times New Roman"/>
          <w:sz w:val="24"/>
          <w:szCs w:val="24"/>
        </w:rPr>
        <w:t>b</w:t>
      </w:r>
      <w:r w:rsidR="00161520">
        <w:rPr>
          <w:rFonts w:ascii="Times New Roman" w:hAnsi="Times New Roman" w:cs="Times New Roman"/>
          <w:sz w:val="24"/>
          <w:szCs w:val="24"/>
        </w:rPr>
        <w:t>ersama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Dr.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Retno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I</w:t>
      </w:r>
      <w:r w:rsidR="00140EE0">
        <w:rPr>
          <w:rFonts w:ascii="Times New Roman" w:hAnsi="Times New Roman" w:cs="Times New Roman"/>
          <w:sz w:val="24"/>
          <w:szCs w:val="24"/>
        </w:rPr>
        <w:t>n</w:t>
      </w:r>
      <w:r w:rsidR="00161520">
        <w:rPr>
          <w:rFonts w:ascii="Times New Roman" w:hAnsi="Times New Roman" w:cs="Times New Roman"/>
          <w:sz w:val="24"/>
          <w:szCs w:val="24"/>
        </w:rPr>
        <w:t>drastiti</w:t>
      </w:r>
      <w:proofErr w:type="spellEnd"/>
      <w:r w:rsidR="00161520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61520">
        <w:rPr>
          <w:rFonts w:ascii="Times New Roman" w:hAnsi="Times New Roman" w:cs="Times New Roman"/>
          <w:sz w:val="24"/>
          <w:szCs w:val="24"/>
        </w:rPr>
        <w:t>SpK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71303430" w14:textId="66CD02F5" w:rsidR="005801A4" w:rsidRPr="002B4D40" w:rsidRDefault="005801A4" w:rsidP="00A217C0">
      <w:pPr>
        <w:pStyle w:val="Heading3"/>
        <w:numPr>
          <w:ilvl w:val="0"/>
          <w:numId w:val="29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55" w:name="_Toc109050319"/>
      <w:proofErr w:type="spellStart"/>
      <w:r w:rsidRPr="002B4D40">
        <w:rPr>
          <w:rFonts w:ascii="Times New Roman" w:hAnsi="Times New Roman" w:cs="Times New Roman"/>
          <w:b/>
          <w:bCs/>
          <w:color w:val="auto"/>
        </w:rPr>
        <w:t>Aturan</w:t>
      </w:r>
      <w:proofErr w:type="spellEnd"/>
      <w:r w:rsidRPr="002B4D40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2840EB">
        <w:rPr>
          <w:rFonts w:ascii="Times New Roman" w:hAnsi="Times New Roman" w:cs="Times New Roman"/>
          <w:b/>
          <w:bCs/>
          <w:color w:val="auto"/>
        </w:rPr>
        <w:t>D</w:t>
      </w:r>
      <w:r w:rsidRPr="002B4D40">
        <w:rPr>
          <w:rFonts w:ascii="Times New Roman" w:hAnsi="Times New Roman" w:cs="Times New Roman"/>
          <w:b/>
          <w:bCs/>
          <w:color w:val="auto"/>
        </w:rPr>
        <w:t>asar</w:t>
      </w:r>
      <w:bookmarkEnd w:id="255"/>
    </w:p>
    <w:p w14:paraId="0EE3F610" w14:textId="15EF8430" w:rsidR="000D4F01" w:rsidRPr="009E6974" w:rsidRDefault="00A217C0" w:rsidP="00A217C0">
      <w:pPr>
        <w:pStyle w:val="Caption"/>
        <w:keepNext/>
        <w:spacing w:line="360" w:lineRule="auto"/>
        <w:ind w:left="432"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asar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ersebut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nantiny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jadi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ato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</w:t>
      </w:r>
    </w:p>
    <w:p w14:paraId="3CAB729D" w14:textId="4B7DF599" w:rsidR="009E6974" w:rsidRPr="009E6974" w:rsidRDefault="009E6974" w:rsidP="009E697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56" w:name="_Toc107433164"/>
      <w:bookmarkStart w:id="257" w:name="_Toc107433411"/>
      <w:bookmarkStart w:id="258" w:name="_Toc109307341"/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9E697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256"/>
      <w:bookmarkEnd w:id="257"/>
      <w:bookmarkEnd w:id="258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6"/>
        <w:gridCol w:w="1766"/>
        <w:gridCol w:w="3389"/>
      </w:tblGrid>
      <w:tr w:rsidR="000D4F01" w14:paraId="10A9DF42" w14:textId="77777777" w:rsidTr="00FE128F">
        <w:trPr>
          <w:jc w:val="center"/>
        </w:trPr>
        <w:tc>
          <w:tcPr>
            <w:tcW w:w="516" w:type="dxa"/>
          </w:tcPr>
          <w:p w14:paraId="5A637CE8" w14:textId="77777777" w:rsidR="000D4F01" w:rsidRPr="00B91297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1297"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766" w:type="dxa"/>
          </w:tcPr>
          <w:p w14:paraId="35BBB9DB" w14:textId="77777777" w:rsidR="000D4F01" w:rsidRPr="00B91297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1297"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 w:rsidRPr="00B91297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3389" w:type="dxa"/>
          </w:tcPr>
          <w:p w14:paraId="7DD5DDC6" w14:textId="77777777" w:rsidR="000D4F01" w:rsidRPr="00B91297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91297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Pr="00B91297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B91297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0D4F01" w14:paraId="75CCC5E9" w14:textId="77777777" w:rsidTr="00FE128F">
        <w:trPr>
          <w:jc w:val="center"/>
        </w:trPr>
        <w:tc>
          <w:tcPr>
            <w:tcW w:w="516" w:type="dxa"/>
          </w:tcPr>
          <w:p w14:paraId="5FE690D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766" w:type="dxa"/>
          </w:tcPr>
          <w:p w14:paraId="2B50365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3389" w:type="dxa"/>
          </w:tcPr>
          <w:p w14:paraId="3F4283F3" w14:textId="77777777" w:rsidR="000D4F01" w:rsidRPr="00211A54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11A5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Pedis </w:t>
            </w:r>
            <w:proofErr w:type="spellStart"/>
            <w:r w:rsidRPr="00211A5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nterdigitalis</w:t>
            </w:r>
            <w:proofErr w:type="spellEnd"/>
          </w:p>
        </w:tc>
      </w:tr>
      <w:tr w:rsidR="000D4F01" w14:paraId="15F498A8" w14:textId="77777777" w:rsidTr="00FE128F">
        <w:trPr>
          <w:jc w:val="center"/>
        </w:trPr>
        <w:tc>
          <w:tcPr>
            <w:tcW w:w="516" w:type="dxa"/>
          </w:tcPr>
          <w:p w14:paraId="4BD1642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766" w:type="dxa"/>
          </w:tcPr>
          <w:p w14:paraId="3AFCAE72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3389" w:type="dxa"/>
          </w:tcPr>
          <w:p w14:paraId="0ABD29AD" w14:textId="10DB9EC3" w:rsidR="000D4F01" w:rsidRPr="00211A54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11A5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="00DA5E5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</w:t>
            </w:r>
            <w:r w:rsidRPr="00211A5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pitis</w:t>
            </w:r>
            <w:proofErr w:type="spellEnd"/>
          </w:p>
        </w:tc>
      </w:tr>
      <w:tr w:rsidR="000D4F01" w14:paraId="389299A9" w14:textId="77777777" w:rsidTr="00FE128F">
        <w:trPr>
          <w:jc w:val="center"/>
        </w:trPr>
        <w:tc>
          <w:tcPr>
            <w:tcW w:w="516" w:type="dxa"/>
          </w:tcPr>
          <w:p w14:paraId="63913175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766" w:type="dxa"/>
          </w:tcPr>
          <w:p w14:paraId="542339D5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  <w:tc>
          <w:tcPr>
            <w:tcW w:w="3389" w:type="dxa"/>
          </w:tcPr>
          <w:p w14:paraId="666E8288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orporis</w:t>
            </w:r>
            <w:proofErr w:type="spellEnd"/>
          </w:p>
        </w:tc>
      </w:tr>
      <w:tr w:rsidR="000D4F01" w14:paraId="01CE1D6A" w14:textId="77777777" w:rsidTr="00FE128F">
        <w:trPr>
          <w:jc w:val="center"/>
        </w:trPr>
        <w:tc>
          <w:tcPr>
            <w:tcW w:w="516" w:type="dxa"/>
          </w:tcPr>
          <w:p w14:paraId="6B1DC4B4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766" w:type="dxa"/>
          </w:tcPr>
          <w:p w14:paraId="70102533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3389" w:type="dxa"/>
          </w:tcPr>
          <w:p w14:paraId="36700073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inea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ruris</w:t>
            </w:r>
            <w:proofErr w:type="spellEnd"/>
          </w:p>
        </w:tc>
      </w:tr>
      <w:tr w:rsidR="000D4F01" w14:paraId="0BD07D5E" w14:textId="77777777" w:rsidTr="00FE128F">
        <w:trPr>
          <w:jc w:val="center"/>
        </w:trPr>
        <w:tc>
          <w:tcPr>
            <w:tcW w:w="516" w:type="dxa"/>
          </w:tcPr>
          <w:p w14:paraId="5B4B129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766" w:type="dxa"/>
          </w:tcPr>
          <w:p w14:paraId="6A16308F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3389" w:type="dxa"/>
          </w:tcPr>
          <w:p w14:paraId="7051C3C6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Pityriasis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ersikolor</w:t>
            </w:r>
            <w:proofErr w:type="spellEnd"/>
          </w:p>
        </w:tc>
      </w:tr>
      <w:tr w:rsidR="000D4F01" w14:paraId="57C9E473" w14:textId="77777777" w:rsidTr="00FE128F">
        <w:trPr>
          <w:jc w:val="center"/>
        </w:trPr>
        <w:tc>
          <w:tcPr>
            <w:tcW w:w="516" w:type="dxa"/>
          </w:tcPr>
          <w:p w14:paraId="58662B21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766" w:type="dxa"/>
          </w:tcPr>
          <w:p w14:paraId="629182BA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3389" w:type="dxa"/>
          </w:tcPr>
          <w:p w14:paraId="03510F70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Kontak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lergi</w:t>
            </w:r>
            <w:proofErr w:type="spellEnd"/>
          </w:p>
        </w:tc>
      </w:tr>
      <w:tr w:rsidR="000D4F01" w14:paraId="00460488" w14:textId="77777777" w:rsidTr="00FE128F">
        <w:trPr>
          <w:jc w:val="center"/>
        </w:trPr>
        <w:tc>
          <w:tcPr>
            <w:tcW w:w="516" w:type="dxa"/>
          </w:tcPr>
          <w:p w14:paraId="774DE26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766" w:type="dxa"/>
          </w:tcPr>
          <w:p w14:paraId="01F4477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3389" w:type="dxa"/>
          </w:tcPr>
          <w:p w14:paraId="136762CD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Kontak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ritan</w:t>
            </w:r>
            <w:proofErr w:type="spellEnd"/>
          </w:p>
        </w:tc>
      </w:tr>
      <w:tr w:rsidR="000D4F01" w14:paraId="7E7F508A" w14:textId="77777777" w:rsidTr="00FE128F">
        <w:trPr>
          <w:jc w:val="center"/>
        </w:trPr>
        <w:tc>
          <w:tcPr>
            <w:tcW w:w="516" w:type="dxa"/>
          </w:tcPr>
          <w:p w14:paraId="19288669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766" w:type="dxa"/>
          </w:tcPr>
          <w:p w14:paraId="42B93C0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3389" w:type="dxa"/>
          </w:tcPr>
          <w:p w14:paraId="5741484B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topik</w:t>
            </w:r>
            <w:proofErr w:type="spellEnd"/>
          </w:p>
        </w:tc>
      </w:tr>
      <w:tr w:rsidR="000D4F01" w14:paraId="0D05F879" w14:textId="77777777" w:rsidTr="00FE128F">
        <w:trPr>
          <w:jc w:val="center"/>
        </w:trPr>
        <w:tc>
          <w:tcPr>
            <w:tcW w:w="516" w:type="dxa"/>
          </w:tcPr>
          <w:p w14:paraId="7541C287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766" w:type="dxa"/>
          </w:tcPr>
          <w:p w14:paraId="76D0B3B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  <w:tc>
          <w:tcPr>
            <w:tcW w:w="3389" w:type="dxa"/>
          </w:tcPr>
          <w:p w14:paraId="3F8C8638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Nummularis</w:t>
            </w:r>
            <w:proofErr w:type="spellEnd"/>
          </w:p>
        </w:tc>
      </w:tr>
      <w:tr w:rsidR="000D4F01" w14:paraId="689B0295" w14:textId="77777777" w:rsidTr="00FE128F">
        <w:trPr>
          <w:jc w:val="center"/>
        </w:trPr>
        <w:tc>
          <w:tcPr>
            <w:tcW w:w="516" w:type="dxa"/>
          </w:tcPr>
          <w:p w14:paraId="391A038A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766" w:type="dxa"/>
          </w:tcPr>
          <w:p w14:paraId="360686D9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</w:p>
        </w:tc>
        <w:tc>
          <w:tcPr>
            <w:tcW w:w="3389" w:type="dxa"/>
          </w:tcPr>
          <w:p w14:paraId="336FF1C6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Dermatitis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eboroik</w:t>
            </w:r>
            <w:proofErr w:type="spellEnd"/>
          </w:p>
        </w:tc>
      </w:tr>
      <w:tr w:rsidR="000D4F01" w14:paraId="06E62CD5" w14:textId="77777777" w:rsidTr="00FE128F">
        <w:trPr>
          <w:jc w:val="center"/>
        </w:trPr>
        <w:tc>
          <w:tcPr>
            <w:tcW w:w="516" w:type="dxa"/>
          </w:tcPr>
          <w:p w14:paraId="1DBEFD2D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766" w:type="dxa"/>
          </w:tcPr>
          <w:p w14:paraId="4303622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1</w:t>
            </w:r>
          </w:p>
        </w:tc>
        <w:tc>
          <w:tcPr>
            <w:tcW w:w="3389" w:type="dxa"/>
          </w:tcPr>
          <w:p w14:paraId="73D9D5A6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Psoriasis</w:t>
            </w:r>
          </w:p>
        </w:tc>
      </w:tr>
      <w:tr w:rsidR="000D4F01" w14:paraId="65CF3630" w14:textId="77777777" w:rsidTr="00FE128F">
        <w:trPr>
          <w:jc w:val="center"/>
        </w:trPr>
        <w:tc>
          <w:tcPr>
            <w:tcW w:w="516" w:type="dxa"/>
          </w:tcPr>
          <w:p w14:paraId="47528DA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766" w:type="dxa"/>
          </w:tcPr>
          <w:p w14:paraId="4511ABF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2</w:t>
            </w:r>
          </w:p>
        </w:tc>
        <w:tc>
          <w:tcPr>
            <w:tcW w:w="3389" w:type="dxa"/>
          </w:tcPr>
          <w:p w14:paraId="52000511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Varicella</w:t>
            </w:r>
          </w:p>
        </w:tc>
      </w:tr>
      <w:tr w:rsidR="000D4F01" w14:paraId="173993E8" w14:textId="77777777" w:rsidTr="00FE128F">
        <w:trPr>
          <w:jc w:val="center"/>
        </w:trPr>
        <w:tc>
          <w:tcPr>
            <w:tcW w:w="516" w:type="dxa"/>
          </w:tcPr>
          <w:p w14:paraId="595EC78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766" w:type="dxa"/>
          </w:tcPr>
          <w:p w14:paraId="241A2638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3</w:t>
            </w:r>
          </w:p>
        </w:tc>
        <w:tc>
          <w:tcPr>
            <w:tcW w:w="3389" w:type="dxa"/>
          </w:tcPr>
          <w:p w14:paraId="1A38FC73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Herpes Zoster</w:t>
            </w:r>
          </w:p>
        </w:tc>
      </w:tr>
      <w:tr w:rsidR="000D4F01" w14:paraId="5C2DDE3D" w14:textId="77777777" w:rsidTr="00FE128F">
        <w:trPr>
          <w:jc w:val="center"/>
        </w:trPr>
        <w:tc>
          <w:tcPr>
            <w:tcW w:w="516" w:type="dxa"/>
          </w:tcPr>
          <w:p w14:paraId="16EBF3BD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766" w:type="dxa"/>
          </w:tcPr>
          <w:p w14:paraId="74F265EF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</w:p>
        </w:tc>
        <w:tc>
          <w:tcPr>
            <w:tcW w:w="3389" w:type="dxa"/>
          </w:tcPr>
          <w:p w14:paraId="123D7E95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mpetigo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rustosa</w:t>
            </w:r>
            <w:proofErr w:type="spellEnd"/>
          </w:p>
        </w:tc>
      </w:tr>
      <w:tr w:rsidR="000D4F01" w14:paraId="17CD4B29" w14:textId="77777777" w:rsidTr="00FE128F">
        <w:trPr>
          <w:jc w:val="center"/>
        </w:trPr>
        <w:tc>
          <w:tcPr>
            <w:tcW w:w="516" w:type="dxa"/>
          </w:tcPr>
          <w:p w14:paraId="66B3A845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1766" w:type="dxa"/>
          </w:tcPr>
          <w:p w14:paraId="154B3E4E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5</w:t>
            </w:r>
          </w:p>
        </w:tc>
        <w:tc>
          <w:tcPr>
            <w:tcW w:w="3389" w:type="dxa"/>
          </w:tcPr>
          <w:p w14:paraId="02A1E4A5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mpetigo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Bulosa</w:t>
            </w:r>
            <w:proofErr w:type="spellEnd"/>
          </w:p>
        </w:tc>
      </w:tr>
      <w:tr w:rsidR="000D4F01" w14:paraId="2B371E88" w14:textId="77777777" w:rsidTr="00FE128F">
        <w:trPr>
          <w:jc w:val="center"/>
        </w:trPr>
        <w:tc>
          <w:tcPr>
            <w:tcW w:w="516" w:type="dxa"/>
          </w:tcPr>
          <w:p w14:paraId="39C926B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1766" w:type="dxa"/>
          </w:tcPr>
          <w:p w14:paraId="74DFC5A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6</w:t>
            </w:r>
          </w:p>
        </w:tc>
        <w:tc>
          <w:tcPr>
            <w:tcW w:w="3389" w:type="dxa"/>
          </w:tcPr>
          <w:p w14:paraId="47AF4D59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cabies</w:t>
            </w:r>
          </w:p>
        </w:tc>
      </w:tr>
      <w:tr w:rsidR="000D4F01" w14:paraId="48390918" w14:textId="77777777" w:rsidTr="00FE128F">
        <w:trPr>
          <w:jc w:val="center"/>
        </w:trPr>
        <w:tc>
          <w:tcPr>
            <w:tcW w:w="516" w:type="dxa"/>
          </w:tcPr>
          <w:p w14:paraId="7C9B2104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1766" w:type="dxa"/>
          </w:tcPr>
          <w:p w14:paraId="664E9FF2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7</w:t>
            </w:r>
          </w:p>
        </w:tc>
        <w:tc>
          <w:tcPr>
            <w:tcW w:w="3389" w:type="dxa"/>
          </w:tcPr>
          <w:p w14:paraId="715AECBD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Kristalina</w:t>
            </w:r>
          </w:p>
        </w:tc>
      </w:tr>
      <w:tr w:rsidR="000D4F01" w14:paraId="163C351F" w14:textId="77777777" w:rsidTr="00FE128F">
        <w:trPr>
          <w:jc w:val="center"/>
        </w:trPr>
        <w:tc>
          <w:tcPr>
            <w:tcW w:w="516" w:type="dxa"/>
          </w:tcPr>
          <w:p w14:paraId="4F1EB010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1766" w:type="dxa"/>
          </w:tcPr>
          <w:p w14:paraId="6755478D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  <w:tc>
          <w:tcPr>
            <w:tcW w:w="3389" w:type="dxa"/>
          </w:tcPr>
          <w:p w14:paraId="4DA6E216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Rubra</w:t>
            </w:r>
          </w:p>
        </w:tc>
      </w:tr>
      <w:tr w:rsidR="000D4F01" w14:paraId="2E7AD0E7" w14:textId="77777777" w:rsidTr="00FE128F">
        <w:trPr>
          <w:jc w:val="center"/>
        </w:trPr>
        <w:tc>
          <w:tcPr>
            <w:tcW w:w="516" w:type="dxa"/>
          </w:tcPr>
          <w:p w14:paraId="1ECE928C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1766" w:type="dxa"/>
          </w:tcPr>
          <w:p w14:paraId="75D8C5BF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3389" w:type="dxa"/>
          </w:tcPr>
          <w:p w14:paraId="182715C4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Miliaria Pustulosa</w:t>
            </w:r>
          </w:p>
        </w:tc>
      </w:tr>
      <w:tr w:rsidR="000D4F01" w14:paraId="26941BAA" w14:textId="77777777" w:rsidTr="00FE128F">
        <w:trPr>
          <w:jc w:val="center"/>
        </w:trPr>
        <w:tc>
          <w:tcPr>
            <w:tcW w:w="516" w:type="dxa"/>
          </w:tcPr>
          <w:p w14:paraId="38ACF972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1766" w:type="dxa"/>
          </w:tcPr>
          <w:p w14:paraId="5EEA67D9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</w:p>
        </w:tc>
        <w:tc>
          <w:tcPr>
            <w:tcW w:w="3389" w:type="dxa"/>
          </w:tcPr>
          <w:p w14:paraId="619EDD13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giodema</w:t>
            </w:r>
            <w:proofErr w:type="spellEnd"/>
          </w:p>
        </w:tc>
      </w:tr>
      <w:tr w:rsidR="000D4F01" w14:paraId="57D4AA28" w14:textId="77777777" w:rsidTr="00FE128F">
        <w:trPr>
          <w:jc w:val="center"/>
        </w:trPr>
        <w:tc>
          <w:tcPr>
            <w:tcW w:w="516" w:type="dxa"/>
          </w:tcPr>
          <w:p w14:paraId="1AF6029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1766" w:type="dxa"/>
          </w:tcPr>
          <w:p w14:paraId="6ACEB079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</w:p>
        </w:tc>
        <w:tc>
          <w:tcPr>
            <w:tcW w:w="3389" w:type="dxa"/>
          </w:tcPr>
          <w:p w14:paraId="16550CB1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rtikaria</w:t>
            </w:r>
            <w:proofErr w:type="spellEnd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kut</w:t>
            </w:r>
            <w:proofErr w:type="spellEnd"/>
          </w:p>
        </w:tc>
      </w:tr>
      <w:tr w:rsidR="000D4F01" w14:paraId="2C6A7B88" w14:textId="77777777" w:rsidTr="00FE128F">
        <w:trPr>
          <w:jc w:val="center"/>
        </w:trPr>
        <w:tc>
          <w:tcPr>
            <w:tcW w:w="516" w:type="dxa"/>
          </w:tcPr>
          <w:p w14:paraId="1490A1CB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52806"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1766" w:type="dxa"/>
          </w:tcPr>
          <w:p w14:paraId="0B9B9362" w14:textId="77777777" w:rsidR="000D4F01" w:rsidRPr="00952806" w:rsidRDefault="000D4F01" w:rsidP="00FE128F">
            <w:pPr>
              <w:spacing w:line="276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E4404"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</w:p>
        </w:tc>
        <w:tc>
          <w:tcPr>
            <w:tcW w:w="3389" w:type="dxa"/>
          </w:tcPr>
          <w:p w14:paraId="6A71D7A3" w14:textId="77777777" w:rsidR="000D4F01" w:rsidRPr="008442D9" w:rsidRDefault="000D4F01" w:rsidP="00FE128F">
            <w:pPr>
              <w:spacing w:line="276" w:lineRule="auto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rtikaria</w:t>
            </w:r>
            <w:proofErr w:type="spellEnd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proofErr w:type="spellStart"/>
            <w:r w:rsidRPr="008442D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Kronis</w:t>
            </w:r>
            <w:proofErr w:type="spellEnd"/>
          </w:p>
        </w:tc>
      </w:tr>
    </w:tbl>
    <w:p w14:paraId="2B0126C7" w14:textId="4B97855C" w:rsidR="000D4F01" w:rsidRPr="000D4F01" w:rsidRDefault="000D4F01" w:rsidP="000D4F01">
      <w:pPr>
        <w:sectPr w:rsidR="000D4F01" w:rsidRPr="000D4F01" w:rsidSect="00076EC1">
          <w:headerReference w:type="default" r:id="rId33"/>
          <w:footerReference w:type="default" r:id="rId34"/>
          <w:pgSz w:w="12240" w:h="15840"/>
          <w:pgMar w:top="1440" w:right="1440" w:bottom="1440" w:left="1440" w:header="720" w:footer="720" w:gutter="0"/>
          <w:pgNumType w:start="42"/>
          <w:cols w:space="720"/>
          <w:docGrid w:linePitch="360"/>
        </w:sectPr>
      </w:pPr>
    </w:p>
    <w:p w14:paraId="4CF5F0C0" w14:textId="538EE018" w:rsidR="00777A9A" w:rsidRPr="00777A9A" w:rsidRDefault="00777A9A" w:rsidP="000D4F01">
      <w:pPr>
        <w:pStyle w:val="Caption"/>
        <w:keepNext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</w:p>
    <w:p w14:paraId="0949EC18" w14:textId="4DCB1A3D" w:rsidR="00573C48" w:rsidRPr="00573C48" w:rsidRDefault="00573C48" w:rsidP="00573C48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59" w:name="_Toc107433165"/>
      <w:bookmarkStart w:id="260" w:name="_Toc107433412"/>
      <w:bookmarkStart w:id="261" w:name="_Toc109307342"/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ejala</w:t>
      </w:r>
      <w:proofErr w:type="spellEnd"/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73C48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bookmarkEnd w:id="259"/>
      <w:bookmarkEnd w:id="260"/>
      <w:bookmarkEnd w:id="261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71"/>
        <w:gridCol w:w="1584"/>
        <w:gridCol w:w="4050"/>
      </w:tblGrid>
      <w:tr w:rsidR="005801A4" w14:paraId="2B6BABC9" w14:textId="77777777" w:rsidTr="00040057">
        <w:trPr>
          <w:jc w:val="center"/>
        </w:trPr>
        <w:tc>
          <w:tcPr>
            <w:tcW w:w="571" w:type="dxa"/>
          </w:tcPr>
          <w:p w14:paraId="37F42E02" w14:textId="77777777" w:rsidR="005801A4" w:rsidRDefault="005801A4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584" w:type="dxa"/>
          </w:tcPr>
          <w:p w14:paraId="2D95DF44" w14:textId="77777777" w:rsidR="005801A4" w:rsidRDefault="005801A4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4050" w:type="dxa"/>
          </w:tcPr>
          <w:p w14:paraId="69A2F3B1" w14:textId="12365FFD" w:rsidR="005801A4" w:rsidRDefault="005801A4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 w:rsidR="001E294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294F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1E294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1E294F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5801A4" w14:paraId="54EB67F7" w14:textId="77777777" w:rsidTr="00040057">
        <w:trPr>
          <w:jc w:val="center"/>
        </w:trPr>
        <w:tc>
          <w:tcPr>
            <w:tcW w:w="571" w:type="dxa"/>
          </w:tcPr>
          <w:p w14:paraId="5CAA19BB" w14:textId="77777777" w:rsidR="005801A4" w:rsidRDefault="005801A4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584" w:type="dxa"/>
          </w:tcPr>
          <w:p w14:paraId="04AA015D" w14:textId="77777777" w:rsidR="005801A4" w:rsidRDefault="005801A4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4050" w:type="dxa"/>
          </w:tcPr>
          <w:p w14:paraId="09030BE1" w14:textId="77777777" w:rsidR="005801A4" w:rsidRDefault="005801A4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</w:p>
        </w:tc>
      </w:tr>
      <w:tr w:rsidR="00C3453E" w14:paraId="219E3A7E" w14:textId="77777777" w:rsidTr="00040057">
        <w:trPr>
          <w:jc w:val="center"/>
        </w:trPr>
        <w:tc>
          <w:tcPr>
            <w:tcW w:w="571" w:type="dxa"/>
          </w:tcPr>
          <w:p w14:paraId="30FCE345" w14:textId="4F44C8A5" w:rsidR="00C3453E" w:rsidRDefault="007B4D32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584" w:type="dxa"/>
          </w:tcPr>
          <w:p w14:paraId="70A7A235" w14:textId="5E5FA1B6" w:rsidR="00C3453E" w:rsidRDefault="007B4D32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4050" w:type="dxa"/>
          </w:tcPr>
          <w:p w14:paraId="6A06CAC8" w14:textId="02057505" w:rsidR="007B4D32" w:rsidRDefault="007B4D32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</w:p>
        </w:tc>
      </w:tr>
      <w:tr w:rsidR="007B4D32" w14:paraId="60283907" w14:textId="77777777" w:rsidTr="00040057">
        <w:trPr>
          <w:jc w:val="center"/>
        </w:trPr>
        <w:tc>
          <w:tcPr>
            <w:tcW w:w="571" w:type="dxa"/>
          </w:tcPr>
          <w:p w14:paraId="30D87EF7" w14:textId="3BCFC3EA" w:rsidR="007B4D32" w:rsidRDefault="007B4D32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584" w:type="dxa"/>
          </w:tcPr>
          <w:p w14:paraId="7C8BA092" w14:textId="2DAA9F92" w:rsidR="007B4D32" w:rsidRDefault="007B4D32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4050" w:type="dxa"/>
          </w:tcPr>
          <w:p w14:paraId="139BEEE3" w14:textId="247667F0" w:rsidR="007B4D32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</w:tr>
      <w:tr w:rsidR="00D13B5A" w14:paraId="16691D82" w14:textId="77777777" w:rsidTr="00040057">
        <w:trPr>
          <w:jc w:val="center"/>
        </w:trPr>
        <w:tc>
          <w:tcPr>
            <w:tcW w:w="571" w:type="dxa"/>
          </w:tcPr>
          <w:p w14:paraId="2E36F518" w14:textId="16071EC0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584" w:type="dxa"/>
          </w:tcPr>
          <w:p w14:paraId="0D656B18" w14:textId="4E8074D3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4050" w:type="dxa"/>
          </w:tcPr>
          <w:p w14:paraId="06CA353D" w14:textId="78398BDC" w:rsidR="00D13B5A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sik</w:t>
            </w:r>
            <w:proofErr w:type="spellEnd"/>
          </w:p>
        </w:tc>
      </w:tr>
      <w:tr w:rsidR="00D13B5A" w14:paraId="6796BDC7" w14:textId="77777777" w:rsidTr="00040057">
        <w:trPr>
          <w:jc w:val="center"/>
        </w:trPr>
        <w:tc>
          <w:tcPr>
            <w:tcW w:w="571" w:type="dxa"/>
          </w:tcPr>
          <w:p w14:paraId="6EA97AA9" w14:textId="73A14CA1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584" w:type="dxa"/>
          </w:tcPr>
          <w:p w14:paraId="76D3A25F" w14:textId="04405CDE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4050" w:type="dxa"/>
          </w:tcPr>
          <w:p w14:paraId="300915D1" w14:textId="0FE8ABFB" w:rsidR="00D13B5A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</w:p>
        </w:tc>
      </w:tr>
      <w:tr w:rsidR="00D13B5A" w14:paraId="2BC8DC93" w14:textId="77777777" w:rsidTr="00040057">
        <w:trPr>
          <w:jc w:val="center"/>
        </w:trPr>
        <w:tc>
          <w:tcPr>
            <w:tcW w:w="571" w:type="dxa"/>
          </w:tcPr>
          <w:p w14:paraId="0FA9DA20" w14:textId="71266DC4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584" w:type="dxa"/>
          </w:tcPr>
          <w:p w14:paraId="0221B3A7" w14:textId="0E54D814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4050" w:type="dxa"/>
          </w:tcPr>
          <w:p w14:paraId="61F5BFB8" w14:textId="0A2DA662" w:rsidR="00D13B5A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erah</w:t>
            </w:r>
            <w:proofErr w:type="spellEnd"/>
          </w:p>
        </w:tc>
      </w:tr>
      <w:tr w:rsidR="00D13B5A" w14:paraId="5848479D" w14:textId="77777777" w:rsidTr="00040057">
        <w:trPr>
          <w:jc w:val="center"/>
        </w:trPr>
        <w:tc>
          <w:tcPr>
            <w:tcW w:w="571" w:type="dxa"/>
          </w:tcPr>
          <w:p w14:paraId="524CD1C8" w14:textId="0573AF2B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584" w:type="dxa"/>
          </w:tcPr>
          <w:p w14:paraId="6818D359" w14:textId="50CA1472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4050" w:type="dxa"/>
          </w:tcPr>
          <w:p w14:paraId="1B70FA8A" w14:textId="17A92465" w:rsidR="00D13B5A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</w:p>
        </w:tc>
      </w:tr>
      <w:tr w:rsidR="00D13B5A" w14:paraId="3D341159" w14:textId="77777777" w:rsidTr="00040057">
        <w:trPr>
          <w:jc w:val="center"/>
        </w:trPr>
        <w:tc>
          <w:tcPr>
            <w:tcW w:w="571" w:type="dxa"/>
          </w:tcPr>
          <w:p w14:paraId="18370FC0" w14:textId="0430B225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584" w:type="dxa"/>
          </w:tcPr>
          <w:p w14:paraId="136405A1" w14:textId="13CA7119" w:rsidR="00D13B5A" w:rsidRDefault="00D13B5A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8</w:t>
            </w:r>
          </w:p>
        </w:tc>
        <w:tc>
          <w:tcPr>
            <w:tcW w:w="4050" w:type="dxa"/>
          </w:tcPr>
          <w:p w14:paraId="7F38B2E6" w14:textId="3B4190AC" w:rsidR="00D13B5A" w:rsidRDefault="00D13B5A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epuh</w:t>
            </w:r>
            <w:proofErr w:type="spellEnd"/>
          </w:p>
        </w:tc>
      </w:tr>
      <w:tr w:rsidR="005D32C7" w14:paraId="7D9E76BE" w14:textId="77777777" w:rsidTr="00040057">
        <w:trPr>
          <w:jc w:val="center"/>
        </w:trPr>
        <w:tc>
          <w:tcPr>
            <w:tcW w:w="571" w:type="dxa"/>
          </w:tcPr>
          <w:p w14:paraId="558B7E33" w14:textId="4B5CE9F4" w:rsidR="005D32C7" w:rsidRDefault="005D32C7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584" w:type="dxa"/>
          </w:tcPr>
          <w:p w14:paraId="637550A7" w14:textId="05B29282" w:rsidR="005D32C7" w:rsidRDefault="005D32C7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4050" w:type="dxa"/>
          </w:tcPr>
          <w:p w14:paraId="26A4069D" w14:textId="576DA40D" w:rsidR="005D32C7" w:rsidRDefault="0050108D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elupas</w:t>
            </w:r>
            <w:proofErr w:type="spellEnd"/>
          </w:p>
        </w:tc>
      </w:tr>
      <w:tr w:rsidR="0050108D" w14:paraId="5360503C" w14:textId="77777777" w:rsidTr="00040057">
        <w:trPr>
          <w:jc w:val="center"/>
        </w:trPr>
        <w:tc>
          <w:tcPr>
            <w:tcW w:w="571" w:type="dxa"/>
          </w:tcPr>
          <w:p w14:paraId="472C0D79" w14:textId="011CEDDA" w:rsidR="0050108D" w:rsidRDefault="0050108D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1584" w:type="dxa"/>
          </w:tcPr>
          <w:p w14:paraId="000DB819" w14:textId="3ECCB443" w:rsidR="0050108D" w:rsidRDefault="0050108D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4050" w:type="dxa"/>
          </w:tcPr>
          <w:p w14:paraId="295C4218" w14:textId="7D7A894B" w:rsidR="0050108D" w:rsidRDefault="0050108D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la – sel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ki</w:t>
            </w:r>
          </w:p>
        </w:tc>
      </w:tr>
      <w:tr w:rsidR="0050108D" w14:paraId="65394A2D" w14:textId="77777777" w:rsidTr="00040057">
        <w:trPr>
          <w:jc w:val="center"/>
        </w:trPr>
        <w:tc>
          <w:tcPr>
            <w:tcW w:w="571" w:type="dxa"/>
          </w:tcPr>
          <w:p w14:paraId="215FAA1C" w14:textId="48C15D5E" w:rsidR="0050108D" w:rsidRDefault="0050108D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584" w:type="dxa"/>
          </w:tcPr>
          <w:p w14:paraId="6E0DA64C" w14:textId="28F3CEF1" w:rsidR="0050108D" w:rsidRDefault="00BB1270" w:rsidP="007218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4050" w:type="dxa"/>
          </w:tcPr>
          <w:p w14:paraId="1CB19F4F" w14:textId="47917386" w:rsidR="0050108D" w:rsidRDefault="00BB1270" w:rsidP="007218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onto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mbut</w:t>
            </w:r>
            <w:proofErr w:type="spellEnd"/>
          </w:p>
        </w:tc>
      </w:tr>
      <w:tr w:rsidR="00D349DF" w14:paraId="15A5EB91" w14:textId="77777777" w:rsidTr="00040057">
        <w:trPr>
          <w:jc w:val="center"/>
        </w:trPr>
        <w:tc>
          <w:tcPr>
            <w:tcW w:w="571" w:type="dxa"/>
          </w:tcPr>
          <w:p w14:paraId="5BB01073" w14:textId="66E8EC9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584" w:type="dxa"/>
          </w:tcPr>
          <w:p w14:paraId="0C73FBCC" w14:textId="2E0330F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4050" w:type="dxa"/>
          </w:tcPr>
          <w:p w14:paraId="588F89CA" w14:textId="039F45BF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jol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c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n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</w:p>
        </w:tc>
      </w:tr>
      <w:tr w:rsidR="00D349DF" w14:paraId="5A28A0CD" w14:textId="77777777" w:rsidTr="00040057">
        <w:trPr>
          <w:jc w:val="center"/>
        </w:trPr>
        <w:tc>
          <w:tcPr>
            <w:tcW w:w="571" w:type="dxa"/>
          </w:tcPr>
          <w:p w14:paraId="687C0081" w14:textId="08634FA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584" w:type="dxa"/>
          </w:tcPr>
          <w:p w14:paraId="782C3EBC" w14:textId="593861D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4050" w:type="dxa"/>
          </w:tcPr>
          <w:p w14:paraId="546FA563" w14:textId="10437194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t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c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d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ontokan</w:t>
            </w:r>
            <w:proofErr w:type="spellEnd"/>
          </w:p>
        </w:tc>
      </w:tr>
      <w:tr w:rsidR="00D349DF" w14:paraId="724F5A58" w14:textId="77777777" w:rsidTr="00040057">
        <w:trPr>
          <w:jc w:val="center"/>
        </w:trPr>
        <w:tc>
          <w:tcPr>
            <w:tcW w:w="571" w:type="dxa"/>
          </w:tcPr>
          <w:p w14:paraId="0A8AB7F9" w14:textId="64EA646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584" w:type="dxa"/>
          </w:tcPr>
          <w:p w14:paraId="06C08ED2" w14:textId="57398DD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4050" w:type="dxa"/>
          </w:tcPr>
          <w:p w14:paraId="2433CD15" w14:textId="0668EF4B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</w:p>
        </w:tc>
      </w:tr>
      <w:tr w:rsidR="00D349DF" w14:paraId="6A5BF1D0" w14:textId="77777777" w:rsidTr="00040057">
        <w:trPr>
          <w:jc w:val="center"/>
        </w:trPr>
        <w:tc>
          <w:tcPr>
            <w:tcW w:w="571" w:type="dxa"/>
          </w:tcPr>
          <w:p w14:paraId="4E35892F" w14:textId="178B20C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1584" w:type="dxa"/>
          </w:tcPr>
          <w:p w14:paraId="76DCA02B" w14:textId="065E481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5</w:t>
            </w:r>
          </w:p>
        </w:tc>
        <w:tc>
          <w:tcPr>
            <w:tcW w:w="4050" w:type="dxa"/>
          </w:tcPr>
          <w:p w14:paraId="08F9987F" w14:textId="17444716" w:rsidR="00D349DF" w:rsidRDefault="00ED79FA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</w:t>
            </w:r>
            <w:r w:rsidR="00D349DF">
              <w:rPr>
                <w:rFonts w:ascii="Times New Roman" w:hAnsi="Times New Roman" w:cs="Times New Roman"/>
                <w:sz w:val="24"/>
                <w:szCs w:val="24"/>
              </w:rPr>
              <w:t>ebih</w:t>
            </w:r>
            <w:proofErr w:type="spellEnd"/>
            <w:r w:rsidR="00D349D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D349DF"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 w:rsidR="00D349DF">
              <w:rPr>
                <w:rFonts w:ascii="Times New Roman" w:hAnsi="Times New Roman" w:cs="Times New Roman"/>
                <w:sz w:val="24"/>
                <w:szCs w:val="24"/>
              </w:rPr>
              <w:t xml:space="preserve"> 1 </w:t>
            </w:r>
            <w:proofErr w:type="spellStart"/>
            <w:r w:rsidR="00D349DF">
              <w:rPr>
                <w:rFonts w:ascii="Times New Roman" w:hAnsi="Times New Roman" w:cs="Times New Roman"/>
                <w:sz w:val="24"/>
                <w:szCs w:val="24"/>
              </w:rPr>
              <w:t>bulan</w:t>
            </w:r>
            <w:proofErr w:type="spellEnd"/>
          </w:p>
        </w:tc>
      </w:tr>
      <w:tr w:rsidR="00D349DF" w14:paraId="230B2370" w14:textId="77777777" w:rsidTr="00040057">
        <w:trPr>
          <w:jc w:val="center"/>
        </w:trPr>
        <w:tc>
          <w:tcPr>
            <w:tcW w:w="571" w:type="dxa"/>
          </w:tcPr>
          <w:p w14:paraId="42ACAF88" w14:textId="3E1801C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1584" w:type="dxa"/>
          </w:tcPr>
          <w:p w14:paraId="75D6DD4E" w14:textId="3C601FC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4050" w:type="dxa"/>
          </w:tcPr>
          <w:p w14:paraId="4EF4DE90" w14:textId="54372C0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bent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ulat</w:t>
            </w:r>
            <w:proofErr w:type="spellEnd"/>
          </w:p>
        </w:tc>
      </w:tr>
      <w:tr w:rsidR="00D349DF" w14:paraId="2C566378" w14:textId="77777777" w:rsidTr="00040057">
        <w:trPr>
          <w:jc w:val="center"/>
        </w:trPr>
        <w:tc>
          <w:tcPr>
            <w:tcW w:w="571" w:type="dxa"/>
          </w:tcPr>
          <w:p w14:paraId="490B1799" w14:textId="55F048F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1584" w:type="dxa"/>
          </w:tcPr>
          <w:p w14:paraId="49951E73" w14:textId="787760F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4050" w:type="dxa"/>
          </w:tcPr>
          <w:p w14:paraId="78BE01C2" w14:textId="63A0B5A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ta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</w:tc>
      </w:tr>
      <w:tr w:rsidR="00D349DF" w14:paraId="2D9D8D13" w14:textId="77777777" w:rsidTr="00040057">
        <w:trPr>
          <w:jc w:val="center"/>
        </w:trPr>
        <w:tc>
          <w:tcPr>
            <w:tcW w:w="571" w:type="dxa"/>
          </w:tcPr>
          <w:p w14:paraId="676051F0" w14:textId="14F26FC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1584" w:type="dxa"/>
          </w:tcPr>
          <w:p w14:paraId="753461EA" w14:textId="7AF7AB0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4050" w:type="dxa"/>
          </w:tcPr>
          <w:p w14:paraId="759D4644" w14:textId="27659F7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dan</w:t>
            </w:r>
          </w:p>
        </w:tc>
      </w:tr>
      <w:tr w:rsidR="00D349DF" w14:paraId="67E2C1F2" w14:textId="77777777" w:rsidTr="00040057">
        <w:trPr>
          <w:jc w:val="center"/>
        </w:trPr>
        <w:tc>
          <w:tcPr>
            <w:tcW w:w="571" w:type="dxa"/>
          </w:tcPr>
          <w:p w14:paraId="69254877" w14:textId="0F075106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1584" w:type="dxa"/>
          </w:tcPr>
          <w:p w14:paraId="5659DDF6" w14:textId="45D80D1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4050" w:type="dxa"/>
          </w:tcPr>
          <w:p w14:paraId="50A51350" w14:textId="00A42D65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Leher</w:t>
            </w:r>
          </w:p>
        </w:tc>
      </w:tr>
      <w:tr w:rsidR="00D349DF" w14:paraId="1FAF29A0" w14:textId="77777777" w:rsidTr="00040057">
        <w:trPr>
          <w:jc w:val="center"/>
        </w:trPr>
        <w:tc>
          <w:tcPr>
            <w:tcW w:w="571" w:type="dxa"/>
          </w:tcPr>
          <w:p w14:paraId="395192F8" w14:textId="125C7A4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1584" w:type="dxa"/>
          </w:tcPr>
          <w:p w14:paraId="097FF5E2" w14:textId="2FF00AA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4050" w:type="dxa"/>
          </w:tcPr>
          <w:p w14:paraId="0D08A503" w14:textId="356E2AE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ngan</w:t>
            </w:r>
            <w:proofErr w:type="spellEnd"/>
          </w:p>
        </w:tc>
      </w:tr>
      <w:tr w:rsidR="00D349DF" w14:paraId="42A42F43" w14:textId="77777777" w:rsidTr="00040057">
        <w:trPr>
          <w:jc w:val="center"/>
        </w:trPr>
        <w:tc>
          <w:tcPr>
            <w:tcW w:w="571" w:type="dxa"/>
          </w:tcPr>
          <w:p w14:paraId="3382D8EE" w14:textId="37F87D9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1584" w:type="dxa"/>
          </w:tcPr>
          <w:p w14:paraId="3DC8EB37" w14:textId="11E792B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4050" w:type="dxa"/>
          </w:tcPr>
          <w:p w14:paraId="5FF48521" w14:textId="5E707DAA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</w:p>
        </w:tc>
      </w:tr>
      <w:tr w:rsidR="00D349DF" w14:paraId="5869B8B0" w14:textId="77777777" w:rsidTr="00040057">
        <w:trPr>
          <w:jc w:val="center"/>
        </w:trPr>
        <w:tc>
          <w:tcPr>
            <w:tcW w:w="571" w:type="dxa"/>
          </w:tcPr>
          <w:p w14:paraId="0A2E890C" w14:textId="13AB893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1584" w:type="dxa"/>
          </w:tcPr>
          <w:p w14:paraId="364C3746" w14:textId="1366C60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4050" w:type="dxa"/>
          </w:tcPr>
          <w:p w14:paraId="24F14ED3" w14:textId="1C91CC5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ngkai</w:t>
            </w:r>
            <w:proofErr w:type="spellEnd"/>
          </w:p>
        </w:tc>
      </w:tr>
      <w:tr w:rsidR="00D349DF" w14:paraId="103BFC76" w14:textId="77777777" w:rsidTr="00040057">
        <w:trPr>
          <w:jc w:val="center"/>
        </w:trPr>
        <w:tc>
          <w:tcPr>
            <w:tcW w:w="571" w:type="dxa"/>
          </w:tcPr>
          <w:p w14:paraId="0725892E" w14:textId="66F5EB6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1584" w:type="dxa"/>
          </w:tcPr>
          <w:p w14:paraId="460C6BA6" w14:textId="7CE42CB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3</w:t>
            </w:r>
          </w:p>
        </w:tc>
        <w:tc>
          <w:tcPr>
            <w:tcW w:w="4050" w:type="dxa"/>
          </w:tcPr>
          <w:p w14:paraId="658A9326" w14:textId="2058B019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incin</w:t>
            </w:r>
            <w:proofErr w:type="spellEnd"/>
          </w:p>
        </w:tc>
      </w:tr>
      <w:tr w:rsidR="00D349DF" w14:paraId="33EBAB89" w14:textId="77777777" w:rsidTr="00040057">
        <w:trPr>
          <w:jc w:val="center"/>
        </w:trPr>
        <w:tc>
          <w:tcPr>
            <w:tcW w:w="571" w:type="dxa"/>
          </w:tcPr>
          <w:p w14:paraId="0AB5B1EB" w14:textId="2FD0E7C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1584" w:type="dxa"/>
          </w:tcPr>
          <w:p w14:paraId="77773A64" w14:textId="1837D14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4</w:t>
            </w:r>
          </w:p>
        </w:tc>
        <w:tc>
          <w:tcPr>
            <w:tcW w:w="4050" w:type="dxa"/>
          </w:tcPr>
          <w:p w14:paraId="34080D1C" w14:textId="0568730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</w:tr>
      <w:tr w:rsidR="00D349DF" w14:paraId="39C5FBE8" w14:textId="77777777" w:rsidTr="00040057">
        <w:trPr>
          <w:jc w:val="center"/>
        </w:trPr>
        <w:tc>
          <w:tcPr>
            <w:tcW w:w="571" w:type="dxa"/>
          </w:tcPr>
          <w:p w14:paraId="257C1EE4" w14:textId="68936726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1584" w:type="dxa"/>
          </w:tcPr>
          <w:p w14:paraId="25B9D7A3" w14:textId="33EA191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</w:p>
        </w:tc>
        <w:tc>
          <w:tcPr>
            <w:tcW w:w="4050" w:type="dxa"/>
          </w:tcPr>
          <w:p w14:paraId="659254A4" w14:textId="13123D2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lap</w:t>
            </w:r>
            <w:proofErr w:type="spellEnd"/>
          </w:p>
        </w:tc>
      </w:tr>
      <w:tr w:rsidR="00D349DF" w14:paraId="1EF4B14E" w14:textId="77777777" w:rsidTr="00040057">
        <w:trPr>
          <w:jc w:val="center"/>
        </w:trPr>
        <w:tc>
          <w:tcPr>
            <w:tcW w:w="571" w:type="dxa"/>
          </w:tcPr>
          <w:p w14:paraId="39D6D759" w14:textId="2FEE35F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1584" w:type="dxa"/>
          </w:tcPr>
          <w:p w14:paraId="0210542B" w14:textId="009488C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</w:p>
        </w:tc>
        <w:tc>
          <w:tcPr>
            <w:tcW w:w="4050" w:type="dxa"/>
          </w:tcPr>
          <w:p w14:paraId="47799923" w14:textId="3DC18219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nggung</w:t>
            </w:r>
            <w:proofErr w:type="spellEnd"/>
          </w:p>
        </w:tc>
      </w:tr>
      <w:tr w:rsidR="00D349DF" w14:paraId="1CD1F78B" w14:textId="77777777" w:rsidTr="00040057">
        <w:trPr>
          <w:jc w:val="center"/>
        </w:trPr>
        <w:tc>
          <w:tcPr>
            <w:tcW w:w="571" w:type="dxa"/>
          </w:tcPr>
          <w:p w14:paraId="43566F04" w14:textId="0F97D22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1584" w:type="dxa"/>
          </w:tcPr>
          <w:p w14:paraId="65EDC1A5" w14:textId="120B889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4050" w:type="dxa"/>
          </w:tcPr>
          <w:p w14:paraId="6D2AC4EF" w14:textId="43A8CD00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da</w:t>
            </w:r>
          </w:p>
        </w:tc>
      </w:tr>
      <w:tr w:rsidR="00D349DF" w14:paraId="7D45CB5B" w14:textId="77777777" w:rsidTr="00040057">
        <w:trPr>
          <w:jc w:val="center"/>
        </w:trPr>
        <w:tc>
          <w:tcPr>
            <w:tcW w:w="571" w:type="dxa"/>
          </w:tcPr>
          <w:p w14:paraId="24BA885B" w14:textId="06F7F4C8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1584" w:type="dxa"/>
          </w:tcPr>
          <w:p w14:paraId="230DD743" w14:textId="6AF3C8A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</w:p>
        </w:tc>
        <w:tc>
          <w:tcPr>
            <w:tcW w:w="4050" w:type="dxa"/>
          </w:tcPr>
          <w:p w14:paraId="6507F4C3" w14:textId="3DCD63A0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jah</w:t>
            </w:r>
          </w:p>
        </w:tc>
      </w:tr>
      <w:tr w:rsidR="00D349DF" w14:paraId="322BD217" w14:textId="77777777" w:rsidTr="00040057">
        <w:trPr>
          <w:jc w:val="center"/>
        </w:trPr>
        <w:tc>
          <w:tcPr>
            <w:tcW w:w="571" w:type="dxa"/>
          </w:tcPr>
          <w:p w14:paraId="154B7779" w14:textId="2AF65E6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1584" w:type="dxa"/>
          </w:tcPr>
          <w:p w14:paraId="0B330E57" w14:textId="3E78A93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9</w:t>
            </w:r>
          </w:p>
        </w:tc>
        <w:tc>
          <w:tcPr>
            <w:tcW w:w="4050" w:type="dxa"/>
          </w:tcPr>
          <w:p w14:paraId="40B9C79E" w14:textId="0B73B6D0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m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l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tel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mbuh</w:t>
            </w:r>
            <w:proofErr w:type="spellEnd"/>
          </w:p>
        </w:tc>
      </w:tr>
      <w:tr w:rsidR="00D349DF" w14:paraId="03BDF94A" w14:textId="77777777" w:rsidTr="00040057">
        <w:trPr>
          <w:jc w:val="center"/>
        </w:trPr>
        <w:tc>
          <w:tcPr>
            <w:tcW w:w="571" w:type="dxa"/>
          </w:tcPr>
          <w:p w14:paraId="7582FA2A" w14:textId="61FCFB9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1584" w:type="dxa"/>
          </w:tcPr>
          <w:p w14:paraId="3CC40170" w14:textId="47E13A1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0</w:t>
            </w:r>
          </w:p>
        </w:tc>
        <w:tc>
          <w:tcPr>
            <w:tcW w:w="4050" w:type="dxa"/>
          </w:tcPr>
          <w:p w14:paraId="4677F9FB" w14:textId="7138FA30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erih</w:t>
            </w:r>
          </w:p>
        </w:tc>
      </w:tr>
      <w:tr w:rsidR="00D349DF" w14:paraId="45C27A10" w14:textId="77777777" w:rsidTr="00040057">
        <w:trPr>
          <w:jc w:val="center"/>
        </w:trPr>
        <w:tc>
          <w:tcPr>
            <w:tcW w:w="571" w:type="dxa"/>
          </w:tcPr>
          <w:p w14:paraId="5A71914D" w14:textId="49E2E85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1584" w:type="dxa"/>
          </w:tcPr>
          <w:p w14:paraId="51E01502" w14:textId="56C71BEA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1</w:t>
            </w:r>
          </w:p>
        </w:tc>
        <w:tc>
          <w:tcPr>
            <w:tcW w:w="4050" w:type="dxa"/>
          </w:tcPr>
          <w:p w14:paraId="1C92C5FF" w14:textId="31E2FF38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nsitif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hada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ha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hari</w:t>
            </w:r>
            <w:proofErr w:type="spellEnd"/>
          </w:p>
        </w:tc>
      </w:tr>
      <w:tr w:rsidR="00D349DF" w14:paraId="3CA3EF42" w14:textId="77777777" w:rsidTr="00040057">
        <w:trPr>
          <w:jc w:val="center"/>
        </w:trPr>
        <w:tc>
          <w:tcPr>
            <w:tcW w:w="571" w:type="dxa"/>
          </w:tcPr>
          <w:p w14:paraId="4DA41C11" w14:textId="6D15CF4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1584" w:type="dxa"/>
          </w:tcPr>
          <w:p w14:paraId="2BD5A5B9" w14:textId="00016DF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4050" w:type="dxa"/>
          </w:tcPr>
          <w:p w14:paraId="3E43731D" w14:textId="6C65E3E1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–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</w:p>
        </w:tc>
      </w:tr>
      <w:tr w:rsidR="00D349DF" w14:paraId="5F211B95" w14:textId="77777777" w:rsidTr="00040057">
        <w:trPr>
          <w:jc w:val="center"/>
        </w:trPr>
        <w:tc>
          <w:tcPr>
            <w:tcW w:w="571" w:type="dxa"/>
          </w:tcPr>
          <w:p w14:paraId="08E41A7B" w14:textId="44E9F22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1584" w:type="dxa"/>
          </w:tcPr>
          <w:p w14:paraId="31D8973C" w14:textId="52AAC1C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</w:p>
        </w:tc>
        <w:tc>
          <w:tcPr>
            <w:tcW w:w="4050" w:type="dxa"/>
          </w:tcPr>
          <w:p w14:paraId="5D2E9543" w14:textId="1BE41518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gkak</w:t>
            </w:r>
            <w:proofErr w:type="spellEnd"/>
          </w:p>
        </w:tc>
      </w:tr>
      <w:tr w:rsidR="00D349DF" w14:paraId="4D069162" w14:textId="77777777" w:rsidTr="00040057">
        <w:trPr>
          <w:jc w:val="center"/>
        </w:trPr>
        <w:tc>
          <w:tcPr>
            <w:tcW w:w="571" w:type="dxa"/>
          </w:tcPr>
          <w:p w14:paraId="46FFCF75" w14:textId="48A4A5B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1584" w:type="dxa"/>
          </w:tcPr>
          <w:p w14:paraId="5EC6A6E0" w14:textId="169B299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4</w:t>
            </w:r>
          </w:p>
        </w:tc>
        <w:tc>
          <w:tcPr>
            <w:tcW w:w="4050" w:type="dxa"/>
          </w:tcPr>
          <w:p w14:paraId="05FCC462" w14:textId="1809F1FE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ncang</w:t>
            </w:r>
            <w:proofErr w:type="spellEnd"/>
          </w:p>
        </w:tc>
      </w:tr>
      <w:tr w:rsidR="00D349DF" w14:paraId="3889CDE4" w14:textId="77777777" w:rsidTr="00040057">
        <w:trPr>
          <w:jc w:val="center"/>
        </w:trPr>
        <w:tc>
          <w:tcPr>
            <w:tcW w:w="571" w:type="dxa"/>
          </w:tcPr>
          <w:p w14:paraId="7AE31CF0" w14:textId="618773B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1584" w:type="dxa"/>
          </w:tcPr>
          <w:p w14:paraId="75DA1081" w14:textId="4E8D9E5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5</w:t>
            </w:r>
          </w:p>
        </w:tc>
        <w:tc>
          <w:tcPr>
            <w:tcW w:w="4050" w:type="dxa"/>
          </w:tcPr>
          <w:p w14:paraId="49B825AA" w14:textId="5095608F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ipi</w:t>
            </w:r>
          </w:p>
        </w:tc>
      </w:tr>
      <w:tr w:rsidR="00D349DF" w14:paraId="1149F240" w14:textId="77777777" w:rsidTr="00040057">
        <w:trPr>
          <w:jc w:val="center"/>
        </w:trPr>
        <w:tc>
          <w:tcPr>
            <w:tcW w:w="571" w:type="dxa"/>
          </w:tcPr>
          <w:p w14:paraId="6392FC10" w14:textId="07960D0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36.</w:t>
            </w:r>
          </w:p>
        </w:tc>
        <w:tc>
          <w:tcPr>
            <w:tcW w:w="1584" w:type="dxa"/>
          </w:tcPr>
          <w:p w14:paraId="18DCEDBF" w14:textId="1E2D985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6</w:t>
            </w:r>
          </w:p>
        </w:tc>
        <w:tc>
          <w:tcPr>
            <w:tcW w:w="4050" w:type="dxa"/>
          </w:tcPr>
          <w:p w14:paraId="6E997C7E" w14:textId="0DA62C2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</w:p>
        </w:tc>
      </w:tr>
      <w:tr w:rsidR="00D349DF" w14:paraId="79FD8768" w14:textId="77777777" w:rsidTr="00040057">
        <w:trPr>
          <w:jc w:val="center"/>
        </w:trPr>
        <w:tc>
          <w:tcPr>
            <w:tcW w:w="571" w:type="dxa"/>
          </w:tcPr>
          <w:p w14:paraId="3D56C839" w14:textId="68A8D09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1584" w:type="dxa"/>
          </w:tcPr>
          <w:p w14:paraId="454C1876" w14:textId="39AF069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7</w:t>
            </w:r>
          </w:p>
        </w:tc>
        <w:tc>
          <w:tcPr>
            <w:tcW w:w="4050" w:type="dxa"/>
          </w:tcPr>
          <w:p w14:paraId="135333F9" w14:textId="3AF7FA8E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t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</w:p>
        </w:tc>
      </w:tr>
      <w:tr w:rsidR="00D349DF" w14:paraId="1804BBD5" w14:textId="77777777" w:rsidTr="00040057">
        <w:trPr>
          <w:jc w:val="center"/>
        </w:trPr>
        <w:tc>
          <w:tcPr>
            <w:tcW w:w="571" w:type="dxa"/>
          </w:tcPr>
          <w:p w14:paraId="392609E2" w14:textId="2489937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</w:t>
            </w:r>
          </w:p>
        </w:tc>
        <w:tc>
          <w:tcPr>
            <w:tcW w:w="1584" w:type="dxa"/>
          </w:tcPr>
          <w:p w14:paraId="0355FB12" w14:textId="408728F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8</w:t>
            </w:r>
          </w:p>
        </w:tc>
        <w:tc>
          <w:tcPr>
            <w:tcW w:w="4050" w:type="dxa"/>
          </w:tcPr>
          <w:p w14:paraId="148D9E75" w14:textId="5653EA22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ik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gi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</w:p>
        </w:tc>
      </w:tr>
      <w:tr w:rsidR="00D349DF" w14:paraId="23703B8E" w14:textId="77777777" w:rsidTr="00040057">
        <w:trPr>
          <w:jc w:val="center"/>
        </w:trPr>
        <w:tc>
          <w:tcPr>
            <w:tcW w:w="571" w:type="dxa"/>
          </w:tcPr>
          <w:p w14:paraId="4FC26881" w14:textId="21FCFBE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</w:t>
            </w:r>
          </w:p>
        </w:tc>
        <w:tc>
          <w:tcPr>
            <w:tcW w:w="1584" w:type="dxa"/>
          </w:tcPr>
          <w:p w14:paraId="70300D2E" w14:textId="3253DEE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9</w:t>
            </w:r>
          </w:p>
        </w:tc>
        <w:tc>
          <w:tcPr>
            <w:tcW w:w="4050" w:type="dxa"/>
          </w:tcPr>
          <w:p w14:paraId="7E768243" w14:textId="6C49FE4E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in</w:t>
            </w:r>
            <w:proofErr w:type="spellEnd"/>
          </w:p>
        </w:tc>
      </w:tr>
      <w:tr w:rsidR="00D349DF" w14:paraId="40BF8011" w14:textId="77777777" w:rsidTr="00040057">
        <w:trPr>
          <w:jc w:val="center"/>
        </w:trPr>
        <w:tc>
          <w:tcPr>
            <w:tcW w:w="571" w:type="dxa"/>
          </w:tcPr>
          <w:p w14:paraId="0145603D" w14:textId="3EB86B6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.</w:t>
            </w:r>
          </w:p>
        </w:tc>
        <w:tc>
          <w:tcPr>
            <w:tcW w:w="1584" w:type="dxa"/>
          </w:tcPr>
          <w:p w14:paraId="5D89B670" w14:textId="148E407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0</w:t>
            </w:r>
          </w:p>
        </w:tc>
        <w:tc>
          <w:tcPr>
            <w:tcW w:w="4050" w:type="dxa"/>
          </w:tcPr>
          <w:p w14:paraId="0728BBF6" w14:textId="6DADDC0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</w:p>
        </w:tc>
      </w:tr>
      <w:tr w:rsidR="00D349DF" w14:paraId="294C1167" w14:textId="77777777" w:rsidTr="00040057">
        <w:trPr>
          <w:jc w:val="center"/>
        </w:trPr>
        <w:tc>
          <w:tcPr>
            <w:tcW w:w="571" w:type="dxa"/>
          </w:tcPr>
          <w:p w14:paraId="4090FF81" w14:textId="712EAEA9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.</w:t>
            </w:r>
          </w:p>
        </w:tc>
        <w:tc>
          <w:tcPr>
            <w:tcW w:w="1584" w:type="dxa"/>
          </w:tcPr>
          <w:p w14:paraId="15A6CC16" w14:textId="4B8A7D8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</w:p>
        </w:tc>
        <w:tc>
          <w:tcPr>
            <w:tcW w:w="4050" w:type="dxa"/>
          </w:tcPr>
          <w:p w14:paraId="3AF021C3" w14:textId="41DE4BA9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aki</w:t>
            </w:r>
          </w:p>
        </w:tc>
      </w:tr>
      <w:tr w:rsidR="00D349DF" w14:paraId="500F56FD" w14:textId="77777777" w:rsidTr="00040057">
        <w:trPr>
          <w:jc w:val="center"/>
        </w:trPr>
        <w:tc>
          <w:tcPr>
            <w:tcW w:w="571" w:type="dxa"/>
          </w:tcPr>
          <w:p w14:paraId="24D42C75" w14:textId="614301A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.</w:t>
            </w:r>
          </w:p>
        </w:tc>
        <w:tc>
          <w:tcPr>
            <w:tcW w:w="1584" w:type="dxa"/>
          </w:tcPr>
          <w:p w14:paraId="7ABA5426" w14:textId="598E15C6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2</w:t>
            </w:r>
          </w:p>
        </w:tc>
        <w:tc>
          <w:tcPr>
            <w:tcW w:w="4050" w:type="dxa"/>
          </w:tcPr>
          <w:p w14:paraId="593B393A" w14:textId="080973E1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ning</w:t>
            </w:r>
            <w:proofErr w:type="spellEnd"/>
          </w:p>
        </w:tc>
      </w:tr>
      <w:tr w:rsidR="00D349DF" w14:paraId="31C20C2E" w14:textId="77777777" w:rsidTr="00040057">
        <w:trPr>
          <w:jc w:val="center"/>
        </w:trPr>
        <w:tc>
          <w:tcPr>
            <w:tcW w:w="571" w:type="dxa"/>
          </w:tcPr>
          <w:p w14:paraId="49564929" w14:textId="17F3853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</w:t>
            </w:r>
          </w:p>
        </w:tc>
        <w:tc>
          <w:tcPr>
            <w:tcW w:w="1584" w:type="dxa"/>
          </w:tcPr>
          <w:p w14:paraId="0E4176ED" w14:textId="31CB098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</w:p>
        </w:tc>
        <w:tc>
          <w:tcPr>
            <w:tcW w:w="4050" w:type="dxa"/>
          </w:tcPr>
          <w:p w14:paraId="007C0B16" w14:textId="6DAF3E4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akar</w:t>
            </w:r>
            <w:proofErr w:type="spellEnd"/>
          </w:p>
        </w:tc>
      </w:tr>
      <w:tr w:rsidR="00D349DF" w14:paraId="6C53D830" w14:textId="77777777" w:rsidTr="00040057">
        <w:trPr>
          <w:jc w:val="center"/>
        </w:trPr>
        <w:tc>
          <w:tcPr>
            <w:tcW w:w="571" w:type="dxa"/>
          </w:tcPr>
          <w:p w14:paraId="4F564BDB" w14:textId="10E11DA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4.</w:t>
            </w:r>
          </w:p>
        </w:tc>
        <w:tc>
          <w:tcPr>
            <w:tcW w:w="1584" w:type="dxa"/>
          </w:tcPr>
          <w:p w14:paraId="3CA8E155" w14:textId="743A786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</w:p>
        </w:tc>
        <w:tc>
          <w:tcPr>
            <w:tcW w:w="4050" w:type="dxa"/>
          </w:tcPr>
          <w:p w14:paraId="35D94C60" w14:textId="76F504D4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sisi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ning</w:t>
            </w:r>
            <w:proofErr w:type="spellEnd"/>
          </w:p>
        </w:tc>
      </w:tr>
      <w:tr w:rsidR="00D349DF" w14:paraId="61132887" w14:textId="77777777" w:rsidTr="00040057">
        <w:trPr>
          <w:jc w:val="center"/>
        </w:trPr>
        <w:tc>
          <w:tcPr>
            <w:tcW w:w="571" w:type="dxa"/>
          </w:tcPr>
          <w:p w14:paraId="424607CF" w14:textId="027D24F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5.</w:t>
            </w:r>
          </w:p>
        </w:tc>
        <w:tc>
          <w:tcPr>
            <w:tcW w:w="1584" w:type="dxa"/>
          </w:tcPr>
          <w:p w14:paraId="13A67940" w14:textId="18501DC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</w:p>
        </w:tc>
        <w:tc>
          <w:tcPr>
            <w:tcW w:w="4050" w:type="dxa"/>
          </w:tcPr>
          <w:p w14:paraId="7486590C" w14:textId="30C72D88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mbu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ombe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ib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elupas</w:t>
            </w:r>
            <w:proofErr w:type="spellEnd"/>
          </w:p>
        </w:tc>
      </w:tr>
      <w:tr w:rsidR="00D349DF" w14:paraId="0C089E38" w14:textId="77777777" w:rsidTr="00040057">
        <w:trPr>
          <w:jc w:val="center"/>
        </w:trPr>
        <w:tc>
          <w:tcPr>
            <w:tcW w:w="571" w:type="dxa"/>
          </w:tcPr>
          <w:p w14:paraId="774C757B" w14:textId="22814F8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6.</w:t>
            </w:r>
          </w:p>
        </w:tc>
        <w:tc>
          <w:tcPr>
            <w:tcW w:w="1584" w:type="dxa"/>
          </w:tcPr>
          <w:p w14:paraId="4B43D91B" w14:textId="02DF428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6</w:t>
            </w:r>
          </w:p>
        </w:tc>
        <w:tc>
          <w:tcPr>
            <w:tcW w:w="4050" w:type="dxa"/>
          </w:tcPr>
          <w:p w14:paraId="04ECD088" w14:textId="642A7F4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Daerah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mb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bal</w:t>
            </w:r>
            <w:proofErr w:type="spellEnd"/>
          </w:p>
        </w:tc>
      </w:tr>
      <w:tr w:rsidR="00D349DF" w14:paraId="5EE66EC6" w14:textId="77777777" w:rsidTr="00040057">
        <w:trPr>
          <w:jc w:val="center"/>
        </w:trPr>
        <w:tc>
          <w:tcPr>
            <w:tcW w:w="571" w:type="dxa"/>
          </w:tcPr>
          <w:p w14:paraId="50D0B3D6" w14:textId="6F9F0778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7.</w:t>
            </w:r>
          </w:p>
        </w:tc>
        <w:tc>
          <w:tcPr>
            <w:tcW w:w="1584" w:type="dxa"/>
          </w:tcPr>
          <w:p w14:paraId="71900323" w14:textId="41F33A8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7</w:t>
            </w:r>
          </w:p>
        </w:tc>
        <w:tc>
          <w:tcPr>
            <w:tcW w:w="4050" w:type="dxa"/>
          </w:tcPr>
          <w:p w14:paraId="3CD55338" w14:textId="4D612AC5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umis</w:t>
            </w:r>
          </w:p>
        </w:tc>
      </w:tr>
      <w:tr w:rsidR="00D349DF" w14:paraId="79484BB4" w14:textId="77777777" w:rsidTr="00040057">
        <w:trPr>
          <w:jc w:val="center"/>
        </w:trPr>
        <w:tc>
          <w:tcPr>
            <w:tcW w:w="571" w:type="dxa"/>
          </w:tcPr>
          <w:p w14:paraId="17E81E54" w14:textId="0E3F52F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8.</w:t>
            </w:r>
          </w:p>
        </w:tc>
        <w:tc>
          <w:tcPr>
            <w:tcW w:w="1584" w:type="dxa"/>
          </w:tcPr>
          <w:p w14:paraId="3EE045A5" w14:textId="1A55861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8</w:t>
            </w:r>
          </w:p>
        </w:tc>
        <w:tc>
          <w:tcPr>
            <w:tcW w:w="4050" w:type="dxa"/>
          </w:tcPr>
          <w:p w14:paraId="3CDCAF92" w14:textId="23B2A3F4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ggot</w:t>
            </w:r>
            <w:proofErr w:type="spellEnd"/>
          </w:p>
        </w:tc>
      </w:tr>
      <w:tr w:rsidR="00D349DF" w14:paraId="602AE8A8" w14:textId="77777777" w:rsidTr="00040057">
        <w:trPr>
          <w:jc w:val="center"/>
        </w:trPr>
        <w:tc>
          <w:tcPr>
            <w:tcW w:w="571" w:type="dxa"/>
          </w:tcPr>
          <w:p w14:paraId="79676C30" w14:textId="748D173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9.</w:t>
            </w:r>
          </w:p>
        </w:tc>
        <w:tc>
          <w:tcPr>
            <w:tcW w:w="1584" w:type="dxa"/>
          </w:tcPr>
          <w:p w14:paraId="0FAE731D" w14:textId="6045508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9</w:t>
            </w:r>
          </w:p>
        </w:tc>
        <w:tc>
          <w:tcPr>
            <w:tcW w:w="4050" w:type="dxa"/>
          </w:tcPr>
          <w:p w14:paraId="3282D4CF" w14:textId="1748A00F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is</w:t>
            </w:r>
          </w:p>
        </w:tc>
      </w:tr>
      <w:tr w:rsidR="00D349DF" w14:paraId="5FB8573E" w14:textId="77777777" w:rsidTr="00040057">
        <w:trPr>
          <w:jc w:val="center"/>
        </w:trPr>
        <w:tc>
          <w:tcPr>
            <w:tcW w:w="571" w:type="dxa"/>
          </w:tcPr>
          <w:p w14:paraId="0EDD3B3F" w14:textId="47D7B39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.</w:t>
            </w:r>
          </w:p>
        </w:tc>
        <w:tc>
          <w:tcPr>
            <w:tcW w:w="1584" w:type="dxa"/>
          </w:tcPr>
          <w:p w14:paraId="58369D67" w14:textId="33A932D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</w:p>
        </w:tc>
        <w:tc>
          <w:tcPr>
            <w:tcW w:w="4050" w:type="dxa"/>
          </w:tcPr>
          <w:p w14:paraId="42415721" w14:textId="58311FD0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tiak</w:t>
            </w:r>
            <w:proofErr w:type="spellEnd"/>
          </w:p>
        </w:tc>
      </w:tr>
      <w:tr w:rsidR="00D349DF" w14:paraId="11FFF426" w14:textId="77777777" w:rsidTr="00040057">
        <w:trPr>
          <w:jc w:val="center"/>
        </w:trPr>
        <w:tc>
          <w:tcPr>
            <w:tcW w:w="571" w:type="dxa"/>
          </w:tcPr>
          <w:p w14:paraId="42918D96" w14:textId="1CEDC69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.</w:t>
            </w:r>
          </w:p>
        </w:tc>
        <w:tc>
          <w:tcPr>
            <w:tcW w:w="1584" w:type="dxa"/>
          </w:tcPr>
          <w:p w14:paraId="64F19113" w14:textId="0C363F9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</w:p>
        </w:tc>
        <w:tc>
          <w:tcPr>
            <w:tcW w:w="4050" w:type="dxa"/>
          </w:tcPr>
          <w:p w14:paraId="22578116" w14:textId="6F9E498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aluan</w:t>
            </w:r>
            <w:proofErr w:type="spellEnd"/>
          </w:p>
        </w:tc>
      </w:tr>
      <w:tr w:rsidR="00D349DF" w14:paraId="273D9E8E" w14:textId="77777777" w:rsidTr="00040057">
        <w:trPr>
          <w:jc w:val="center"/>
        </w:trPr>
        <w:tc>
          <w:tcPr>
            <w:tcW w:w="571" w:type="dxa"/>
          </w:tcPr>
          <w:p w14:paraId="50837223" w14:textId="1F684A3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.</w:t>
            </w:r>
          </w:p>
        </w:tc>
        <w:tc>
          <w:tcPr>
            <w:tcW w:w="1584" w:type="dxa"/>
          </w:tcPr>
          <w:p w14:paraId="5DBE810E" w14:textId="55F5FB1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</w:p>
        </w:tc>
        <w:tc>
          <w:tcPr>
            <w:tcW w:w="4050" w:type="dxa"/>
          </w:tcPr>
          <w:p w14:paraId="7069D5D7" w14:textId="26778727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b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ka</w:t>
            </w:r>
            <w:proofErr w:type="spellEnd"/>
          </w:p>
        </w:tc>
      </w:tr>
      <w:tr w:rsidR="00D349DF" w14:paraId="1C908FDB" w14:textId="77777777" w:rsidTr="00040057">
        <w:trPr>
          <w:jc w:val="center"/>
        </w:trPr>
        <w:tc>
          <w:tcPr>
            <w:tcW w:w="571" w:type="dxa"/>
          </w:tcPr>
          <w:p w14:paraId="55EAE160" w14:textId="47575086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.</w:t>
            </w:r>
          </w:p>
        </w:tc>
        <w:tc>
          <w:tcPr>
            <w:tcW w:w="1584" w:type="dxa"/>
          </w:tcPr>
          <w:p w14:paraId="2ED4F359" w14:textId="4BB4CE1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</w:p>
        </w:tc>
        <w:tc>
          <w:tcPr>
            <w:tcW w:w="4050" w:type="dxa"/>
          </w:tcPr>
          <w:p w14:paraId="3A885E25" w14:textId="66745042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kelup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udia</w:t>
            </w:r>
            <w:r w:rsidR="00796F27">
              <w:rPr>
                <w:rFonts w:ascii="Times New Roman" w:hAnsi="Times New Roman" w:cs="Times New Roman"/>
                <w:sz w:val="24"/>
                <w:szCs w:val="24"/>
              </w:rPr>
              <w:t>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darah</w:t>
            </w:r>
            <w:proofErr w:type="spellEnd"/>
          </w:p>
        </w:tc>
      </w:tr>
      <w:tr w:rsidR="00D349DF" w14:paraId="23692F24" w14:textId="77777777" w:rsidTr="00040057">
        <w:trPr>
          <w:jc w:val="center"/>
        </w:trPr>
        <w:tc>
          <w:tcPr>
            <w:tcW w:w="571" w:type="dxa"/>
          </w:tcPr>
          <w:p w14:paraId="418C5253" w14:textId="2EE8954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.</w:t>
            </w:r>
          </w:p>
        </w:tc>
        <w:tc>
          <w:tcPr>
            <w:tcW w:w="1584" w:type="dxa"/>
          </w:tcPr>
          <w:p w14:paraId="3F3F248D" w14:textId="3BE18E4D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</w:p>
        </w:tc>
        <w:tc>
          <w:tcPr>
            <w:tcW w:w="4050" w:type="dxa"/>
          </w:tcPr>
          <w:p w14:paraId="746A0C5D" w14:textId="5F35B086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tut</w:t>
            </w:r>
            <w:proofErr w:type="spellEnd"/>
          </w:p>
        </w:tc>
      </w:tr>
      <w:tr w:rsidR="00D349DF" w14:paraId="20002C52" w14:textId="77777777" w:rsidTr="00040057">
        <w:trPr>
          <w:jc w:val="center"/>
        </w:trPr>
        <w:tc>
          <w:tcPr>
            <w:tcW w:w="571" w:type="dxa"/>
          </w:tcPr>
          <w:p w14:paraId="4FC2AE35" w14:textId="205FCC3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.</w:t>
            </w:r>
          </w:p>
        </w:tc>
        <w:tc>
          <w:tcPr>
            <w:tcW w:w="1584" w:type="dxa"/>
          </w:tcPr>
          <w:p w14:paraId="7AA20C54" w14:textId="4EA05A31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5</w:t>
            </w:r>
          </w:p>
        </w:tc>
        <w:tc>
          <w:tcPr>
            <w:tcW w:w="4050" w:type="dxa"/>
          </w:tcPr>
          <w:p w14:paraId="35BFF3FE" w14:textId="29C1E437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iku</w:t>
            </w:r>
          </w:p>
        </w:tc>
      </w:tr>
      <w:tr w:rsidR="00D349DF" w14:paraId="2C5421EC" w14:textId="77777777" w:rsidTr="00040057">
        <w:trPr>
          <w:jc w:val="center"/>
        </w:trPr>
        <w:tc>
          <w:tcPr>
            <w:tcW w:w="571" w:type="dxa"/>
          </w:tcPr>
          <w:p w14:paraId="145DAC42" w14:textId="58D874F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.</w:t>
            </w:r>
          </w:p>
        </w:tc>
        <w:tc>
          <w:tcPr>
            <w:tcW w:w="1584" w:type="dxa"/>
          </w:tcPr>
          <w:p w14:paraId="68A62E33" w14:textId="27C7563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</w:p>
        </w:tc>
        <w:tc>
          <w:tcPr>
            <w:tcW w:w="4050" w:type="dxa"/>
          </w:tcPr>
          <w:p w14:paraId="4A474CA5" w14:textId="0E5CDC2A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uam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</w:p>
        </w:tc>
      </w:tr>
      <w:tr w:rsidR="00D349DF" w14:paraId="52D40DCE" w14:textId="77777777" w:rsidTr="00040057">
        <w:trPr>
          <w:jc w:val="center"/>
        </w:trPr>
        <w:tc>
          <w:tcPr>
            <w:tcW w:w="571" w:type="dxa"/>
          </w:tcPr>
          <w:p w14:paraId="08F0C9A7" w14:textId="17762D0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7.</w:t>
            </w:r>
          </w:p>
        </w:tc>
        <w:tc>
          <w:tcPr>
            <w:tcW w:w="1584" w:type="dxa"/>
          </w:tcPr>
          <w:p w14:paraId="1874CCEF" w14:textId="42605D7F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</w:p>
        </w:tc>
        <w:tc>
          <w:tcPr>
            <w:tcW w:w="4050" w:type="dxa"/>
          </w:tcPr>
          <w:p w14:paraId="53E6A851" w14:textId="1B76E3FE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emam</w:t>
            </w:r>
          </w:p>
        </w:tc>
      </w:tr>
      <w:tr w:rsidR="00D349DF" w14:paraId="5EB2E96C" w14:textId="77777777" w:rsidTr="00040057">
        <w:trPr>
          <w:jc w:val="center"/>
        </w:trPr>
        <w:tc>
          <w:tcPr>
            <w:tcW w:w="571" w:type="dxa"/>
          </w:tcPr>
          <w:p w14:paraId="4268E309" w14:textId="7D303074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.</w:t>
            </w:r>
          </w:p>
        </w:tc>
        <w:tc>
          <w:tcPr>
            <w:tcW w:w="1584" w:type="dxa"/>
          </w:tcPr>
          <w:p w14:paraId="4CDAAF34" w14:textId="31B7961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</w:p>
        </w:tc>
        <w:tc>
          <w:tcPr>
            <w:tcW w:w="4050" w:type="dxa"/>
          </w:tcPr>
          <w:p w14:paraId="7C803D0C" w14:textId="3B154B9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akit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pala</w:t>
            </w:r>
            <w:proofErr w:type="spellEnd"/>
          </w:p>
        </w:tc>
      </w:tr>
      <w:tr w:rsidR="00D349DF" w14:paraId="36E8309B" w14:textId="77777777" w:rsidTr="00040057">
        <w:trPr>
          <w:jc w:val="center"/>
        </w:trPr>
        <w:tc>
          <w:tcPr>
            <w:tcW w:w="571" w:type="dxa"/>
          </w:tcPr>
          <w:p w14:paraId="1858CF09" w14:textId="162D228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.</w:t>
            </w:r>
          </w:p>
        </w:tc>
        <w:tc>
          <w:tcPr>
            <w:tcW w:w="1584" w:type="dxa"/>
          </w:tcPr>
          <w:p w14:paraId="220B4405" w14:textId="0BFD2E06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4050" w:type="dxa"/>
          </w:tcPr>
          <w:p w14:paraId="253D2CB0" w14:textId="3B026C5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yeri</w:t>
            </w:r>
          </w:p>
        </w:tc>
      </w:tr>
      <w:tr w:rsidR="00D349DF" w14:paraId="6B36C09B" w14:textId="77777777" w:rsidTr="00040057">
        <w:trPr>
          <w:jc w:val="center"/>
        </w:trPr>
        <w:tc>
          <w:tcPr>
            <w:tcW w:w="571" w:type="dxa"/>
          </w:tcPr>
          <w:p w14:paraId="2F9B9EC2" w14:textId="4387F790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.</w:t>
            </w:r>
          </w:p>
        </w:tc>
        <w:tc>
          <w:tcPr>
            <w:tcW w:w="1584" w:type="dxa"/>
          </w:tcPr>
          <w:p w14:paraId="002646C8" w14:textId="77FF094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</w:p>
        </w:tc>
        <w:tc>
          <w:tcPr>
            <w:tcW w:w="4050" w:type="dxa"/>
          </w:tcPr>
          <w:p w14:paraId="57762A04" w14:textId="67027F05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hil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e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kan</w:t>
            </w:r>
            <w:proofErr w:type="spellEnd"/>
          </w:p>
        </w:tc>
      </w:tr>
      <w:tr w:rsidR="00D349DF" w14:paraId="35E8FFB0" w14:textId="77777777" w:rsidTr="00040057">
        <w:trPr>
          <w:jc w:val="center"/>
        </w:trPr>
        <w:tc>
          <w:tcPr>
            <w:tcW w:w="571" w:type="dxa"/>
          </w:tcPr>
          <w:p w14:paraId="7EED441C" w14:textId="74F5126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.</w:t>
            </w:r>
          </w:p>
        </w:tc>
        <w:tc>
          <w:tcPr>
            <w:tcW w:w="1584" w:type="dxa"/>
          </w:tcPr>
          <w:p w14:paraId="6F5ADA62" w14:textId="6C0E542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</w:p>
        </w:tc>
        <w:tc>
          <w:tcPr>
            <w:tcW w:w="4050" w:type="dxa"/>
          </w:tcPr>
          <w:p w14:paraId="0B78D751" w14:textId="65CFDEF8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elahan</w:t>
            </w:r>
            <w:proofErr w:type="spellEnd"/>
          </w:p>
        </w:tc>
      </w:tr>
      <w:tr w:rsidR="00D349DF" w14:paraId="6B196980" w14:textId="77777777" w:rsidTr="00040057">
        <w:trPr>
          <w:jc w:val="center"/>
        </w:trPr>
        <w:tc>
          <w:tcPr>
            <w:tcW w:w="571" w:type="dxa"/>
          </w:tcPr>
          <w:p w14:paraId="50278DBC" w14:textId="048E9BBA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.</w:t>
            </w:r>
          </w:p>
        </w:tc>
        <w:tc>
          <w:tcPr>
            <w:tcW w:w="1584" w:type="dxa"/>
          </w:tcPr>
          <w:p w14:paraId="18754ECC" w14:textId="7FAFF9B9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</w:p>
        </w:tc>
        <w:tc>
          <w:tcPr>
            <w:tcW w:w="4050" w:type="dxa"/>
          </w:tcPr>
          <w:p w14:paraId="675CB85B" w14:textId="32C3CFAE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 w:rsidR="000779CD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0779CD">
              <w:rPr>
                <w:rFonts w:ascii="Times New Roman" w:hAnsi="Times New Roman" w:cs="Times New Roman"/>
                <w:sz w:val="24"/>
                <w:szCs w:val="24"/>
              </w:rPr>
              <w:t>muncul</w:t>
            </w:r>
            <w:proofErr w:type="spellEnd"/>
            <w:r w:rsidR="000779CD">
              <w:rPr>
                <w:rFonts w:ascii="Times New Roman" w:hAnsi="Times New Roman" w:cs="Times New Roman"/>
                <w:sz w:val="24"/>
                <w:szCs w:val="24"/>
              </w:rPr>
              <w:t xml:space="preserve"> 1 </w:t>
            </w:r>
            <w:proofErr w:type="spellStart"/>
            <w:r w:rsidR="000779CD">
              <w:rPr>
                <w:rFonts w:ascii="Times New Roman" w:hAnsi="Times New Roman" w:cs="Times New Roman"/>
                <w:sz w:val="24"/>
                <w:szCs w:val="24"/>
              </w:rPr>
              <w:t>sisi</w:t>
            </w:r>
            <w:proofErr w:type="spellEnd"/>
          </w:p>
        </w:tc>
      </w:tr>
      <w:tr w:rsidR="00D349DF" w14:paraId="7589C822" w14:textId="77777777" w:rsidTr="00040057">
        <w:trPr>
          <w:jc w:val="center"/>
        </w:trPr>
        <w:tc>
          <w:tcPr>
            <w:tcW w:w="571" w:type="dxa"/>
          </w:tcPr>
          <w:p w14:paraId="62D65B5E" w14:textId="4175F93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3.</w:t>
            </w:r>
          </w:p>
        </w:tc>
        <w:tc>
          <w:tcPr>
            <w:tcW w:w="1584" w:type="dxa"/>
          </w:tcPr>
          <w:p w14:paraId="547C0FB2" w14:textId="17696F9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</w:p>
        </w:tc>
        <w:tc>
          <w:tcPr>
            <w:tcW w:w="4050" w:type="dxa"/>
          </w:tcPr>
          <w:p w14:paraId="367304BE" w14:textId="778926B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i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gkak</w:t>
            </w:r>
            <w:proofErr w:type="spellEnd"/>
          </w:p>
        </w:tc>
      </w:tr>
      <w:tr w:rsidR="00D349DF" w14:paraId="437D059A" w14:textId="77777777" w:rsidTr="00040057">
        <w:trPr>
          <w:jc w:val="center"/>
        </w:trPr>
        <w:tc>
          <w:tcPr>
            <w:tcW w:w="571" w:type="dxa"/>
          </w:tcPr>
          <w:p w14:paraId="615EEDA3" w14:textId="4405350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4.</w:t>
            </w:r>
          </w:p>
        </w:tc>
        <w:tc>
          <w:tcPr>
            <w:tcW w:w="1584" w:type="dxa"/>
          </w:tcPr>
          <w:p w14:paraId="11CF83DF" w14:textId="2A69E7B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</w:p>
        </w:tc>
        <w:tc>
          <w:tcPr>
            <w:tcW w:w="4050" w:type="dxa"/>
          </w:tcPr>
          <w:p w14:paraId="6102CCF0" w14:textId="639EA7D2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akar</w:t>
            </w:r>
            <w:proofErr w:type="spellEnd"/>
          </w:p>
        </w:tc>
      </w:tr>
      <w:tr w:rsidR="00D349DF" w14:paraId="01C86912" w14:textId="77777777" w:rsidTr="00040057">
        <w:trPr>
          <w:jc w:val="center"/>
        </w:trPr>
        <w:tc>
          <w:tcPr>
            <w:tcW w:w="571" w:type="dxa"/>
          </w:tcPr>
          <w:p w14:paraId="0D19395C" w14:textId="5861975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5.</w:t>
            </w:r>
          </w:p>
        </w:tc>
        <w:tc>
          <w:tcPr>
            <w:tcW w:w="1584" w:type="dxa"/>
          </w:tcPr>
          <w:p w14:paraId="1BBA2AA2" w14:textId="2D5DCA09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</w:p>
        </w:tc>
        <w:tc>
          <w:tcPr>
            <w:tcW w:w="4050" w:type="dxa"/>
          </w:tcPr>
          <w:p w14:paraId="500242C5" w14:textId="58991AC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Luk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</w:p>
        </w:tc>
      </w:tr>
      <w:tr w:rsidR="00D349DF" w14:paraId="464EA639" w14:textId="77777777" w:rsidTr="00040057">
        <w:trPr>
          <w:jc w:val="center"/>
        </w:trPr>
        <w:tc>
          <w:tcPr>
            <w:tcW w:w="571" w:type="dxa"/>
          </w:tcPr>
          <w:p w14:paraId="64C22961" w14:textId="32F8683C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6.</w:t>
            </w:r>
          </w:p>
        </w:tc>
        <w:tc>
          <w:tcPr>
            <w:tcW w:w="1584" w:type="dxa"/>
          </w:tcPr>
          <w:p w14:paraId="07BA508C" w14:textId="6340EF5E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6</w:t>
            </w:r>
          </w:p>
        </w:tc>
        <w:tc>
          <w:tcPr>
            <w:tcW w:w="4050" w:type="dxa"/>
          </w:tcPr>
          <w:p w14:paraId="11B0CA54" w14:textId="04A5F973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</w:p>
        </w:tc>
      </w:tr>
      <w:tr w:rsidR="00D349DF" w14:paraId="77F7D5FD" w14:textId="77777777" w:rsidTr="00040057">
        <w:trPr>
          <w:jc w:val="center"/>
        </w:trPr>
        <w:tc>
          <w:tcPr>
            <w:tcW w:w="571" w:type="dxa"/>
          </w:tcPr>
          <w:p w14:paraId="5F534BE3" w14:textId="09E5470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7.</w:t>
            </w:r>
          </w:p>
        </w:tc>
        <w:tc>
          <w:tcPr>
            <w:tcW w:w="1584" w:type="dxa"/>
          </w:tcPr>
          <w:p w14:paraId="19931CB5" w14:textId="2EF89D43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7</w:t>
            </w:r>
          </w:p>
        </w:tc>
        <w:tc>
          <w:tcPr>
            <w:tcW w:w="4050" w:type="dxa"/>
          </w:tcPr>
          <w:p w14:paraId="3BC10C0B" w14:textId="6E5F757C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d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i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ruk</w:t>
            </w:r>
            <w:proofErr w:type="spellEnd"/>
          </w:p>
        </w:tc>
      </w:tr>
      <w:tr w:rsidR="00D349DF" w14:paraId="2788605D" w14:textId="77777777" w:rsidTr="00040057">
        <w:trPr>
          <w:jc w:val="center"/>
        </w:trPr>
        <w:tc>
          <w:tcPr>
            <w:tcW w:w="571" w:type="dxa"/>
          </w:tcPr>
          <w:p w14:paraId="613C5D49" w14:textId="5ABBDB9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8.</w:t>
            </w:r>
          </w:p>
        </w:tc>
        <w:tc>
          <w:tcPr>
            <w:tcW w:w="1584" w:type="dxa"/>
          </w:tcPr>
          <w:p w14:paraId="63D3B573" w14:textId="6409010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8</w:t>
            </w:r>
          </w:p>
        </w:tc>
        <w:tc>
          <w:tcPr>
            <w:tcW w:w="4050" w:type="dxa"/>
          </w:tcPr>
          <w:p w14:paraId="4BE4E740" w14:textId="5F2B058A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i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galam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ritasi</w:t>
            </w:r>
            <w:proofErr w:type="spellEnd"/>
          </w:p>
        </w:tc>
      </w:tr>
      <w:tr w:rsidR="00D349DF" w14:paraId="2788392F" w14:textId="77777777" w:rsidTr="00040057">
        <w:trPr>
          <w:jc w:val="center"/>
        </w:trPr>
        <w:tc>
          <w:tcPr>
            <w:tcW w:w="571" w:type="dxa"/>
          </w:tcPr>
          <w:p w14:paraId="6B516D48" w14:textId="58E8BCA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9.</w:t>
            </w:r>
          </w:p>
        </w:tc>
        <w:tc>
          <w:tcPr>
            <w:tcW w:w="1584" w:type="dxa"/>
          </w:tcPr>
          <w:p w14:paraId="2DDA41A4" w14:textId="13D5F485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9</w:t>
            </w:r>
          </w:p>
        </w:tc>
        <w:tc>
          <w:tcPr>
            <w:tcW w:w="4050" w:type="dxa"/>
          </w:tcPr>
          <w:p w14:paraId="29150C5E" w14:textId="108063C4" w:rsidR="00D349DF" w:rsidRDefault="00D349D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re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n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cokelat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i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ka</w:t>
            </w:r>
            <w:proofErr w:type="spellEnd"/>
          </w:p>
        </w:tc>
      </w:tr>
      <w:tr w:rsidR="00D349DF" w14:paraId="06DD9822" w14:textId="77777777" w:rsidTr="00040057">
        <w:trPr>
          <w:jc w:val="center"/>
        </w:trPr>
        <w:tc>
          <w:tcPr>
            <w:tcW w:w="571" w:type="dxa"/>
          </w:tcPr>
          <w:p w14:paraId="1EDAE053" w14:textId="0893FD6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0.</w:t>
            </w:r>
          </w:p>
        </w:tc>
        <w:tc>
          <w:tcPr>
            <w:tcW w:w="1584" w:type="dxa"/>
          </w:tcPr>
          <w:p w14:paraId="4DDCA293" w14:textId="72E78912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0</w:t>
            </w:r>
          </w:p>
        </w:tc>
        <w:tc>
          <w:tcPr>
            <w:tcW w:w="4050" w:type="dxa"/>
          </w:tcPr>
          <w:p w14:paraId="2455B3C0" w14:textId="71517D20" w:rsidR="00D349DF" w:rsidRDefault="00004AF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kit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lut</w:t>
            </w:r>
            <w:proofErr w:type="spellEnd"/>
          </w:p>
        </w:tc>
      </w:tr>
      <w:tr w:rsidR="00D349DF" w14:paraId="565F97D2" w14:textId="77777777" w:rsidTr="00040057">
        <w:trPr>
          <w:jc w:val="center"/>
        </w:trPr>
        <w:tc>
          <w:tcPr>
            <w:tcW w:w="571" w:type="dxa"/>
          </w:tcPr>
          <w:p w14:paraId="4775FE4B" w14:textId="2C3ACD1B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1.</w:t>
            </w:r>
          </w:p>
        </w:tc>
        <w:tc>
          <w:tcPr>
            <w:tcW w:w="1584" w:type="dxa"/>
          </w:tcPr>
          <w:p w14:paraId="14A9621C" w14:textId="3A0F03B7" w:rsidR="00D349DF" w:rsidRDefault="00D349DF" w:rsidP="00D349D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1</w:t>
            </w:r>
          </w:p>
        </w:tc>
        <w:tc>
          <w:tcPr>
            <w:tcW w:w="4050" w:type="dxa"/>
          </w:tcPr>
          <w:p w14:paraId="41257E00" w14:textId="5158C6DF" w:rsidR="00D349DF" w:rsidRDefault="00004AFF" w:rsidP="00D349D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kita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idung</w:t>
            </w:r>
            <w:proofErr w:type="spellEnd"/>
          </w:p>
        </w:tc>
      </w:tr>
      <w:tr w:rsidR="00004AFF" w14:paraId="33E8E51C" w14:textId="77777777" w:rsidTr="00040057">
        <w:trPr>
          <w:jc w:val="center"/>
        </w:trPr>
        <w:tc>
          <w:tcPr>
            <w:tcW w:w="571" w:type="dxa"/>
          </w:tcPr>
          <w:p w14:paraId="27CDA114" w14:textId="37ABEC6A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2.</w:t>
            </w:r>
          </w:p>
        </w:tc>
        <w:tc>
          <w:tcPr>
            <w:tcW w:w="1584" w:type="dxa"/>
          </w:tcPr>
          <w:p w14:paraId="16A94027" w14:textId="6140B0A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</w:p>
        </w:tc>
        <w:tc>
          <w:tcPr>
            <w:tcW w:w="4050" w:type="dxa"/>
          </w:tcPr>
          <w:p w14:paraId="760EE15F" w14:textId="09A73F1F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rn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ing</w:t>
            </w:r>
            <w:proofErr w:type="spellEnd"/>
          </w:p>
        </w:tc>
      </w:tr>
      <w:tr w:rsidR="00004AFF" w14:paraId="7BC18143" w14:textId="77777777" w:rsidTr="00040057">
        <w:trPr>
          <w:jc w:val="center"/>
        </w:trPr>
        <w:tc>
          <w:tcPr>
            <w:tcW w:w="571" w:type="dxa"/>
          </w:tcPr>
          <w:p w14:paraId="4A539CA1" w14:textId="291FDEE8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3.</w:t>
            </w:r>
          </w:p>
        </w:tc>
        <w:tc>
          <w:tcPr>
            <w:tcW w:w="1584" w:type="dxa"/>
          </w:tcPr>
          <w:p w14:paraId="04ACA608" w14:textId="77BDC255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3</w:t>
            </w:r>
          </w:p>
        </w:tc>
        <w:tc>
          <w:tcPr>
            <w:tcW w:w="4050" w:type="dxa"/>
          </w:tcPr>
          <w:p w14:paraId="6E6A36B4" w14:textId="702D2D20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icu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re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kuningan</w:t>
            </w:r>
            <w:proofErr w:type="spellEnd"/>
          </w:p>
        </w:tc>
      </w:tr>
      <w:tr w:rsidR="00004AFF" w14:paraId="25773AC2" w14:textId="77777777" w:rsidTr="00040057">
        <w:trPr>
          <w:jc w:val="center"/>
        </w:trPr>
        <w:tc>
          <w:tcPr>
            <w:tcW w:w="571" w:type="dxa"/>
          </w:tcPr>
          <w:p w14:paraId="03988089" w14:textId="21967289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4.</w:t>
            </w:r>
          </w:p>
        </w:tc>
        <w:tc>
          <w:tcPr>
            <w:tcW w:w="1584" w:type="dxa"/>
          </w:tcPr>
          <w:p w14:paraId="0C87B57B" w14:textId="5B845102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</w:p>
        </w:tc>
        <w:tc>
          <w:tcPr>
            <w:tcW w:w="4050" w:type="dxa"/>
          </w:tcPr>
          <w:p w14:paraId="4D49DB84" w14:textId="10290C8E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j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owo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004AFF" w14:paraId="2E31A2D9" w14:textId="77777777" w:rsidTr="00040057">
        <w:trPr>
          <w:jc w:val="center"/>
        </w:trPr>
        <w:tc>
          <w:tcPr>
            <w:tcW w:w="571" w:type="dxa"/>
          </w:tcPr>
          <w:p w14:paraId="02E777AB" w14:textId="7BEA08E9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75.</w:t>
            </w:r>
          </w:p>
        </w:tc>
        <w:tc>
          <w:tcPr>
            <w:tcW w:w="1584" w:type="dxa"/>
          </w:tcPr>
          <w:p w14:paraId="04E67A25" w14:textId="6181F33A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</w:p>
        </w:tc>
        <w:tc>
          <w:tcPr>
            <w:tcW w:w="4050" w:type="dxa"/>
          </w:tcPr>
          <w:p w14:paraId="18E89891" w14:textId="11D354AB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mburu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a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l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i</w:t>
            </w:r>
            <w:proofErr w:type="spellEnd"/>
          </w:p>
        </w:tc>
      </w:tr>
      <w:tr w:rsidR="00004AFF" w14:paraId="49AB1151" w14:textId="77777777" w:rsidTr="00040057">
        <w:trPr>
          <w:jc w:val="center"/>
        </w:trPr>
        <w:tc>
          <w:tcPr>
            <w:tcW w:w="571" w:type="dxa"/>
          </w:tcPr>
          <w:p w14:paraId="7BD76FC3" w14:textId="678CCD4D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6.</w:t>
            </w:r>
          </w:p>
        </w:tc>
        <w:tc>
          <w:tcPr>
            <w:tcW w:w="1584" w:type="dxa"/>
          </w:tcPr>
          <w:p w14:paraId="12E776FE" w14:textId="0C62523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6</w:t>
            </w:r>
          </w:p>
        </w:tc>
        <w:tc>
          <w:tcPr>
            <w:tcW w:w="4050" w:type="dxa"/>
          </w:tcPr>
          <w:p w14:paraId="54CCA38C" w14:textId="7363D69F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Sela – sel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</w:p>
        </w:tc>
      </w:tr>
      <w:tr w:rsidR="00004AFF" w14:paraId="7CD4A6C3" w14:textId="77777777" w:rsidTr="00040057">
        <w:trPr>
          <w:jc w:val="center"/>
        </w:trPr>
        <w:tc>
          <w:tcPr>
            <w:tcW w:w="571" w:type="dxa"/>
          </w:tcPr>
          <w:p w14:paraId="641D7861" w14:textId="00059668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7.</w:t>
            </w:r>
          </w:p>
        </w:tc>
        <w:tc>
          <w:tcPr>
            <w:tcW w:w="1584" w:type="dxa"/>
          </w:tcPr>
          <w:p w14:paraId="599FFE5F" w14:textId="2D6C190C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7</w:t>
            </w:r>
          </w:p>
        </w:tc>
        <w:tc>
          <w:tcPr>
            <w:tcW w:w="4050" w:type="dxa"/>
          </w:tcPr>
          <w:p w14:paraId="69EE7A3F" w14:textId="582D7BEF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gel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</w:p>
        </w:tc>
      </w:tr>
      <w:tr w:rsidR="00004AFF" w14:paraId="7EAF4076" w14:textId="77777777" w:rsidTr="00040057">
        <w:trPr>
          <w:jc w:val="center"/>
        </w:trPr>
        <w:tc>
          <w:tcPr>
            <w:tcW w:w="571" w:type="dxa"/>
          </w:tcPr>
          <w:p w14:paraId="131116E2" w14:textId="0F949CC8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8.</w:t>
            </w:r>
          </w:p>
        </w:tc>
        <w:tc>
          <w:tcPr>
            <w:tcW w:w="1584" w:type="dxa"/>
          </w:tcPr>
          <w:p w14:paraId="11A78876" w14:textId="3C2C811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8</w:t>
            </w:r>
          </w:p>
        </w:tc>
        <w:tc>
          <w:tcPr>
            <w:tcW w:w="4050" w:type="dxa"/>
          </w:tcPr>
          <w:p w14:paraId="632ADEB9" w14:textId="63F8687F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</w:p>
        </w:tc>
      </w:tr>
      <w:tr w:rsidR="00004AFF" w14:paraId="34A10C1B" w14:textId="77777777" w:rsidTr="00040057">
        <w:trPr>
          <w:jc w:val="center"/>
        </w:trPr>
        <w:tc>
          <w:tcPr>
            <w:tcW w:w="571" w:type="dxa"/>
          </w:tcPr>
          <w:p w14:paraId="7C6F91C3" w14:textId="53B369C3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9.</w:t>
            </w:r>
          </w:p>
        </w:tc>
        <w:tc>
          <w:tcPr>
            <w:tcW w:w="1584" w:type="dxa"/>
          </w:tcPr>
          <w:p w14:paraId="5F37ED15" w14:textId="064AC74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9</w:t>
            </w:r>
          </w:p>
        </w:tc>
        <w:tc>
          <w:tcPr>
            <w:tcW w:w="4050" w:type="dxa"/>
          </w:tcPr>
          <w:p w14:paraId="7F8F3995" w14:textId="4BCDC6D3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la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kaki</w:t>
            </w:r>
          </w:p>
        </w:tc>
      </w:tr>
      <w:tr w:rsidR="00004AFF" w14:paraId="6E1F5889" w14:textId="77777777" w:rsidTr="00040057">
        <w:trPr>
          <w:jc w:val="center"/>
        </w:trPr>
        <w:tc>
          <w:tcPr>
            <w:tcW w:w="571" w:type="dxa"/>
          </w:tcPr>
          <w:p w14:paraId="06029D11" w14:textId="0AFEB2F1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0.</w:t>
            </w:r>
          </w:p>
        </w:tc>
        <w:tc>
          <w:tcPr>
            <w:tcW w:w="1584" w:type="dxa"/>
          </w:tcPr>
          <w:p w14:paraId="2D50437C" w14:textId="1B7B44C6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</w:p>
        </w:tc>
        <w:tc>
          <w:tcPr>
            <w:tcW w:w="4050" w:type="dxa"/>
          </w:tcPr>
          <w:p w14:paraId="7B39A943" w14:textId="30515BB4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rnih</w:t>
            </w:r>
            <w:proofErr w:type="spellEnd"/>
          </w:p>
        </w:tc>
      </w:tr>
      <w:tr w:rsidR="00004AFF" w14:paraId="34A6EA19" w14:textId="77777777" w:rsidTr="00040057">
        <w:trPr>
          <w:jc w:val="center"/>
        </w:trPr>
        <w:tc>
          <w:tcPr>
            <w:tcW w:w="571" w:type="dxa"/>
          </w:tcPr>
          <w:p w14:paraId="2F69B1B9" w14:textId="3411D17D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1.</w:t>
            </w:r>
          </w:p>
        </w:tc>
        <w:tc>
          <w:tcPr>
            <w:tcW w:w="1584" w:type="dxa"/>
          </w:tcPr>
          <w:p w14:paraId="04D3C65A" w14:textId="247DD1E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1</w:t>
            </w:r>
          </w:p>
        </w:tc>
        <w:tc>
          <w:tcPr>
            <w:tcW w:w="4050" w:type="dxa"/>
          </w:tcPr>
          <w:p w14:paraId="4B6D2165" w14:textId="3C37D412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</w:p>
        </w:tc>
      </w:tr>
      <w:tr w:rsidR="00004AFF" w14:paraId="0B4EC11B" w14:textId="77777777" w:rsidTr="00040057">
        <w:trPr>
          <w:jc w:val="center"/>
        </w:trPr>
        <w:tc>
          <w:tcPr>
            <w:tcW w:w="571" w:type="dxa"/>
          </w:tcPr>
          <w:p w14:paraId="7EB33C03" w14:textId="7538179E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2.</w:t>
            </w:r>
          </w:p>
        </w:tc>
        <w:tc>
          <w:tcPr>
            <w:tcW w:w="1584" w:type="dxa"/>
          </w:tcPr>
          <w:p w14:paraId="3D124523" w14:textId="2E46C303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</w:p>
        </w:tc>
        <w:tc>
          <w:tcPr>
            <w:tcW w:w="4050" w:type="dxa"/>
          </w:tcPr>
          <w:p w14:paraId="00F327E9" w14:textId="44CF7B8C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agian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ub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tutup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akaian</w:t>
            </w:r>
            <w:proofErr w:type="spellEnd"/>
          </w:p>
        </w:tc>
      </w:tr>
      <w:tr w:rsidR="00004AFF" w14:paraId="041EE7A1" w14:textId="77777777" w:rsidTr="00040057">
        <w:trPr>
          <w:jc w:val="center"/>
        </w:trPr>
        <w:tc>
          <w:tcPr>
            <w:tcW w:w="571" w:type="dxa"/>
          </w:tcPr>
          <w:p w14:paraId="0C30F1F8" w14:textId="7490BF61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3.</w:t>
            </w:r>
          </w:p>
        </w:tc>
        <w:tc>
          <w:tcPr>
            <w:tcW w:w="1584" w:type="dxa"/>
          </w:tcPr>
          <w:p w14:paraId="4CBF5CC8" w14:textId="6C57AF63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</w:p>
        </w:tc>
        <w:tc>
          <w:tcPr>
            <w:tcW w:w="4050" w:type="dxa"/>
          </w:tcPr>
          <w:p w14:paraId="64574C81" w14:textId="66C38EDC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Ras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sengat</w:t>
            </w:r>
            <w:proofErr w:type="spellEnd"/>
          </w:p>
        </w:tc>
      </w:tr>
      <w:tr w:rsidR="00004AFF" w14:paraId="17E3CC6C" w14:textId="77777777" w:rsidTr="00040057">
        <w:trPr>
          <w:jc w:val="center"/>
        </w:trPr>
        <w:tc>
          <w:tcPr>
            <w:tcW w:w="571" w:type="dxa"/>
          </w:tcPr>
          <w:p w14:paraId="5CC2CBCD" w14:textId="49337CB6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4.</w:t>
            </w:r>
          </w:p>
        </w:tc>
        <w:tc>
          <w:tcPr>
            <w:tcW w:w="1584" w:type="dxa"/>
          </w:tcPr>
          <w:p w14:paraId="38114C38" w14:textId="4D79BCE0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4</w:t>
            </w:r>
          </w:p>
        </w:tc>
        <w:tc>
          <w:tcPr>
            <w:tcW w:w="4050" w:type="dxa"/>
          </w:tcPr>
          <w:p w14:paraId="0AA5DB89" w14:textId="774C886D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</w:p>
        </w:tc>
      </w:tr>
      <w:tr w:rsidR="00004AFF" w14:paraId="54D37227" w14:textId="77777777" w:rsidTr="00040057">
        <w:trPr>
          <w:jc w:val="center"/>
        </w:trPr>
        <w:tc>
          <w:tcPr>
            <w:tcW w:w="571" w:type="dxa"/>
          </w:tcPr>
          <w:p w14:paraId="2980B30C" w14:textId="25ACFE76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5.</w:t>
            </w:r>
          </w:p>
        </w:tc>
        <w:tc>
          <w:tcPr>
            <w:tcW w:w="1584" w:type="dxa"/>
          </w:tcPr>
          <w:p w14:paraId="4961966C" w14:textId="7EE09F70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5</w:t>
            </w:r>
          </w:p>
        </w:tc>
        <w:tc>
          <w:tcPr>
            <w:tcW w:w="4050" w:type="dxa"/>
          </w:tcPr>
          <w:p w14:paraId="3FD47684" w14:textId="4E1ABD20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nah</w:t>
            </w:r>
            <w:proofErr w:type="spellEnd"/>
          </w:p>
        </w:tc>
      </w:tr>
      <w:tr w:rsidR="00004AFF" w14:paraId="5CC7628B" w14:textId="77777777" w:rsidTr="00040057">
        <w:trPr>
          <w:jc w:val="center"/>
        </w:trPr>
        <w:tc>
          <w:tcPr>
            <w:tcW w:w="571" w:type="dxa"/>
          </w:tcPr>
          <w:p w14:paraId="26E9F961" w14:textId="0DED42A2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6.</w:t>
            </w:r>
          </w:p>
        </w:tc>
        <w:tc>
          <w:tcPr>
            <w:tcW w:w="1584" w:type="dxa"/>
          </w:tcPr>
          <w:p w14:paraId="7910D826" w14:textId="66592EF4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</w:p>
        </w:tc>
        <w:tc>
          <w:tcPr>
            <w:tcW w:w="4050" w:type="dxa"/>
          </w:tcPr>
          <w:p w14:paraId="164128D0" w14:textId="72D65475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ergi</w:t>
            </w:r>
            <w:proofErr w:type="spellEnd"/>
          </w:p>
        </w:tc>
      </w:tr>
      <w:tr w:rsidR="00004AFF" w14:paraId="3227EC29" w14:textId="77777777" w:rsidTr="00040057">
        <w:trPr>
          <w:jc w:val="center"/>
        </w:trPr>
        <w:tc>
          <w:tcPr>
            <w:tcW w:w="571" w:type="dxa"/>
          </w:tcPr>
          <w:p w14:paraId="67BE4ABA" w14:textId="1545E193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7.</w:t>
            </w:r>
          </w:p>
        </w:tc>
        <w:tc>
          <w:tcPr>
            <w:tcW w:w="1584" w:type="dxa"/>
          </w:tcPr>
          <w:p w14:paraId="0A45BA5C" w14:textId="2B51D3F7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</w:p>
        </w:tc>
        <w:tc>
          <w:tcPr>
            <w:tcW w:w="4050" w:type="dxa"/>
          </w:tcPr>
          <w:p w14:paraId="300B0768" w14:textId="2372F28F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lop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ata</w:t>
            </w:r>
            <w:proofErr w:type="spellEnd"/>
          </w:p>
        </w:tc>
      </w:tr>
      <w:tr w:rsidR="00004AFF" w14:paraId="073D84B9" w14:textId="77777777" w:rsidTr="00040057">
        <w:trPr>
          <w:jc w:val="center"/>
        </w:trPr>
        <w:tc>
          <w:tcPr>
            <w:tcW w:w="571" w:type="dxa"/>
          </w:tcPr>
          <w:p w14:paraId="41F71438" w14:textId="31A69D6B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8.</w:t>
            </w:r>
          </w:p>
        </w:tc>
        <w:tc>
          <w:tcPr>
            <w:tcW w:w="1584" w:type="dxa"/>
          </w:tcPr>
          <w:p w14:paraId="3ECF8914" w14:textId="20E267D6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8</w:t>
            </w:r>
          </w:p>
        </w:tc>
        <w:tc>
          <w:tcPr>
            <w:tcW w:w="4050" w:type="dxa"/>
          </w:tcPr>
          <w:p w14:paraId="3ACA8AD9" w14:textId="0BD01AB7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bir</w:t>
            </w:r>
            <w:proofErr w:type="spellEnd"/>
          </w:p>
        </w:tc>
      </w:tr>
      <w:tr w:rsidR="00004AFF" w14:paraId="43DA6CE3" w14:textId="77777777" w:rsidTr="00040057">
        <w:trPr>
          <w:jc w:val="center"/>
        </w:trPr>
        <w:tc>
          <w:tcPr>
            <w:tcW w:w="571" w:type="dxa"/>
          </w:tcPr>
          <w:p w14:paraId="0451A797" w14:textId="1B97E15F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9.</w:t>
            </w:r>
          </w:p>
        </w:tc>
        <w:tc>
          <w:tcPr>
            <w:tcW w:w="1584" w:type="dxa"/>
          </w:tcPr>
          <w:p w14:paraId="4B96F37E" w14:textId="37EE8720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9</w:t>
            </w:r>
          </w:p>
        </w:tc>
        <w:tc>
          <w:tcPr>
            <w:tcW w:w="4050" w:type="dxa"/>
          </w:tcPr>
          <w:p w14:paraId="790805FB" w14:textId="499D8BE3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idah</w:t>
            </w:r>
            <w:proofErr w:type="spellEnd"/>
          </w:p>
        </w:tc>
      </w:tr>
      <w:tr w:rsidR="00004AFF" w14:paraId="23FB25D1" w14:textId="77777777" w:rsidTr="00040057">
        <w:trPr>
          <w:jc w:val="center"/>
        </w:trPr>
        <w:tc>
          <w:tcPr>
            <w:tcW w:w="571" w:type="dxa"/>
          </w:tcPr>
          <w:p w14:paraId="38B36C10" w14:textId="101EC0D7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0.</w:t>
            </w:r>
          </w:p>
        </w:tc>
        <w:tc>
          <w:tcPr>
            <w:tcW w:w="1584" w:type="dxa"/>
          </w:tcPr>
          <w:p w14:paraId="564586BD" w14:textId="1F229ABC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0</w:t>
            </w:r>
          </w:p>
        </w:tc>
        <w:tc>
          <w:tcPr>
            <w:tcW w:w="4050" w:type="dxa"/>
          </w:tcPr>
          <w:p w14:paraId="444EF433" w14:textId="3C0C6027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langs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ra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</w:p>
        </w:tc>
      </w:tr>
      <w:tr w:rsidR="00004AFF" w14:paraId="4AAE3271" w14:textId="77777777" w:rsidTr="00040057">
        <w:trPr>
          <w:jc w:val="center"/>
        </w:trPr>
        <w:tc>
          <w:tcPr>
            <w:tcW w:w="571" w:type="dxa"/>
          </w:tcPr>
          <w:p w14:paraId="705D48AB" w14:textId="295D04D2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1.</w:t>
            </w:r>
          </w:p>
        </w:tc>
        <w:tc>
          <w:tcPr>
            <w:tcW w:w="1584" w:type="dxa"/>
          </w:tcPr>
          <w:p w14:paraId="45B9C746" w14:textId="23A02AD0" w:rsidR="00004AFF" w:rsidRDefault="00004AFF" w:rsidP="00004AF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4050" w:type="dxa"/>
          </w:tcPr>
          <w:p w14:paraId="031EABB7" w14:textId="41D18618" w:rsidR="00004AFF" w:rsidRDefault="00004AFF" w:rsidP="00004AF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langsu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6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inggu</w:t>
            </w:r>
            <w:proofErr w:type="spellEnd"/>
          </w:p>
        </w:tc>
      </w:tr>
    </w:tbl>
    <w:p w14:paraId="3511156B" w14:textId="77777777" w:rsidR="005801A4" w:rsidRPr="00C777CD" w:rsidRDefault="005801A4" w:rsidP="00C777CD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07E6A65" w14:textId="5172100B" w:rsidR="005801A4" w:rsidRPr="007218FF" w:rsidRDefault="005801A4" w:rsidP="005B161D">
      <w:pPr>
        <w:pStyle w:val="Heading3"/>
        <w:numPr>
          <w:ilvl w:val="0"/>
          <w:numId w:val="29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62" w:name="_Toc109050320"/>
      <w:r w:rsidRPr="00EB32F3">
        <w:rPr>
          <w:rFonts w:ascii="Times New Roman" w:hAnsi="Times New Roman" w:cs="Times New Roman"/>
          <w:b/>
          <w:bCs/>
          <w:color w:val="auto"/>
        </w:rPr>
        <w:t>Tabel Keputusan</w:t>
      </w:r>
      <w:bookmarkEnd w:id="262"/>
    </w:p>
    <w:p w14:paraId="7CC4650D" w14:textId="3E12421B" w:rsidR="005801A4" w:rsidRPr="00771169" w:rsidRDefault="00DE43E6" w:rsidP="005B161D">
      <w:pPr>
        <w:pStyle w:val="Caption"/>
        <w:keepNext/>
        <w:spacing w:line="360" w:lineRule="auto"/>
        <w:ind w:left="432" w:firstLine="720"/>
        <w:jc w:val="both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edu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bel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eputus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cocok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nya</w:t>
      </w:r>
      <w:proofErr w:type="spellEnd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.</w:t>
      </w:r>
    </w:p>
    <w:p w14:paraId="26F40E1D" w14:textId="00B96C4B" w:rsidR="00C516BA" w:rsidRPr="00C516BA" w:rsidRDefault="00C516BA" w:rsidP="00C516BA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63" w:name="_Toc107433166"/>
      <w:bookmarkStart w:id="264" w:name="_Toc107433413"/>
      <w:bookmarkStart w:id="265" w:name="_Toc109307343"/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C516B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63"/>
      <w:bookmarkEnd w:id="264"/>
      <w:bookmarkEnd w:id="265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801A4" w14:paraId="6F971E33" w14:textId="77777777" w:rsidTr="005E6C79">
        <w:trPr>
          <w:trHeight w:val="470"/>
          <w:jc w:val="center"/>
        </w:trPr>
        <w:tc>
          <w:tcPr>
            <w:tcW w:w="517" w:type="dxa"/>
            <w:vMerge w:val="restart"/>
          </w:tcPr>
          <w:p w14:paraId="1565A50D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7779AAFA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11A12F0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1729AD27" w14:textId="77777777" w:rsidTr="005E6C79">
        <w:trPr>
          <w:trHeight w:val="360"/>
          <w:jc w:val="center"/>
        </w:trPr>
        <w:tc>
          <w:tcPr>
            <w:tcW w:w="517" w:type="dxa"/>
            <w:vMerge/>
          </w:tcPr>
          <w:p w14:paraId="136E7CDF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10B931A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B3C2A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  <w:tc>
          <w:tcPr>
            <w:tcW w:w="1096" w:type="dxa"/>
          </w:tcPr>
          <w:p w14:paraId="2A3FE786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  <w:tc>
          <w:tcPr>
            <w:tcW w:w="1096" w:type="dxa"/>
          </w:tcPr>
          <w:p w14:paraId="70A1CB81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  <w:tc>
          <w:tcPr>
            <w:tcW w:w="1096" w:type="dxa"/>
          </w:tcPr>
          <w:p w14:paraId="0A090D2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4</w:t>
            </w:r>
          </w:p>
        </w:tc>
        <w:tc>
          <w:tcPr>
            <w:tcW w:w="1096" w:type="dxa"/>
          </w:tcPr>
          <w:p w14:paraId="184B2DD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5</w:t>
            </w:r>
          </w:p>
        </w:tc>
      </w:tr>
      <w:tr w:rsidR="005801A4" w14:paraId="36E878CC" w14:textId="77777777" w:rsidTr="005E6C79">
        <w:trPr>
          <w:trHeight w:val="360"/>
          <w:jc w:val="center"/>
        </w:trPr>
        <w:tc>
          <w:tcPr>
            <w:tcW w:w="517" w:type="dxa"/>
          </w:tcPr>
          <w:p w14:paraId="34E47F2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3CEF71D5" w14:textId="2285A0A9" w:rsidR="005801A4" w:rsidRDefault="00D33E3E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48EED0B8" w14:textId="692FF23F" w:rsidR="005801A4" w:rsidRDefault="00D00FC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CCA029B" w14:textId="5B81FA0E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CD2AD08" w14:textId="2BD68F76" w:rsidR="005801A4" w:rsidRDefault="001523C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944D2A3" w14:textId="757D8503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51A309" w14:textId="5E857D33" w:rsidR="005801A4" w:rsidRDefault="00E10271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5B25E430" w14:textId="77777777" w:rsidTr="005E6C79">
        <w:trPr>
          <w:trHeight w:val="360"/>
          <w:jc w:val="center"/>
        </w:trPr>
        <w:tc>
          <w:tcPr>
            <w:tcW w:w="517" w:type="dxa"/>
          </w:tcPr>
          <w:p w14:paraId="0F6EEC80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2D739B6E" w14:textId="6736B291" w:rsidR="005801A4" w:rsidRDefault="00D33E3E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471E95E4" w14:textId="552F8A33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6917E1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C5FA9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B2B4368" w14:textId="5920AA3B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C5AA60" w14:textId="1194FC8C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56039915" w14:textId="77777777" w:rsidTr="005E6C79">
        <w:trPr>
          <w:trHeight w:val="360"/>
          <w:jc w:val="center"/>
        </w:trPr>
        <w:tc>
          <w:tcPr>
            <w:tcW w:w="517" w:type="dxa"/>
          </w:tcPr>
          <w:p w14:paraId="57AFF1E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13E13844" w14:textId="37E723E4" w:rsidR="005801A4" w:rsidRDefault="008A0593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1096" w:type="dxa"/>
          </w:tcPr>
          <w:p w14:paraId="42384565" w14:textId="1FA85DEF" w:rsidR="005801A4" w:rsidRDefault="00D00FC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3CB127B" w14:textId="055224C8" w:rsidR="005801A4" w:rsidRDefault="008D666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090A38B" w14:textId="6F954F60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DEE170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7B6CA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47195B8" w14:textId="77777777" w:rsidTr="005E6C79">
        <w:trPr>
          <w:trHeight w:val="360"/>
          <w:jc w:val="center"/>
        </w:trPr>
        <w:tc>
          <w:tcPr>
            <w:tcW w:w="517" w:type="dxa"/>
          </w:tcPr>
          <w:p w14:paraId="63149BC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28AA4498" w14:textId="403A9EDD" w:rsidR="005801A4" w:rsidRDefault="00531E1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1096" w:type="dxa"/>
          </w:tcPr>
          <w:p w14:paraId="27164061" w14:textId="13BC8F0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B095D1" w14:textId="2462D260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703ED4" w14:textId="577645B2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D2724EE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C0971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5CA8D3E1" w14:textId="77777777" w:rsidTr="005E6C79">
        <w:trPr>
          <w:trHeight w:val="360"/>
          <w:jc w:val="center"/>
        </w:trPr>
        <w:tc>
          <w:tcPr>
            <w:tcW w:w="517" w:type="dxa"/>
          </w:tcPr>
          <w:p w14:paraId="14895C3C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74A41999" w14:textId="0A5B0ABF" w:rsidR="005801A4" w:rsidRDefault="00531E1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1096" w:type="dxa"/>
          </w:tcPr>
          <w:p w14:paraId="5676FE70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E0BF245" w14:textId="5EC41D24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5A03E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548FA7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17F899" w14:textId="595986D2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496C2A7B" w14:textId="77777777" w:rsidTr="005E6C79">
        <w:trPr>
          <w:trHeight w:val="360"/>
          <w:jc w:val="center"/>
        </w:trPr>
        <w:tc>
          <w:tcPr>
            <w:tcW w:w="517" w:type="dxa"/>
          </w:tcPr>
          <w:p w14:paraId="53D557D2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3A970182" w14:textId="75F56D8B" w:rsidR="005801A4" w:rsidRDefault="003076C8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</w:p>
        </w:tc>
        <w:tc>
          <w:tcPr>
            <w:tcW w:w="1096" w:type="dxa"/>
          </w:tcPr>
          <w:p w14:paraId="4E21B97C" w14:textId="6F6D4A27" w:rsidR="005801A4" w:rsidRDefault="00D00FC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ED59B0A" w14:textId="7F535B65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3A9DC6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79020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4ECF1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73995CDE" w14:textId="77777777" w:rsidTr="005E6C79">
        <w:trPr>
          <w:trHeight w:val="360"/>
          <w:jc w:val="center"/>
        </w:trPr>
        <w:tc>
          <w:tcPr>
            <w:tcW w:w="517" w:type="dxa"/>
          </w:tcPr>
          <w:p w14:paraId="55A68B4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7139C70E" w14:textId="24865CE8" w:rsidR="005801A4" w:rsidRDefault="003076C8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</w:p>
        </w:tc>
        <w:tc>
          <w:tcPr>
            <w:tcW w:w="1096" w:type="dxa"/>
          </w:tcPr>
          <w:p w14:paraId="509660FE" w14:textId="4EC2BBB8" w:rsidR="005801A4" w:rsidRDefault="00D00FC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413C252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51299A7" w14:textId="08B8F415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9DA20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5D4127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46DC7558" w14:textId="77777777" w:rsidTr="005E6C79">
        <w:trPr>
          <w:trHeight w:val="360"/>
          <w:jc w:val="center"/>
        </w:trPr>
        <w:tc>
          <w:tcPr>
            <w:tcW w:w="517" w:type="dxa"/>
          </w:tcPr>
          <w:p w14:paraId="5D8C997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75E8954A" w14:textId="6870ADA5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1</w:t>
            </w:r>
          </w:p>
        </w:tc>
        <w:tc>
          <w:tcPr>
            <w:tcW w:w="1096" w:type="dxa"/>
          </w:tcPr>
          <w:p w14:paraId="76B42C0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09AAA2" w14:textId="2B233A77" w:rsidR="005801A4" w:rsidRDefault="00D349D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2E3FB92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36C71C" w14:textId="3922807A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816A6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108CD2D" w14:textId="77777777" w:rsidTr="005E6C79">
        <w:trPr>
          <w:trHeight w:val="360"/>
          <w:jc w:val="center"/>
        </w:trPr>
        <w:tc>
          <w:tcPr>
            <w:tcW w:w="517" w:type="dxa"/>
          </w:tcPr>
          <w:p w14:paraId="128E8F2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0216B160" w14:textId="192600C6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</w:p>
        </w:tc>
        <w:tc>
          <w:tcPr>
            <w:tcW w:w="1096" w:type="dxa"/>
          </w:tcPr>
          <w:p w14:paraId="3B9F5A0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4ED567" w14:textId="0186B23D" w:rsidR="005801A4" w:rsidRDefault="00D349D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A5DCD1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B921B84" w14:textId="669ACC5F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364BD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60CADB7" w14:textId="77777777" w:rsidTr="005E6C79">
        <w:trPr>
          <w:trHeight w:val="360"/>
          <w:jc w:val="center"/>
        </w:trPr>
        <w:tc>
          <w:tcPr>
            <w:tcW w:w="517" w:type="dxa"/>
          </w:tcPr>
          <w:p w14:paraId="29B40F3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7BB97378" w14:textId="701546C9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</w:p>
        </w:tc>
        <w:tc>
          <w:tcPr>
            <w:tcW w:w="1096" w:type="dxa"/>
          </w:tcPr>
          <w:p w14:paraId="148FBA6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8EEEC57" w14:textId="27707AD2" w:rsidR="005801A4" w:rsidRDefault="00D349D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0EDA72A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32BCC4" w14:textId="05D9F2AE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80821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11AAC83" w14:textId="77777777" w:rsidTr="005E6C79">
        <w:trPr>
          <w:trHeight w:val="360"/>
          <w:jc w:val="center"/>
        </w:trPr>
        <w:tc>
          <w:tcPr>
            <w:tcW w:w="517" w:type="dxa"/>
          </w:tcPr>
          <w:p w14:paraId="2F70FFC7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1D1134E9" w14:textId="0A2304E7" w:rsidR="005801A4" w:rsidRDefault="005F1302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1096" w:type="dxa"/>
          </w:tcPr>
          <w:p w14:paraId="38278A4A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FF102D6" w14:textId="212487A9" w:rsidR="005801A4" w:rsidRDefault="00D349DF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C06B04C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A6244E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CBB63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69A03A9" w14:textId="77777777" w:rsidTr="005E6C79">
        <w:trPr>
          <w:trHeight w:val="360"/>
          <w:jc w:val="center"/>
        </w:trPr>
        <w:tc>
          <w:tcPr>
            <w:tcW w:w="517" w:type="dxa"/>
          </w:tcPr>
          <w:p w14:paraId="7758BE2E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2.</w:t>
            </w:r>
          </w:p>
        </w:tc>
        <w:tc>
          <w:tcPr>
            <w:tcW w:w="2214" w:type="dxa"/>
          </w:tcPr>
          <w:p w14:paraId="2284EB71" w14:textId="7C21C563" w:rsidR="005801A4" w:rsidRDefault="001523C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5</w:t>
            </w:r>
          </w:p>
        </w:tc>
        <w:tc>
          <w:tcPr>
            <w:tcW w:w="1096" w:type="dxa"/>
          </w:tcPr>
          <w:p w14:paraId="60490F50" w14:textId="11E47F9E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DDD51EB" w14:textId="74929DAE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E9C86C0" w14:textId="37B813A6" w:rsidR="005801A4" w:rsidRDefault="001523C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5EA609F" w14:textId="7F9B19D4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898AAD" w14:textId="1D772A36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140D6F42" w14:textId="77777777" w:rsidTr="005E6C79">
        <w:trPr>
          <w:trHeight w:val="360"/>
          <w:jc w:val="center"/>
        </w:trPr>
        <w:tc>
          <w:tcPr>
            <w:tcW w:w="517" w:type="dxa"/>
          </w:tcPr>
          <w:p w14:paraId="3D8B4B21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23CDF793" w14:textId="33ACC080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6</w:t>
            </w:r>
          </w:p>
        </w:tc>
        <w:tc>
          <w:tcPr>
            <w:tcW w:w="1096" w:type="dxa"/>
          </w:tcPr>
          <w:p w14:paraId="2F9F79ED" w14:textId="5E066C14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15436E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EC88DA2" w14:textId="21DC4BAD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EEE3BF2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47E8050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9001012" w14:textId="77777777" w:rsidTr="005E6C79">
        <w:trPr>
          <w:trHeight w:val="360"/>
          <w:jc w:val="center"/>
        </w:trPr>
        <w:tc>
          <w:tcPr>
            <w:tcW w:w="517" w:type="dxa"/>
          </w:tcPr>
          <w:p w14:paraId="6271E38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4633C1B6" w14:textId="48D9CADB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7</w:t>
            </w:r>
          </w:p>
        </w:tc>
        <w:tc>
          <w:tcPr>
            <w:tcW w:w="1096" w:type="dxa"/>
          </w:tcPr>
          <w:p w14:paraId="4A9B380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C09D36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5BFD74" w14:textId="1B4FDDC1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3172700" w14:textId="6B64B587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A401F5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179DB9D8" w14:textId="77777777" w:rsidTr="005E6C79">
        <w:trPr>
          <w:trHeight w:val="360"/>
          <w:jc w:val="center"/>
        </w:trPr>
        <w:tc>
          <w:tcPr>
            <w:tcW w:w="517" w:type="dxa"/>
          </w:tcPr>
          <w:p w14:paraId="427561D9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2C379D79" w14:textId="5CE7D447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1096" w:type="dxa"/>
          </w:tcPr>
          <w:p w14:paraId="6CA0E40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59B04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2CD2AE6" w14:textId="7FF2F719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F3AAEC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5F0F2C1" w14:textId="5A12C559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1C66CA31" w14:textId="77777777" w:rsidTr="005E6C79">
        <w:trPr>
          <w:trHeight w:val="360"/>
          <w:jc w:val="center"/>
        </w:trPr>
        <w:tc>
          <w:tcPr>
            <w:tcW w:w="517" w:type="dxa"/>
          </w:tcPr>
          <w:p w14:paraId="18EF643F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32E57105" w14:textId="4F68B97C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1096" w:type="dxa"/>
          </w:tcPr>
          <w:p w14:paraId="272DA622" w14:textId="15B7A8A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4B2D9C" w14:textId="07F323F8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821898B" w14:textId="71917C56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9A68B76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411246" w14:textId="69935C3C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51960305" w14:textId="77777777" w:rsidTr="005E6C79">
        <w:trPr>
          <w:trHeight w:val="360"/>
          <w:jc w:val="center"/>
        </w:trPr>
        <w:tc>
          <w:tcPr>
            <w:tcW w:w="517" w:type="dxa"/>
          </w:tcPr>
          <w:p w14:paraId="2E678D92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55AEF6B9" w14:textId="5CE94797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343C0B7F" w14:textId="550D33C5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91DD60" w14:textId="21B5C32C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CE6AEB3" w14:textId="755BDBF6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8C8E88F" w14:textId="6F0F28CA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8EA67E" w14:textId="104CD835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49AC679B" w14:textId="77777777" w:rsidTr="005E6C79">
        <w:trPr>
          <w:trHeight w:val="360"/>
          <w:jc w:val="center"/>
        </w:trPr>
        <w:tc>
          <w:tcPr>
            <w:tcW w:w="517" w:type="dxa"/>
          </w:tcPr>
          <w:p w14:paraId="02FEA917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7EA99BC3" w14:textId="445044AB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1096" w:type="dxa"/>
          </w:tcPr>
          <w:p w14:paraId="4BC981D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C86617C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567FC1" w14:textId="60125BC9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36FE150" w14:textId="55294644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237780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79F02F05" w14:textId="77777777" w:rsidTr="005E6C79">
        <w:trPr>
          <w:trHeight w:val="360"/>
          <w:jc w:val="center"/>
        </w:trPr>
        <w:tc>
          <w:tcPr>
            <w:tcW w:w="517" w:type="dxa"/>
          </w:tcPr>
          <w:p w14:paraId="760F73C1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49D8BA22" w14:textId="4B6CA3FF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1096" w:type="dxa"/>
          </w:tcPr>
          <w:p w14:paraId="1A69907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ED8884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F05A6B" w14:textId="3B580BC1" w:rsidR="005801A4" w:rsidRDefault="007A7DAB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6C979D0" w14:textId="6DCD4145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52EA3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59FDA50" w14:textId="77777777" w:rsidTr="005E6C79">
        <w:trPr>
          <w:trHeight w:val="360"/>
          <w:jc w:val="center"/>
        </w:trPr>
        <w:tc>
          <w:tcPr>
            <w:tcW w:w="517" w:type="dxa"/>
          </w:tcPr>
          <w:p w14:paraId="0E48DA5D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1BEDEBE4" w14:textId="0C83F910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3</w:t>
            </w:r>
          </w:p>
        </w:tc>
        <w:tc>
          <w:tcPr>
            <w:tcW w:w="1096" w:type="dxa"/>
          </w:tcPr>
          <w:p w14:paraId="117F55F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11607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AE5B24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EB70D6" w14:textId="44BBD8EB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05485DA" w14:textId="2522A98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44C481F4" w14:textId="77777777" w:rsidTr="005E6C79">
        <w:trPr>
          <w:trHeight w:val="360"/>
          <w:jc w:val="center"/>
        </w:trPr>
        <w:tc>
          <w:tcPr>
            <w:tcW w:w="517" w:type="dxa"/>
          </w:tcPr>
          <w:p w14:paraId="6086D892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302F4B02" w14:textId="5A0AC9EC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4</w:t>
            </w:r>
          </w:p>
        </w:tc>
        <w:tc>
          <w:tcPr>
            <w:tcW w:w="1096" w:type="dxa"/>
          </w:tcPr>
          <w:p w14:paraId="215D49C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E3CD5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48E34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444435" w14:textId="6AF1439D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8F9732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DEBA3CD" w14:textId="77777777" w:rsidTr="005E6C79">
        <w:trPr>
          <w:trHeight w:val="360"/>
          <w:jc w:val="center"/>
        </w:trPr>
        <w:tc>
          <w:tcPr>
            <w:tcW w:w="517" w:type="dxa"/>
          </w:tcPr>
          <w:p w14:paraId="41BA4A1A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22B9A6D5" w14:textId="6A8C0B88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</w:p>
        </w:tc>
        <w:tc>
          <w:tcPr>
            <w:tcW w:w="1096" w:type="dxa"/>
          </w:tcPr>
          <w:p w14:paraId="4741F59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78B01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089908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E39B9A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D538A9" w14:textId="3CD88455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77A2D9BF" w14:textId="77777777" w:rsidTr="005E6C79">
        <w:trPr>
          <w:trHeight w:val="360"/>
          <w:jc w:val="center"/>
        </w:trPr>
        <w:tc>
          <w:tcPr>
            <w:tcW w:w="517" w:type="dxa"/>
          </w:tcPr>
          <w:p w14:paraId="03F7EBC8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591D1851" w14:textId="65C71DEC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</w:p>
        </w:tc>
        <w:tc>
          <w:tcPr>
            <w:tcW w:w="1096" w:type="dxa"/>
          </w:tcPr>
          <w:p w14:paraId="4C3AD243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A13154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DEE26F3" w14:textId="07C0A1A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4592466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AD63B04" w14:textId="6AD9B3ED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056B58D9" w14:textId="77777777" w:rsidTr="005E6C79">
        <w:trPr>
          <w:trHeight w:val="360"/>
          <w:jc w:val="center"/>
        </w:trPr>
        <w:tc>
          <w:tcPr>
            <w:tcW w:w="517" w:type="dxa"/>
          </w:tcPr>
          <w:p w14:paraId="3D8877A9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3763713A" w14:textId="6E63FF22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1096" w:type="dxa"/>
          </w:tcPr>
          <w:p w14:paraId="7CFB87F2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89B52DD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C6BD2D" w14:textId="2221E8BE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8545FD5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ED4B38" w14:textId="0D28A1F4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097E1152" w14:textId="77777777" w:rsidTr="005E6C79">
        <w:trPr>
          <w:trHeight w:val="360"/>
          <w:jc w:val="center"/>
        </w:trPr>
        <w:tc>
          <w:tcPr>
            <w:tcW w:w="517" w:type="dxa"/>
          </w:tcPr>
          <w:p w14:paraId="023C2479" w14:textId="77777777" w:rsidR="005801A4" w:rsidRDefault="005801A4" w:rsidP="001B00A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584FECCE" w14:textId="12EEDF49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</w:p>
        </w:tc>
        <w:tc>
          <w:tcPr>
            <w:tcW w:w="1096" w:type="dxa"/>
          </w:tcPr>
          <w:p w14:paraId="0D3C732F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31B7C1B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0751431" w14:textId="37968C4B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694635C" w14:textId="77777777" w:rsidR="005801A4" w:rsidRDefault="005801A4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5B485CE" w14:textId="70F8A040" w:rsidR="005801A4" w:rsidRDefault="00DD4EE9" w:rsidP="001B00A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212FFE75" w14:textId="77777777" w:rsidR="005801A4" w:rsidRDefault="005801A4" w:rsidP="005801A4">
      <w:pPr>
        <w:pStyle w:val="ListParagraph"/>
        <w:ind w:left="1224"/>
        <w:rPr>
          <w:rFonts w:ascii="Times New Roman" w:hAnsi="Times New Roman" w:cs="Times New Roman"/>
          <w:b/>
          <w:bCs/>
          <w:sz w:val="24"/>
          <w:szCs w:val="24"/>
        </w:rPr>
      </w:pPr>
    </w:p>
    <w:p w14:paraId="2C76F67D" w14:textId="77777777" w:rsidR="00464584" w:rsidRPr="009752DF" w:rsidRDefault="00464584" w:rsidP="009752DF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79702F0" w14:textId="52CBC363" w:rsidR="00AD71CF" w:rsidRPr="00AD71CF" w:rsidRDefault="00AD71CF" w:rsidP="00AD71CF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66" w:name="_Toc109307344"/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AD71C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6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801A4" w14:paraId="56DA3282" w14:textId="77777777" w:rsidTr="005E6C79">
        <w:trPr>
          <w:trHeight w:val="470"/>
          <w:jc w:val="center"/>
        </w:trPr>
        <w:tc>
          <w:tcPr>
            <w:tcW w:w="517" w:type="dxa"/>
            <w:vMerge w:val="restart"/>
          </w:tcPr>
          <w:p w14:paraId="76403102" w14:textId="77777777" w:rsidR="005801A4" w:rsidRDefault="005801A4" w:rsidP="00E30CB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17A51E34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348469C3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08B6A8CF" w14:textId="77777777" w:rsidTr="005E6C79">
        <w:trPr>
          <w:trHeight w:val="360"/>
          <w:jc w:val="center"/>
        </w:trPr>
        <w:tc>
          <w:tcPr>
            <w:tcW w:w="517" w:type="dxa"/>
            <w:vMerge/>
          </w:tcPr>
          <w:p w14:paraId="0BD088CF" w14:textId="77777777" w:rsidR="005801A4" w:rsidRDefault="005801A4" w:rsidP="00E30CB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5A1D3009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C8A402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6</w:t>
            </w:r>
          </w:p>
        </w:tc>
        <w:tc>
          <w:tcPr>
            <w:tcW w:w="1096" w:type="dxa"/>
          </w:tcPr>
          <w:p w14:paraId="2848B94B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7</w:t>
            </w:r>
          </w:p>
        </w:tc>
        <w:tc>
          <w:tcPr>
            <w:tcW w:w="1096" w:type="dxa"/>
          </w:tcPr>
          <w:p w14:paraId="08F9408D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8</w:t>
            </w:r>
          </w:p>
        </w:tc>
        <w:tc>
          <w:tcPr>
            <w:tcW w:w="1096" w:type="dxa"/>
          </w:tcPr>
          <w:p w14:paraId="5D2E0D94" w14:textId="62EE817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0</w:t>
            </w:r>
            <w:r w:rsidR="00EA208E">
              <w:rPr>
                <w:rFonts w:ascii="Times New Roman" w:hAnsi="Times New Roman" w:cs="Times New Roman"/>
                <w:sz w:val="24"/>
                <w:szCs w:val="24"/>
              </w:rPr>
              <w:t>8</w:t>
            </w:r>
          </w:p>
        </w:tc>
        <w:tc>
          <w:tcPr>
            <w:tcW w:w="1096" w:type="dxa"/>
          </w:tcPr>
          <w:p w14:paraId="4ACBD4FC" w14:textId="190864D3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EA208E">
              <w:rPr>
                <w:rFonts w:ascii="Times New Roman" w:hAnsi="Times New Roman" w:cs="Times New Roman"/>
                <w:sz w:val="24"/>
                <w:szCs w:val="24"/>
              </w:rPr>
              <w:t>09</w:t>
            </w:r>
          </w:p>
        </w:tc>
      </w:tr>
      <w:tr w:rsidR="005801A4" w14:paraId="689754D2" w14:textId="77777777" w:rsidTr="005E6C79">
        <w:trPr>
          <w:trHeight w:val="360"/>
          <w:jc w:val="center"/>
        </w:trPr>
        <w:tc>
          <w:tcPr>
            <w:tcW w:w="517" w:type="dxa"/>
          </w:tcPr>
          <w:p w14:paraId="6276B7D5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7F774DC7" w14:textId="4D5F7F85" w:rsidR="005801A4" w:rsidRDefault="00A64025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1EEFBE9C" w14:textId="554FA88D" w:rsidR="005801A4" w:rsidRDefault="007207F5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E702F20" w14:textId="606BA921" w:rsidR="005801A4" w:rsidRDefault="00D875B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CCD143" w14:textId="193D729F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C84F43F" w14:textId="431B215C" w:rsidR="005801A4" w:rsidRDefault="00EA208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39AE6DD" w14:textId="3B604BCE" w:rsidR="005801A4" w:rsidRDefault="00F57217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5801A4" w14:paraId="70DA7793" w14:textId="77777777" w:rsidTr="005E6C79">
        <w:trPr>
          <w:trHeight w:val="360"/>
          <w:jc w:val="center"/>
        </w:trPr>
        <w:tc>
          <w:tcPr>
            <w:tcW w:w="517" w:type="dxa"/>
          </w:tcPr>
          <w:p w14:paraId="109DE065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13B64FF2" w14:textId="54BDF6E6" w:rsidR="005801A4" w:rsidRDefault="00A64025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1096" w:type="dxa"/>
          </w:tcPr>
          <w:p w14:paraId="5425B4CE" w14:textId="6C01FC51" w:rsidR="005801A4" w:rsidRDefault="007207F5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5961E06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0AA831" w14:textId="404C06DA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2E33BBD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7796A0" w14:textId="4769C8E0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D3B9821" w14:textId="77777777" w:rsidTr="005E6C79">
        <w:trPr>
          <w:trHeight w:val="360"/>
          <w:jc w:val="center"/>
        </w:trPr>
        <w:tc>
          <w:tcPr>
            <w:tcW w:w="517" w:type="dxa"/>
          </w:tcPr>
          <w:p w14:paraId="082A418F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5821C7DD" w14:textId="66747976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</w:p>
        </w:tc>
        <w:tc>
          <w:tcPr>
            <w:tcW w:w="1096" w:type="dxa"/>
          </w:tcPr>
          <w:p w14:paraId="22FD5CFA" w14:textId="139895F6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E4A7AD" w14:textId="70BDC441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B019548" w14:textId="2E57CF94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6C8A155" w14:textId="1F3A42F9" w:rsidR="005801A4" w:rsidRDefault="00EA208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9E1F9DD" w14:textId="36E12A52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7B0D1294" w14:textId="77777777" w:rsidTr="005E6C79">
        <w:trPr>
          <w:trHeight w:val="360"/>
          <w:jc w:val="center"/>
        </w:trPr>
        <w:tc>
          <w:tcPr>
            <w:tcW w:w="517" w:type="dxa"/>
          </w:tcPr>
          <w:p w14:paraId="22482C24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45D2282F" w14:textId="1A157D57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</w:p>
        </w:tc>
        <w:tc>
          <w:tcPr>
            <w:tcW w:w="1096" w:type="dxa"/>
          </w:tcPr>
          <w:p w14:paraId="2A5C7B60" w14:textId="180D2A3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8F5E5B8" w14:textId="13506542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C7AA77F" w14:textId="72F6437E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78A34F" w14:textId="1928184F" w:rsidR="005801A4" w:rsidRDefault="00EA208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71DBDF3" w14:textId="2444C19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56486762" w14:textId="77777777" w:rsidTr="005E6C79">
        <w:trPr>
          <w:trHeight w:val="360"/>
          <w:jc w:val="center"/>
        </w:trPr>
        <w:tc>
          <w:tcPr>
            <w:tcW w:w="517" w:type="dxa"/>
          </w:tcPr>
          <w:p w14:paraId="3F8EA8E8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5EF2B0E9" w14:textId="1E392C8C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1096" w:type="dxa"/>
          </w:tcPr>
          <w:p w14:paraId="1F79B250" w14:textId="4C19DDD8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BA6E79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2CCF67" w14:textId="79C31F07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B1D8C24" w14:textId="32395DF9" w:rsidR="005801A4" w:rsidRDefault="00EA208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796264E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3E5EC388" w14:textId="77777777" w:rsidTr="005E6C79">
        <w:trPr>
          <w:trHeight w:val="360"/>
          <w:jc w:val="center"/>
        </w:trPr>
        <w:tc>
          <w:tcPr>
            <w:tcW w:w="517" w:type="dxa"/>
          </w:tcPr>
          <w:p w14:paraId="32B30DEB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1A29B8C1" w14:textId="5B8F9519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7</w:t>
            </w:r>
          </w:p>
        </w:tc>
        <w:tc>
          <w:tcPr>
            <w:tcW w:w="1096" w:type="dxa"/>
          </w:tcPr>
          <w:p w14:paraId="4DA1896C" w14:textId="17607B1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21CEBF" w14:textId="5C4B8DE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1055F69" w14:textId="4D8A4D92" w:rsidR="005801A4" w:rsidRDefault="009A386A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62A19CF" w14:textId="5DD6FA0A" w:rsidR="005801A4" w:rsidRDefault="00EA208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82CEBCD" w14:textId="40C27FA6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08A73367" w14:textId="77777777" w:rsidTr="005E6C79">
        <w:trPr>
          <w:trHeight w:val="360"/>
          <w:jc w:val="center"/>
        </w:trPr>
        <w:tc>
          <w:tcPr>
            <w:tcW w:w="517" w:type="dxa"/>
          </w:tcPr>
          <w:p w14:paraId="0FD4C932" w14:textId="6A846C2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71374CBE" w14:textId="10CAAE11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1096" w:type="dxa"/>
          </w:tcPr>
          <w:p w14:paraId="7187FD19" w14:textId="758C9111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058D77" w14:textId="2A97AE79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10B89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855E34" w14:textId="6317EEAA" w:rsidR="000349CF" w:rsidRDefault="005930E9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7BCE53" w14:textId="20DACCC5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57B51AB2" w14:textId="77777777" w:rsidTr="005E6C79">
        <w:trPr>
          <w:trHeight w:val="360"/>
          <w:jc w:val="center"/>
        </w:trPr>
        <w:tc>
          <w:tcPr>
            <w:tcW w:w="517" w:type="dxa"/>
          </w:tcPr>
          <w:p w14:paraId="116BA374" w14:textId="39EE6D32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696A52FC" w14:textId="23585D0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2EFE7014" w14:textId="2CA63363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1E83A2" w14:textId="50C7929D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ACCBED" w14:textId="33ACCE3C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17F02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640232" w14:textId="04EE603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2619E362" w14:textId="77777777" w:rsidTr="005E6C79">
        <w:trPr>
          <w:trHeight w:val="360"/>
          <w:jc w:val="center"/>
        </w:trPr>
        <w:tc>
          <w:tcPr>
            <w:tcW w:w="517" w:type="dxa"/>
          </w:tcPr>
          <w:p w14:paraId="59CDF308" w14:textId="4DB47372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4CF167FA" w14:textId="6C177A6A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1096" w:type="dxa"/>
          </w:tcPr>
          <w:p w14:paraId="642EB524" w14:textId="7F0E1A54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E7FF51" w14:textId="58E4352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53AAD14" w14:textId="07709CC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70EAC69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F91150" w14:textId="47EDA56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6BC53B2E" w14:textId="77777777" w:rsidTr="005E6C79">
        <w:trPr>
          <w:trHeight w:val="360"/>
          <w:jc w:val="center"/>
        </w:trPr>
        <w:tc>
          <w:tcPr>
            <w:tcW w:w="517" w:type="dxa"/>
          </w:tcPr>
          <w:p w14:paraId="4A34FEB8" w14:textId="71335431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6E1CA3B2" w14:textId="68A8CE2A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1096" w:type="dxa"/>
          </w:tcPr>
          <w:p w14:paraId="5BC0CF1C" w14:textId="2D96C1E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ED6514C" w14:textId="5B14FFA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F98835" w14:textId="063B54FD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5EB2A8D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CC4022" w14:textId="02EF1339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5B29C529" w14:textId="77777777" w:rsidTr="005E6C79">
        <w:trPr>
          <w:trHeight w:val="360"/>
          <w:jc w:val="center"/>
        </w:trPr>
        <w:tc>
          <w:tcPr>
            <w:tcW w:w="517" w:type="dxa"/>
          </w:tcPr>
          <w:p w14:paraId="087C43F5" w14:textId="69AC5A4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2247C561" w14:textId="5496198A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9</w:t>
            </w:r>
          </w:p>
        </w:tc>
        <w:tc>
          <w:tcPr>
            <w:tcW w:w="1096" w:type="dxa"/>
          </w:tcPr>
          <w:p w14:paraId="366BD6A2" w14:textId="3C1E492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215C7C3" w14:textId="4FA07C50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89D658B" w14:textId="0B7AE3E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4D804E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3FFF16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780ACE49" w14:textId="77777777" w:rsidTr="005E6C79">
        <w:trPr>
          <w:trHeight w:val="360"/>
          <w:jc w:val="center"/>
        </w:trPr>
        <w:tc>
          <w:tcPr>
            <w:tcW w:w="517" w:type="dxa"/>
          </w:tcPr>
          <w:p w14:paraId="6C7D8B63" w14:textId="51C888EB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27593879" w14:textId="1D5EA90A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0</w:t>
            </w:r>
          </w:p>
        </w:tc>
        <w:tc>
          <w:tcPr>
            <w:tcW w:w="1096" w:type="dxa"/>
          </w:tcPr>
          <w:p w14:paraId="24D835D4" w14:textId="70E90421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595BE84" w14:textId="7228A873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BA7FC8" w14:textId="5ACDF050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C4ED7B" w14:textId="2219AF2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2D748A5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787A156C" w14:textId="77777777" w:rsidTr="005E6C79">
        <w:trPr>
          <w:trHeight w:val="360"/>
          <w:jc w:val="center"/>
        </w:trPr>
        <w:tc>
          <w:tcPr>
            <w:tcW w:w="517" w:type="dxa"/>
          </w:tcPr>
          <w:p w14:paraId="5198B962" w14:textId="5CC01230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6B0CCFF9" w14:textId="5387994E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1</w:t>
            </w:r>
          </w:p>
        </w:tc>
        <w:tc>
          <w:tcPr>
            <w:tcW w:w="1096" w:type="dxa"/>
          </w:tcPr>
          <w:p w14:paraId="65936875" w14:textId="3650513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31B4B03" w14:textId="1CD338BE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198B42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4001C4C" w14:textId="29891271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4A67BA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5DAA1E83" w14:textId="77777777" w:rsidTr="005E6C79">
        <w:trPr>
          <w:trHeight w:val="360"/>
          <w:jc w:val="center"/>
        </w:trPr>
        <w:tc>
          <w:tcPr>
            <w:tcW w:w="517" w:type="dxa"/>
          </w:tcPr>
          <w:p w14:paraId="7E94BBAE" w14:textId="7B279ECB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2AF0EE56" w14:textId="141139C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2</w:t>
            </w:r>
          </w:p>
        </w:tc>
        <w:tc>
          <w:tcPr>
            <w:tcW w:w="1096" w:type="dxa"/>
          </w:tcPr>
          <w:p w14:paraId="77F410E9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39B945" w14:textId="3A7D99FC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70DE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6858B5E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40864B" w14:textId="0A9549AD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6CA95D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0D041898" w14:textId="77777777" w:rsidTr="005E6C79">
        <w:trPr>
          <w:trHeight w:val="360"/>
          <w:jc w:val="center"/>
        </w:trPr>
        <w:tc>
          <w:tcPr>
            <w:tcW w:w="517" w:type="dxa"/>
          </w:tcPr>
          <w:p w14:paraId="62617D9A" w14:textId="417FF31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5.</w:t>
            </w:r>
          </w:p>
        </w:tc>
        <w:tc>
          <w:tcPr>
            <w:tcW w:w="2214" w:type="dxa"/>
          </w:tcPr>
          <w:p w14:paraId="511C5A01" w14:textId="73E2451B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4</w:t>
            </w:r>
          </w:p>
        </w:tc>
        <w:tc>
          <w:tcPr>
            <w:tcW w:w="1096" w:type="dxa"/>
          </w:tcPr>
          <w:p w14:paraId="47B5C92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F1DEFE" w14:textId="7F891C94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670DE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1046E40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0634A9" w14:textId="1C383669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1F2610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3135FDDC" w14:textId="77777777" w:rsidTr="005E6C79">
        <w:trPr>
          <w:trHeight w:val="360"/>
          <w:jc w:val="center"/>
        </w:trPr>
        <w:tc>
          <w:tcPr>
            <w:tcW w:w="517" w:type="dxa"/>
          </w:tcPr>
          <w:p w14:paraId="71303E88" w14:textId="10F01F9E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62DBD3E7" w14:textId="4A821764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5</w:t>
            </w:r>
          </w:p>
        </w:tc>
        <w:tc>
          <w:tcPr>
            <w:tcW w:w="1096" w:type="dxa"/>
          </w:tcPr>
          <w:p w14:paraId="265D1F5C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88C91D" w14:textId="41A259B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3983C51" w14:textId="4A1A5745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24EE702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8013409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5F006B2A" w14:textId="77777777" w:rsidTr="005E6C79">
        <w:trPr>
          <w:trHeight w:val="360"/>
          <w:jc w:val="center"/>
        </w:trPr>
        <w:tc>
          <w:tcPr>
            <w:tcW w:w="517" w:type="dxa"/>
          </w:tcPr>
          <w:p w14:paraId="7F58AA6C" w14:textId="12BFF229" w:rsidR="000349CF" w:rsidRDefault="000349CF" w:rsidP="000349C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078EF8B5" w14:textId="7BC83775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6</w:t>
            </w:r>
          </w:p>
        </w:tc>
        <w:tc>
          <w:tcPr>
            <w:tcW w:w="1096" w:type="dxa"/>
          </w:tcPr>
          <w:p w14:paraId="12E7FAD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88DED34" w14:textId="3E70C8C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D1D675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81D15EE" w14:textId="22A04F43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BD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EDF139E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59A7C326" w14:textId="77777777" w:rsidTr="005E6C79">
        <w:trPr>
          <w:trHeight w:val="360"/>
          <w:jc w:val="center"/>
        </w:trPr>
        <w:tc>
          <w:tcPr>
            <w:tcW w:w="517" w:type="dxa"/>
          </w:tcPr>
          <w:p w14:paraId="2E1C1123" w14:textId="3BE38B5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05CA2E41" w14:textId="4B04856E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7</w:t>
            </w:r>
          </w:p>
        </w:tc>
        <w:tc>
          <w:tcPr>
            <w:tcW w:w="1096" w:type="dxa"/>
          </w:tcPr>
          <w:p w14:paraId="385D327B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A665B5E" w14:textId="54B666D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CC184F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7CD95DE" w14:textId="7B0D76A8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BD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4FB599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4B513BBC" w14:textId="77777777" w:rsidTr="005E6C79">
        <w:trPr>
          <w:trHeight w:val="360"/>
          <w:jc w:val="center"/>
        </w:trPr>
        <w:tc>
          <w:tcPr>
            <w:tcW w:w="517" w:type="dxa"/>
          </w:tcPr>
          <w:p w14:paraId="13F680D8" w14:textId="096F1CAD" w:rsidR="000349CF" w:rsidRDefault="000349CF" w:rsidP="000349C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72B9917E" w14:textId="077FA59B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8</w:t>
            </w:r>
          </w:p>
        </w:tc>
        <w:tc>
          <w:tcPr>
            <w:tcW w:w="1096" w:type="dxa"/>
          </w:tcPr>
          <w:p w14:paraId="540F835C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2F5289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7E441D" w14:textId="6E615DB3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07C735" w14:textId="4E8E0982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ED49BD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C71F859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0349CF" w14:paraId="001D45A9" w14:textId="77777777" w:rsidTr="005E6C79">
        <w:trPr>
          <w:trHeight w:val="360"/>
          <w:jc w:val="center"/>
        </w:trPr>
        <w:tc>
          <w:tcPr>
            <w:tcW w:w="517" w:type="dxa"/>
          </w:tcPr>
          <w:p w14:paraId="066D6721" w14:textId="08B8F318" w:rsidR="000349CF" w:rsidRDefault="000349CF" w:rsidP="000349C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2E1A0992" w14:textId="169292A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9</w:t>
            </w:r>
          </w:p>
        </w:tc>
        <w:tc>
          <w:tcPr>
            <w:tcW w:w="1096" w:type="dxa"/>
          </w:tcPr>
          <w:p w14:paraId="37EE02CD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EE475E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34B346" w14:textId="4FF1E114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CE3AE7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B68BC8" w14:textId="7376B9B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7F27CA2E" w14:textId="77777777" w:rsidTr="005E6C79">
        <w:trPr>
          <w:trHeight w:val="360"/>
          <w:jc w:val="center"/>
        </w:trPr>
        <w:tc>
          <w:tcPr>
            <w:tcW w:w="517" w:type="dxa"/>
          </w:tcPr>
          <w:p w14:paraId="7E061B3D" w14:textId="0D50120E" w:rsidR="000349CF" w:rsidRDefault="000349CF" w:rsidP="000349C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4B4FF1DD" w14:textId="76419223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0</w:t>
            </w:r>
          </w:p>
        </w:tc>
        <w:tc>
          <w:tcPr>
            <w:tcW w:w="1096" w:type="dxa"/>
          </w:tcPr>
          <w:p w14:paraId="54FE998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53CB1F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A43543" w14:textId="015CF7FE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19C0C61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A93B231" w14:textId="066A27D6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0349CF" w14:paraId="0DF9DFD4" w14:textId="77777777" w:rsidTr="005E6C79">
        <w:trPr>
          <w:trHeight w:val="360"/>
          <w:jc w:val="center"/>
        </w:trPr>
        <w:tc>
          <w:tcPr>
            <w:tcW w:w="517" w:type="dxa"/>
          </w:tcPr>
          <w:p w14:paraId="34843262" w14:textId="2106C315" w:rsidR="000349CF" w:rsidRDefault="000349CF" w:rsidP="000349CF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4E8DB430" w14:textId="073A421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</w:p>
        </w:tc>
        <w:tc>
          <w:tcPr>
            <w:tcW w:w="1096" w:type="dxa"/>
          </w:tcPr>
          <w:p w14:paraId="2D46866E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A00082" w14:textId="77777777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64026D5" w14:textId="169E7A2C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1EAEA4" w14:textId="0366B79B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21EADAF" w14:textId="3186F0D2" w:rsidR="000349CF" w:rsidRDefault="000349CF" w:rsidP="000349CF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2603BDF2" w14:textId="77777777" w:rsidR="005801A4" w:rsidRPr="00587809" w:rsidRDefault="005801A4" w:rsidP="00587809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53B1923" w14:textId="01C77772" w:rsidR="003B5BF2" w:rsidRPr="003B5BF2" w:rsidRDefault="003B5BF2" w:rsidP="003B5BF2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67" w:name="_Toc109307345"/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5</w:t>
      </w:r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3B5BF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67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801A4" w14:paraId="6F07BCDA" w14:textId="77777777" w:rsidTr="005E6C79">
        <w:trPr>
          <w:trHeight w:val="470"/>
          <w:jc w:val="center"/>
        </w:trPr>
        <w:tc>
          <w:tcPr>
            <w:tcW w:w="517" w:type="dxa"/>
            <w:vMerge w:val="restart"/>
          </w:tcPr>
          <w:p w14:paraId="789AC39A" w14:textId="77777777" w:rsidR="005801A4" w:rsidRDefault="005801A4" w:rsidP="00E30CB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644EF137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4388B800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151AB914" w14:textId="77777777" w:rsidTr="005E6C79">
        <w:trPr>
          <w:trHeight w:val="360"/>
          <w:jc w:val="center"/>
        </w:trPr>
        <w:tc>
          <w:tcPr>
            <w:tcW w:w="517" w:type="dxa"/>
            <w:vMerge/>
          </w:tcPr>
          <w:p w14:paraId="16E4E3C5" w14:textId="77777777" w:rsidR="005801A4" w:rsidRDefault="005801A4" w:rsidP="00E30CB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6602B7AF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14D9A7B" w14:textId="3590F32C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58780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96" w:type="dxa"/>
          </w:tcPr>
          <w:p w14:paraId="692C155B" w14:textId="32AE4E88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58780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96" w:type="dxa"/>
          </w:tcPr>
          <w:p w14:paraId="5B3C387F" w14:textId="1230A5FE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587809">
              <w:rPr>
                <w:rFonts w:ascii="Times New Roman" w:hAnsi="Times New Roman" w:cs="Times New Roman"/>
                <w:sz w:val="24"/>
                <w:szCs w:val="24"/>
              </w:rPr>
              <w:t>1</w:t>
            </w:r>
          </w:p>
        </w:tc>
        <w:tc>
          <w:tcPr>
            <w:tcW w:w="1096" w:type="dxa"/>
          </w:tcPr>
          <w:p w14:paraId="30504451" w14:textId="52C878D6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587809"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  <w:tc>
          <w:tcPr>
            <w:tcW w:w="1096" w:type="dxa"/>
          </w:tcPr>
          <w:p w14:paraId="1259ABA6" w14:textId="2C6EC726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587809">
              <w:rPr>
                <w:rFonts w:ascii="Times New Roman" w:hAnsi="Times New Roman" w:cs="Times New Roman"/>
                <w:sz w:val="24"/>
                <w:szCs w:val="24"/>
              </w:rPr>
              <w:t>3</w:t>
            </w:r>
          </w:p>
        </w:tc>
      </w:tr>
      <w:tr w:rsidR="005801A4" w14:paraId="1BFDAB6E" w14:textId="77777777" w:rsidTr="005E6C79">
        <w:trPr>
          <w:trHeight w:val="360"/>
          <w:jc w:val="center"/>
        </w:trPr>
        <w:tc>
          <w:tcPr>
            <w:tcW w:w="517" w:type="dxa"/>
          </w:tcPr>
          <w:p w14:paraId="3D3AE977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181B52B9" w14:textId="6CBF5C17" w:rsidR="005801A4" w:rsidRDefault="00796F27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6B414A89" w14:textId="1F2DDD3F" w:rsidR="005801A4" w:rsidRDefault="00A02D82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2D566FA" w14:textId="2D613385" w:rsidR="005801A4" w:rsidRDefault="00B26B25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DC4C61" w14:textId="1D509FAE" w:rsidR="005801A4" w:rsidRDefault="00AD5BA9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16AEAA0" w14:textId="4665942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DB7B73E" w14:textId="4D31EB4A" w:rsidR="005801A4" w:rsidRDefault="00043EAB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BA6051" w14:paraId="0C45FD45" w14:textId="77777777" w:rsidTr="005E6C79">
        <w:trPr>
          <w:trHeight w:val="360"/>
          <w:jc w:val="center"/>
        </w:trPr>
        <w:tc>
          <w:tcPr>
            <w:tcW w:w="517" w:type="dxa"/>
          </w:tcPr>
          <w:p w14:paraId="07606F5E" w14:textId="6EE156DD" w:rsidR="00BA6051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199D30B5" w14:textId="5D849CCE" w:rsidR="00BA6051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3E625523" w14:textId="77777777" w:rsidR="00BA6051" w:rsidRPr="0091163A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690132" w14:textId="77777777" w:rsidR="00BA6051" w:rsidRPr="0091163A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05FC112" w14:textId="6DBBA836" w:rsidR="00BA6051" w:rsidRPr="0091163A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7E8437" w14:textId="53311D7F" w:rsidR="00BA6051" w:rsidRDefault="001C117E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4A3000E" w14:textId="77777777" w:rsidR="00BA6051" w:rsidRDefault="00BA6051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1802F97A" w14:textId="77777777" w:rsidTr="005E6C79">
        <w:trPr>
          <w:trHeight w:val="360"/>
          <w:jc w:val="center"/>
        </w:trPr>
        <w:tc>
          <w:tcPr>
            <w:tcW w:w="517" w:type="dxa"/>
          </w:tcPr>
          <w:p w14:paraId="6DA64FA2" w14:textId="199C9312" w:rsidR="005801A4" w:rsidRDefault="004D59F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2049EE4B" w14:textId="2A4F314D" w:rsidR="005801A4" w:rsidRDefault="00796F27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 w:rsidR="004B640F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96" w:type="dxa"/>
          </w:tcPr>
          <w:p w14:paraId="4F477136" w14:textId="5C010E04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CF06C7" w14:textId="079AE2F2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43B1D2" w14:textId="675633D2" w:rsidR="005801A4" w:rsidRDefault="00AD5BA9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F09A19A" w14:textId="19C8E993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897965" w14:textId="0B5A1449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DBAE1BB" w14:textId="77777777" w:rsidTr="005E6C79">
        <w:trPr>
          <w:trHeight w:val="360"/>
          <w:jc w:val="center"/>
        </w:trPr>
        <w:tc>
          <w:tcPr>
            <w:tcW w:w="517" w:type="dxa"/>
          </w:tcPr>
          <w:p w14:paraId="4529725F" w14:textId="1B5C7753" w:rsidR="005801A4" w:rsidRDefault="004D59F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62157110" w14:textId="0206885C" w:rsidR="005801A4" w:rsidRDefault="004B640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</w:p>
        </w:tc>
        <w:tc>
          <w:tcPr>
            <w:tcW w:w="1096" w:type="dxa"/>
          </w:tcPr>
          <w:p w14:paraId="6B9F68BF" w14:textId="1C5D3410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D8263D7" w14:textId="4F1CBBC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3D2411" w14:textId="390A9DD8" w:rsidR="005801A4" w:rsidRDefault="00AD5BA9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A9D8EC5" w14:textId="68CA996D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7AF94D" w14:textId="67BD6B4F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1AFB7142" w14:textId="77777777" w:rsidTr="005E6C79">
        <w:trPr>
          <w:trHeight w:val="360"/>
          <w:jc w:val="center"/>
        </w:trPr>
        <w:tc>
          <w:tcPr>
            <w:tcW w:w="517" w:type="dxa"/>
          </w:tcPr>
          <w:p w14:paraId="557285D8" w14:textId="38F560C1" w:rsidR="005801A4" w:rsidRDefault="004D59F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2585912D" w14:textId="32FDEA10" w:rsidR="005801A4" w:rsidRDefault="007D7CEC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</w:p>
        </w:tc>
        <w:tc>
          <w:tcPr>
            <w:tcW w:w="1096" w:type="dxa"/>
          </w:tcPr>
          <w:p w14:paraId="101F3FCC" w14:textId="3D8D7D9F" w:rsidR="005801A4" w:rsidRDefault="00A02D82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DF1D6C" w14:textId="4BAE70EC" w:rsidR="005801A4" w:rsidRDefault="00371449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F788770" w14:textId="57D459DB" w:rsidR="005801A4" w:rsidRDefault="00A33E3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DF086F0" w14:textId="7DA0411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758851" w14:textId="10D2AF6A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3196C40C" w14:textId="77777777" w:rsidTr="005E6C79">
        <w:trPr>
          <w:trHeight w:val="360"/>
          <w:jc w:val="center"/>
        </w:trPr>
        <w:tc>
          <w:tcPr>
            <w:tcW w:w="517" w:type="dxa"/>
          </w:tcPr>
          <w:p w14:paraId="3B349EAF" w14:textId="2A869172" w:rsidR="005801A4" w:rsidRDefault="004D59FF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6CB871C5" w14:textId="414E5B2C" w:rsidR="005801A4" w:rsidRDefault="007D7CEC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1096" w:type="dxa"/>
          </w:tcPr>
          <w:p w14:paraId="7AF1765E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C56F241" w14:textId="30A8DDEB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987610" w14:textId="77777777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F62478" w14:textId="3AEC831B" w:rsidR="005801A4" w:rsidRDefault="00C14127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2E1F593" w14:textId="642CD1CC" w:rsidR="005801A4" w:rsidRDefault="005801A4" w:rsidP="00E30CB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F03FA" w14:paraId="1E6C6639" w14:textId="77777777" w:rsidTr="005E6C79">
        <w:trPr>
          <w:trHeight w:val="360"/>
          <w:jc w:val="center"/>
        </w:trPr>
        <w:tc>
          <w:tcPr>
            <w:tcW w:w="517" w:type="dxa"/>
          </w:tcPr>
          <w:p w14:paraId="7FEBCA50" w14:textId="523F1A1F" w:rsidR="00BF03FA" w:rsidRDefault="004D59FF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="00BF03F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13BD5A9F" w14:textId="2ABFABB1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1096" w:type="dxa"/>
          </w:tcPr>
          <w:p w14:paraId="624A4D77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8AC7EA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243540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1B988A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B7BA21" w14:textId="2F404861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835F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BF03FA" w14:paraId="4F4203E4" w14:textId="77777777" w:rsidTr="005E6C79">
        <w:trPr>
          <w:trHeight w:val="360"/>
          <w:jc w:val="center"/>
        </w:trPr>
        <w:tc>
          <w:tcPr>
            <w:tcW w:w="517" w:type="dxa"/>
          </w:tcPr>
          <w:p w14:paraId="3F9A5134" w14:textId="1922E2B2" w:rsidR="00BF03FA" w:rsidRDefault="004D59FF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="00BF03F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1E2A1015" w14:textId="6888114C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4EB7C773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6B6E1A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36BC7CA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8DC8366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A9B2EC" w14:textId="5025866E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835F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BF03FA" w14:paraId="6C0A807F" w14:textId="77777777" w:rsidTr="005E6C79">
        <w:trPr>
          <w:trHeight w:val="360"/>
          <w:jc w:val="center"/>
        </w:trPr>
        <w:tc>
          <w:tcPr>
            <w:tcW w:w="517" w:type="dxa"/>
          </w:tcPr>
          <w:p w14:paraId="329C1AEB" w14:textId="7080B356" w:rsidR="00BF03FA" w:rsidRDefault="004D59FF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="00BF03F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29C18216" w14:textId="0CB19D00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1096" w:type="dxa"/>
          </w:tcPr>
          <w:p w14:paraId="7FA8623A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9CD3BE9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18048C3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1744911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523DE0E" w14:textId="4AA317F5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835F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BF03FA" w14:paraId="28D54762" w14:textId="77777777" w:rsidTr="005E6C79">
        <w:trPr>
          <w:trHeight w:val="360"/>
          <w:jc w:val="center"/>
        </w:trPr>
        <w:tc>
          <w:tcPr>
            <w:tcW w:w="517" w:type="dxa"/>
          </w:tcPr>
          <w:p w14:paraId="69F077ED" w14:textId="4A6CB53A" w:rsidR="00BF03FA" w:rsidRDefault="004D59FF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</w:t>
            </w:r>
            <w:r w:rsidR="00BF03FA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214" w:type="dxa"/>
          </w:tcPr>
          <w:p w14:paraId="4935BF99" w14:textId="2A2345AF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1096" w:type="dxa"/>
          </w:tcPr>
          <w:p w14:paraId="2E043E21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D040E4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5660EB" w14:textId="412F83FC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D0D509" w14:textId="77777777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189A6EA" w14:textId="6DDADE5A" w:rsidR="00BF03FA" w:rsidRDefault="00BF03FA" w:rsidP="00BF03FA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835F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04F1C1AE" w14:textId="77777777" w:rsidTr="005E6C79">
        <w:trPr>
          <w:trHeight w:val="360"/>
          <w:jc w:val="center"/>
        </w:trPr>
        <w:tc>
          <w:tcPr>
            <w:tcW w:w="517" w:type="dxa"/>
          </w:tcPr>
          <w:p w14:paraId="1920556B" w14:textId="2CA6330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0879A30C" w14:textId="0F79D82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</w:p>
        </w:tc>
        <w:tc>
          <w:tcPr>
            <w:tcW w:w="1096" w:type="dxa"/>
          </w:tcPr>
          <w:p w14:paraId="3D70A72D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5CA3C7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A7DA5BF" w14:textId="088813F5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14C8367" w14:textId="1AFCA8B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F59D94B" w14:textId="0107CBA2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073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09A4BCB1" w14:textId="77777777" w:rsidTr="005E6C79">
        <w:trPr>
          <w:trHeight w:val="360"/>
          <w:jc w:val="center"/>
        </w:trPr>
        <w:tc>
          <w:tcPr>
            <w:tcW w:w="517" w:type="dxa"/>
          </w:tcPr>
          <w:p w14:paraId="499FE2DD" w14:textId="7F0088E1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15CF0A09" w14:textId="04893775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7</w:t>
            </w:r>
          </w:p>
        </w:tc>
        <w:tc>
          <w:tcPr>
            <w:tcW w:w="1096" w:type="dxa"/>
          </w:tcPr>
          <w:p w14:paraId="42C0B544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5F6BBC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8FC054" w14:textId="5F696F6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D21EF9" w14:textId="69E12D3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FB02BD" w14:textId="231BB2F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073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293ED7BD" w14:textId="77777777" w:rsidTr="005E6C79">
        <w:trPr>
          <w:trHeight w:val="360"/>
          <w:jc w:val="center"/>
        </w:trPr>
        <w:tc>
          <w:tcPr>
            <w:tcW w:w="517" w:type="dxa"/>
          </w:tcPr>
          <w:p w14:paraId="0FE79657" w14:textId="52900AC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427F3862" w14:textId="0192437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8</w:t>
            </w:r>
          </w:p>
        </w:tc>
        <w:tc>
          <w:tcPr>
            <w:tcW w:w="1096" w:type="dxa"/>
          </w:tcPr>
          <w:p w14:paraId="25A2EAF5" w14:textId="67598B0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1C8D4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6583B6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17AB490" w14:textId="4CE10720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D5D3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B6DAAD1" w14:textId="78AD482E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0E073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185F50CC" w14:textId="77777777" w:rsidTr="005E6C79">
        <w:trPr>
          <w:trHeight w:val="360"/>
          <w:jc w:val="center"/>
        </w:trPr>
        <w:tc>
          <w:tcPr>
            <w:tcW w:w="517" w:type="dxa"/>
          </w:tcPr>
          <w:p w14:paraId="6AE72FE5" w14:textId="7AFB96C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2214" w:type="dxa"/>
          </w:tcPr>
          <w:p w14:paraId="422553E9" w14:textId="39DE97D9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2</w:t>
            </w:r>
          </w:p>
        </w:tc>
        <w:tc>
          <w:tcPr>
            <w:tcW w:w="1096" w:type="dxa"/>
          </w:tcPr>
          <w:p w14:paraId="2D10E4E4" w14:textId="78191E6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C29D11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B4796DA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4732341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1C4A6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4796D9F1" w14:textId="77777777" w:rsidTr="005E6C79">
        <w:trPr>
          <w:trHeight w:val="360"/>
          <w:jc w:val="center"/>
        </w:trPr>
        <w:tc>
          <w:tcPr>
            <w:tcW w:w="517" w:type="dxa"/>
          </w:tcPr>
          <w:p w14:paraId="1BAB73DC" w14:textId="20D3C8CD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1B8878EB" w14:textId="5FF2049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</w:p>
        </w:tc>
        <w:tc>
          <w:tcPr>
            <w:tcW w:w="1096" w:type="dxa"/>
          </w:tcPr>
          <w:p w14:paraId="5D93997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73A974" w14:textId="050240C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38693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129EF13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C5994C" w14:textId="1312451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46E161BB" w14:textId="77777777" w:rsidTr="005E6C79">
        <w:trPr>
          <w:trHeight w:val="360"/>
          <w:jc w:val="center"/>
        </w:trPr>
        <w:tc>
          <w:tcPr>
            <w:tcW w:w="517" w:type="dxa"/>
          </w:tcPr>
          <w:p w14:paraId="0133CA85" w14:textId="77CB340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3AED0D3C" w14:textId="39C6114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</w:p>
        </w:tc>
        <w:tc>
          <w:tcPr>
            <w:tcW w:w="1096" w:type="dxa"/>
          </w:tcPr>
          <w:p w14:paraId="3321842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D68FF3" w14:textId="427B9C09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D5D2C53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A7A5E3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37C6953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41782786" w14:textId="77777777" w:rsidTr="005E6C79">
        <w:trPr>
          <w:trHeight w:val="360"/>
          <w:jc w:val="center"/>
        </w:trPr>
        <w:tc>
          <w:tcPr>
            <w:tcW w:w="517" w:type="dxa"/>
          </w:tcPr>
          <w:p w14:paraId="4F6F0ED6" w14:textId="49976B99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729901A7" w14:textId="54818E49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</w:p>
        </w:tc>
        <w:tc>
          <w:tcPr>
            <w:tcW w:w="1096" w:type="dxa"/>
          </w:tcPr>
          <w:p w14:paraId="72E162AB" w14:textId="33D9D7C2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9335D4" w14:textId="1B1DD04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984DBA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EBAD7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46AD4F1" w14:textId="3E934C10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6622B4FA" w14:textId="77777777" w:rsidTr="005E6C79">
        <w:trPr>
          <w:trHeight w:val="360"/>
          <w:jc w:val="center"/>
        </w:trPr>
        <w:tc>
          <w:tcPr>
            <w:tcW w:w="517" w:type="dxa"/>
          </w:tcPr>
          <w:p w14:paraId="399110D4" w14:textId="5107A705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0D3F63FE" w14:textId="5C0A224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6</w:t>
            </w:r>
          </w:p>
        </w:tc>
        <w:tc>
          <w:tcPr>
            <w:tcW w:w="1096" w:type="dxa"/>
          </w:tcPr>
          <w:p w14:paraId="53EBCBFB" w14:textId="2157CBA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FD4BAE" w14:textId="61CBE07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1163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B4D107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7DEFF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6C847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01670C6E" w14:textId="77777777" w:rsidTr="005E6C79">
        <w:trPr>
          <w:trHeight w:val="360"/>
          <w:jc w:val="center"/>
        </w:trPr>
        <w:tc>
          <w:tcPr>
            <w:tcW w:w="517" w:type="dxa"/>
          </w:tcPr>
          <w:p w14:paraId="5C85BC4D" w14:textId="2D9F4DE0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1195BBE1" w14:textId="67F725E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7</w:t>
            </w:r>
          </w:p>
        </w:tc>
        <w:tc>
          <w:tcPr>
            <w:tcW w:w="1096" w:type="dxa"/>
          </w:tcPr>
          <w:p w14:paraId="38555B6A" w14:textId="344513D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A0BF95" w14:textId="55AA5F0C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29CB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AE29B4F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6CF9EB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BC8C8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3E3751DE" w14:textId="77777777" w:rsidTr="005E6C79">
        <w:trPr>
          <w:trHeight w:val="360"/>
          <w:jc w:val="center"/>
        </w:trPr>
        <w:tc>
          <w:tcPr>
            <w:tcW w:w="517" w:type="dxa"/>
          </w:tcPr>
          <w:p w14:paraId="69548A16" w14:textId="537B42CC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6B425BB0" w14:textId="0FC6F62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8</w:t>
            </w:r>
          </w:p>
        </w:tc>
        <w:tc>
          <w:tcPr>
            <w:tcW w:w="1096" w:type="dxa"/>
          </w:tcPr>
          <w:p w14:paraId="6BC4513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6D9D59" w14:textId="040D303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29CB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93A59D7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E956646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8144C1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6E843050" w14:textId="77777777" w:rsidTr="005E6C79">
        <w:trPr>
          <w:trHeight w:val="360"/>
          <w:jc w:val="center"/>
        </w:trPr>
        <w:tc>
          <w:tcPr>
            <w:tcW w:w="517" w:type="dxa"/>
          </w:tcPr>
          <w:p w14:paraId="6B4C7C80" w14:textId="3ABE5D55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705125F2" w14:textId="2D345E7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49</w:t>
            </w:r>
          </w:p>
        </w:tc>
        <w:tc>
          <w:tcPr>
            <w:tcW w:w="1096" w:type="dxa"/>
          </w:tcPr>
          <w:p w14:paraId="7429A10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C13B44D" w14:textId="09008F0C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29CB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AF8ECA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A9C88A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346143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3F6DC584" w14:textId="77777777" w:rsidTr="005E6C79">
        <w:trPr>
          <w:trHeight w:val="360"/>
          <w:jc w:val="center"/>
        </w:trPr>
        <w:tc>
          <w:tcPr>
            <w:tcW w:w="517" w:type="dxa"/>
          </w:tcPr>
          <w:p w14:paraId="603E5942" w14:textId="340F5BD3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2.</w:t>
            </w:r>
          </w:p>
        </w:tc>
        <w:tc>
          <w:tcPr>
            <w:tcW w:w="2214" w:type="dxa"/>
          </w:tcPr>
          <w:p w14:paraId="52F31DE7" w14:textId="7ABCA4E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</w:p>
        </w:tc>
        <w:tc>
          <w:tcPr>
            <w:tcW w:w="1096" w:type="dxa"/>
          </w:tcPr>
          <w:p w14:paraId="53CF1A75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36D7CA" w14:textId="757C6EA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29CB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2013FB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4F544F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0628AA5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128D9BA9" w14:textId="77777777" w:rsidTr="005E6C79">
        <w:trPr>
          <w:trHeight w:val="360"/>
          <w:jc w:val="center"/>
        </w:trPr>
        <w:tc>
          <w:tcPr>
            <w:tcW w:w="517" w:type="dxa"/>
          </w:tcPr>
          <w:p w14:paraId="713F302B" w14:textId="4C426E3D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2027CBF2" w14:textId="2C238C3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</w:p>
        </w:tc>
        <w:tc>
          <w:tcPr>
            <w:tcW w:w="1096" w:type="dxa"/>
          </w:tcPr>
          <w:p w14:paraId="31C7D32A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9FCBA56" w14:textId="41AD54A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429CB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F856B67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C76396A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85800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1D942BE7" w14:textId="77777777" w:rsidTr="005E6C79">
        <w:trPr>
          <w:trHeight w:val="360"/>
          <w:jc w:val="center"/>
        </w:trPr>
        <w:tc>
          <w:tcPr>
            <w:tcW w:w="517" w:type="dxa"/>
          </w:tcPr>
          <w:p w14:paraId="5D995379" w14:textId="2B8C0A08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5E2421D2" w14:textId="4464537D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</w:p>
        </w:tc>
        <w:tc>
          <w:tcPr>
            <w:tcW w:w="1096" w:type="dxa"/>
          </w:tcPr>
          <w:p w14:paraId="2B325F77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851A78" w14:textId="5EAAA6A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5536F2" w14:textId="7463AE61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477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F29DB73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3D4963B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31212A8C" w14:textId="77777777" w:rsidTr="005E6C79">
        <w:trPr>
          <w:trHeight w:val="360"/>
          <w:jc w:val="center"/>
        </w:trPr>
        <w:tc>
          <w:tcPr>
            <w:tcW w:w="517" w:type="dxa"/>
          </w:tcPr>
          <w:p w14:paraId="586507EC" w14:textId="36698FA7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36EDBBC1" w14:textId="2DDB0F8E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</w:p>
        </w:tc>
        <w:tc>
          <w:tcPr>
            <w:tcW w:w="1096" w:type="dxa"/>
          </w:tcPr>
          <w:p w14:paraId="5948BED7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6CE353E" w14:textId="74457C2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DD5E05" w14:textId="2F25AB2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477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6CBF2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ED429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551B901B" w14:textId="77777777" w:rsidTr="005E6C79">
        <w:trPr>
          <w:trHeight w:val="360"/>
          <w:jc w:val="center"/>
        </w:trPr>
        <w:tc>
          <w:tcPr>
            <w:tcW w:w="517" w:type="dxa"/>
          </w:tcPr>
          <w:p w14:paraId="606A0876" w14:textId="0AB8BCBB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2214" w:type="dxa"/>
          </w:tcPr>
          <w:p w14:paraId="5ED37B45" w14:textId="25144895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</w:p>
        </w:tc>
        <w:tc>
          <w:tcPr>
            <w:tcW w:w="1096" w:type="dxa"/>
          </w:tcPr>
          <w:p w14:paraId="722CEF3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E0FE9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9303E1" w14:textId="532326C5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477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D08843D" w14:textId="57CD65E1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AC5E62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1B13C0FE" w14:textId="77777777" w:rsidTr="005E6C79">
        <w:trPr>
          <w:trHeight w:val="360"/>
          <w:jc w:val="center"/>
        </w:trPr>
        <w:tc>
          <w:tcPr>
            <w:tcW w:w="517" w:type="dxa"/>
          </w:tcPr>
          <w:p w14:paraId="1D743427" w14:textId="6C2D1B36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2214" w:type="dxa"/>
          </w:tcPr>
          <w:p w14:paraId="0E017591" w14:textId="2B8D990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5</w:t>
            </w:r>
          </w:p>
        </w:tc>
        <w:tc>
          <w:tcPr>
            <w:tcW w:w="1096" w:type="dxa"/>
          </w:tcPr>
          <w:p w14:paraId="6907F465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37B3C9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F911D8" w14:textId="0693313B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0477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E2E4DA1" w14:textId="546E8DAB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65023E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70ADDD87" w14:textId="77777777" w:rsidTr="005E6C79">
        <w:trPr>
          <w:trHeight w:val="360"/>
          <w:jc w:val="center"/>
        </w:trPr>
        <w:tc>
          <w:tcPr>
            <w:tcW w:w="517" w:type="dxa"/>
          </w:tcPr>
          <w:p w14:paraId="5FDF9A27" w14:textId="1979D92F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2214" w:type="dxa"/>
          </w:tcPr>
          <w:p w14:paraId="2029B342" w14:textId="4BDE7D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</w:p>
        </w:tc>
        <w:tc>
          <w:tcPr>
            <w:tcW w:w="1096" w:type="dxa"/>
          </w:tcPr>
          <w:p w14:paraId="7ACEA81D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146921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11F5E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143DE4" w14:textId="258B7CC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29747E5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703C77B8" w14:textId="77777777" w:rsidTr="005E6C79">
        <w:trPr>
          <w:trHeight w:val="360"/>
          <w:jc w:val="center"/>
        </w:trPr>
        <w:tc>
          <w:tcPr>
            <w:tcW w:w="517" w:type="dxa"/>
          </w:tcPr>
          <w:p w14:paraId="59186CDE" w14:textId="728DAF92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2214" w:type="dxa"/>
          </w:tcPr>
          <w:p w14:paraId="19155EFC" w14:textId="3E935DF1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</w:p>
        </w:tc>
        <w:tc>
          <w:tcPr>
            <w:tcW w:w="1096" w:type="dxa"/>
          </w:tcPr>
          <w:p w14:paraId="63E9B75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2AB376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337435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FDF3E4" w14:textId="733EC82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A82351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0CF8D128" w14:textId="77777777" w:rsidTr="005E6C79">
        <w:trPr>
          <w:trHeight w:val="360"/>
          <w:jc w:val="center"/>
        </w:trPr>
        <w:tc>
          <w:tcPr>
            <w:tcW w:w="517" w:type="dxa"/>
          </w:tcPr>
          <w:p w14:paraId="5AC9B41F" w14:textId="40956987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2214" w:type="dxa"/>
          </w:tcPr>
          <w:p w14:paraId="070FE0DB" w14:textId="3762E4E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</w:p>
        </w:tc>
        <w:tc>
          <w:tcPr>
            <w:tcW w:w="1096" w:type="dxa"/>
          </w:tcPr>
          <w:p w14:paraId="0731F20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21DA59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6659506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212EFDA" w14:textId="4A91E659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B8874E3" w14:textId="0416B76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01A82C1C" w14:textId="77777777" w:rsidTr="005E6C79">
        <w:trPr>
          <w:trHeight w:val="360"/>
          <w:jc w:val="center"/>
        </w:trPr>
        <w:tc>
          <w:tcPr>
            <w:tcW w:w="517" w:type="dxa"/>
          </w:tcPr>
          <w:p w14:paraId="407C90D9" w14:textId="3EFE32B0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2214" w:type="dxa"/>
          </w:tcPr>
          <w:p w14:paraId="05CD99D8" w14:textId="55EB7D1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1096" w:type="dxa"/>
          </w:tcPr>
          <w:p w14:paraId="3B93B21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24B051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68CEC98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5D3C8A" w14:textId="5A3EBE2B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EE85240" w14:textId="30AC46B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B0D6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3B580A7F" w14:textId="77777777" w:rsidTr="005E6C79">
        <w:trPr>
          <w:trHeight w:val="360"/>
          <w:jc w:val="center"/>
        </w:trPr>
        <w:tc>
          <w:tcPr>
            <w:tcW w:w="517" w:type="dxa"/>
          </w:tcPr>
          <w:p w14:paraId="2BB0CCE5" w14:textId="38EB7130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2214" w:type="dxa"/>
          </w:tcPr>
          <w:p w14:paraId="38B132CD" w14:textId="0BEA474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</w:p>
        </w:tc>
        <w:tc>
          <w:tcPr>
            <w:tcW w:w="1096" w:type="dxa"/>
          </w:tcPr>
          <w:p w14:paraId="00F6BE0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E3C7CA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74564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1F4C47" w14:textId="34126FA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6BE3DDD" w14:textId="0D72004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42F3829B" w14:textId="77777777" w:rsidTr="005E6C79">
        <w:trPr>
          <w:trHeight w:val="360"/>
          <w:jc w:val="center"/>
        </w:trPr>
        <w:tc>
          <w:tcPr>
            <w:tcW w:w="517" w:type="dxa"/>
          </w:tcPr>
          <w:p w14:paraId="3B97815B" w14:textId="3B6223D1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2214" w:type="dxa"/>
          </w:tcPr>
          <w:p w14:paraId="3E4A4405" w14:textId="47EC58B8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</w:p>
        </w:tc>
        <w:tc>
          <w:tcPr>
            <w:tcW w:w="1096" w:type="dxa"/>
          </w:tcPr>
          <w:p w14:paraId="422043FD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ADD286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16331E3" w14:textId="1CF31DC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57D95BA" w14:textId="4252596C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1B19AA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DE5C64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4755A9" w14:paraId="5555760F" w14:textId="77777777" w:rsidTr="005E6C79">
        <w:trPr>
          <w:trHeight w:val="360"/>
          <w:jc w:val="center"/>
        </w:trPr>
        <w:tc>
          <w:tcPr>
            <w:tcW w:w="517" w:type="dxa"/>
          </w:tcPr>
          <w:p w14:paraId="12E649BB" w14:textId="3F04D98D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2214" w:type="dxa"/>
          </w:tcPr>
          <w:p w14:paraId="27A7411C" w14:textId="36246E3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</w:p>
        </w:tc>
        <w:tc>
          <w:tcPr>
            <w:tcW w:w="1096" w:type="dxa"/>
          </w:tcPr>
          <w:p w14:paraId="56798F29" w14:textId="747C569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075F662" w14:textId="03D098A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879C2F4" w14:textId="60BB12E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38CAB5" w14:textId="300F945A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C540D8" w14:textId="045E300B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0E0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419FB434" w14:textId="77777777" w:rsidTr="005E6C79">
        <w:trPr>
          <w:trHeight w:val="360"/>
          <w:jc w:val="center"/>
        </w:trPr>
        <w:tc>
          <w:tcPr>
            <w:tcW w:w="517" w:type="dxa"/>
          </w:tcPr>
          <w:p w14:paraId="4A9F0440" w14:textId="381ABAC8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2214" w:type="dxa"/>
          </w:tcPr>
          <w:p w14:paraId="5172ED2E" w14:textId="0E15261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</w:p>
        </w:tc>
        <w:tc>
          <w:tcPr>
            <w:tcW w:w="1096" w:type="dxa"/>
          </w:tcPr>
          <w:p w14:paraId="4101E70F" w14:textId="4AF92BF2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0A1321" w14:textId="5A535BE4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A8C82F2" w14:textId="6B1D33A6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887353" w14:textId="4B75391F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CBD34CF" w14:textId="2C65CA73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0E0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4CC07A34" w14:textId="77777777" w:rsidTr="005E6C79">
        <w:trPr>
          <w:trHeight w:val="360"/>
          <w:jc w:val="center"/>
        </w:trPr>
        <w:tc>
          <w:tcPr>
            <w:tcW w:w="517" w:type="dxa"/>
          </w:tcPr>
          <w:p w14:paraId="08286E97" w14:textId="747C6C36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</w:t>
            </w:r>
          </w:p>
        </w:tc>
        <w:tc>
          <w:tcPr>
            <w:tcW w:w="2214" w:type="dxa"/>
          </w:tcPr>
          <w:p w14:paraId="1227599F" w14:textId="01F328E0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</w:p>
        </w:tc>
        <w:tc>
          <w:tcPr>
            <w:tcW w:w="1096" w:type="dxa"/>
          </w:tcPr>
          <w:p w14:paraId="0AA5D62C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7160C4F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3E300A0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9BD05D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295829C" w14:textId="581456F2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0E0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4755A9" w14:paraId="2F85FFB4" w14:textId="77777777" w:rsidTr="005E6C79">
        <w:trPr>
          <w:trHeight w:val="360"/>
          <w:jc w:val="center"/>
        </w:trPr>
        <w:tc>
          <w:tcPr>
            <w:tcW w:w="517" w:type="dxa"/>
          </w:tcPr>
          <w:p w14:paraId="2166B4C6" w14:textId="67828ED6" w:rsidR="004755A9" w:rsidRDefault="004755A9" w:rsidP="004755A9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2214" w:type="dxa"/>
          </w:tcPr>
          <w:p w14:paraId="7C31DA08" w14:textId="51D8BA71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</w:p>
        </w:tc>
        <w:tc>
          <w:tcPr>
            <w:tcW w:w="1096" w:type="dxa"/>
          </w:tcPr>
          <w:p w14:paraId="1F865766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D3AC82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8DE9DD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51C031" w14:textId="77777777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446E9DA" w14:textId="1F587275" w:rsidR="004755A9" w:rsidRDefault="004755A9" w:rsidP="004755A9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A0E03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1AE3D2A6" w14:textId="77777777" w:rsidR="005801A4" w:rsidRPr="009752DF" w:rsidRDefault="005801A4" w:rsidP="009752D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91CD8D1" w14:textId="345A2BEF" w:rsidR="00E8281C" w:rsidRPr="00E8281C" w:rsidRDefault="00E8281C" w:rsidP="00E8281C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68" w:name="_Toc109307346"/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6</w:t>
      </w:r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E8281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68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801A4" w14:paraId="1A1B8474" w14:textId="77777777" w:rsidTr="005E6C79">
        <w:trPr>
          <w:trHeight w:val="470"/>
          <w:jc w:val="center"/>
        </w:trPr>
        <w:tc>
          <w:tcPr>
            <w:tcW w:w="517" w:type="dxa"/>
            <w:vMerge w:val="restart"/>
          </w:tcPr>
          <w:p w14:paraId="3114FCCD" w14:textId="77777777" w:rsidR="005801A4" w:rsidRDefault="005801A4" w:rsidP="002574E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0D331DCA" w14:textId="77777777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7D0A95A3" w14:textId="77777777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7F989486" w14:textId="77777777" w:rsidTr="005E6C79">
        <w:trPr>
          <w:trHeight w:val="360"/>
          <w:jc w:val="center"/>
        </w:trPr>
        <w:tc>
          <w:tcPr>
            <w:tcW w:w="517" w:type="dxa"/>
            <w:vMerge/>
          </w:tcPr>
          <w:p w14:paraId="2CB521E5" w14:textId="77777777" w:rsidR="005801A4" w:rsidRDefault="005801A4" w:rsidP="002574E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3BE21A2B" w14:textId="77777777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12C480" w14:textId="06144F6D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3E216B">
              <w:rPr>
                <w:rFonts w:ascii="Times New Roman" w:hAnsi="Times New Roman" w:cs="Times New Roman"/>
                <w:sz w:val="24"/>
                <w:szCs w:val="24"/>
              </w:rPr>
              <w:t>4</w:t>
            </w:r>
          </w:p>
        </w:tc>
        <w:tc>
          <w:tcPr>
            <w:tcW w:w="1096" w:type="dxa"/>
          </w:tcPr>
          <w:p w14:paraId="27095D62" w14:textId="7A2E2B73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3E216B">
              <w:rPr>
                <w:rFonts w:ascii="Times New Roman" w:hAnsi="Times New Roman" w:cs="Times New Roman"/>
                <w:sz w:val="24"/>
                <w:szCs w:val="24"/>
              </w:rPr>
              <w:t>5</w:t>
            </w:r>
          </w:p>
        </w:tc>
        <w:tc>
          <w:tcPr>
            <w:tcW w:w="1096" w:type="dxa"/>
          </w:tcPr>
          <w:p w14:paraId="2D504E3F" w14:textId="097EB17D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3E216B">
              <w:rPr>
                <w:rFonts w:ascii="Times New Roman" w:hAnsi="Times New Roman" w:cs="Times New Roman"/>
                <w:sz w:val="24"/>
                <w:szCs w:val="24"/>
              </w:rPr>
              <w:t>6</w:t>
            </w:r>
          </w:p>
        </w:tc>
        <w:tc>
          <w:tcPr>
            <w:tcW w:w="1096" w:type="dxa"/>
          </w:tcPr>
          <w:p w14:paraId="7CD691F6" w14:textId="2B9DEA71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 w:rsidR="003E216B">
              <w:rPr>
                <w:rFonts w:ascii="Times New Roman" w:hAnsi="Times New Roman" w:cs="Times New Roman"/>
                <w:sz w:val="24"/>
                <w:szCs w:val="24"/>
              </w:rPr>
              <w:t>7</w:t>
            </w:r>
          </w:p>
        </w:tc>
        <w:tc>
          <w:tcPr>
            <w:tcW w:w="1096" w:type="dxa"/>
          </w:tcPr>
          <w:p w14:paraId="4EAA8AB8" w14:textId="49FCE2FE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3E216B">
              <w:rPr>
                <w:rFonts w:ascii="Times New Roman" w:hAnsi="Times New Roman" w:cs="Times New Roman"/>
                <w:sz w:val="24"/>
                <w:szCs w:val="24"/>
              </w:rPr>
              <w:t>18</w:t>
            </w:r>
          </w:p>
        </w:tc>
      </w:tr>
      <w:tr w:rsidR="005801A4" w14:paraId="1D880C96" w14:textId="77777777" w:rsidTr="005E6C79">
        <w:trPr>
          <w:trHeight w:val="360"/>
          <w:jc w:val="center"/>
        </w:trPr>
        <w:tc>
          <w:tcPr>
            <w:tcW w:w="517" w:type="dxa"/>
          </w:tcPr>
          <w:p w14:paraId="1B86D729" w14:textId="77777777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1EF90AC0" w14:textId="245294FF" w:rsidR="005801A4" w:rsidRDefault="00605833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531E2CD5" w14:textId="4307BDDC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7AAD35A" w14:textId="77777777" w:rsidR="005801A4" w:rsidRDefault="005801A4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F7AF3B7" w14:textId="50C4EF55" w:rsidR="005801A4" w:rsidRDefault="008B42BB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E4B362" w14:textId="774E201B" w:rsidR="005801A4" w:rsidRDefault="0018251E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2C292D7" w14:textId="1455C7EA" w:rsidR="005801A4" w:rsidRDefault="00B00651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E2D56" w14:paraId="16D7770D" w14:textId="77777777" w:rsidTr="005E6C79">
        <w:trPr>
          <w:trHeight w:val="360"/>
          <w:jc w:val="center"/>
        </w:trPr>
        <w:tc>
          <w:tcPr>
            <w:tcW w:w="517" w:type="dxa"/>
          </w:tcPr>
          <w:p w14:paraId="10CB1721" w14:textId="75BFEB77" w:rsidR="00EE2D5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5A42FA3E" w14:textId="66D03039" w:rsidR="00EE2D5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</w:p>
        </w:tc>
        <w:tc>
          <w:tcPr>
            <w:tcW w:w="1096" w:type="dxa"/>
          </w:tcPr>
          <w:p w14:paraId="568711A3" w14:textId="03671081" w:rsidR="00EE2D5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6BC7063" w14:textId="23F0DF9C" w:rsidR="00EE2D5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6303518" w14:textId="77777777" w:rsidR="00EE2D56" w:rsidRPr="0020708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271BD3A" w14:textId="6ABF26BB" w:rsidR="00EE2D5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07515F0" w14:textId="77777777" w:rsidR="00EE2D56" w:rsidRPr="00207086" w:rsidRDefault="00EE2D56" w:rsidP="002574E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2D56" w14:paraId="618F238B" w14:textId="77777777" w:rsidTr="005E6C79">
        <w:trPr>
          <w:trHeight w:val="360"/>
          <w:jc w:val="center"/>
        </w:trPr>
        <w:tc>
          <w:tcPr>
            <w:tcW w:w="517" w:type="dxa"/>
          </w:tcPr>
          <w:p w14:paraId="07579F1A" w14:textId="5E1CA16F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477F5C4C" w14:textId="5B845D86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1096" w:type="dxa"/>
          </w:tcPr>
          <w:p w14:paraId="7C049DC2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825069F" w14:textId="3B324135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F7BF860" w14:textId="1E4E41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F442F4" w14:textId="4749487F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2B980CD" w14:textId="39E3109C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EE2D56" w14:paraId="71BF3E3C" w14:textId="77777777" w:rsidTr="005E6C79">
        <w:trPr>
          <w:trHeight w:val="360"/>
          <w:jc w:val="center"/>
        </w:trPr>
        <w:tc>
          <w:tcPr>
            <w:tcW w:w="517" w:type="dxa"/>
          </w:tcPr>
          <w:p w14:paraId="4B537AFD" w14:textId="0B6A193C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5CA2208A" w14:textId="0174109F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</w:p>
        </w:tc>
        <w:tc>
          <w:tcPr>
            <w:tcW w:w="1096" w:type="dxa"/>
          </w:tcPr>
          <w:p w14:paraId="52C725CC" w14:textId="180796DD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D01F0E1" w14:textId="0A514AEE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E82C58D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E17595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68BA48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2D56" w14:paraId="553B2213" w14:textId="77777777" w:rsidTr="005E6C79">
        <w:trPr>
          <w:trHeight w:val="360"/>
          <w:jc w:val="center"/>
        </w:trPr>
        <w:tc>
          <w:tcPr>
            <w:tcW w:w="517" w:type="dxa"/>
          </w:tcPr>
          <w:p w14:paraId="50C37B15" w14:textId="0056DA95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7655B50F" w14:textId="5CAE6699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</w:p>
        </w:tc>
        <w:tc>
          <w:tcPr>
            <w:tcW w:w="1096" w:type="dxa"/>
          </w:tcPr>
          <w:p w14:paraId="510FF7E2" w14:textId="7318438A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A5879E" w14:textId="6BB439F1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550B588" w14:textId="7829FF58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450E312" w14:textId="5F19B462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23FA03" w14:textId="2B25AAE4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2D56" w14:paraId="7C4DBBC2" w14:textId="77777777" w:rsidTr="005E6C79">
        <w:trPr>
          <w:trHeight w:val="360"/>
          <w:jc w:val="center"/>
        </w:trPr>
        <w:tc>
          <w:tcPr>
            <w:tcW w:w="517" w:type="dxa"/>
          </w:tcPr>
          <w:p w14:paraId="58971CB3" w14:textId="1F0C3A0E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3834EB26" w14:textId="29A2D653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</w:p>
        </w:tc>
        <w:tc>
          <w:tcPr>
            <w:tcW w:w="1096" w:type="dxa"/>
          </w:tcPr>
          <w:p w14:paraId="612DEEC3" w14:textId="24DFD49B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A2DA680" w14:textId="7C1FB634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459596A" w14:textId="411EFEA9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2C7F3F9" w14:textId="0367D33A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E787B2" w14:textId="3629F9FB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EE2D56" w14:paraId="353FD19B" w14:textId="77777777" w:rsidTr="005E6C79">
        <w:trPr>
          <w:trHeight w:val="360"/>
          <w:jc w:val="center"/>
        </w:trPr>
        <w:tc>
          <w:tcPr>
            <w:tcW w:w="517" w:type="dxa"/>
          </w:tcPr>
          <w:p w14:paraId="4D290AAB" w14:textId="331C0035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3A8B3270" w14:textId="6704EBD1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</w:p>
        </w:tc>
        <w:tc>
          <w:tcPr>
            <w:tcW w:w="1096" w:type="dxa"/>
          </w:tcPr>
          <w:p w14:paraId="091AD73F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C03638" w14:textId="679DD935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A34891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9ECF43D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627F3C" w14:textId="7777777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B7E7AF" w14:textId="2BC15C87" w:rsidR="00EE2D56" w:rsidRDefault="00EE2D56" w:rsidP="00EE2D56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0E477EAA" w14:textId="77777777" w:rsidTr="005E6C79">
        <w:trPr>
          <w:trHeight w:val="360"/>
          <w:jc w:val="center"/>
        </w:trPr>
        <w:tc>
          <w:tcPr>
            <w:tcW w:w="517" w:type="dxa"/>
          </w:tcPr>
          <w:p w14:paraId="3D1F9A4B" w14:textId="4F80FB40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006F0591" w14:textId="15252E1B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</w:p>
        </w:tc>
        <w:tc>
          <w:tcPr>
            <w:tcW w:w="1096" w:type="dxa"/>
          </w:tcPr>
          <w:p w14:paraId="3E3548BE" w14:textId="2D90C23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347C4A" w14:textId="634B2A3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190EAF8" w14:textId="2A04BB44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F92D588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16870B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21CEE852" w14:textId="77777777" w:rsidTr="005E6C79">
        <w:trPr>
          <w:trHeight w:val="360"/>
          <w:jc w:val="center"/>
        </w:trPr>
        <w:tc>
          <w:tcPr>
            <w:tcW w:w="517" w:type="dxa"/>
          </w:tcPr>
          <w:p w14:paraId="67D2EA6D" w14:textId="30F34B24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217855AB" w14:textId="741D7FFA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1096" w:type="dxa"/>
          </w:tcPr>
          <w:p w14:paraId="207B38DF" w14:textId="6B405DF3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417BE2" w14:textId="2AC38A70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53A61C6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BC5A625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883C2A3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2E8A0FF2" w14:textId="77777777" w:rsidTr="005E6C79">
        <w:trPr>
          <w:trHeight w:val="360"/>
          <w:jc w:val="center"/>
        </w:trPr>
        <w:tc>
          <w:tcPr>
            <w:tcW w:w="517" w:type="dxa"/>
          </w:tcPr>
          <w:p w14:paraId="19B343FE" w14:textId="27D118E6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0D443594" w14:textId="2AA2C4D4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</w:p>
        </w:tc>
        <w:tc>
          <w:tcPr>
            <w:tcW w:w="1096" w:type="dxa"/>
          </w:tcPr>
          <w:p w14:paraId="0CC81B20" w14:textId="4165C033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3C5627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5FE9F0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89E93B2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6950913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7F7E39F5" w14:textId="77777777" w:rsidTr="005E6C79">
        <w:trPr>
          <w:trHeight w:val="360"/>
          <w:jc w:val="center"/>
        </w:trPr>
        <w:tc>
          <w:tcPr>
            <w:tcW w:w="517" w:type="dxa"/>
          </w:tcPr>
          <w:p w14:paraId="01927BED" w14:textId="0961B9F3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6BA8F1BC" w14:textId="778B2D6E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6</w:t>
            </w:r>
          </w:p>
        </w:tc>
        <w:tc>
          <w:tcPr>
            <w:tcW w:w="1096" w:type="dxa"/>
          </w:tcPr>
          <w:p w14:paraId="4B4EB3CE" w14:textId="315ACB0D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554CA9E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EDCEA3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1D28BD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FB0DF95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08F258B9" w14:textId="77777777" w:rsidTr="005E6C79">
        <w:trPr>
          <w:trHeight w:val="360"/>
          <w:jc w:val="center"/>
        </w:trPr>
        <w:tc>
          <w:tcPr>
            <w:tcW w:w="517" w:type="dxa"/>
          </w:tcPr>
          <w:p w14:paraId="28825C40" w14:textId="4FEDBFBD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2C19BAA0" w14:textId="032C6F65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7</w:t>
            </w:r>
          </w:p>
        </w:tc>
        <w:tc>
          <w:tcPr>
            <w:tcW w:w="1096" w:type="dxa"/>
          </w:tcPr>
          <w:p w14:paraId="72194884" w14:textId="5ABA159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EFFD93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83D67DA" w14:textId="719C2E6B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6C5F19B" w14:textId="41BC5881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2D2B83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3A967C75" w14:textId="77777777" w:rsidTr="005E6C79">
        <w:trPr>
          <w:trHeight w:val="360"/>
          <w:jc w:val="center"/>
        </w:trPr>
        <w:tc>
          <w:tcPr>
            <w:tcW w:w="517" w:type="dxa"/>
          </w:tcPr>
          <w:p w14:paraId="544267E7" w14:textId="5ED65CD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1298F9B0" w14:textId="2FDBEA0D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8</w:t>
            </w:r>
          </w:p>
        </w:tc>
        <w:tc>
          <w:tcPr>
            <w:tcW w:w="1096" w:type="dxa"/>
          </w:tcPr>
          <w:p w14:paraId="11AF9694" w14:textId="22AEC02D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83063BD" w14:textId="5DDF648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36F1770" w14:textId="3689C1D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7E2EBFF" w14:textId="14A26F05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78453F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639FF0A4" w14:textId="77777777" w:rsidTr="005E6C79">
        <w:trPr>
          <w:trHeight w:val="360"/>
          <w:jc w:val="center"/>
        </w:trPr>
        <w:tc>
          <w:tcPr>
            <w:tcW w:w="517" w:type="dxa"/>
          </w:tcPr>
          <w:p w14:paraId="3A3157CA" w14:textId="280305FE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4.</w:t>
            </w:r>
          </w:p>
        </w:tc>
        <w:tc>
          <w:tcPr>
            <w:tcW w:w="2214" w:type="dxa"/>
          </w:tcPr>
          <w:p w14:paraId="1201BE92" w14:textId="250F54D1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69</w:t>
            </w:r>
          </w:p>
        </w:tc>
        <w:tc>
          <w:tcPr>
            <w:tcW w:w="1096" w:type="dxa"/>
          </w:tcPr>
          <w:p w14:paraId="67F8A6E0" w14:textId="5835A0EE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926D649" w14:textId="3B03371A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1F79279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1BB11A3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0A0606C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31F70764" w14:textId="77777777" w:rsidTr="005E6C79">
        <w:trPr>
          <w:trHeight w:val="360"/>
          <w:jc w:val="center"/>
        </w:trPr>
        <w:tc>
          <w:tcPr>
            <w:tcW w:w="517" w:type="dxa"/>
          </w:tcPr>
          <w:p w14:paraId="09DFA284" w14:textId="669F0FC8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2214" w:type="dxa"/>
          </w:tcPr>
          <w:p w14:paraId="636A5ABF" w14:textId="1C6B9D7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0</w:t>
            </w:r>
          </w:p>
        </w:tc>
        <w:tc>
          <w:tcPr>
            <w:tcW w:w="1096" w:type="dxa"/>
          </w:tcPr>
          <w:p w14:paraId="02284574" w14:textId="67855B6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DFD347A" w14:textId="2AF030F6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5D31525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DF21B5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1CDA7F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56A2B985" w14:textId="77777777" w:rsidTr="005E6C79">
        <w:trPr>
          <w:trHeight w:val="360"/>
          <w:jc w:val="center"/>
        </w:trPr>
        <w:tc>
          <w:tcPr>
            <w:tcW w:w="517" w:type="dxa"/>
          </w:tcPr>
          <w:p w14:paraId="6CE34537" w14:textId="08A7559A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2214" w:type="dxa"/>
          </w:tcPr>
          <w:p w14:paraId="65E35088" w14:textId="0210C24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1</w:t>
            </w:r>
          </w:p>
        </w:tc>
        <w:tc>
          <w:tcPr>
            <w:tcW w:w="1096" w:type="dxa"/>
          </w:tcPr>
          <w:p w14:paraId="5C954D7E" w14:textId="57FA16A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207086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6CABDAD" w14:textId="18B2ED2E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ADB8D10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3BF51EA" w14:textId="3351BC1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DB65333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0D6DF634" w14:textId="77777777" w:rsidTr="005E6C79">
        <w:trPr>
          <w:trHeight w:val="360"/>
          <w:jc w:val="center"/>
        </w:trPr>
        <w:tc>
          <w:tcPr>
            <w:tcW w:w="517" w:type="dxa"/>
          </w:tcPr>
          <w:p w14:paraId="3BB41608" w14:textId="08F0F014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2214" w:type="dxa"/>
          </w:tcPr>
          <w:p w14:paraId="06BE0E45" w14:textId="3043DDF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</w:p>
        </w:tc>
        <w:tc>
          <w:tcPr>
            <w:tcW w:w="1096" w:type="dxa"/>
          </w:tcPr>
          <w:p w14:paraId="44362CFB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D6870B3" w14:textId="36A7EAC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95F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AB862DC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EB5780C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2CB544D" w14:textId="49F18F3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28BD676C" w14:textId="77777777" w:rsidTr="005E6C79">
        <w:trPr>
          <w:trHeight w:val="360"/>
          <w:jc w:val="center"/>
        </w:trPr>
        <w:tc>
          <w:tcPr>
            <w:tcW w:w="517" w:type="dxa"/>
          </w:tcPr>
          <w:p w14:paraId="4E8ACF67" w14:textId="3CBC0CA4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2214" w:type="dxa"/>
          </w:tcPr>
          <w:p w14:paraId="3E438A32" w14:textId="62E7CE01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3</w:t>
            </w:r>
          </w:p>
        </w:tc>
        <w:tc>
          <w:tcPr>
            <w:tcW w:w="1096" w:type="dxa"/>
          </w:tcPr>
          <w:p w14:paraId="40196998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9F4C65C" w14:textId="71D6EF2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95FA7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E6A7E9B" w14:textId="2C8CB194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687C937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23F12B4" w14:textId="59CCDF78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56FB52FA" w14:textId="77777777" w:rsidTr="005E6C79">
        <w:trPr>
          <w:trHeight w:val="360"/>
          <w:jc w:val="center"/>
        </w:trPr>
        <w:tc>
          <w:tcPr>
            <w:tcW w:w="517" w:type="dxa"/>
          </w:tcPr>
          <w:p w14:paraId="05356085" w14:textId="7E705F06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2214" w:type="dxa"/>
          </w:tcPr>
          <w:p w14:paraId="6BC49053" w14:textId="5DA18F7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</w:p>
        </w:tc>
        <w:tc>
          <w:tcPr>
            <w:tcW w:w="1096" w:type="dxa"/>
          </w:tcPr>
          <w:p w14:paraId="6EE1C154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5C2930C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49023F9" w14:textId="1A0ADD5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8C107E2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0584FD5" w14:textId="30BF9A35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5933C1EE" w14:textId="77777777" w:rsidTr="005E6C79">
        <w:trPr>
          <w:trHeight w:val="360"/>
          <w:jc w:val="center"/>
        </w:trPr>
        <w:tc>
          <w:tcPr>
            <w:tcW w:w="517" w:type="dxa"/>
          </w:tcPr>
          <w:p w14:paraId="02AB2E4C" w14:textId="1A200394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2214" w:type="dxa"/>
          </w:tcPr>
          <w:p w14:paraId="7C1BC391" w14:textId="2DDB3E02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</w:p>
        </w:tc>
        <w:tc>
          <w:tcPr>
            <w:tcW w:w="1096" w:type="dxa"/>
          </w:tcPr>
          <w:p w14:paraId="502A8717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A8D600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CAA1B93" w14:textId="4EE6AAEB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4F0BC3B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271F794" w14:textId="26C2CBD6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4C0AB318" w14:textId="77777777" w:rsidTr="005E6C79">
        <w:trPr>
          <w:trHeight w:val="360"/>
          <w:jc w:val="center"/>
        </w:trPr>
        <w:tc>
          <w:tcPr>
            <w:tcW w:w="517" w:type="dxa"/>
          </w:tcPr>
          <w:p w14:paraId="31A3A725" w14:textId="09137695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2214" w:type="dxa"/>
          </w:tcPr>
          <w:p w14:paraId="6E500E8E" w14:textId="0237CB32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6</w:t>
            </w:r>
          </w:p>
        </w:tc>
        <w:tc>
          <w:tcPr>
            <w:tcW w:w="1096" w:type="dxa"/>
          </w:tcPr>
          <w:p w14:paraId="104B4ECE" w14:textId="532E6DE8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41AF9FF" w14:textId="1B422266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9F57838" w14:textId="317AFE21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911A1E2" w14:textId="66BF568D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47C3504" w14:textId="551376B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062A12D5" w14:textId="77777777" w:rsidTr="005E6C79">
        <w:trPr>
          <w:trHeight w:val="360"/>
          <w:jc w:val="center"/>
        </w:trPr>
        <w:tc>
          <w:tcPr>
            <w:tcW w:w="517" w:type="dxa"/>
          </w:tcPr>
          <w:p w14:paraId="518574FD" w14:textId="3489433F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2214" w:type="dxa"/>
          </w:tcPr>
          <w:p w14:paraId="07E5DC84" w14:textId="5673FDF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7</w:t>
            </w:r>
          </w:p>
        </w:tc>
        <w:tc>
          <w:tcPr>
            <w:tcW w:w="1096" w:type="dxa"/>
          </w:tcPr>
          <w:p w14:paraId="184955D3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6E3706" w14:textId="7861F38A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F41C3F0" w14:textId="3AE31CF6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906911A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BF94DC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1763ECAB" w14:textId="77777777" w:rsidTr="005E6C79">
        <w:trPr>
          <w:trHeight w:val="360"/>
          <w:jc w:val="center"/>
        </w:trPr>
        <w:tc>
          <w:tcPr>
            <w:tcW w:w="517" w:type="dxa"/>
          </w:tcPr>
          <w:p w14:paraId="18CA9CEA" w14:textId="523E27FA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2214" w:type="dxa"/>
          </w:tcPr>
          <w:p w14:paraId="2FF283F7" w14:textId="35DAEB9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8</w:t>
            </w:r>
          </w:p>
        </w:tc>
        <w:tc>
          <w:tcPr>
            <w:tcW w:w="1096" w:type="dxa"/>
          </w:tcPr>
          <w:p w14:paraId="05BD7519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41F5CE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D7FC2BF" w14:textId="2A8D2B71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95EC3DE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38D1B7A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1BBC51CC" w14:textId="77777777" w:rsidTr="005E6C79">
        <w:trPr>
          <w:trHeight w:val="360"/>
          <w:jc w:val="center"/>
        </w:trPr>
        <w:tc>
          <w:tcPr>
            <w:tcW w:w="517" w:type="dxa"/>
          </w:tcPr>
          <w:p w14:paraId="647B9187" w14:textId="04FE5BE3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2214" w:type="dxa"/>
          </w:tcPr>
          <w:p w14:paraId="738AC793" w14:textId="04C8663F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79</w:t>
            </w:r>
          </w:p>
        </w:tc>
        <w:tc>
          <w:tcPr>
            <w:tcW w:w="1096" w:type="dxa"/>
          </w:tcPr>
          <w:p w14:paraId="2E1742F2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D701129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F4F242A" w14:textId="17072A59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F64000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A2B4A07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9C3E886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7EA4C699" w14:textId="77777777" w:rsidTr="005E6C79">
        <w:trPr>
          <w:trHeight w:val="360"/>
          <w:jc w:val="center"/>
        </w:trPr>
        <w:tc>
          <w:tcPr>
            <w:tcW w:w="517" w:type="dxa"/>
          </w:tcPr>
          <w:p w14:paraId="54FA4925" w14:textId="03A543D2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2214" w:type="dxa"/>
          </w:tcPr>
          <w:p w14:paraId="20D5033C" w14:textId="08F0594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</w:p>
        </w:tc>
        <w:tc>
          <w:tcPr>
            <w:tcW w:w="1096" w:type="dxa"/>
          </w:tcPr>
          <w:p w14:paraId="26E9D2C4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4764FE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4FA6288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4A2B16D" w14:textId="7CB887AE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67F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07DA160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3E8D91A0" w14:textId="77777777" w:rsidTr="005E6C79">
        <w:trPr>
          <w:trHeight w:val="360"/>
          <w:jc w:val="center"/>
        </w:trPr>
        <w:tc>
          <w:tcPr>
            <w:tcW w:w="517" w:type="dxa"/>
          </w:tcPr>
          <w:p w14:paraId="7204B068" w14:textId="677F6BF7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2214" w:type="dxa"/>
          </w:tcPr>
          <w:p w14:paraId="38F07EA4" w14:textId="079E7E99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1</w:t>
            </w:r>
          </w:p>
        </w:tc>
        <w:tc>
          <w:tcPr>
            <w:tcW w:w="1096" w:type="dxa"/>
          </w:tcPr>
          <w:p w14:paraId="7D3732F7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9AB2252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5506F8B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9D3F379" w14:textId="4E3A2A7A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67F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33049D8" w14:textId="77777777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8100BE" w14:paraId="2F486D46" w14:textId="77777777" w:rsidTr="005E6C79">
        <w:trPr>
          <w:trHeight w:val="360"/>
          <w:jc w:val="center"/>
        </w:trPr>
        <w:tc>
          <w:tcPr>
            <w:tcW w:w="517" w:type="dxa"/>
          </w:tcPr>
          <w:p w14:paraId="6CD3E2F4" w14:textId="0EE9A9C3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2214" w:type="dxa"/>
          </w:tcPr>
          <w:p w14:paraId="17B6A48D" w14:textId="666B59B8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</w:p>
        </w:tc>
        <w:tc>
          <w:tcPr>
            <w:tcW w:w="1096" w:type="dxa"/>
          </w:tcPr>
          <w:p w14:paraId="54D37D14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724986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B7B6AAD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8B8563F" w14:textId="287C655C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DE67FF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2D1A234" w14:textId="31C7EACA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100BE" w14:paraId="0CC5E381" w14:textId="77777777" w:rsidTr="005E6C79">
        <w:trPr>
          <w:trHeight w:val="360"/>
          <w:jc w:val="center"/>
        </w:trPr>
        <w:tc>
          <w:tcPr>
            <w:tcW w:w="517" w:type="dxa"/>
          </w:tcPr>
          <w:p w14:paraId="7B3751D2" w14:textId="03F4BB4E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2214" w:type="dxa"/>
          </w:tcPr>
          <w:p w14:paraId="144AD9E1" w14:textId="3F5DD324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</w:p>
        </w:tc>
        <w:tc>
          <w:tcPr>
            <w:tcW w:w="1096" w:type="dxa"/>
          </w:tcPr>
          <w:p w14:paraId="1695587E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A70A5BF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E9397A2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F2CF673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AF75006" w14:textId="5D8723C5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  <w:tr w:rsidR="008100BE" w14:paraId="15596C47" w14:textId="77777777" w:rsidTr="005E6C79">
        <w:trPr>
          <w:trHeight w:val="360"/>
          <w:jc w:val="center"/>
        </w:trPr>
        <w:tc>
          <w:tcPr>
            <w:tcW w:w="517" w:type="dxa"/>
          </w:tcPr>
          <w:p w14:paraId="069BE2C3" w14:textId="5E911703" w:rsidR="008100BE" w:rsidRDefault="008100BE" w:rsidP="008100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2214" w:type="dxa"/>
          </w:tcPr>
          <w:p w14:paraId="25570186" w14:textId="0D79EA1E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4</w:t>
            </w:r>
          </w:p>
        </w:tc>
        <w:tc>
          <w:tcPr>
            <w:tcW w:w="1096" w:type="dxa"/>
          </w:tcPr>
          <w:p w14:paraId="15E22B61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0A6D679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B7E9635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2553637" w14:textId="77777777" w:rsidR="008100BE" w:rsidRPr="004D33A7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0D8FFC" w14:textId="247414FC" w:rsidR="008100BE" w:rsidRDefault="008100BE" w:rsidP="008100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</w:tr>
    </w:tbl>
    <w:p w14:paraId="0D70AE1E" w14:textId="77777777" w:rsidR="005801A4" w:rsidRPr="009752DF" w:rsidRDefault="005801A4" w:rsidP="009752DF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16B19F9F" w14:textId="10F0EC48" w:rsidR="00FC0C67" w:rsidRPr="00FC0C67" w:rsidRDefault="00FC0C67" w:rsidP="00FC0C67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69" w:name="_Toc109307347"/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7</w:t>
      </w:r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FC0C6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Keputusan</w:t>
      </w:r>
      <w:bookmarkEnd w:id="269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517"/>
        <w:gridCol w:w="2214"/>
        <w:gridCol w:w="1096"/>
        <w:gridCol w:w="1096"/>
        <w:gridCol w:w="1096"/>
        <w:gridCol w:w="1096"/>
        <w:gridCol w:w="1096"/>
      </w:tblGrid>
      <w:tr w:rsidR="005801A4" w14:paraId="79F51E9D" w14:textId="77777777" w:rsidTr="005E6C79">
        <w:trPr>
          <w:trHeight w:val="470"/>
          <w:jc w:val="center"/>
        </w:trPr>
        <w:tc>
          <w:tcPr>
            <w:tcW w:w="517" w:type="dxa"/>
            <w:vMerge w:val="restart"/>
          </w:tcPr>
          <w:p w14:paraId="36D471AB" w14:textId="77777777" w:rsidR="005801A4" w:rsidRDefault="005801A4" w:rsidP="00EC37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214" w:type="dxa"/>
            <w:vMerge w:val="restart"/>
          </w:tcPr>
          <w:p w14:paraId="0F196C84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Kode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5480" w:type="dxa"/>
            <w:gridSpan w:val="5"/>
          </w:tcPr>
          <w:p w14:paraId="5D64AAB1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enis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431C2BBD" w14:textId="77777777" w:rsidTr="005E6C79">
        <w:trPr>
          <w:trHeight w:val="360"/>
          <w:jc w:val="center"/>
        </w:trPr>
        <w:tc>
          <w:tcPr>
            <w:tcW w:w="517" w:type="dxa"/>
            <w:vMerge/>
          </w:tcPr>
          <w:p w14:paraId="4BA476D4" w14:textId="77777777" w:rsidR="005801A4" w:rsidRDefault="005801A4" w:rsidP="00EC37BE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2214" w:type="dxa"/>
            <w:vMerge/>
          </w:tcPr>
          <w:p w14:paraId="7F6F7E5A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34F2CA4" w14:textId="37D054D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727859">
              <w:rPr>
                <w:rFonts w:ascii="Times New Roman" w:hAnsi="Times New Roman" w:cs="Times New Roman"/>
                <w:sz w:val="24"/>
                <w:szCs w:val="24"/>
              </w:rPr>
              <w:t>19</w:t>
            </w:r>
          </w:p>
        </w:tc>
        <w:tc>
          <w:tcPr>
            <w:tcW w:w="1096" w:type="dxa"/>
          </w:tcPr>
          <w:p w14:paraId="3F7089C9" w14:textId="77EE539C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</w:t>
            </w:r>
            <w:r w:rsidR="00727859">
              <w:rPr>
                <w:rFonts w:ascii="Times New Roman" w:hAnsi="Times New Roman" w:cs="Times New Roman"/>
                <w:sz w:val="24"/>
                <w:szCs w:val="24"/>
              </w:rPr>
              <w:t>0</w:t>
            </w:r>
          </w:p>
        </w:tc>
        <w:tc>
          <w:tcPr>
            <w:tcW w:w="1096" w:type="dxa"/>
          </w:tcPr>
          <w:p w14:paraId="5B62C7BF" w14:textId="208780E5" w:rsidR="005801A4" w:rsidRDefault="00727859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1</w:t>
            </w:r>
          </w:p>
        </w:tc>
        <w:tc>
          <w:tcPr>
            <w:tcW w:w="1096" w:type="dxa"/>
          </w:tcPr>
          <w:p w14:paraId="7795E185" w14:textId="0F9B9AC7" w:rsidR="005801A4" w:rsidRDefault="00727859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22</w:t>
            </w:r>
          </w:p>
        </w:tc>
        <w:tc>
          <w:tcPr>
            <w:tcW w:w="1096" w:type="dxa"/>
          </w:tcPr>
          <w:p w14:paraId="4BF9A42D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-</w:t>
            </w:r>
          </w:p>
        </w:tc>
      </w:tr>
      <w:tr w:rsidR="005801A4" w14:paraId="028DABFB" w14:textId="77777777" w:rsidTr="005E6C79">
        <w:trPr>
          <w:trHeight w:val="360"/>
          <w:jc w:val="center"/>
        </w:trPr>
        <w:tc>
          <w:tcPr>
            <w:tcW w:w="517" w:type="dxa"/>
          </w:tcPr>
          <w:p w14:paraId="2AC6BFE3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214" w:type="dxa"/>
          </w:tcPr>
          <w:p w14:paraId="25BC3338" w14:textId="034FBB32" w:rsidR="005801A4" w:rsidRDefault="00585EE3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</w:p>
        </w:tc>
        <w:tc>
          <w:tcPr>
            <w:tcW w:w="1096" w:type="dxa"/>
          </w:tcPr>
          <w:p w14:paraId="4005B752" w14:textId="2ED4799C" w:rsidR="005801A4" w:rsidRDefault="00543FDF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656A5AC" w14:textId="10549A09" w:rsidR="005801A4" w:rsidRDefault="00996893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51E8C01" w14:textId="28DE60F0" w:rsidR="005801A4" w:rsidRDefault="00A65DF7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FEDD801" w14:textId="46EAF675" w:rsidR="005801A4" w:rsidRDefault="00A65DF7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12848FCF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683887C4" w14:textId="77777777" w:rsidTr="005E6C79">
        <w:trPr>
          <w:trHeight w:val="360"/>
          <w:jc w:val="center"/>
        </w:trPr>
        <w:tc>
          <w:tcPr>
            <w:tcW w:w="517" w:type="dxa"/>
          </w:tcPr>
          <w:p w14:paraId="100B5D01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214" w:type="dxa"/>
          </w:tcPr>
          <w:p w14:paraId="1EFBB846" w14:textId="57F7BB90" w:rsidR="005801A4" w:rsidRDefault="00585EE3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</w:p>
        </w:tc>
        <w:tc>
          <w:tcPr>
            <w:tcW w:w="1096" w:type="dxa"/>
          </w:tcPr>
          <w:p w14:paraId="39D915CB" w14:textId="15B4E0C0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825E7B5" w14:textId="18A612E7" w:rsidR="005801A4" w:rsidRDefault="00996893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136F839" w14:textId="1DAB1255" w:rsidR="005801A4" w:rsidRDefault="00A65DF7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4DD8B01" w14:textId="3EFDCD75" w:rsidR="005801A4" w:rsidRDefault="00A65DF7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722A9F92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5801A4" w14:paraId="00F6F12B" w14:textId="77777777" w:rsidTr="005E6C79">
        <w:trPr>
          <w:trHeight w:val="360"/>
          <w:jc w:val="center"/>
        </w:trPr>
        <w:tc>
          <w:tcPr>
            <w:tcW w:w="517" w:type="dxa"/>
          </w:tcPr>
          <w:p w14:paraId="5BBD616A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2214" w:type="dxa"/>
          </w:tcPr>
          <w:p w14:paraId="0B4EF8FA" w14:textId="08F2D2E9" w:rsidR="005801A4" w:rsidRDefault="00585EE3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</w:p>
        </w:tc>
        <w:tc>
          <w:tcPr>
            <w:tcW w:w="1096" w:type="dxa"/>
          </w:tcPr>
          <w:p w14:paraId="6FB23DA6" w14:textId="284A216D" w:rsidR="005801A4" w:rsidRPr="004D33A7" w:rsidRDefault="00543FDF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3F3F74D" w14:textId="5968B63D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631153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09C7A84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E14D9DD" w14:textId="77777777" w:rsidR="005801A4" w:rsidRDefault="005801A4" w:rsidP="00EC37BE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3CCE5590" w14:textId="77777777" w:rsidTr="005E6C79">
        <w:trPr>
          <w:trHeight w:val="360"/>
          <w:jc w:val="center"/>
        </w:trPr>
        <w:tc>
          <w:tcPr>
            <w:tcW w:w="517" w:type="dxa"/>
          </w:tcPr>
          <w:p w14:paraId="2908515F" w14:textId="594FDF55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2214" w:type="dxa"/>
          </w:tcPr>
          <w:p w14:paraId="3F266588" w14:textId="733E67BC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</w:p>
        </w:tc>
        <w:tc>
          <w:tcPr>
            <w:tcW w:w="1096" w:type="dxa"/>
          </w:tcPr>
          <w:p w14:paraId="3F11D8D7" w14:textId="559DCC6F" w:rsidR="00BE7841" w:rsidRPr="004D33A7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AB8800E" w14:textId="362FF445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3156BA9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7CFEC50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EA9A291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102ABAC4" w14:textId="77777777" w:rsidTr="005E6C79">
        <w:trPr>
          <w:trHeight w:val="360"/>
          <w:jc w:val="center"/>
        </w:trPr>
        <w:tc>
          <w:tcPr>
            <w:tcW w:w="517" w:type="dxa"/>
          </w:tcPr>
          <w:p w14:paraId="52B55AB1" w14:textId="383AA79B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2214" w:type="dxa"/>
          </w:tcPr>
          <w:p w14:paraId="126508ED" w14:textId="1E7531B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</w:p>
        </w:tc>
        <w:tc>
          <w:tcPr>
            <w:tcW w:w="1096" w:type="dxa"/>
          </w:tcPr>
          <w:p w14:paraId="491430A8" w14:textId="4B7B6608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69B7E97" w14:textId="44F6CF4C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6542D5D" w14:textId="0C2435C6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565D1FB3" w14:textId="1A82137E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D960AD7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26E1CF39" w14:textId="77777777" w:rsidTr="005E6C79">
        <w:trPr>
          <w:trHeight w:val="360"/>
          <w:jc w:val="center"/>
        </w:trPr>
        <w:tc>
          <w:tcPr>
            <w:tcW w:w="517" w:type="dxa"/>
          </w:tcPr>
          <w:p w14:paraId="524BB0D1" w14:textId="5AB25230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2214" w:type="dxa"/>
          </w:tcPr>
          <w:p w14:paraId="3CCB23EF" w14:textId="5897FC8D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</w:p>
        </w:tc>
        <w:tc>
          <w:tcPr>
            <w:tcW w:w="1096" w:type="dxa"/>
          </w:tcPr>
          <w:p w14:paraId="582E51C7" w14:textId="1D52A2CB" w:rsidR="00BE7841" w:rsidRDefault="0006206A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40423DA" w14:textId="00563F5E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E00C88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74D88F0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48B1643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191FB882" w14:textId="77777777" w:rsidTr="005E6C79">
        <w:trPr>
          <w:trHeight w:val="360"/>
          <w:jc w:val="center"/>
        </w:trPr>
        <w:tc>
          <w:tcPr>
            <w:tcW w:w="517" w:type="dxa"/>
          </w:tcPr>
          <w:p w14:paraId="3FD7911A" w14:textId="7742C2CE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2214" w:type="dxa"/>
          </w:tcPr>
          <w:p w14:paraId="4BE672A7" w14:textId="2FCD40D9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</w:p>
        </w:tc>
        <w:tc>
          <w:tcPr>
            <w:tcW w:w="1096" w:type="dxa"/>
          </w:tcPr>
          <w:p w14:paraId="62C95332" w14:textId="432ECE49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0899FE5" w14:textId="36DB3DDA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AC80243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60B97AA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C607A3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5969962B" w14:textId="77777777" w:rsidTr="005E6C79">
        <w:trPr>
          <w:trHeight w:val="360"/>
          <w:jc w:val="center"/>
        </w:trPr>
        <w:tc>
          <w:tcPr>
            <w:tcW w:w="517" w:type="dxa"/>
          </w:tcPr>
          <w:p w14:paraId="70F600DB" w14:textId="25C87CE2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2214" w:type="dxa"/>
          </w:tcPr>
          <w:p w14:paraId="288BC327" w14:textId="2F0072FA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5</w:t>
            </w:r>
          </w:p>
        </w:tc>
        <w:tc>
          <w:tcPr>
            <w:tcW w:w="1096" w:type="dxa"/>
          </w:tcPr>
          <w:p w14:paraId="14CA70BC" w14:textId="75AC9B09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5538D4D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16094DE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13BF6F1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47D63C8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2FC26231" w14:textId="77777777" w:rsidTr="005E6C79">
        <w:trPr>
          <w:trHeight w:val="360"/>
          <w:jc w:val="center"/>
        </w:trPr>
        <w:tc>
          <w:tcPr>
            <w:tcW w:w="517" w:type="dxa"/>
          </w:tcPr>
          <w:p w14:paraId="42B2D766" w14:textId="1B7CAF68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2214" w:type="dxa"/>
          </w:tcPr>
          <w:p w14:paraId="61FE2D7C" w14:textId="5068AC42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</w:p>
        </w:tc>
        <w:tc>
          <w:tcPr>
            <w:tcW w:w="1096" w:type="dxa"/>
          </w:tcPr>
          <w:p w14:paraId="6F23C82F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4AC3A09E" w14:textId="3A2E0B3F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A4E62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4DF5BCD1" w14:textId="7639ACE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7597B96" w14:textId="29BFCB03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EE70547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349F318B" w14:textId="77777777" w:rsidTr="005E6C79">
        <w:trPr>
          <w:trHeight w:val="360"/>
          <w:jc w:val="center"/>
        </w:trPr>
        <w:tc>
          <w:tcPr>
            <w:tcW w:w="517" w:type="dxa"/>
          </w:tcPr>
          <w:p w14:paraId="4F3DACC5" w14:textId="5DD518E9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2214" w:type="dxa"/>
          </w:tcPr>
          <w:p w14:paraId="0C19D989" w14:textId="71D67472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</w:p>
        </w:tc>
        <w:tc>
          <w:tcPr>
            <w:tcW w:w="1096" w:type="dxa"/>
          </w:tcPr>
          <w:p w14:paraId="56BB19AF" w14:textId="37985325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62D54243" w14:textId="13723726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A4E62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A5BEF90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4023E62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51FEBA1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15524268" w14:textId="77777777" w:rsidTr="005E6C79">
        <w:trPr>
          <w:trHeight w:val="360"/>
          <w:jc w:val="center"/>
        </w:trPr>
        <w:tc>
          <w:tcPr>
            <w:tcW w:w="517" w:type="dxa"/>
          </w:tcPr>
          <w:p w14:paraId="7E7AD47C" w14:textId="7A76C8C2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2214" w:type="dxa"/>
          </w:tcPr>
          <w:p w14:paraId="49369940" w14:textId="3E258DF6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8</w:t>
            </w:r>
          </w:p>
        </w:tc>
        <w:tc>
          <w:tcPr>
            <w:tcW w:w="1096" w:type="dxa"/>
          </w:tcPr>
          <w:p w14:paraId="4EA1FDFF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799FFFF" w14:textId="1FBA5651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A4E62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29FEA3BE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8DC7C27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D93ACA0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4D5E1BAE" w14:textId="77777777" w:rsidTr="005E6C79">
        <w:trPr>
          <w:trHeight w:val="360"/>
          <w:jc w:val="center"/>
        </w:trPr>
        <w:tc>
          <w:tcPr>
            <w:tcW w:w="517" w:type="dxa"/>
          </w:tcPr>
          <w:p w14:paraId="2FD0DC68" w14:textId="4765A9C9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2214" w:type="dxa"/>
          </w:tcPr>
          <w:p w14:paraId="7AA448F6" w14:textId="696811F4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89</w:t>
            </w:r>
          </w:p>
        </w:tc>
        <w:tc>
          <w:tcPr>
            <w:tcW w:w="1096" w:type="dxa"/>
          </w:tcPr>
          <w:p w14:paraId="0B8FF4A4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A8E104" w14:textId="4A8E2D0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A4E62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65CD1B16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08950385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7B4C7B4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32DC89EA" w14:textId="77777777" w:rsidTr="005E6C79">
        <w:trPr>
          <w:trHeight w:val="360"/>
          <w:jc w:val="center"/>
        </w:trPr>
        <w:tc>
          <w:tcPr>
            <w:tcW w:w="517" w:type="dxa"/>
          </w:tcPr>
          <w:p w14:paraId="0D53CD86" w14:textId="0DC63762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2214" w:type="dxa"/>
          </w:tcPr>
          <w:p w14:paraId="630052FD" w14:textId="52C5EAC3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0</w:t>
            </w:r>
          </w:p>
        </w:tc>
        <w:tc>
          <w:tcPr>
            <w:tcW w:w="1096" w:type="dxa"/>
          </w:tcPr>
          <w:p w14:paraId="1E7C8E6D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B70AF42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1D0051A4" w14:textId="3DDBECD6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3048D22D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74B3DAC4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  <w:tr w:rsidR="00BE7841" w14:paraId="50478836" w14:textId="77777777" w:rsidTr="005E6C79">
        <w:trPr>
          <w:trHeight w:val="360"/>
          <w:jc w:val="center"/>
        </w:trPr>
        <w:tc>
          <w:tcPr>
            <w:tcW w:w="517" w:type="dxa"/>
          </w:tcPr>
          <w:p w14:paraId="3CCAF5A9" w14:textId="34BA5965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4.</w:t>
            </w:r>
          </w:p>
        </w:tc>
        <w:tc>
          <w:tcPr>
            <w:tcW w:w="2214" w:type="dxa"/>
          </w:tcPr>
          <w:p w14:paraId="513F1CA0" w14:textId="5F731EED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G91</w:t>
            </w:r>
          </w:p>
        </w:tc>
        <w:tc>
          <w:tcPr>
            <w:tcW w:w="1096" w:type="dxa"/>
          </w:tcPr>
          <w:p w14:paraId="7D3A03DB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35B2F1AE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2CEE6346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  <w:tc>
          <w:tcPr>
            <w:tcW w:w="1096" w:type="dxa"/>
          </w:tcPr>
          <w:p w14:paraId="50633DB5" w14:textId="09E669BC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8D3EF5">
              <w:rPr>
                <w:rFonts w:ascii="Times New Roman" w:hAnsi="Times New Roman" w:cs="Times New Roman"/>
                <w:sz w:val="24"/>
                <w:szCs w:val="24"/>
              </w:rPr>
              <w:sym w:font="Wingdings" w:char="F0FC"/>
            </w:r>
          </w:p>
        </w:tc>
        <w:tc>
          <w:tcPr>
            <w:tcW w:w="1096" w:type="dxa"/>
          </w:tcPr>
          <w:p w14:paraId="0A433B53" w14:textId="77777777" w:rsidR="00BE7841" w:rsidRDefault="00BE7841" w:rsidP="00BE7841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</w:p>
        </w:tc>
      </w:tr>
    </w:tbl>
    <w:p w14:paraId="7AA3FBC2" w14:textId="77777777" w:rsidR="005801A4" w:rsidRPr="0020747C" w:rsidRDefault="005801A4" w:rsidP="0020747C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7FFE45B7" w14:textId="77777777" w:rsidR="005801A4" w:rsidRPr="001F7683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14:paraId="58C5816E" w14:textId="35B78E79" w:rsidR="005801A4" w:rsidRPr="00D87CFB" w:rsidRDefault="005801A4" w:rsidP="002E6309">
      <w:pPr>
        <w:pStyle w:val="Heading3"/>
        <w:numPr>
          <w:ilvl w:val="0"/>
          <w:numId w:val="29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70" w:name="_Toc109050321"/>
      <w:proofErr w:type="spellStart"/>
      <w:r w:rsidRPr="00D87CFB">
        <w:rPr>
          <w:rFonts w:ascii="Times New Roman" w:hAnsi="Times New Roman" w:cs="Times New Roman"/>
          <w:b/>
          <w:bCs/>
          <w:color w:val="auto"/>
        </w:rPr>
        <w:t>Aturan</w:t>
      </w:r>
      <w:proofErr w:type="spellEnd"/>
      <w:r w:rsidRPr="00D87CFB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="00D87CFB">
        <w:rPr>
          <w:rFonts w:ascii="Times New Roman" w:hAnsi="Times New Roman" w:cs="Times New Roman"/>
          <w:b/>
          <w:bCs/>
          <w:color w:val="auto"/>
        </w:rPr>
        <w:t>R</w:t>
      </w:r>
      <w:r w:rsidRPr="00D87CFB">
        <w:rPr>
          <w:rFonts w:ascii="Times New Roman" w:hAnsi="Times New Roman" w:cs="Times New Roman"/>
          <w:b/>
          <w:bCs/>
          <w:color w:val="auto"/>
        </w:rPr>
        <w:t>elasi</w:t>
      </w:r>
      <w:bookmarkEnd w:id="270"/>
      <w:proofErr w:type="spellEnd"/>
    </w:p>
    <w:p w14:paraId="2C032DDB" w14:textId="38889BF1" w:rsidR="005801A4" w:rsidRPr="00F55007" w:rsidRDefault="00883053" w:rsidP="002E630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tahap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ur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el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5A89">
        <w:rPr>
          <w:rFonts w:ascii="Times New Roman" w:hAnsi="Times New Roman" w:cs="Times New Roman"/>
          <w:sz w:val="24"/>
          <w:szCs w:val="24"/>
        </w:rPr>
        <w:t>dimana</w:t>
      </w:r>
      <w:proofErr w:type="spellEnd"/>
      <w:r w:rsidR="00F75A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5A89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F75A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F75A89">
        <w:rPr>
          <w:rFonts w:ascii="Times New Roman" w:hAnsi="Times New Roman" w:cs="Times New Roman"/>
          <w:sz w:val="24"/>
          <w:szCs w:val="24"/>
        </w:rPr>
        <w:t>tersebut</w:t>
      </w:r>
      <w:proofErr w:type="spellEnd"/>
      <w:r w:rsidR="00F75A8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309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="002E630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2E6309"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 w:rsidR="002E63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2E630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2E63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acuan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membuat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pohon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keputusan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D5D0B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ED5D0B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1102FCAF" w14:textId="157C6894" w:rsidR="005801A4" w:rsidRPr="005C5909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71" w:name="_Toc107433167"/>
      <w:bookmarkStart w:id="272" w:name="_Toc107433414"/>
      <w:bookmarkStart w:id="273" w:name="_Toc109307348"/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8</w:t>
      </w:r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turan</w:t>
      </w:r>
      <w:proofErr w:type="spellEnd"/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5C590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elasi</w:t>
      </w:r>
      <w:bookmarkEnd w:id="271"/>
      <w:bookmarkEnd w:id="272"/>
      <w:bookmarkEnd w:id="273"/>
      <w:proofErr w:type="spellEnd"/>
    </w:p>
    <w:tbl>
      <w:tblPr>
        <w:tblStyle w:val="TableGrid"/>
        <w:tblW w:w="9715" w:type="dxa"/>
        <w:jc w:val="center"/>
        <w:tblLook w:val="04A0" w:firstRow="1" w:lastRow="0" w:firstColumn="1" w:lastColumn="0" w:noHBand="0" w:noVBand="1"/>
      </w:tblPr>
      <w:tblGrid>
        <w:gridCol w:w="670"/>
        <w:gridCol w:w="9045"/>
      </w:tblGrid>
      <w:tr w:rsidR="005801A4" w14:paraId="1B09BCB6" w14:textId="77777777" w:rsidTr="00862C0B">
        <w:trPr>
          <w:jc w:val="center"/>
        </w:trPr>
        <w:tc>
          <w:tcPr>
            <w:tcW w:w="670" w:type="dxa"/>
          </w:tcPr>
          <w:p w14:paraId="3AA47C0C" w14:textId="77777777" w:rsidR="005801A4" w:rsidRDefault="005801A4" w:rsidP="0020747C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ule</w:t>
            </w:r>
          </w:p>
        </w:tc>
        <w:tc>
          <w:tcPr>
            <w:tcW w:w="9045" w:type="dxa"/>
          </w:tcPr>
          <w:p w14:paraId="5337B438" w14:textId="77777777" w:rsidR="005801A4" w:rsidRDefault="005801A4" w:rsidP="0020747C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kanisme</w:t>
            </w:r>
            <w:proofErr w:type="spellEnd"/>
          </w:p>
        </w:tc>
      </w:tr>
      <w:tr w:rsidR="005801A4" w14:paraId="5456064C" w14:textId="77777777" w:rsidTr="00862C0B">
        <w:trPr>
          <w:jc w:val="center"/>
        </w:trPr>
        <w:tc>
          <w:tcPr>
            <w:tcW w:w="670" w:type="dxa"/>
          </w:tcPr>
          <w:p w14:paraId="5F9948F7" w14:textId="77777777" w:rsidR="005801A4" w:rsidRDefault="005801A4" w:rsidP="0020747C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9045" w:type="dxa"/>
          </w:tcPr>
          <w:p w14:paraId="16910413" w14:textId="53A19C16" w:rsidR="005801A4" w:rsidRDefault="002832EB" w:rsidP="0020747C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P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</w:p>
        </w:tc>
      </w:tr>
      <w:tr w:rsidR="002832EB" w14:paraId="0CA6C585" w14:textId="77777777" w:rsidTr="00862C0B">
        <w:trPr>
          <w:jc w:val="center"/>
        </w:trPr>
        <w:tc>
          <w:tcPr>
            <w:tcW w:w="670" w:type="dxa"/>
          </w:tcPr>
          <w:p w14:paraId="033C70B3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9045" w:type="dxa"/>
          </w:tcPr>
          <w:p w14:paraId="40BC2366" w14:textId="5F5D41BB" w:rsidR="002832EB" w:rsidRPr="002832EB" w:rsidRDefault="002832EB" w:rsidP="002832EB">
            <w:pPr>
              <w:spacing w:line="276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G9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5B13E1">
              <w:rPr>
                <w:rFonts w:ascii="Times New Roman" w:hAnsi="Times New Roman" w:cs="Times New Roman"/>
                <w:sz w:val="24"/>
                <w:szCs w:val="24"/>
              </w:rPr>
              <w:t>P21</w:t>
            </w:r>
          </w:p>
        </w:tc>
      </w:tr>
      <w:tr w:rsidR="002832EB" w14:paraId="00C52A5C" w14:textId="77777777" w:rsidTr="00862C0B">
        <w:trPr>
          <w:jc w:val="center"/>
        </w:trPr>
        <w:tc>
          <w:tcPr>
            <w:tcW w:w="670" w:type="dxa"/>
          </w:tcPr>
          <w:p w14:paraId="74F4320A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9045" w:type="dxa"/>
          </w:tcPr>
          <w:p w14:paraId="5730A8B6" w14:textId="38041874" w:rsidR="002832EB" w:rsidRPr="00E93DC2" w:rsidRDefault="002832EB" w:rsidP="002832EB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7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P20</w:t>
            </w:r>
          </w:p>
        </w:tc>
      </w:tr>
      <w:tr w:rsidR="002832EB" w14:paraId="35B77D60" w14:textId="77777777" w:rsidTr="00862C0B">
        <w:trPr>
          <w:jc w:val="center"/>
        </w:trPr>
        <w:tc>
          <w:tcPr>
            <w:tcW w:w="670" w:type="dxa"/>
          </w:tcPr>
          <w:p w14:paraId="26F6AF8A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9045" w:type="dxa"/>
          </w:tcPr>
          <w:p w14:paraId="60B909BD" w14:textId="102ADCE8" w:rsidR="002832EB" w:rsidRDefault="002832EB" w:rsidP="002832EB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P20</w:t>
            </w:r>
          </w:p>
        </w:tc>
      </w:tr>
      <w:tr w:rsidR="002832EB" w14:paraId="538AE64B" w14:textId="77777777" w:rsidTr="00862C0B">
        <w:trPr>
          <w:jc w:val="center"/>
        </w:trPr>
        <w:tc>
          <w:tcPr>
            <w:tcW w:w="670" w:type="dxa"/>
          </w:tcPr>
          <w:p w14:paraId="5B51A8A3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9045" w:type="dxa"/>
          </w:tcPr>
          <w:p w14:paraId="66BF4A1B" w14:textId="57695DB0" w:rsidR="002832EB" w:rsidRDefault="002832EB" w:rsidP="002832EB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3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G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77189">
              <w:rPr>
                <w:rFonts w:ascii="Times New Roman" w:hAnsi="Times New Roman" w:cs="Times New Roman"/>
                <w:sz w:val="24"/>
                <w:szCs w:val="24"/>
              </w:rPr>
              <w:t>P20</w:t>
            </w:r>
          </w:p>
        </w:tc>
      </w:tr>
      <w:tr w:rsidR="002832EB" w14:paraId="7E9AF4C5" w14:textId="77777777" w:rsidTr="00862C0B">
        <w:trPr>
          <w:jc w:val="center"/>
        </w:trPr>
        <w:tc>
          <w:tcPr>
            <w:tcW w:w="670" w:type="dxa"/>
          </w:tcPr>
          <w:p w14:paraId="12B1A816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9045" w:type="dxa"/>
          </w:tcPr>
          <w:p w14:paraId="448A097E" w14:textId="0D3AEFF4" w:rsidR="002832EB" w:rsidRDefault="002832EB" w:rsidP="002832EB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51267A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0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0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1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P01</w:t>
            </w:r>
          </w:p>
        </w:tc>
      </w:tr>
      <w:tr w:rsidR="002832EB" w14:paraId="3BFC66A1" w14:textId="77777777" w:rsidTr="00862C0B">
        <w:trPr>
          <w:jc w:val="center"/>
        </w:trPr>
        <w:tc>
          <w:tcPr>
            <w:tcW w:w="670" w:type="dxa"/>
          </w:tcPr>
          <w:p w14:paraId="19AD2D25" w14:textId="77777777" w:rsidR="002832EB" w:rsidRDefault="002832EB" w:rsidP="002832EB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9045" w:type="dxa"/>
          </w:tcPr>
          <w:p w14:paraId="23A9966C" w14:textId="79F5A061" w:rsidR="002832EB" w:rsidRDefault="002832EB" w:rsidP="002832EB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3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G11 AND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1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G1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C0E1F"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1C6FDF">
              <w:rPr>
                <w:rFonts w:ascii="Times New Roman" w:hAnsi="Times New Roman" w:cs="Times New Roman"/>
                <w:sz w:val="24"/>
                <w:szCs w:val="24"/>
              </w:rPr>
              <w:t>P02</w:t>
            </w:r>
          </w:p>
        </w:tc>
      </w:tr>
      <w:tr w:rsidR="00DD0D12" w14:paraId="03F9F5F6" w14:textId="77777777" w:rsidTr="00862C0B">
        <w:trPr>
          <w:jc w:val="center"/>
        </w:trPr>
        <w:tc>
          <w:tcPr>
            <w:tcW w:w="670" w:type="dxa"/>
          </w:tcPr>
          <w:p w14:paraId="20F728B2" w14:textId="49DF3217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9045" w:type="dxa"/>
          </w:tcPr>
          <w:p w14:paraId="44E0ED3C" w14:textId="52376A33" w:rsidR="00DD0D12" w:rsidRPr="003A32CE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D56A9D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860F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3 </w:t>
            </w:r>
            <w:r w:rsidRPr="00860F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9 </w:t>
            </w:r>
            <w:r w:rsidRPr="00860F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0 </w:t>
            </w:r>
            <w:r w:rsidRPr="00860F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1 </w:t>
            </w:r>
            <w:r w:rsidRPr="00860F9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6</w:t>
            </w:r>
          </w:p>
        </w:tc>
      </w:tr>
      <w:tr w:rsidR="00DD0D12" w14:paraId="70380F2C" w14:textId="77777777" w:rsidTr="00862C0B">
        <w:trPr>
          <w:jc w:val="center"/>
        </w:trPr>
        <w:tc>
          <w:tcPr>
            <w:tcW w:w="670" w:type="dxa"/>
          </w:tcPr>
          <w:p w14:paraId="5CFA0D92" w14:textId="7C040157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9045" w:type="dxa"/>
          </w:tcPr>
          <w:p w14:paraId="7FE78722" w14:textId="379B60A3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</w:tr>
      <w:tr w:rsidR="00DD0D12" w14:paraId="464AEFFB" w14:textId="77777777" w:rsidTr="00862C0B">
        <w:trPr>
          <w:jc w:val="center"/>
        </w:trPr>
        <w:tc>
          <w:tcPr>
            <w:tcW w:w="670" w:type="dxa"/>
          </w:tcPr>
          <w:p w14:paraId="31AAF383" w14:textId="40B45739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0.</w:t>
            </w:r>
          </w:p>
        </w:tc>
        <w:tc>
          <w:tcPr>
            <w:tcW w:w="9045" w:type="dxa"/>
          </w:tcPr>
          <w:p w14:paraId="064CAB0E" w14:textId="5ED72D45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G2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</w:tr>
      <w:tr w:rsidR="00DD0D12" w14:paraId="67F2D160" w14:textId="77777777" w:rsidTr="00862C0B">
        <w:trPr>
          <w:jc w:val="center"/>
        </w:trPr>
        <w:tc>
          <w:tcPr>
            <w:tcW w:w="670" w:type="dxa"/>
          </w:tcPr>
          <w:p w14:paraId="43E55D5B" w14:textId="6182FFD8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9045" w:type="dxa"/>
          </w:tcPr>
          <w:p w14:paraId="513B387C" w14:textId="7FF0AB05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G5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</w:tr>
      <w:tr w:rsidR="00DD0D12" w14:paraId="6821526B" w14:textId="77777777" w:rsidTr="00862C0B">
        <w:trPr>
          <w:jc w:val="center"/>
        </w:trPr>
        <w:tc>
          <w:tcPr>
            <w:tcW w:w="670" w:type="dxa"/>
          </w:tcPr>
          <w:p w14:paraId="69573207" w14:textId="799DEF03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9045" w:type="dxa"/>
          </w:tcPr>
          <w:p w14:paraId="512734CC" w14:textId="4EDDE1CA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0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A1454">
              <w:rPr>
                <w:rFonts w:ascii="Times New Roman" w:hAnsi="Times New Roman" w:cs="Times New Roman"/>
                <w:sz w:val="24"/>
                <w:szCs w:val="24"/>
              </w:rPr>
              <w:t>G5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G5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C67C09">
              <w:rPr>
                <w:rFonts w:ascii="Times New Roman" w:hAnsi="Times New Roman" w:cs="Times New Roman"/>
                <w:sz w:val="24"/>
                <w:szCs w:val="24"/>
              </w:rPr>
              <w:t>P11</w:t>
            </w:r>
          </w:p>
        </w:tc>
      </w:tr>
      <w:tr w:rsidR="00DD0D12" w14:paraId="1B68FA0A" w14:textId="77777777" w:rsidTr="00862C0B">
        <w:trPr>
          <w:jc w:val="center"/>
        </w:trPr>
        <w:tc>
          <w:tcPr>
            <w:tcW w:w="670" w:type="dxa"/>
          </w:tcPr>
          <w:p w14:paraId="6163CAAE" w14:textId="3AE7355C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9045" w:type="dxa"/>
          </w:tcPr>
          <w:p w14:paraId="4C63600F" w14:textId="34A1490E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6 </w:t>
            </w: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7 </w:t>
            </w: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5 </w:t>
            </w:r>
            <w:r w:rsidRPr="008C3803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8</w:t>
            </w:r>
          </w:p>
        </w:tc>
      </w:tr>
      <w:tr w:rsidR="00DD0D12" w14:paraId="72F50C12" w14:textId="77777777" w:rsidTr="00862C0B">
        <w:trPr>
          <w:jc w:val="center"/>
        </w:trPr>
        <w:tc>
          <w:tcPr>
            <w:tcW w:w="670" w:type="dxa"/>
          </w:tcPr>
          <w:p w14:paraId="254D1C43" w14:textId="52F6DA38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9045" w:type="dxa"/>
          </w:tcPr>
          <w:p w14:paraId="1A420CE2" w14:textId="2A7C69FD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7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9 </w:t>
            </w:r>
            <w:r w:rsidRPr="00F36C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DA4C22">
              <w:rPr>
                <w:rFonts w:ascii="Times New Roman" w:hAnsi="Times New Roman" w:cs="Times New Roman"/>
                <w:sz w:val="24"/>
                <w:szCs w:val="24"/>
              </w:rPr>
              <w:t>P08</w:t>
            </w:r>
          </w:p>
        </w:tc>
      </w:tr>
      <w:tr w:rsidR="00DD0D12" w14:paraId="68E21660" w14:textId="77777777" w:rsidTr="00862C0B">
        <w:trPr>
          <w:jc w:val="center"/>
        </w:trPr>
        <w:tc>
          <w:tcPr>
            <w:tcW w:w="670" w:type="dxa"/>
          </w:tcPr>
          <w:p w14:paraId="046D328E" w14:textId="631E8157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9045" w:type="dxa"/>
          </w:tcPr>
          <w:p w14:paraId="6C392F8D" w14:textId="01FAE8D4" w:rsidR="00DD0D12" w:rsidRPr="008C3803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7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7 </w:t>
            </w:r>
            <w:r w:rsidRPr="00F36C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DA4C22">
              <w:rPr>
                <w:rFonts w:ascii="Times New Roman" w:hAnsi="Times New Roman" w:cs="Times New Roman"/>
                <w:sz w:val="24"/>
                <w:szCs w:val="24"/>
              </w:rPr>
              <w:t>P08</w:t>
            </w:r>
          </w:p>
        </w:tc>
      </w:tr>
      <w:tr w:rsidR="00DD0D12" w14:paraId="6DE3E1E3" w14:textId="77777777" w:rsidTr="00862C0B">
        <w:trPr>
          <w:jc w:val="center"/>
        </w:trPr>
        <w:tc>
          <w:tcPr>
            <w:tcW w:w="670" w:type="dxa"/>
          </w:tcPr>
          <w:p w14:paraId="3DDD03CD" w14:textId="2454CF22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9045" w:type="dxa"/>
          </w:tcPr>
          <w:p w14:paraId="62E7B3A6" w14:textId="11C2BF4C" w:rsidR="00DD0D12" w:rsidRPr="00DA4C2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7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6 </w:t>
            </w:r>
            <w:r w:rsidRPr="001A28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F36CC0">
              <w:rPr>
                <w:rFonts w:ascii="Times New Roman" w:hAnsi="Times New Roman" w:cs="Times New Roman"/>
                <w:sz w:val="24"/>
                <w:szCs w:val="24"/>
              </w:rPr>
              <w:t>G3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F36CC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8</w:t>
            </w:r>
          </w:p>
        </w:tc>
      </w:tr>
      <w:tr w:rsidR="00DD0D12" w14:paraId="794BB1CD" w14:textId="77777777" w:rsidTr="00862C0B">
        <w:trPr>
          <w:jc w:val="center"/>
        </w:trPr>
        <w:tc>
          <w:tcPr>
            <w:tcW w:w="670" w:type="dxa"/>
          </w:tcPr>
          <w:p w14:paraId="5A5DA199" w14:textId="649B0DBC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9045" w:type="dxa"/>
          </w:tcPr>
          <w:p w14:paraId="550D4638" w14:textId="7C6F627A" w:rsidR="00DD0D12" w:rsidRPr="001A28E9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A148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AA148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AA148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2 </w:t>
            </w:r>
            <w:r w:rsidRPr="00AA148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4 </w:t>
            </w:r>
            <w:r w:rsidRPr="00AA148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7</w:t>
            </w:r>
          </w:p>
        </w:tc>
      </w:tr>
      <w:tr w:rsidR="00DD0D12" w14:paraId="6947AF98" w14:textId="77777777" w:rsidTr="00862C0B">
        <w:trPr>
          <w:jc w:val="center"/>
        </w:trPr>
        <w:tc>
          <w:tcPr>
            <w:tcW w:w="670" w:type="dxa"/>
          </w:tcPr>
          <w:p w14:paraId="67F0EF0B" w14:textId="2B6AE2F4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9045" w:type="dxa"/>
          </w:tcPr>
          <w:p w14:paraId="210F76A7" w14:textId="333BE26F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56A9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5 </w:t>
            </w:r>
            <w:r w:rsidRPr="00767A4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Pr="006869B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</w:tr>
      <w:tr w:rsidR="00DD0D12" w14:paraId="7E3D2BEF" w14:textId="77777777" w:rsidTr="00862C0B">
        <w:trPr>
          <w:jc w:val="center"/>
        </w:trPr>
        <w:tc>
          <w:tcPr>
            <w:tcW w:w="670" w:type="dxa"/>
          </w:tcPr>
          <w:p w14:paraId="7E284CA1" w14:textId="3E917592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9045" w:type="dxa"/>
          </w:tcPr>
          <w:p w14:paraId="6B10CAB3" w14:textId="1B6A9B30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56A9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5 </w:t>
            </w:r>
            <w:r w:rsidRPr="00767A4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Pr="006869B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 w:rsidRPr="002A46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</w:tr>
      <w:tr w:rsidR="00DD0D12" w14:paraId="17E8CE60" w14:textId="77777777" w:rsidTr="00862C0B">
        <w:trPr>
          <w:jc w:val="center"/>
        </w:trPr>
        <w:tc>
          <w:tcPr>
            <w:tcW w:w="670" w:type="dxa"/>
          </w:tcPr>
          <w:p w14:paraId="0BCB7A38" w14:textId="6D582E17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9045" w:type="dxa"/>
          </w:tcPr>
          <w:p w14:paraId="181C7CB4" w14:textId="63D03243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56A9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5 </w:t>
            </w:r>
            <w:r w:rsidRPr="00767A4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Pr="006869B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</w:tr>
      <w:tr w:rsidR="00DD0D12" w14:paraId="17AE3222" w14:textId="77777777" w:rsidTr="00862C0B">
        <w:trPr>
          <w:jc w:val="center"/>
        </w:trPr>
        <w:tc>
          <w:tcPr>
            <w:tcW w:w="670" w:type="dxa"/>
          </w:tcPr>
          <w:p w14:paraId="5941E934" w14:textId="6AED1034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9045" w:type="dxa"/>
          </w:tcPr>
          <w:p w14:paraId="509C4FCC" w14:textId="45252C86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56A94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5 </w:t>
            </w:r>
            <w:r w:rsidRPr="00767A4C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4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6 </w:t>
            </w:r>
            <w:r w:rsidRPr="001C6FD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Pr="006869B1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A4645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P03</w:t>
            </w:r>
          </w:p>
        </w:tc>
      </w:tr>
      <w:tr w:rsidR="00DD0D12" w14:paraId="075AE242" w14:textId="77777777" w:rsidTr="00862C0B">
        <w:trPr>
          <w:jc w:val="center"/>
        </w:trPr>
        <w:tc>
          <w:tcPr>
            <w:tcW w:w="670" w:type="dxa"/>
          </w:tcPr>
          <w:p w14:paraId="10C600D8" w14:textId="239391CE" w:rsidR="00DD0D12" w:rsidRDefault="00DD0D12" w:rsidP="00DD0D12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9045" w:type="dxa"/>
          </w:tcPr>
          <w:p w14:paraId="171B24AE" w14:textId="13B2B0DD" w:rsidR="00DD0D12" w:rsidRDefault="00DD0D12" w:rsidP="00DD0D12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090A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3 </w:t>
            </w:r>
            <w:r w:rsidRPr="00090A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7 </w:t>
            </w:r>
            <w:r w:rsidRPr="00090A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4 </w:t>
            </w:r>
            <w:r w:rsidRPr="00090A7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4</w:t>
            </w:r>
          </w:p>
        </w:tc>
      </w:tr>
      <w:tr w:rsidR="00EB3A55" w14:paraId="41F8A584" w14:textId="77777777" w:rsidTr="00862C0B">
        <w:trPr>
          <w:jc w:val="center"/>
        </w:trPr>
        <w:tc>
          <w:tcPr>
            <w:tcW w:w="670" w:type="dxa"/>
          </w:tcPr>
          <w:p w14:paraId="44A6B68C" w14:textId="6F4D4980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9045" w:type="dxa"/>
          </w:tcPr>
          <w:p w14:paraId="4AB5F805" w14:textId="214F5DF7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EE2B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EA3F2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9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0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</w:tr>
      <w:tr w:rsidR="00EB3A55" w14:paraId="2201331C" w14:textId="77777777" w:rsidTr="00862C0B">
        <w:trPr>
          <w:jc w:val="center"/>
        </w:trPr>
        <w:tc>
          <w:tcPr>
            <w:tcW w:w="670" w:type="dxa"/>
          </w:tcPr>
          <w:p w14:paraId="7AF2A0A7" w14:textId="0309A026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9045" w:type="dxa"/>
          </w:tcPr>
          <w:p w14:paraId="490A0F7E" w14:textId="7CD48419" w:rsidR="00EB3A55" w:rsidRPr="0051267A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EE2B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EA3F2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9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0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G2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</w:tr>
      <w:tr w:rsidR="00EB3A55" w14:paraId="545DB4CB" w14:textId="77777777" w:rsidTr="00862C0B">
        <w:trPr>
          <w:jc w:val="center"/>
        </w:trPr>
        <w:tc>
          <w:tcPr>
            <w:tcW w:w="670" w:type="dxa"/>
          </w:tcPr>
          <w:p w14:paraId="77706648" w14:textId="235193F8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9045" w:type="dxa"/>
          </w:tcPr>
          <w:p w14:paraId="2E10C4E1" w14:textId="7FDCBC32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EE2B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EA3F2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9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0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G2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</w:tr>
      <w:tr w:rsidR="00EB3A55" w14:paraId="5A5B7AF5" w14:textId="77777777" w:rsidTr="00862C0B">
        <w:trPr>
          <w:jc w:val="center"/>
        </w:trPr>
        <w:tc>
          <w:tcPr>
            <w:tcW w:w="670" w:type="dxa"/>
          </w:tcPr>
          <w:p w14:paraId="347197C0" w14:textId="0BA6537C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9045" w:type="dxa"/>
          </w:tcPr>
          <w:p w14:paraId="04D78023" w14:textId="522CD9F3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EE2B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EA3F2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9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0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G2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</w:tr>
      <w:tr w:rsidR="00EB3A55" w14:paraId="7C52A844" w14:textId="77777777" w:rsidTr="00862C0B">
        <w:trPr>
          <w:jc w:val="center"/>
        </w:trPr>
        <w:tc>
          <w:tcPr>
            <w:tcW w:w="670" w:type="dxa"/>
          </w:tcPr>
          <w:p w14:paraId="751E010C" w14:textId="06DD83FB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9045" w:type="dxa"/>
          </w:tcPr>
          <w:p w14:paraId="1B1B2B23" w14:textId="1DB22EFF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EE2BE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EA3F2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39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0 </w:t>
            </w:r>
            <w:r w:rsidRPr="001E44E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G4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EE2BE9">
              <w:rPr>
                <w:rFonts w:ascii="Times New Roman" w:hAnsi="Times New Roman" w:cs="Times New Roman"/>
                <w:sz w:val="24"/>
                <w:szCs w:val="24"/>
              </w:rPr>
              <w:t>P09</w:t>
            </w:r>
          </w:p>
        </w:tc>
      </w:tr>
      <w:tr w:rsidR="00EB3A55" w14:paraId="639601EC" w14:textId="77777777" w:rsidTr="00862C0B">
        <w:trPr>
          <w:jc w:val="center"/>
        </w:trPr>
        <w:tc>
          <w:tcPr>
            <w:tcW w:w="670" w:type="dxa"/>
          </w:tcPr>
          <w:p w14:paraId="312AA81B" w14:textId="7B1CF60B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9045" w:type="dxa"/>
          </w:tcPr>
          <w:p w14:paraId="4C7FF2E4" w14:textId="6D0CA464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2A332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1 </w:t>
            </w:r>
            <w:r w:rsidRPr="002A332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42 </w:t>
            </w:r>
            <w:r w:rsidRPr="002A332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4 </w:t>
            </w:r>
            <w:r w:rsidRPr="002A332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0</w:t>
            </w:r>
          </w:p>
        </w:tc>
      </w:tr>
      <w:tr w:rsidR="00EB3A55" w14:paraId="36C0CB78" w14:textId="77777777" w:rsidTr="00862C0B">
        <w:trPr>
          <w:jc w:val="center"/>
        </w:trPr>
        <w:tc>
          <w:tcPr>
            <w:tcW w:w="670" w:type="dxa"/>
          </w:tcPr>
          <w:p w14:paraId="2A943A37" w14:textId="2117F73D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29.</w:t>
            </w:r>
          </w:p>
        </w:tc>
        <w:tc>
          <w:tcPr>
            <w:tcW w:w="9045" w:type="dxa"/>
          </w:tcPr>
          <w:p w14:paraId="138A2BD8" w14:textId="54F75215" w:rsidR="00EB3A55" w:rsidRDefault="00EB3A55" w:rsidP="00EB3A55">
            <w:pPr>
              <w:pStyle w:val="ListParagraph"/>
              <w:tabs>
                <w:tab w:val="left" w:pos="1113"/>
              </w:tabs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1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16235CF7" w14:textId="77777777" w:rsidTr="00862C0B">
        <w:trPr>
          <w:jc w:val="center"/>
        </w:trPr>
        <w:tc>
          <w:tcPr>
            <w:tcW w:w="670" w:type="dxa"/>
          </w:tcPr>
          <w:p w14:paraId="6817A1F2" w14:textId="2F74A0B9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9045" w:type="dxa"/>
          </w:tcPr>
          <w:p w14:paraId="6DACB833" w14:textId="2F14C86C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47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4644B5DD" w14:textId="77777777" w:rsidTr="00862C0B">
        <w:trPr>
          <w:jc w:val="center"/>
        </w:trPr>
        <w:tc>
          <w:tcPr>
            <w:tcW w:w="670" w:type="dxa"/>
          </w:tcPr>
          <w:p w14:paraId="5A1AC9AF" w14:textId="2846B093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1.</w:t>
            </w:r>
          </w:p>
        </w:tc>
        <w:tc>
          <w:tcPr>
            <w:tcW w:w="9045" w:type="dxa"/>
          </w:tcPr>
          <w:p w14:paraId="50B837E2" w14:textId="4B599413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4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3AE5F484" w14:textId="77777777" w:rsidTr="00862C0B">
        <w:trPr>
          <w:jc w:val="center"/>
        </w:trPr>
        <w:tc>
          <w:tcPr>
            <w:tcW w:w="670" w:type="dxa"/>
          </w:tcPr>
          <w:p w14:paraId="0C6C5F38" w14:textId="3AF0C94D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2.</w:t>
            </w:r>
          </w:p>
        </w:tc>
        <w:tc>
          <w:tcPr>
            <w:tcW w:w="9045" w:type="dxa"/>
          </w:tcPr>
          <w:p w14:paraId="348DB1AC" w14:textId="469289A0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4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42460CB8" w14:textId="77777777" w:rsidTr="00862C0B">
        <w:trPr>
          <w:jc w:val="center"/>
        </w:trPr>
        <w:tc>
          <w:tcPr>
            <w:tcW w:w="670" w:type="dxa"/>
          </w:tcPr>
          <w:p w14:paraId="1EB6EF40" w14:textId="426756E7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3.</w:t>
            </w:r>
          </w:p>
        </w:tc>
        <w:tc>
          <w:tcPr>
            <w:tcW w:w="9045" w:type="dxa"/>
          </w:tcPr>
          <w:p w14:paraId="6B053819" w14:textId="7EB6881A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5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6BD79BC1" w14:textId="77777777" w:rsidTr="00862C0B">
        <w:trPr>
          <w:jc w:val="center"/>
        </w:trPr>
        <w:tc>
          <w:tcPr>
            <w:tcW w:w="670" w:type="dxa"/>
          </w:tcPr>
          <w:p w14:paraId="22488E07" w14:textId="117DC425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4.</w:t>
            </w:r>
          </w:p>
        </w:tc>
        <w:tc>
          <w:tcPr>
            <w:tcW w:w="9045" w:type="dxa"/>
          </w:tcPr>
          <w:p w14:paraId="547D73FD" w14:textId="3B904A80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0B05CA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04ACE">
              <w:rPr>
                <w:rFonts w:ascii="Times New Roman" w:hAnsi="Times New Roman" w:cs="Times New Roman"/>
                <w:sz w:val="24"/>
                <w:szCs w:val="24"/>
              </w:rPr>
              <w:t>G43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AND </w:t>
            </w:r>
            <w:r w:rsidRPr="009E102A">
              <w:rPr>
                <w:rFonts w:ascii="Times New Roman" w:hAnsi="Times New Roman" w:cs="Times New Roman"/>
                <w:sz w:val="24"/>
                <w:szCs w:val="24"/>
              </w:rPr>
              <w:t>G5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THEN </w:t>
            </w:r>
            <w:r w:rsidRPr="00324C5A">
              <w:rPr>
                <w:rFonts w:ascii="Times New Roman" w:hAnsi="Times New Roman" w:cs="Times New Roman"/>
                <w:sz w:val="24"/>
                <w:szCs w:val="24"/>
              </w:rPr>
              <w:t>P10</w:t>
            </w:r>
          </w:p>
        </w:tc>
      </w:tr>
      <w:tr w:rsidR="00EB3A55" w14:paraId="595B387F" w14:textId="77777777" w:rsidTr="00862C0B">
        <w:trPr>
          <w:jc w:val="center"/>
        </w:trPr>
        <w:tc>
          <w:tcPr>
            <w:tcW w:w="670" w:type="dxa"/>
          </w:tcPr>
          <w:p w14:paraId="2F74AF02" w14:textId="20DA8C52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5.</w:t>
            </w:r>
          </w:p>
        </w:tc>
        <w:tc>
          <w:tcPr>
            <w:tcW w:w="9045" w:type="dxa"/>
          </w:tcPr>
          <w:p w14:paraId="2A6AAC28" w14:textId="70CECDB3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34F6A4C7" w14:textId="77777777" w:rsidTr="00862C0B">
        <w:trPr>
          <w:jc w:val="center"/>
        </w:trPr>
        <w:tc>
          <w:tcPr>
            <w:tcW w:w="670" w:type="dxa"/>
          </w:tcPr>
          <w:p w14:paraId="2E9B8E42" w14:textId="7B45E733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6.</w:t>
            </w:r>
          </w:p>
        </w:tc>
        <w:tc>
          <w:tcPr>
            <w:tcW w:w="9045" w:type="dxa"/>
          </w:tcPr>
          <w:p w14:paraId="20AD5731" w14:textId="48B63CA5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02A219CE" w14:textId="77777777" w:rsidTr="00862C0B">
        <w:trPr>
          <w:jc w:val="center"/>
        </w:trPr>
        <w:tc>
          <w:tcPr>
            <w:tcW w:w="670" w:type="dxa"/>
          </w:tcPr>
          <w:p w14:paraId="53EB7760" w14:textId="43C37F52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7.</w:t>
            </w:r>
          </w:p>
        </w:tc>
        <w:tc>
          <w:tcPr>
            <w:tcW w:w="9045" w:type="dxa"/>
          </w:tcPr>
          <w:p w14:paraId="0B4F7758" w14:textId="12416015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3198F765" w14:textId="77777777" w:rsidTr="00862C0B">
        <w:trPr>
          <w:jc w:val="center"/>
        </w:trPr>
        <w:tc>
          <w:tcPr>
            <w:tcW w:w="670" w:type="dxa"/>
          </w:tcPr>
          <w:p w14:paraId="467C2F4E" w14:textId="3DF846EE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8.</w:t>
            </w:r>
          </w:p>
        </w:tc>
        <w:tc>
          <w:tcPr>
            <w:tcW w:w="9045" w:type="dxa"/>
          </w:tcPr>
          <w:p w14:paraId="252FB0A9" w14:textId="710FCCCF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533C8357" w14:textId="77777777" w:rsidTr="00862C0B">
        <w:trPr>
          <w:jc w:val="center"/>
        </w:trPr>
        <w:tc>
          <w:tcPr>
            <w:tcW w:w="670" w:type="dxa"/>
          </w:tcPr>
          <w:p w14:paraId="52FCB62B" w14:textId="78C5DFA4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9.</w:t>
            </w:r>
          </w:p>
        </w:tc>
        <w:tc>
          <w:tcPr>
            <w:tcW w:w="9045" w:type="dxa"/>
          </w:tcPr>
          <w:p w14:paraId="43E56ABC" w14:textId="06311079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5E7D7F68" w14:textId="77777777" w:rsidTr="00862C0B">
        <w:trPr>
          <w:jc w:val="center"/>
        </w:trPr>
        <w:tc>
          <w:tcPr>
            <w:tcW w:w="670" w:type="dxa"/>
          </w:tcPr>
          <w:p w14:paraId="423001EF" w14:textId="5A2185D8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0.</w:t>
            </w:r>
          </w:p>
        </w:tc>
        <w:tc>
          <w:tcPr>
            <w:tcW w:w="9045" w:type="dxa"/>
          </w:tcPr>
          <w:p w14:paraId="46C71500" w14:textId="23519B65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7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1D8CAF52" w14:textId="77777777" w:rsidTr="00862C0B">
        <w:trPr>
          <w:jc w:val="center"/>
        </w:trPr>
        <w:tc>
          <w:tcPr>
            <w:tcW w:w="670" w:type="dxa"/>
          </w:tcPr>
          <w:p w14:paraId="0AB36295" w14:textId="5318A5A1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1.</w:t>
            </w:r>
          </w:p>
        </w:tc>
        <w:tc>
          <w:tcPr>
            <w:tcW w:w="9045" w:type="dxa"/>
          </w:tcPr>
          <w:p w14:paraId="1ED99DEF" w14:textId="0CC33654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8F0F76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6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BE1357">
              <w:rPr>
                <w:rFonts w:ascii="Times New Roman" w:hAnsi="Times New Roman" w:cs="Times New Roman"/>
                <w:sz w:val="24"/>
                <w:szCs w:val="24"/>
              </w:rPr>
              <w:t>P13</w:t>
            </w:r>
          </w:p>
        </w:tc>
      </w:tr>
      <w:tr w:rsidR="00EB3A55" w14:paraId="630A791F" w14:textId="77777777" w:rsidTr="00862C0B">
        <w:trPr>
          <w:jc w:val="center"/>
        </w:trPr>
        <w:tc>
          <w:tcPr>
            <w:tcW w:w="670" w:type="dxa"/>
          </w:tcPr>
          <w:p w14:paraId="37D646BF" w14:textId="7396FC7C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2.</w:t>
            </w:r>
          </w:p>
        </w:tc>
        <w:tc>
          <w:tcPr>
            <w:tcW w:w="9045" w:type="dxa"/>
          </w:tcPr>
          <w:p w14:paraId="3264E0A2" w14:textId="584A5357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A66CB5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8705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76 </w:t>
            </w:r>
            <w:r w:rsidRPr="00B54D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EB3A55" w14:paraId="7673D74B" w14:textId="77777777" w:rsidTr="00862C0B">
        <w:trPr>
          <w:jc w:val="center"/>
        </w:trPr>
        <w:tc>
          <w:tcPr>
            <w:tcW w:w="670" w:type="dxa"/>
          </w:tcPr>
          <w:p w14:paraId="483292A3" w14:textId="02610993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3.</w:t>
            </w:r>
          </w:p>
        </w:tc>
        <w:tc>
          <w:tcPr>
            <w:tcW w:w="9045" w:type="dxa"/>
          </w:tcPr>
          <w:p w14:paraId="573063DC" w14:textId="366C0E7E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A66CB5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8705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77 </w:t>
            </w:r>
            <w:r w:rsidRPr="00B54D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EB3A55" w14:paraId="01A9E153" w14:textId="77777777" w:rsidTr="00862C0B">
        <w:trPr>
          <w:jc w:val="center"/>
        </w:trPr>
        <w:tc>
          <w:tcPr>
            <w:tcW w:w="670" w:type="dxa"/>
          </w:tcPr>
          <w:p w14:paraId="276BF858" w14:textId="5FB90EDD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74231A03" w14:textId="6A74C21A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A66CB5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8705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78 </w:t>
            </w:r>
            <w:r w:rsidRPr="00B54D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EB3A55" w14:paraId="7AF57580" w14:textId="77777777" w:rsidTr="00862C0B">
        <w:trPr>
          <w:jc w:val="center"/>
        </w:trPr>
        <w:tc>
          <w:tcPr>
            <w:tcW w:w="670" w:type="dxa"/>
          </w:tcPr>
          <w:p w14:paraId="2F6AFC98" w14:textId="597C128C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36692677" w14:textId="1C47407B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A66CB5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8705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79 </w:t>
            </w:r>
            <w:r w:rsidRPr="00B54D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EB3A55" w14:paraId="3BDC9A11" w14:textId="77777777" w:rsidTr="00862C0B">
        <w:trPr>
          <w:jc w:val="center"/>
        </w:trPr>
        <w:tc>
          <w:tcPr>
            <w:tcW w:w="670" w:type="dxa"/>
          </w:tcPr>
          <w:p w14:paraId="15463DC1" w14:textId="07E062AC" w:rsidR="00EB3A55" w:rsidRDefault="00EB3A55" w:rsidP="00EB3A5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6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42BBDB65" w14:textId="74816AC6" w:rsidR="00EB3A55" w:rsidRDefault="00EB3A55" w:rsidP="00EB3A5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A66CB5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514E8">
              <w:rPr>
                <w:rFonts w:ascii="Times New Roman" w:hAnsi="Times New Roman" w:cs="Times New Roman"/>
                <w:sz w:val="24"/>
                <w:szCs w:val="24"/>
              </w:rPr>
              <w:t>G75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D8705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50 </w:t>
            </w:r>
            <w:r w:rsidRPr="00B54D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6</w:t>
            </w:r>
          </w:p>
        </w:tc>
      </w:tr>
      <w:tr w:rsidR="002261D5" w14:paraId="10B2C171" w14:textId="77777777" w:rsidTr="00862C0B">
        <w:trPr>
          <w:jc w:val="center"/>
        </w:trPr>
        <w:tc>
          <w:tcPr>
            <w:tcW w:w="670" w:type="dxa"/>
          </w:tcPr>
          <w:p w14:paraId="54FEA380" w14:textId="463623D8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47D3500C" w14:textId="1F0A9872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4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P18</w:t>
            </w:r>
          </w:p>
        </w:tc>
      </w:tr>
      <w:tr w:rsidR="002261D5" w14:paraId="17F116A9" w14:textId="77777777" w:rsidTr="00862C0B">
        <w:trPr>
          <w:jc w:val="center"/>
        </w:trPr>
        <w:tc>
          <w:tcPr>
            <w:tcW w:w="670" w:type="dxa"/>
          </w:tcPr>
          <w:p w14:paraId="3E508255" w14:textId="2609FAA0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31A4BCF0" w14:textId="74871771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F35F03">
              <w:rPr>
                <w:rFonts w:ascii="Times New Roman" w:hAnsi="Times New Roman" w:cs="Times New Roman"/>
                <w:sz w:val="24"/>
                <w:szCs w:val="24"/>
              </w:rPr>
              <w:t>P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</w:p>
        </w:tc>
      </w:tr>
      <w:tr w:rsidR="002261D5" w14:paraId="4DBB594C" w14:textId="77777777" w:rsidTr="00862C0B">
        <w:trPr>
          <w:jc w:val="center"/>
        </w:trPr>
        <w:tc>
          <w:tcPr>
            <w:tcW w:w="670" w:type="dxa"/>
          </w:tcPr>
          <w:p w14:paraId="73D652B6" w14:textId="67E087D7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4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9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0030084E" w14:textId="2EDBE070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2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6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5</w:t>
            </w:r>
          </w:p>
        </w:tc>
      </w:tr>
      <w:tr w:rsidR="002261D5" w14:paraId="406B9065" w14:textId="77777777" w:rsidTr="00862C0B">
        <w:trPr>
          <w:jc w:val="center"/>
        </w:trPr>
        <w:tc>
          <w:tcPr>
            <w:tcW w:w="670" w:type="dxa"/>
          </w:tcPr>
          <w:p w14:paraId="7994116D" w14:textId="2BC83A65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0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406D6940" w14:textId="443DE9CD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2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7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5</w:t>
            </w:r>
          </w:p>
        </w:tc>
      </w:tr>
      <w:tr w:rsidR="002261D5" w14:paraId="342E55FF" w14:textId="77777777" w:rsidTr="00862C0B">
        <w:trPr>
          <w:jc w:val="center"/>
        </w:trPr>
        <w:tc>
          <w:tcPr>
            <w:tcW w:w="670" w:type="dxa"/>
          </w:tcPr>
          <w:p w14:paraId="131BB396" w14:textId="3B74EEC3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1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28C54D2C" w14:textId="163F3165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F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2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0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5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28 </w:t>
            </w:r>
            <w:r w:rsidRPr="003A32C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05</w:t>
            </w:r>
          </w:p>
        </w:tc>
      </w:tr>
      <w:tr w:rsidR="002261D5" w14:paraId="3719C8FD" w14:textId="77777777" w:rsidTr="00862C0B">
        <w:trPr>
          <w:jc w:val="center"/>
        </w:trPr>
        <w:tc>
          <w:tcPr>
            <w:tcW w:w="670" w:type="dxa"/>
          </w:tcPr>
          <w:p w14:paraId="06407BFA" w14:textId="0FF87FEA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2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72E0DA0B" w14:textId="312353FD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P12</w:t>
            </w:r>
          </w:p>
        </w:tc>
      </w:tr>
      <w:tr w:rsidR="002261D5" w14:paraId="7BD5C63E" w14:textId="77777777" w:rsidTr="00862C0B">
        <w:trPr>
          <w:jc w:val="center"/>
        </w:trPr>
        <w:tc>
          <w:tcPr>
            <w:tcW w:w="670" w:type="dxa"/>
          </w:tcPr>
          <w:p w14:paraId="211D1B5A" w14:textId="4B4FFC03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3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74AF156C" w14:textId="3359E9A0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6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7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6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6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5119FB">
              <w:rPr>
                <w:rFonts w:ascii="Times New Roman" w:hAnsi="Times New Roman" w:cs="Times New Roman"/>
                <w:sz w:val="24"/>
                <w:szCs w:val="24"/>
              </w:rPr>
              <w:t>P12</w:t>
            </w:r>
          </w:p>
        </w:tc>
      </w:tr>
      <w:tr w:rsidR="002261D5" w14:paraId="18A42769" w14:textId="77777777" w:rsidTr="00862C0B">
        <w:trPr>
          <w:jc w:val="center"/>
        </w:trPr>
        <w:tc>
          <w:tcPr>
            <w:tcW w:w="670" w:type="dxa"/>
          </w:tcPr>
          <w:p w14:paraId="400E7EEA" w14:textId="5683EE48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4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0727B053" w14:textId="0319D082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G02 AND </w:t>
            </w:r>
            <w:r w:rsidRPr="0090182E">
              <w:rPr>
                <w:rFonts w:ascii="Times New Roman" w:hAnsi="Times New Roman" w:cs="Times New Roman"/>
                <w:sz w:val="24"/>
                <w:szCs w:val="24"/>
              </w:rPr>
              <w:t>G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7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5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8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83ECC">
              <w:rPr>
                <w:rFonts w:ascii="Times New Roman" w:hAnsi="Times New Roman" w:cs="Times New Roman"/>
                <w:sz w:val="24"/>
                <w:szCs w:val="24"/>
              </w:rPr>
              <w:t>G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70 </w:t>
            </w:r>
            <w:r w:rsidRPr="003C20E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4</w:t>
            </w:r>
          </w:p>
        </w:tc>
      </w:tr>
      <w:tr w:rsidR="002261D5" w14:paraId="21996723" w14:textId="77777777" w:rsidTr="00862C0B">
        <w:trPr>
          <w:jc w:val="center"/>
        </w:trPr>
        <w:tc>
          <w:tcPr>
            <w:tcW w:w="670" w:type="dxa"/>
          </w:tcPr>
          <w:p w14:paraId="198F98C0" w14:textId="1E592F47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5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34E3C8C1" w14:textId="1060B544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G02 AND </w:t>
            </w:r>
            <w:r w:rsidRPr="0090182E">
              <w:rPr>
                <w:rFonts w:ascii="Times New Roman" w:hAnsi="Times New Roman" w:cs="Times New Roman"/>
                <w:sz w:val="24"/>
                <w:szCs w:val="24"/>
              </w:rPr>
              <w:t>G6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6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7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5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68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283ECC">
              <w:rPr>
                <w:rFonts w:ascii="Times New Roman" w:hAnsi="Times New Roman" w:cs="Times New Roman"/>
                <w:sz w:val="24"/>
                <w:szCs w:val="24"/>
              </w:rPr>
              <w:t>G69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844F6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Pr="003C20E6">
              <w:rPr>
                <w:rFonts w:ascii="Times New Roman" w:hAnsi="Times New Roman" w:cs="Times New Roman"/>
                <w:sz w:val="24"/>
                <w:szCs w:val="24"/>
              </w:rPr>
              <w:t>G71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3C20E6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THE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14</w:t>
            </w:r>
          </w:p>
        </w:tc>
      </w:tr>
      <w:tr w:rsidR="002261D5" w14:paraId="286E6696" w14:textId="77777777" w:rsidTr="00862C0B">
        <w:trPr>
          <w:jc w:val="center"/>
        </w:trPr>
        <w:tc>
          <w:tcPr>
            <w:tcW w:w="670" w:type="dxa"/>
          </w:tcPr>
          <w:p w14:paraId="2703FF59" w14:textId="5E777894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6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5F67B3ED" w14:textId="6A15D834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77C0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1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P15</w:t>
            </w:r>
          </w:p>
        </w:tc>
      </w:tr>
      <w:tr w:rsidR="002261D5" w14:paraId="3008A2D7" w14:textId="77777777" w:rsidTr="00862C0B">
        <w:trPr>
          <w:jc w:val="center"/>
        </w:trPr>
        <w:tc>
          <w:tcPr>
            <w:tcW w:w="670" w:type="dxa"/>
          </w:tcPr>
          <w:p w14:paraId="322CFAD3" w14:textId="2859B20A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7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029F3032" w14:textId="631427E4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77C0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P15</w:t>
            </w:r>
          </w:p>
        </w:tc>
      </w:tr>
      <w:tr w:rsidR="002261D5" w14:paraId="3CAA4707" w14:textId="77777777" w:rsidTr="00862C0B">
        <w:trPr>
          <w:jc w:val="center"/>
        </w:trPr>
        <w:tc>
          <w:tcPr>
            <w:tcW w:w="670" w:type="dxa"/>
          </w:tcPr>
          <w:p w14:paraId="7DDDE0FA" w14:textId="140FEF2B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8</w:t>
            </w:r>
            <w:r w:rsidRPr="009F42E7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9045" w:type="dxa"/>
          </w:tcPr>
          <w:p w14:paraId="440CDDEB" w14:textId="174B5057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77C0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P15</w:t>
            </w:r>
          </w:p>
        </w:tc>
      </w:tr>
      <w:tr w:rsidR="002261D5" w14:paraId="79FDB95D" w14:textId="77777777" w:rsidTr="00862C0B">
        <w:trPr>
          <w:jc w:val="center"/>
        </w:trPr>
        <w:tc>
          <w:tcPr>
            <w:tcW w:w="670" w:type="dxa"/>
          </w:tcPr>
          <w:p w14:paraId="4737A0BE" w14:textId="42570DAD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9.</w:t>
            </w:r>
          </w:p>
        </w:tc>
        <w:tc>
          <w:tcPr>
            <w:tcW w:w="9045" w:type="dxa"/>
          </w:tcPr>
          <w:p w14:paraId="3C1E85BF" w14:textId="3F55CC68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7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59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577C01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73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G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2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4E5F2A">
              <w:rPr>
                <w:rFonts w:ascii="Times New Roman" w:hAnsi="Times New Roman" w:cs="Times New Roman"/>
                <w:sz w:val="24"/>
                <w:szCs w:val="24"/>
              </w:rPr>
              <w:t>P15</w:t>
            </w:r>
          </w:p>
        </w:tc>
      </w:tr>
      <w:tr w:rsidR="002261D5" w14:paraId="0A2F12F5" w14:textId="77777777" w:rsidTr="00862C0B">
        <w:trPr>
          <w:jc w:val="center"/>
        </w:trPr>
        <w:tc>
          <w:tcPr>
            <w:tcW w:w="670" w:type="dxa"/>
          </w:tcPr>
          <w:p w14:paraId="7D5DEA68" w14:textId="20B48383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0.</w:t>
            </w:r>
          </w:p>
        </w:tc>
        <w:tc>
          <w:tcPr>
            <w:tcW w:w="9045" w:type="dxa"/>
          </w:tcPr>
          <w:p w14:paraId="16F683E8" w14:textId="01B2D331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02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73F0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P17</w:t>
            </w:r>
          </w:p>
        </w:tc>
      </w:tr>
      <w:tr w:rsidR="002261D5" w14:paraId="26B1EF84" w14:textId="77777777" w:rsidTr="00862C0B">
        <w:trPr>
          <w:jc w:val="center"/>
        </w:trPr>
        <w:tc>
          <w:tcPr>
            <w:tcW w:w="670" w:type="dxa"/>
          </w:tcPr>
          <w:p w14:paraId="62902049" w14:textId="51610DCF" w:rsidR="002261D5" w:rsidRDefault="002261D5" w:rsidP="002261D5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1.</w:t>
            </w:r>
          </w:p>
        </w:tc>
        <w:tc>
          <w:tcPr>
            <w:tcW w:w="9045" w:type="dxa"/>
          </w:tcPr>
          <w:p w14:paraId="4E33723A" w14:textId="135BB0C5" w:rsidR="002261D5" w:rsidRDefault="002261D5" w:rsidP="002261D5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1E6653">
              <w:rPr>
                <w:rFonts w:ascii="Times New Roman" w:hAnsi="Times New Roman" w:cs="Times New Roman"/>
                <w:sz w:val="24"/>
                <w:szCs w:val="24"/>
              </w:rPr>
              <w:t>G0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E6653">
              <w:rPr>
                <w:rFonts w:ascii="Times New Roman" w:hAnsi="Times New Roman" w:cs="Times New Roman"/>
                <w:sz w:val="24"/>
                <w:szCs w:val="24"/>
              </w:rPr>
              <w:t>G0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E6653">
              <w:rPr>
                <w:rFonts w:ascii="Times New Roman" w:hAnsi="Times New Roman" w:cs="Times New Roman"/>
                <w:sz w:val="24"/>
                <w:szCs w:val="24"/>
              </w:rPr>
              <w:t>G25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1E6653">
              <w:rPr>
                <w:rFonts w:ascii="Times New Roman" w:hAnsi="Times New Roman" w:cs="Times New Roman"/>
                <w:sz w:val="24"/>
                <w:szCs w:val="24"/>
              </w:rPr>
              <w:t>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1E6653">
              <w:rPr>
                <w:rFonts w:ascii="Times New Roman" w:hAnsi="Times New Roman" w:cs="Times New Roman"/>
                <w:sz w:val="24"/>
                <w:szCs w:val="24"/>
              </w:rPr>
              <w:t>P05</w:t>
            </w:r>
          </w:p>
        </w:tc>
      </w:tr>
      <w:tr w:rsidR="00624AF3" w14:paraId="13F73104" w14:textId="77777777" w:rsidTr="00862C0B">
        <w:trPr>
          <w:jc w:val="center"/>
        </w:trPr>
        <w:tc>
          <w:tcPr>
            <w:tcW w:w="670" w:type="dxa"/>
          </w:tcPr>
          <w:p w14:paraId="09E86C67" w14:textId="4E5C66B5" w:rsidR="00624AF3" w:rsidRDefault="00624AF3" w:rsidP="00624AF3">
            <w:pPr>
              <w:pStyle w:val="ListParagraph"/>
              <w:spacing w:line="276" w:lineRule="auto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2.</w:t>
            </w:r>
          </w:p>
        </w:tc>
        <w:tc>
          <w:tcPr>
            <w:tcW w:w="9045" w:type="dxa"/>
          </w:tcPr>
          <w:p w14:paraId="34935A2D" w14:textId="07F63767" w:rsidR="00624AF3" w:rsidRDefault="00624AF3" w:rsidP="00624AF3">
            <w:pPr>
              <w:pStyle w:val="ListParagraph"/>
              <w:spacing w:line="276" w:lineRule="auto"/>
              <w:ind w:left="0"/>
              <w:jc w:val="both"/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IF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0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1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AND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G82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473F0B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N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G18</w:t>
            </w: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THEN </w:t>
            </w:r>
            <w:r w:rsidRPr="00972B20">
              <w:rPr>
                <w:rFonts w:ascii="Times New Roman" w:hAnsi="Times New Roman" w:cs="Times New Roman"/>
                <w:sz w:val="24"/>
                <w:szCs w:val="24"/>
              </w:rPr>
              <w:t>P17</w:t>
            </w:r>
          </w:p>
        </w:tc>
      </w:tr>
    </w:tbl>
    <w:p w14:paraId="55A17647" w14:textId="7BCD2EE4" w:rsidR="005302EC" w:rsidRDefault="005302EC" w:rsidP="005302EC">
      <w:pPr>
        <w:rPr>
          <w:rFonts w:ascii="Times New Roman" w:hAnsi="Times New Roman" w:cs="Times New Roman"/>
          <w:sz w:val="24"/>
          <w:szCs w:val="24"/>
        </w:rPr>
      </w:pPr>
    </w:p>
    <w:p w14:paraId="098CD425" w14:textId="7AB357E5" w:rsidR="00C64579" w:rsidRDefault="00C64579" w:rsidP="005302EC">
      <w:pPr>
        <w:rPr>
          <w:rFonts w:ascii="Times New Roman" w:hAnsi="Times New Roman" w:cs="Times New Roman"/>
          <w:sz w:val="24"/>
          <w:szCs w:val="24"/>
        </w:rPr>
      </w:pPr>
    </w:p>
    <w:p w14:paraId="4D3FDED5" w14:textId="77777777" w:rsidR="00C64579" w:rsidRDefault="00C64579" w:rsidP="005302EC">
      <w:pPr>
        <w:rPr>
          <w:rFonts w:ascii="Times New Roman" w:hAnsi="Times New Roman" w:cs="Times New Roman"/>
          <w:sz w:val="24"/>
          <w:szCs w:val="24"/>
        </w:rPr>
      </w:pPr>
    </w:p>
    <w:p w14:paraId="04A1E4E9" w14:textId="2C75B0DE" w:rsidR="00393B40" w:rsidRDefault="00393B40" w:rsidP="005302EC">
      <w:pPr>
        <w:rPr>
          <w:rFonts w:ascii="Times New Roman" w:hAnsi="Times New Roman" w:cs="Times New Roman"/>
          <w:sz w:val="24"/>
          <w:szCs w:val="24"/>
        </w:rPr>
      </w:pPr>
    </w:p>
    <w:p w14:paraId="3A0EF6D0" w14:textId="77777777" w:rsidR="002552E7" w:rsidRPr="005302EC" w:rsidRDefault="002552E7" w:rsidP="005302EC">
      <w:pPr>
        <w:rPr>
          <w:rFonts w:ascii="Times New Roman" w:hAnsi="Times New Roman" w:cs="Times New Roman"/>
          <w:sz w:val="24"/>
          <w:szCs w:val="24"/>
        </w:rPr>
      </w:pPr>
    </w:p>
    <w:p w14:paraId="1A393D26" w14:textId="77777777" w:rsidR="005801A4" w:rsidRPr="001A00A5" w:rsidRDefault="005801A4" w:rsidP="00E81464">
      <w:pPr>
        <w:pStyle w:val="Heading3"/>
        <w:numPr>
          <w:ilvl w:val="0"/>
          <w:numId w:val="29"/>
        </w:numPr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74" w:name="_Toc109050322"/>
      <w:proofErr w:type="spellStart"/>
      <w:r w:rsidRPr="001A00A5">
        <w:rPr>
          <w:rFonts w:ascii="Times New Roman" w:hAnsi="Times New Roman" w:cs="Times New Roman"/>
          <w:b/>
          <w:bCs/>
          <w:color w:val="auto"/>
        </w:rPr>
        <w:t>Pohon</w:t>
      </w:r>
      <w:proofErr w:type="spellEnd"/>
      <w:r w:rsidRPr="001A00A5">
        <w:rPr>
          <w:rFonts w:ascii="Times New Roman" w:hAnsi="Times New Roman" w:cs="Times New Roman"/>
          <w:b/>
          <w:bCs/>
          <w:color w:val="auto"/>
        </w:rPr>
        <w:t xml:space="preserve"> Keputusan</w:t>
      </w:r>
      <w:bookmarkEnd w:id="274"/>
    </w:p>
    <w:p w14:paraId="20EB921B" w14:textId="77777777" w:rsidR="005801A4" w:rsidRDefault="005801A4" w:rsidP="00933F86">
      <w:pPr>
        <w:pStyle w:val="ListParagraph"/>
        <w:ind w:left="432"/>
        <w:rPr>
          <w:rFonts w:ascii="Times New Roman" w:hAnsi="Times New Roman" w:cs="Times New Roman"/>
          <w:b/>
          <w:bCs/>
          <w:sz w:val="24"/>
          <w:szCs w:val="24"/>
        </w:rPr>
      </w:pPr>
    </w:p>
    <w:p w14:paraId="0850CB3C" w14:textId="3D5BA6C2" w:rsidR="005801A4" w:rsidRDefault="00A621E5" w:rsidP="00393B40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0019250A" wp14:editId="0D9FBD80">
            <wp:extent cx="5943600" cy="2009775"/>
            <wp:effectExtent l="0" t="0" r="0" b="9525"/>
            <wp:docPr id="19" name="Picture 19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9" name="Picture 19"/>
                    <pic:cNvPicPr/>
                  </pic:nvPicPr>
                  <pic:blipFill>
                    <a:blip r:embed="rId35" cstate="print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5943600" cy="2009775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1E9183D5" w14:textId="77777777" w:rsidR="005801A4" w:rsidRDefault="005801A4" w:rsidP="005801A4">
      <w:pPr>
        <w:pStyle w:val="ListParagraph"/>
        <w:keepNext/>
        <w:ind w:left="1080"/>
        <w:jc w:val="center"/>
      </w:pPr>
    </w:p>
    <w:p w14:paraId="4F7B3D59" w14:textId="17CEC0CE" w:rsidR="005801A4" w:rsidRPr="0006038C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275" w:name="_Toc107673177"/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</w:t>
      </w:r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ohon</w:t>
      </w:r>
      <w:proofErr w:type="spellEnd"/>
      <w:r w:rsidRPr="0006038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Keputusan</w:t>
      </w:r>
      <w:bookmarkEnd w:id="275"/>
    </w:p>
    <w:p w14:paraId="45ED574C" w14:textId="77777777" w:rsidR="005801A4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sz w:val="24"/>
          <w:szCs w:val="24"/>
        </w:rPr>
      </w:pPr>
    </w:p>
    <w:p w14:paraId="3D3AE1E4" w14:textId="77777777" w:rsidR="005801A4" w:rsidRPr="00167B46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626896A7" w14:textId="6C2DB7F2" w:rsidR="00C77275" w:rsidRPr="00C77275" w:rsidRDefault="005801A4" w:rsidP="007607CF">
      <w:pPr>
        <w:pStyle w:val="Heading2"/>
        <w:numPr>
          <w:ilvl w:val="0"/>
          <w:numId w:val="28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276" w:name="_Toc109050323"/>
      <w:proofErr w:type="spellStart"/>
      <w:r w:rsidRPr="00C77275">
        <w:rPr>
          <w:rFonts w:ascii="Times New Roman" w:hAnsi="Times New Roman" w:cs="Times New Roman"/>
          <w:b/>
          <w:bCs/>
          <w:color w:val="auto"/>
          <w:sz w:val="24"/>
          <w:szCs w:val="24"/>
        </w:rPr>
        <w:t>Perancangan</w:t>
      </w:r>
      <w:bookmarkEnd w:id="276"/>
      <w:proofErr w:type="spellEnd"/>
    </w:p>
    <w:p w14:paraId="5E4A8464" w14:textId="77777777" w:rsidR="005801A4" w:rsidRPr="00895C5F" w:rsidRDefault="005801A4" w:rsidP="00C77275">
      <w:pPr>
        <w:spacing w:line="360" w:lineRule="auto"/>
        <w:ind w:firstLine="720"/>
        <w:jc w:val="both"/>
        <w:rPr>
          <w:rFonts w:ascii="Times New Roman" w:hAnsi="Times New Roman" w:cs="Times New Roman"/>
          <w:sz w:val="24"/>
          <w:szCs w:val="24"/>
        </w:rPr>
      </w:pPr>
      <w:r w:rsidRPr="00895C5F"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menyusu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gambara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akan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nbagai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895C5F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895C5F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BC5C764" w14:textId="77777777" w:rsidR="005801A4" w:rsidRPr="00F55F6E" w:rsidRDefault="005801A4" w:rsidP="00F55F6E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D7F4A15" w14:textId="77777777" w:rsidR="005801A4" w:rsidRPr="00A16BFA" w:rsidRDefault="005801A4" w:rsidP="00AF34AF">
      <w:pPr>
        <w:pStyle w:val="Heading3"/>
        <w:numPr>
          <w:ilvl w:val="0"/>
          <w:numId w:val="30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77" w:name="_Toc109050324"/>
      <w:r w:rsidRPr="00A16BFA">
        <w:rPr>
          <w:rFonts w:ascii="Times New Roman" w:hAnsi="Times New Roman" w:cs="Times New Roman"/>
          <w:b/>
          <w:bCs/>
          <w:i/>
          <w:iCs/>
          <w:color w:val="auto"/>
        </w:rPr>
        <w:t>Use Case Diagram</w:t>
      </w:r>
      <w:bookmarkEnd w:id="277"/>
    </w:p>
    <w:p w14:paraId="3749B9C2" w14:textId="21EF1BA1" w:rsidR="005801A4" w:rsidRPr="000B4389" w:rsidRDefault="00383A35" w:rsidP="005557E3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1FAE">
        <w:rPr>
          <w:rFonts w:ascii="Times New Roman" w:hAnsi="Times New Roman" w:cs="Times New Roman"/>
          <w:i/>
          <w:iCs/>
          <w:sz w:val="24"/>
          <w:szCs w:val="24"/>
        </w:rPr>
        <w:t xml:space="preserve">use case </w:t>
      </w:r>
      <w:proofErr w:type="spellStart"/>
      <w:r w:rsidRPr="00B81FAE">
        <w:rPr>
          <w:rFonts w:ascii="Times New Roman" w:hAnsi="Times New Roman" w:cs="Times New Roman"/>
          <w:i/>
          <w:iCs/>
          <w:sz w:val="24"/>
          <w:szCs w:val="24"/>
        </w:rPr>
        <w:t>diagar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yai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B81FAE">
        <w:rPr>
          <w:rFonts w:ascii="Times New Roman" w:hAnsi="Times New Roman" w:cs="Times New Roman"/>
          <w:i/>
          <w:iCs/>
          <w:sz w:val="24"/>
          <w:szCs w:val="24"/>
        </w:rPr>
        <w:t>use case admin</w:t>
      </w:r>
      <w:r>
        <w:rPr>
          <w:rFonts w:ascii="Times New Roman" w:hAnsi="Times New Roman" w:cs="Times New Roman"/>
          <w:sz w:val="24"/>
          <w:szCs w:val="24"/>
        </w:rPr>
        <w:t xml:space="preserve"> dan </w:t>
      </w:r>
      <w:r w:rsidRPr="00B81FAE">
        <w:rPr>
          <w:rFonts w:ascii="Times New Roman" w:hAnsi="Times New Roman" w:cs="Times New Roman"/>
          <w:i/>
          <w:iCs/>
          <w:sz w:val="24"/>
          <w:szCs w:val="24"/>
        </w:rPr>
        <w:t>use case 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22680ECF" w14:textId="77777777" w:rsidR="005801A4" w:rsidRDefault="005801A4" w:rsidP="002259D7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681B49EA" wp14:editId="5434AE53">
            <wp:extent cx="2706588" cy="1552746"/>
            <wp:effectExtent l="0" t="0" r="0" b="9525"/>
            <wp:docPr id="21" name="Picture 21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1" name="Picture 21" descr="Diagram&#10;&#10;Description automatically generated"/>
                    <pic:cNvPicPr>
                      <a:picLocks noChangeAspect="1"/>
                    </pic:cNvPicPr>
                  </pic:nvPicPr>
                  <pic:blipFill>
                    <a:blip r:embed="rId29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730865" cy="1566674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0D0CF20B" w14:textId="30FE7B67" w:rsidR="005801A4" w:rsidRDefault="005801A4" w:rsidP="005801A4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78" w:name="_Toc107673178"/>
      <w:r w:rsidRPr="0011339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11339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11339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11339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</w:t>
      </w:r>
      <w:r w:rsidRPr="0011339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11339F">
        <w:rPr>
          <w:rFonts w:ascii="Times New Roman" w:hAnsi="Times New Roman" w:cs="Times New Roman"/>
          <w:color w:val="auto"/>
          <w:sz w:val="24"/>
          <w:szCs w:val="24"/>
        </w:rPr>
        <w:t xml:space="preserve"> Use Case </w:t>
      </w:r>
      <w:r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11339F">
        <w:rPr>
          <w:rFonts w:ascii="Times New Roman" w:hAnsi="Times New Roman" w:cs="Times New Roman"/>
          <w:color w:val="auto"/>
          <w:sz w:val="24"/>
          <w:szCs w:val="24"/>
        </w:rPr>
        <w:t>ser</w:t>
      </w:r>
      <w:bookmarkEnd w:id="278"/>
    </w:p>
    <w:p w14:paraId="44AE577A" w14:textId="77777777" w:rsidR="005801A4" w:rsidRPr="005447FC" w:rsidRDefault="005801A4" w:rsidP="005801A4"/>
    <w:p w14:paraId="6F5EC819" w14:textId="77777777" w:rsidR="005801A4" w:rsidRDefault="005801A4" w:rsidP="005801A4"/>
    <w:p w14:paraId="222F4CB0" w14:textId="7FFE2D6E" w:rsidR="005801A4" w:rsidRDefault="000709FD" w:rsidP="005801A4">
      <w:pPr>
        <w:keepNext/>
        <w:jc w:val="center"/>
      </w:pPr>
      <w:r>
        <w:rPr>
          <w:rFonts w:ascii="Times New Roman" w:hAnsi="Times New Roman" w:cs="Times New Roman"/>
          <w:noProof/>
          <w:sz w:val="24"/>
          <w:szCs w:val="24"/>
        </w:rPr>
        <w:lastRenderedPageBreak/>
        <w:drawing>
          <wp:inline distT="0" distB="0" distL="0" distR="0" wp14:anchorId="5521D9E2" wp14:editId="4274F5A9">
            <wp:extent cx="2194560" cy="3260971"/>
            <wp:effectExtent l="0" t="0" r="0" b="0"/>
            <wp:docPr id="294" name="Picture 294" descr="Diagram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0" name="Picture 280" descr="Diagram&#10;&#10;Description automatically generated"/>
                    <pic:cNvPicPr/>
                  </pic:nvPicPr>
                  <pic:blipFill>
                    <a:blip r:embed="rId30">
                      <a:extLst>
                        <a:ext uri="{28A0092B-C50C-407E-A947-70E740481C1C}">
                          <a14:useLocalDpi xmlns:a14="http://schemas.microsoft.com/office/drawing/2010/main" val="0"/>
                        </a:ext>
                      </a:extLst>
                    </a:blip>
                    <a:stretch>
                      <a:fillRect/>
                    </a:stretch>
                  </pic:blipFill>
                  <pic:spPr>
                    <a:xfrm>
                      <a:off x="0" y="0"/>
                      <a:ext cx="2204298" cy="3275441"/>
                    </a:xfrm>
                    <a:prstGeom prst="rect">
                      <a:avLst/>
                    </a:prstGeom>
                  </pic:spPr>
                </pic:pic>
              </a:graphicData>
            </a:graphic>
          </wp:inline>
        </w:drawing>
      </w:r>
    </w:p>
    <w:p w14:paraId="5AC1758F" w14:textId="0182B9F2" w:rsidR="0083612F" w:rsidRDefault="005801A4" w:rsidP="00D00769">
      <w:pPr>
        <w:pStyle w:val="Caption"/>
        <w:jc w:val="center"/>
        <w:rPr>
          <w:rFonts w:ascii="Times New Roman" w:hAnsi="Times New Roman" w:cs="Times New Roman"/>
          <w:color w:val="auto"/>
          <w:sz w:val="24"/>
          <w:szCs w:val="24"/>
        </w:rPr>
      </w:pPr>
      <w:bookmarkStart w:id="279" w:name="_Toc107673179"/>
      <w:r w:rsidRPr="005447F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5447F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5447F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5447F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3</w:t>
      </w:r>
      <w:r w:rsidRPr="005447F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5447FC">
        <w:rPr>
          <w:rFonts w:ascii="Times New Roman" w:hAnsi="Times New Roman" w:cs="Times New Roman"/>
          <w:color w:val="auto"/>
          <w:sz w:val="24"/>
          <w:szCs w:val="24"/>
        </w:rPr>
        <w:t xml:space="preserve"> Use Case </w:t>
      </w:r>
      <w:r>
        <w:rPr>
          <w:rFonts w:ascii="Times New Roman" w:hAnsi="Times New Roman" w:cs="Times New Roman"/>
          <w:color w:val="auto"/>
          <w:sz w:val="24"/>
          <w:szCs w:val="24"/>
        </w:rPr>
        <w:t>a</w:t>
      </w:r>
      <w:r w:rsidRPr="005447FC">
        <w:rPr>
          <w:rFonts w:ascii="Times New Roman" w:hAnsi="Times New Roman" w:cs="Times New Roman"/>
          <w:color w:val="auto"/>
          <w:sz w:val="24"/>
          <w:szCs w:val="24"/>
        </w:rPr>
        <w:t>dmin</w:t>
      </w:r>
      <w:bookmarkEnd w:id="279"/>
    </w:p>
    <w:p w14:paraId="458CE2B3" w14:textId="77777777" w:rsidR="00032410" w:rsidRPr="00032410" w:rsidRDefault="00032410" w:rsidP="00032410"/>
    <w:p w14:paraId="0423100C" w14:textId="77777777" w:rsidR="005801A4" w:rsidRPr="00A16BFA" w:rsidRDefault="005801A4" w:rsidP="005557E3">
      <w:pPr>
        <w:pStyle w:val="Heading3"/>
        <w:numPr>
          <w:ilvl w:val="0"/>
          <w:numId w:val="30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80" w:name="_Toc109050325"/>
      <w:r w:rsidRPr="00A16BFA">
        <w:rPr>
          <w:rFonts w:ascii="Times New Roman" w:hAnsi="Times New Roman" w:cs="Times New Roman"/>
          <w:b/>
          <w:bCs/>
          <w:i/>
          <w:iCs/>
          <w:color w:val="auto"/>
        </w:rPr>
        <w:t>Activity Diagram</w:t>
      </w:r>
      <w:bookmarkEnd w:id="280"/>
    </w:p>
    <w:p w14:paraId="29E767CD" w14:textId="3DACDF0A" w:rsidR="005801A4" w:rsidRPr="001A7A2E" w:rsidRDefault="005557E3" w:rsidP="005557E3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alam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activity diagram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menunj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l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i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terjad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 </w:t>
      </w:r>
    </w:p>
    <w:p w14:paraId="2D85F78B" w14:textId="2726BDCA" w:rsidR="005801A4" w:rsidRPr="00481F33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81" w:name="_Toc107433168"/>
      <w:bookmarkStart w:id="282" w:name="_Toc107433415"/>
      <w:bookmarkStart w:id="283" w:name="_Toc109307349"/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9</w:t>
      </w:r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481F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481F33">
        <w:rPr>
          <w:rFonts w:ascii="Times New Roman" w:hAnsi="Times New Roman" w:cs="Times New Roman"/>
          <w:color w:val="auto"/>
          <w:sz w:val="24"/>
          <w:szCs w:val="24"/>
        </w:rPr>
        <w:t>Activity Diagram login user</w:t>
      </w:r>
      <w:bookmarkEnd w:id="281"/>
      <w:bookmarkEnd w:id="282"/>
      <w:bookmarkEnd w:id="283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356"/>
        <w:gridCol w:w="4130"/>
      </w:tblGrid>
      <w:tr w:rsidR="005801A4" w14:paraId="638EA71A" w14:textId="77777777" w:rsidTr="005E6C79">
        <w:trPr>
          <w:jc w:val="center"/>
        </w:trPr>
        <w:tc>
          <w:tcPr>
            <w:tcW w:w="84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7661B2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 login</w:t>
            </w:r>
          </w:p>
        </w:tc>
      </w:tr>
      <w:tr w:rsidR="005801A4" w14:paraId="1E0C186C" w14:textId="77777777" w:rsidTr="005E6C79">
        <w:trPr>
          <w:jc w:val="center"/>
        </w:trPr>
        <w:tc>
          <w:tcPr>
            <w:tcW w:w="4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2AD8E8C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4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742859A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5801A4" w14:paraId="4AA73CDD" w14:textId="77777777" w:rsidTr="005E6C79">
        <w:trPr>
          <w:trHeight w:val="3698"/>
          <w:jc w:val="center"/>
        </w:trPr>
        <w:tc>
          <w:tcPr>
            <w:tcW w:w="4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111B8E8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1840" behindDoc="0" locked="0" layoutInCell="1" allowOverlap="1" wp14:anchorId="008AAF7D" wp14:editId="637B0435">
                      <wp:simplePos x="0" y="0"/>
                      <wp:positionH relativeFrom="column">
                        <wp:posOffset>1289685</wp:posOffset>
                      </wp:positionH>
                      <wp:positionV relativeFrom="paragraph">
                        <wp:posOffset>233680</wp:posOffset>
                      </wp:positionV>
                      <wp:extent cx="0" cy="115570"/>
                      <wp:effectExtent l="76200" t="0" r="57150" b="55880"/>
                      <wp:wrapNone/>
                      <wp:docPr id="113" name="Straight Arrow Connector 11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155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52D19DA8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113" o:spid="_x0000_s1026" type="#_x0000_t32" style="position:absolute;margin-left:101.55pt;margin-top:18.4pt;width:0;height:9.1pt;z-index:2518118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2864" behindDoc="0" locked="0" layoutInCell="1" allowOverlap="1" wp14:anchorId="015D4F22" wp14:editId="73B17D2D">
                      <wp:simplePos x="0" y="0"/>
                      <wp:positionH relativeFrom="column">
                        <wp:posOffset>603885</wp:posOffset>
                      </wp:positionH>
                      <wp:positionV relativeFrom="paragraph">
                        <wp:posOffset>364490</wp:posOffset>
                      </wp:positionV>
                      <wp:extent cx="1379220" cy="447675"/>
                      <wp:effectExtent l="0" t="0" r="11430" b="28575"/>
                      <wp:wrapNone/>
                      <wp:docPr id="112" name="Rectangle: Rounded Corners 11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D6218FD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login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15D4F22" id="Rectangle: Rounded Corners 112" o:spid="_x0000_s1049" style="position:absolute;margin-left:47.55pt;margin-top:28.7pt;width:108.6pt;height:35.25pt;z-index:2518128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">
                      <v:textbox>
                        <w:txbxContent>
                          <w:p w14:paraId="2D6218FD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log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0816" behindDoc="0" locked="0" layoutInCell="1" allowOverlap="1" wp14:anchorId="7B1C1F88" wp14:editId="00F29747">
                      <wp:simplePos x="0" y="0"/>
                      <wp:positionH relativeFrom="column">
                        <wp:posOffset>1195070</wp:posOffset>
                      </wp:positionH>
                      <wp:positionV relativeFrom="paragraph">
                        <wp:posOffset>33655</wp:posOffset>
                      </wp:positionV>
                      <wp:extent cx="187960" cy="184785"/>
                      <wp:effectExtent l="0" t="0" r="21590" b="24765"/>
                      <wp:wrapNone/>
                      <wp:docPr id="111" name="Oval 11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A2DC940" id="Oval 111" o:spid="_x0000_s1026" style="position:absolute;margin-left:94.1pt;margin-top:2.65pt;width:14.8pt;height:14.55pt;z-index:2518108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2FEF75AC" w14:textId="77777777" w:rsidR="005801A4" w:rsidRDefault="005801A4" w:rsidP="00040057"/>
          <w:p w14:paraId="108215B6" w14:textId="77777777" w:rsidR="005801A4" w:rsidRDefault="005801A4" w:rsidP="00040057"/>
          <w:p w14:paraId="6987B2DE" w14:textId="77777777" w:rsidR="005801A4" w:rsidRDefault="005801A4" w:rsidP="00040057">
            <w:pPr>
              <w:tabs>
                <w:tab w:val="right" w:pos="414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5152" behindDoc="0" locked="0" layoutInCell="1" allowOverlap="1" wp14:anchorId="75A21D70" wp14:editId="675036B1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0655</wp:posOffset>
                      </wp:positionV>
                      <wp:extent cx="0" cy="318770"/>
                      <wp:effectExtent l="0" t="0" r="38100" b="24130"/>
                      <wp:wrapNone/>
                      <wp:docPr id="110" name="Straight Arrow Connector 11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18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E99F514" id="Straight Arrow Connector 110" o:spid="_x0000_s1026" type="#_x0000_t32" style="position:absolute;margin-left:184pt;margin-top:12.65pt;width:0;height:25.1pt;z-index:2518251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6960" behindDoc="0" locked="0" layoutInCell="1" allowOverlap="1" wp14:anchorId="0B4F03FD" wp14:editId="7158B2A9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2560</wp:posOffset>
                      </wp:positionV>
                      <wp:extent cx="1716405" cy="0"/>
                      <wp:effectExtent l="0" t="0" r="0" b="0"/>
                      <wp:wrapNone/>
                      <wp:docPr id="108" name="Straight Arrow Connector 10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71640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C366A43" id="Straight Arrow Connector 108" o:spid="_x0000_s1026" type="#_x0000_t32" style="position:absolute;margin-left:184pt;margin-top:12.8pt;width:135.15pt;height:0;flip:x;z-index:2518169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"/>
                  </w:pict>
                </mc:Fallback>
              </mc:AlternateContent>
            </w:r>
            <w:r>
              <w:tab/>
            </w:r>
          </w:p>
          <w:p w14:paraId="15E5E0FE" w14:textId="77777777" w:rsidR="005801A4" w:rsidRDefault="005801A4" w:rsidP="00040057">
            <w:pPr>
              <w:jc w:val="right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9008" behindDoc="0" locked="0" layoutInCell="1" allowOverlap="1" wp14:anchorId="72CAEE9C" wp14:editId="6E30C231">
                      <wp:simplePos x="0" y="0"/>
                      <wp:positionH relativeFrom="column">
                        <wp:posOffset>610870</wp:posOffset>
                      </wp:positionH>
                      <wp:positionV relativeFrom="paragraph">
                        <wp:posOffset>762635</wp:posOffset>
                      </wp:positionV>
                      <wp:extent cx="1379220" cy="447675"/>
                      <wp:effectExtent l="0" t="0" r="11430" b="28575"/>
                      <wp:wrapNone/>
                      <wp:docPr id="107" name="Rectangle: Rounded Corners 10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81EAAE3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 user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2CAEE9C" id="Rectangle: Rounded Corners 107" o:spid="_x0000_s1050" style="position:absolute;left:0;text-align:left;margin-left:48.1pt;margin-top:60.05pt;width:108.6pt;height:35.25pt;z-index:2518190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">
                      <v:textbox>
                        <w:txbxContent>
                          <w:p w14:paraId="781EAAE3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 user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0032" behindDoc="0" locked="0" layoutInCell="1" allowOverlap="1" wp14:anchorId="5F96C4D0" wp14:editId="360958DF">
                      <wp:simplePos x="0" y="0"/>
                      <wp:positionH relativeFrom="column">
                        <wp:posOffset>1994535</wp:posOffset>
                      </wp:positionH>
                      <wp:positionV relativeFrom="paragraph">
                        <wp:posOffset>998220</wp:posOffset>
                      </wp:positionV>
                      <wp:extent cx="2067560" cy="0"/>
                      <wp:effectExtent l="38100" t="76200" r="0" b="95250"/>
                      <wp:wrapNone/>
                      <wp:docPr id="106" name="Straight Arrow Connector 10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675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B988F4E" id="Straight Arrow Connector 106" o:spid="_x0000_s1026" type="#_x0000_t32" style="position:absolute;margin-left:157.05pt;margin-top:78.6pt;width:162.8pt;height:0;flip:x;z-index:2518200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1056" behindDoc="0" locked="0" layoutInCell="1" allowOverlap="1" wp14:anchorId="1FA33FC6" wp14:editId="54D263D3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223645</wp:posOffset>
                      </wp:positionV>
                      <wp:extent cx="3175" cy="158750"/>
                      <wp:effectExtent l="76200" t="0" r="73025" b="50800"/>
                      <wp:wrapNone/>
                      <wp:docPr id="105" name="Straight Arrow Connector 10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AF821DC" id="Straight Arrow Connector 105" o:spid="_x0000_s1026" type="#_x0000_t32" style="position:absolute;margin-left:102.55pt;margin-top:96.35pt;width:.25pt;height:12.5pt;z-index:2518210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2080" behindDoc="0" locked="0" layoutInCell="1" allowOverlap="1" wp14:anchorId="264C67C7" wp14:editId="5C35F3C4">
                      <wp:simplePos x="0" y="0"/>
                      <wp:positionH relativeFrom="column">
                        <wp:posOffset>1188720</wp:posOffset>
                      </wp:positionH>
                      <wp:positionV relativeFrom="paragraph">
                        <wp:posOffset>1398905</wp:posOffset>
                      </wp:positionV>
                      <wp:extent cx="221615" cy="217170"/>
                      <wp:effectExtent l="0" t="0" r="26035" b="11430"/>
                      <wp:wrapNone/>
                      <wp:docPr id="104" name="Oval 10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4DBA12D" id="Oval 104" o:spid="_x0000_s1026" style="position:absolute;margin-left:93.6pt;margin-top:110.15pt;width:17.45pt;height:17.1pt;z-index:2518220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3104" behindDoc="0" locked="0" layoutInCell="1" allowOverlap="1" wp14:anchorId="1CD58211" wp14:editId="45EB942D">
                      <wp:simplePos x="0" y="0"/>
                      <wp:positionH relativeFrom="column">
                        <wp:posOffset>1213485</wp:posOffset>
                      </wp:positionH>
                      <wp:positionV relativeFrom="paragraph">
                        <wp:posOffset>1423670</wp:posOffset>
                      </wp:positionV>
                      <wp:extent cx="169545" cy="169545"/>
                      <wp:effectExtent l="0" t="0" r="20955" b="20955"/>
                      <wp:wrapNone/>
                      <wp:docPr id="103" name="Oval 10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E014D47" id="Oval 103" o:spid="_x0000_s1026" style="position:absolute;margin-left:95.55pt;margin-top:112.1pt;width:13.35pt;height:13.35pt;z-index:2518231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4912" behindDoc="0" locked="0" layoutInCell="1" allowOverlap="1" wp14:anchorId="79A05F8E" wp14:editId="187EC94B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424815</wp:posOffset>
                      </wp:positionV>
                      <wp:extent cx="1793875" cy="0"/>
                      <wp:effectExtent l="0" t="76200" r="15875" b="95250"/>
                      <wp:wrapNone/>
                      <wp:docPr id="101" name="Straight Arrow Connector 10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793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964AA4E" id="Straight Arrow Connector 101" o:spid="_x0000_s1026" type="#_x0000_t32" style="position:absolute;margin-left:157.55pt;margin-top:33.45pt;width:141.25pt;height:0;flip:y;z-index:2518149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4128" behindDoc="0" locked="0" layoutInCell="1" allowOverlap="1" wp14:anchorId="52FCFBB7" wp14:editId="4E518188">
                      <wp:simplePos x="0" y="0"/>
                      <wp:positionH relativeFrom="column">
                        <wp:posOffset>615315</wp:posOffset>
                      </wp:positionH>
                      <wp:positionV relativeFrom="paragraph">
                        <wp:posOffset>212725</wp:posOffset>
                      </wp:positionV>
                      <wp:extent cx="1379220" cy="447675"/>
                      <wp:effectExtent l="0" t="0" r="11430" b="28575"/>
                      <wp:wrapNone/>
                      <wp:docPr id="100" name="Rectangle: Rounded Corners 10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1064D3F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sernam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password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2FCFBB7" id="Rectangle: Rounded Corners 100" o:spid="_x0000_s1051" style="position:absolute;left:0;text-align:left;margin-left:48.45pt;margin-top:16.75pt;width:108.6pt;height:35.25pt;z-index:2518241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">
                      <v:textbox>
                        <w:txbxContent>
                          <w:p w14:paraId="41064D3F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sernam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password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6176" behindDoc="0" locked="0" layoutInCell="1" allowOverlap="1" wp14:anchorId="27E32762" wp14:editId="506AA06F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311150</wp:posOffset>
                      </wp:positionV>
                      <wp:extent cx="335915" cy="3810"/>
                      <wp:effectExtent l="38100" t="76200" r="0" b="91440"/>
                      <wp:wrapNone/>
                      <wp:docPr id="99" name="Straight Arrow Connector 9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3591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303743E" id="Straight Arrow Connector 99" o:spid="_x0000_s1026" type="#_x0000_t32" style="position:absolute;margin-left:157.55pt;margin-top:24.5pt;width:26.45pt;height:.3pt;flip:x;z-index:2518261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7200" behindDoc="0" locked="0" layoutInCell="1" allowOverlap="1" wp14:anchorId="2599A741" wp14:editId="12B235CB">
                      <wp:simplePos x="0" y="0"/>
                      <wp:positionH relativeFrom="column">
                        <wp:posOffset>1298575</wp:posOffset>
                      </wp:positionH>
                      <wp:positionV relativeFrom="paragraph">
                        <wp:posOffset>103505</wp:posOffset>
                      </wp:positionV>
                      <wp:extent cx="3810" cy="116840"/>
                      <wp:effectExtent l="76200" t="0" r="72390" b="54610"/>
                      <wp:wrapNone/>
                      <wp:docPr id="98" name="Straight Arrow Connector 9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168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88EF860" id="Straight Arrow Connector 98" o:spid="_x0000_s1026" type="#_x0000_t32" style="position:absolute;margin-left:102.25pt;margin-top:8.15pt;width:.3pt;height:9.2pt;z-index:2518272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2EF52ACB" w14:textId="77777777" w:rsidR="005801A4" w:rsidRDefault="005801A4" w:rsidP="00040057"/>
          <w:p w14:paraId="0E778245" w14:textId="77777777" w:rsidR="005801A4" w:rsidRDefault="005801A4" w:rsidP="00040057"/>
          <w:p w14:paraId="19CD4059" w14:textId="77777777" w:rsidR="005801A4" w:rsidRDefault="005801A4" w:rsidP="00040057"/>
          <w:p w14:paraId="722A6168" w14:textId="77777777" w:rsidR="005801A4" w:rsidRDefault="005801A4" w:rsidP="00040057"/>
          <w:p w14:paraId="5EE7D322" w14:textId="77777777" w:rsidR="005801A4" w:rsidRDefault="005801A4" w:rsidP="00040057"/>
          <w:p w14:paraId="7E9B9F08" w14:textId="77777777" w:rsidR="005801A4" w:rsidRDefault="005801A4" w:rsidP="00040057"/>
          <w:p w14:paraId="3330F463" w14:textId="77777777" w:rsidR="005801A4" w:rsidRDefault="005801A4" w:rsidP="00040057">
            <w:pPr>
              <w:jc w:val="center"/>
            </w:pPr>
          </w:p>
          <w:p w14:paraId="781C44D1" w14:textId="77777777" w:rsidR="005801A4" w:rsidRDefault="005801A4" w:rsidP="00040057"/>
        </w:tc>
        <w:tc>
          <w:tcPr>
            <w:tcW w:w="4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F88F15F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3A0B5A1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764E5E2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74D40DCD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62277AC" w14:textId="77777777" w:rsidR="005801A4" w:rsidRDefault="005801A4" w:rsidP="00040057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idak</w:t>
            </w:r>
          </w:p>
          <w:p w14:paraId="7355C13F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3888" behindDoc="0" locked="0" layoutInCell="1" allowOverlap="1" wp14:anchorId="59C663AB" wp14:editId="2AEA766E">
                      <wp:simplePos x="0" y="0"/>
                      <wp:positionH relativeFrom="column">
                        <wp:posOffset>1028700</wp:posOffset>
                      </wp:positionH>
                      <wp:positionV relativeFrom="paragraph">
                        <wp:posOffset>138430</wp:posOffset>
                      </wp:positionV>
                      <wp:extent cx="537845" cy="573405"/>
                      <wp:effectExtent l="19050" t="19050" r="33655" b="36195"/>
                      <wp:wrapNone/>
                      <wp:docPr id="96" name="Diamond 9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37845" cy="573405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155E64A8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Diamond 96" o:spid="_x0000_s1026" type="#_x0000_t4" style="position:absolute;margin-left:81pt;margin-top:10.9pt;width:42.35pt;height:45.15pt;z-index:2518138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5936" behindDoc="0" locked="0" layoutInCell="1" allowOverlap="1" wp14:anchorId="7FCE3598" wp14:editId="24EB0E0B">
                      <wp:simplePos x="0" y="0"/>
                      <wp:positionH relativeFrom="column">
                        <wp:posOffset>1291590</wp:posOffset>
                      </wp:positionH>
                      <wp:positionV relativeFrom="paragraph">
                        <wp:posOffset>20955</wp:posOffset>
                      </wp:positionV>
                      <wp:extent cx="4445" cy="120650"/>
                      <wp:effectExtent l="0" t="0" r="33655" b="12700"/>
                      <wp:wrapNone/>
                      <wp:docPr id="95" name="Straight Arrow Connector 9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4445" cy="1206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746DED5" id="Straight Arrow Connector 95" o:spid="_x0000_s1026" type="#_x0000_t32" style="position:absolute;margin-left:101.7pt;margin-top:1.65pt;width:.35pt;height:9.5pt;flip:x y;z-index:2518159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"/>
                  </w:pict>
                </mc:Fallback>
              </mc:AlternateContent>
            </w:r>
          </w:p>
          <w:p w14:paraId="3BE37DD5" w14:textId="77777777" w:rsidR="005801A4" w:rsidRDefault="005801A4" w:rsidP="00040057"/>
          <w:p w14:paraId="215F163E" w14:textId="77777777" w:rsidR="005801A4" w:rsidRDefault="005801A4" w:rsidP="00040057"/>
          <w:p w14:paraId="57E51566" w14:textId="77777777" w:rsidR="005801A4" w:rsidRDefault="005801A4" w:rsidP="00040057"/>
          <w:p w14:paraId="0A72D1D5" w14:textId="77777777" w:rsidR="005801A4" w:rsidRDefault="005801A4" w:rsidP="00040057">
            <w:pPr>
              <w:tabs>
                <w:tab w:val="left" w:pos="1602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17984" behindDoc="0" locked="0" layoutInCell="1" allowOverlap="1" wp14:anchorId="68867F5B" wp14:editId="6CF61355">
                      <wp:simplePos x="0" y="0"/>
                      <wp:positionH relativeFrom="column">
                        <wp:posOffset>1296035</wp:posOffset>
                      </wp:positionH>
                      <wp:positionV relativeFrom="paragraph">
                        <wp:posOffset>38735</wp:posOffset>
                      </wp:positionV>
                      <wp:extent cx="6985" cy="292608"/>
                      <wp:effectExtent l="0" t="0" r="31115" b="31750"/>
                      <wp:wrapNone/>
                      <wp:docPr id="92" name="Straight Arrow Connector 9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6985" cy="292608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79D0214B" id="_x0000_t32" coordsize="21600,21600" o:spt="32" o:oned="t" path="m,l21600,21600e" filled="f">
                      <v:path arrowok="t" fillok="f" o:connecttype="none"/>
                      <o:lock v:ext="edit" shapetype="t"/>
                    </v:shapetype>
                    <v:shape id="Straight Arrow Connector 92" o:spid="_x0000_s1026" type="#_x0000_t32" style="position:absolute;margin-left:102.05pt;margin-top:3.05pt;width:.55pt;height:23.05pt;z-index:2518179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"/>
                  </w:pict>
                </mc:Fallback>
              </mc:AlternateContent>
            </w:r>
            <w:r>
              <w:tab/>
            </w:r>
          </w:p>
          <w:p w14:paraId="71E8A1CE" w14:textId="77777777" w:rsidR="005801A4" w:rsidRDefault="005801A4" w:rsidP="00040057"/>
          <w:p w14:paraId="04945C58" w14:textId="77777777" w:rsidR="005801A4" w:rsidRDefault="005801A4" w:rsidP="00040057">
            <w:pPr>
              <w:tabs>
                <w:tab w:val="left" w:pos="930"/>
              </w:tabs>
              <w:rPr>
                <w:rFonts w:ascii="Times New Roman" w:hAnsi="Times New Roman" w:cs="Times New Roman"/>
              </w:rPr>
            </w:pPr>
            <w:r>
              <w:tab/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</w:tc>
      </w:tr>
    </w:tbl>
    <w:p w14:paraId="228B268B" w14:textId="77777777" w:rsidR="005801A4" w:rsidRDefault="005801A4" w:rsidP="00D1577C">
      <w:pPr>
        <w:pStyle w:val="Caption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</w:p>
    <w:p w14:paraId="4F526542" w14:textId="378AC24E" w:rsidR="005801A4" w:rsidRPr="0086478A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84" w:name="_Toc107433169"/>
      <w:bookmarkStart w:id="285" w:name="_Toc107433416"/>
      <w:bookmarkStart w:id="286" w:name="_Toc109307350"/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 xml:space="preserve">Tabel 4. </w:t>
      </w:r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0</w:t>
      </w:r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6478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86478A">
        <w:rPr>
          <w:rFonts w:ascii="Times New Roman" w:hAnsi="Times New Roman" w:cs="Times New Roman"/>
          <w:color w:val="auto"/>
          <w:sz w:val="24"/>
          <w:szCs w:val="24"/>
        </w:rPr>
        <w:t>Activity Diagram login admin</w:t>
      </w:r>
      <w:bookmarkEnd w:id="284"/>
      <w:bookmarkEnd w:id="285"/>
      <w:bookmarkEnd w:id="286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356"/>
        <w:gridCol w:w="4130"/>
      </w:tblGrid>
      <w:tr w:rsidR="005801A4" w14:paraId="48D64413" w14:textId="77777777" w:rsidTr="005E6C79">
        <w:trPr>
          <w:jc w:val="center"/>
        </w:trPr>
        <w:tc>
          <w:tcPr>
            <w:tcW w:w="84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270368C0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 login</w:t>
            </w:r>
          </w:p>
        </w:tc>
      </w:tr>
      <w:tr w:rsidR="005801A4" w14:paraId="1D73B971" w14:textId="77777777" w:rsidTr="005E6C79">
        <w:trPr>
          <w:jc w:val="center"/>
        </w:trPr>
        <w:tc>
          <w:tcPr>
            <w:tcW w:w="4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FE5AD4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</w:rPr>
              <w:t>Admin</w:t>
            </w:r>
          </w:p>
        </w:tc>
        <w:tc>
          <w:tcPr>
            <w:tcW w:w="4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EEF4D42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5801A4" w14:paraId="5FA46504" w14:textId="77777777" w:rsidTr="005E6C79">
        <w:trPr>
          <w:trHeight w:val="3698"/>
          <w:jc w:val="center"/>
        </w:trPr>
        <w:tc>
          <w:tcPr>
            <w:tcW w:w="435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B9DDD11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9248" behindDoc="0" locked="0" layoutInCell="1" allowOverlap="1" wp14:anchorId="024518B4" wp14:editId="2FD15BF4">
                      <wp:simplePos x="0" y="0"/>
                      <wp:positionH relativeFrom="column">
                        <wp:posOffset>1289685</wp:posOffset>
                      </wp:positionH>
                      <wp:positionV relativeFrom="paragraph">
                        <wp:posOffset>233680</wp:posOffset>
                      </wp:positionV>
                      <wp:extent cx="0" cy="115570"/>
                      <wp:effectExtent l="76200" t="0" r="57150" b="55880"/>
                      <wp:wrapNone/>
                      <wp:docPr id="163" name="Straight Arrow Connector 16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155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CCF6BA0" id="Straight Arrow Connector 163" o:spid="_x0000_s1026" type="#_x0000_t32" style="position:absolute;margin-left:101.55pt;margin-top:18.4pt;width:0;height:9.1pt;z-index:2518292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0272" behindDoc="0" locked="0" layoutInCell="1" allowOverlap="1" wp14:anchorId="0DC159B7" wp14:editId="4D9B8331">
                      <wp:simplePos x="0" y="0"/>
                      <wp:positionH relativeFrom="column">
                        <wp:posOffset>603885</wp:posOffset>
                      </wp:positionH>
                      <wp:positionV relativeFrom="paragraph">
                        <wp:posOffset>364490</wp:posOffset>
                      </wp:positionV>
                      <wp:extent cx="1379220" cy="447675"/>
                      <wp:effectExtent l="0" t="0" r="11430" b="28575"/>
                      <wp:wrapNone/>
                      <wp:docPr id="129" name="Rectangle: Rounded Corners 12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67513C07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asuk halaman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 xml:space="preserve"> login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DC159B7" id="Rectangle: Rounded Corners 129" o:spid="_x0000_s1052" style="position:absolute;margin-left:47.55pt;margin-top:28.7pt;width:108.6pt;height:35.25pt;z-index:2518302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">
                      <v:textbox>
                        <w:txbxContent>
                          <w:p w14:paraId="67513C07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halaman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log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28224" behindDoc="0" locked="0" layoutInCell="1" allowOverlap="1" wp14:anchorId="6204D41A" wp14:editId="6E49D976">
                      <wp:simplePos x="0" y="0"/>
                      <wp:positionH relativeFrom="column">
                        <wp:posOffset>1195070</wp:posOffset>
                      </wp:positionH>
                      <wp:positionV relativeFrom="paragraph">
                        <wp:posOffset>33655</wp:posOffset>
                      </wp:positionV>
                      <wp:extent cx="187960" cy="184785"/>
                      <wp:effectExtent l="0" t="0" r="21590" b="24765"/>
                      <wp:wrapNone/>
                      <wp:docPr id="128" name="Oval 12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BEDA419" id="Oval 128" o:spid="_x0000_s1026" style="position:absolute;margin-left:94.1pt;margin-top:2.65pt;width:14.8pt;height:14.55pt;z-index:2518282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7236DE24" w14:textId="77777777" w:rsidR="005801A4" w:rsidRDefault="005801A4" w:rsidP="00040057"/>
          <w:p w14:paraId="3DF50CC8" w14:textId="77777777" w:rsidR="005801A4" w:rsidRDefault="005801A4" w:rsidP="00040057"/>
          <w:p w14:paraId="7CF81850" w14:textId="77777777" w:rsidR="005801A4" w:rsidRDefault="005801A4" w:rsidP="00040057">
            <w:pPr>
              <w:tabs>
                <w:tab w:val="right" w:pos="414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2560" behindDoc="0" locked="0" layoutInCell="1" allowOverlap="1" wp14:anchorId="222872EA" wp14:editId="04CD35FB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0655</wp:posOffset>
                      </wp:positionV>
                      <wp:extent cx="0" cy="318770"/>
                      <wp:effectExtent l="0" t="0" r="38100" b="24130"/>
                      <wp:wrapNone/>
                      <wp:docPr id="127" name="Straight Arrow Connector 12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18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EDAFE29" id="Straight Arrow Connector 127" o:spid="_x0000_s1026" type="#_x0000_t32" style="position:absolute;margin-left:184pt;margin-top:12.65pt;width:0;height:25.1pt;z-index:2518425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4368" behindDoc="0" locked="0" layoutInCell="1" allowOverlap="1" wp14:anchorId="4F9C8FC9" wp14:editId="4444F54D">
                      <wp:simplePos x="0" y="0"/>
                      <wp:positionH relativeFrom="column">
                        <wp:posOffset>2336800</wp:posOffset>
                      </wp:positionH>
                      <wp:positionV relativeFrom="paragraph">
                        <wp:posOffset>162560</wp:posOffset>
                      </wp:positionV>
                      <wp:extent cx="1728470" cy="0"/>
                      <wp:effectExtent l="0" t="0" r="0" b="0"/>
                      <wp:wrapNone/>
                      <wp:docPr id="126" name="Straight Arrow Connector 12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72783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7385159" id="Straight Arrow Connector 126" o:spid="_x0000_s1026" type="#_x0000_t32" style="position:absolute;margin-left:184pt;margin-top:12.8pt;width:136.1pt;height:0;flip:x;z-index:2518343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"/>
                  </w:pict>
                </mc:Fallback>
              </mc:AlternateContent>
            </w:r>
            <w:r>
              <w:tab/>
            </w:r>
          </w:p>
          <w:p w14:paraId="54C9B617" w14:textId="77777777" w:rsidR="005801A4" w:rsidRDefault="005801A4" w:rsidP="00040057">
            <w:pPr>
              <w:jc w:val="right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6416" behindDoc="0" locked="0" layoutInCell="1" allowOverlap="1" wp14:anchorId="2483584D" wp14:editId="5DDF46D5">
                      <wp:simplePos x="0" y="0"/>
                      <wp:positionH relativeFrom="column">
                        <wp:posOffset>610870</wp:posOffset>
                      </wp:positionH>
                      <wp:positionV relativeFrom="paragraph">
                        <wp:posOffset>762635</wp:posOffset>
                      </wp:positionV>
                      <wp:extent cx="1379220" cy="447675"/>
                      <wp:effectExtent l="0" t="0" r="11430" b="28575"/>
                      <wp:wrapNone/>
                      <wp:docPr id="125" name="Rectangle: Rounded Corners 12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DCFEF35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asuk halam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admin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483584D" id="Rectangle: Rounded Corners 125" o:spid="_x0000_s1053" style="position:absolute;left:0;text-align:left;margin-left:48.1pt;margin-top:60.05pt;width:108.6pt;height:35.25pt;z-index:2518364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">
                      <v:textbox>
                        <w:txbxContent>
                          <w:p w14:paraId="5DCFEF35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asuk 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halam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admi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7440" behindDoc="0" locked="0" layoutInCell="1" allowOverlap="1" wp14:anchorId="59AD3072" wp14:editId="642861CC">
                      <wp:simplePos x="0" y="0"/>
                      <wp:positionH relativeFrom="column">
                        <wp:posOffset>1994535</wp:posOffset>
                      </wp:positionH>
                      <wp:positionV relativeFrom="paragraph">
                        <wp:posOffset>998220</wp:posOffset>
                      </wp:positionV>
                      <wp:extent cx="2067560" cy="0"/>
                      <wp:effectExtent l="38100" t="76200" r="0" b="95250"/>
                      <wp:wrapNone/>
                      <wp:docPr id="124" name="Straight Arrow Connector 12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675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04849C7" id="Straight Arrow Connector 124" o:spid="_x0000_s1026" type="#_x0000_t32" style="position:absolute;margin-left:157.05pt;margin-top:78.6pt;width:162.8pt;height:0;flip:x;z-index:2518374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8464" behindDoc="0" locked="0" layoutInCell="1" allowOverlap="1" wp14:anchorId="7C3CCDE2" wp14:editId="43B36431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223645</wp:posOffset>
                      </wp:positionV>
                      <wp:extent cx="3175" cy="158750"/>
                      <wp:effectExtent l="76200" t="0" r="73025" b="50800"/>
                      <wp:wrapNone/>
                      <wp:docPr id="123" name="Straight Arrow Connector 12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163F5DA" id="Straight Arrow Connector 123" o:spid="_x0000_s1026" type="#_x0000_t32" style="position:absolute;margin-left:102.55pt;margin-top:96.35pt;width:.25pt;height:12.5pt;z-index:2518384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9488" behindDoc="0" locked="0" layoutInCell="1" allowOverlap="1" wp14:anchorId="541786D6" wp14:editId="259CB42F">
                      <wp:simplePos x="0" y="0"/>
                      <wp:positionH relativeFrom="column">
                        <wp:posOffset>1188720</wp:posOffset>
                      </wp:positionH>
                      <wp:positionV relativeFrom="paragraph">
                        <wp:posOffset>1398905</wp:posOffset>
                      </wp:positionV>
                      <wp:extent cx="221615" cy="217170"/>
                      <wp:effectExtent l="0" t="0" r="26035" b="11430"/>
                      <wp:wrapNone/>
                      <wp:docPr id="122" name="Oval 12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333325A7" id="Oval 122" o:spid="_x0000_s1026" style="position:absolute;margin-left:93.6pt;margin-top:110.15pt;width:17.45pt;height:17.1pt;z-index:2518394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0512" behindDoc="0" locked="0" layoutInCell="1" allowOverlap="1" wp14:anchorId="07B92CE5" wp14:editId="65FBFB0C">
                      <wp:simplePos x="0" y="0"/>
                      <wp:positionH relativeFrom="column">
                        <wp:posOffset>1213485</wp:posOffset>
                      </wp:positionH>
                      <wp:positionV relativeFrom="paragraph">
                        <wp:posOffset>1423670</wp:posOffset>
                      </wp:positionV>
                      <wp:extent cx="169545" cy="169545"/>
                      <wp:effectExtent l="0" t="0" r="20955" b="20955"/>
                      <wp:wrapNone/>
                      <wp:docPr id="121" name="Oval 12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44EE7781" id="Oval 121" o:spid="_x0000_s1026" style="position:absolute;margin-left:95.55pt;margin-top:112.1pt;width:13.35pt;height:13.35pt;z-index:2518405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2320" behindDoc="0" locked="0" layoutInCell="1" allowOverlap="1" wp14:anchorId="0EDADB7F" wp14:editId="7D234C55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425450</wp:posOffset>
                      </wp:positionV>
                      <wp:extent cx="1793875" cy="0"/>
                      <wp:effectExtent l="0" t="76200" r="15875" b="95250"/>
                      <wp:wrapNone/>
                      <wp:docPr id="120" name="Straight Arrow Connector 12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793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3032EF9" id="Straight Arrow Connector 120" o:spid="_x0000_s1026" type="#_x0000_t32" style="position:absolute;margin-left:157.55pt;margin-top:33.5pt;width:141.25pt;height:0;flip:y;z-index:2518323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1536" behindDoc="0" locked="0" layoutInCell="1" allowOverlap="1" wp14:anchorId="4E3457BB" wp14:editId="49168EB4">
                      <wp:simplePos x="0" y="0"/>
                      <wp:positionH relativeFrom="column">
                        <wp:posOffset>615315</wp:posOffset>
                      </wp:positionH>
                      <wp:positionV relativeFrom="paragraph">
                        <wp:posOffset>212725</wp:posOffset>
                      </wp:positionV>
                      <wp:extent cx="1379220" cy="447675"/>
                      <wp:effectExtent l="0" t="0" r="11430" b="28575"/>
                      <wp:wrapNone/>
                      <wp:docPr id="119" name="Rectangle: Rounded Corners 11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79220" cy="44767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85B4385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asukan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 xml:space="preserve"> usernam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password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4E3457BB" id="Rectangle: Rounded Corners 119" o:spid="_x0000_s1054" style="position:absolute;left:0;text-align:left;margin-left:48.45pt;margin-top:16.75pt;width:108.6pt;height:35.25pt;z-index:2518415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">
                      <v:textbox>
                        <w:txbxContent>
                          <w:p w14:paraId="085B4385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asukan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 xml:space="preserve"> usernam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password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3584" behindDoc="0" locked="0" layoutInCell="1" allowOverlap="1" wp14:anchorId="016D6D34" wp14:editId="5E032740">
                      <wp:simplePos x="0" y="0"/>
                      <wp:positionH relativeFrom="column">
                        <wp:posOffset>2000885</wp:posOffset>
                      </wp:positionH>
                      <wp:positionV relativeFrom="paragraph">
                        <wp:posOffset>311150</wp:posOffset>
                      </wp:positionV>
                      <wp:extent cx="335915" cy="3810"/>
                      <wp:effectExtent l="38100" t="76200" r="0" b="91440"/>
                      <wp:wrapNone/>
                      <wp:docPr id="118" name="Straight Arrow Connector 11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33591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CD76C70" id="Straight Arrow Connector 118" o:spid="_x0000_s1026" type="#_x0000_t32" style="position:absolute;margin-left:157.55pt;margin-top:24.5pt;width:26.45pt;height:.3pt;flip:x;z-index:2518435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4608" behindDoc="0" locked="0" layoutInCell="1" allowOverlap="1" wp14:anchorId="3A05A768" wp14:editId="05F407F8">
                      <wp:simplePos x="0" y="0"/>
                      <wp:positionH relativeFrom="column">
                        <wp:posOffset>1298575</wp:posOffset>
                      </wp:positionH>
                      <wp:positionV relativeFrom="paragraph">
                        <wp:posOffset>103505</wp:posOffset>
                      </wp:positionV>
                      <wp:extent cx="3810" cy="116840"/>
                      <wp:effectExtent l="76200" t="0" r="72390" b="54610"/>
                      <wp:wrapNone/>
                      <wp:docPr id="117" name="Straight Arrow Connector 11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1684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B9288DA" id="Straight Arrow Connector 117" o:spid="_x0000_s1026" type="#_x0000_t32" style="position:absolute;margin-left:102.25pt;margin-top:8.15pt;width:.3pt;height:9.2pt;z-index:2518446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</w:p>
          <w:p w14:paraId="595B621A" w14:textId="77777777" w:rsidR="005801A4" w:rsidRDefault="005801A4" w:rsidP="00040057"/>
          <w:p w14:paraId="21CF5FCE" w14:textId="77777777" w:rsidR="005801A4" w:rsidRDefault="005801A4" w:rsidP="00040057"/>
          <w:p w14:paraId="2B9B2BF1" w14:textId="77777777" w:rsidR="005801A4" w:rsidRDefault="005801A4" w:rsidP="00040057"/>
          <w:p w14:paraId="7AF188AD" w14:textId="77777777" w:rsidR="005801A4" w:rsidRDefault="005801A4" w:rsidP="00040057"/>
          <w:p w14:paraId="1F1543AB" w14:textId="77777777" w:rsidR="005801A4" w:rsidRDefault="005801A4" w:rsidP="00040057"/>
          <w:p w14:paraId="0DD1C37A" w14:textId="77777777" w:rsidR="005801A4" w:rsidRDefault="005801A4" w:rsidP="00040057"/>
          <w:p w14:paraId="4344D651" w14:textId="77777777" w:rsidR="005801A4" w:rsidRDefault="005801A4" w:rsidP="00040057">
            <w:pPr>
              <w:jc w:val="center"/>
            </w:pPr>
          </w:p>
          <w:p w14:paraId="42DEC7B4" w14:textId="77777777" w:rsidR="005801A4" w:rsidRDefault="005801A4" w:rsidP="00040057"/>
        </w:tc>
        <w:tc>
          <w:tcPr>
            <w:tcW w:w="413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77A01BE7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45B731D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535C05A9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0C521457" w14:textId="77777777" w:rsidR="005801A4" w:rsidRDefault="005801A4" w:rsidP="00040057">
            <w:pPr>
              <w:rPr>
                <w:rFonts w:ascii="Times New Roman" w:hAnsi="Times New Roman" w:cs="Times New Roman"/>
                <w:sz w:val="18"/>
                <w:szCs w:val="18"/>
              </w:rPr>
            </w:pPr>
          </w:p>
          <w:p w14:paraId="43E30F51" w14:textId="77777777" w:rsidR="005801A4" w:rsidRDefault="005801A4" w:rsidP="00040057">
            <w:pPr>
              <w:rPr>
                <w:rFonts w:ascii="Times New Roman" w:hAnsi="Times New Roman" w:cs="Times New Roman"/>
                <w:sz w:val="14"/>
                <w:szCs w:val="14"/>
              </w:rPr>
            </w:pPr>
            <w:r>
              <w:rPr>
                <w:rFonts w:ascii="Times New Roman" w:hAnsi="Times New Roman" w:cs="Times New Roman"/>
                <w:sz w:val="18"/>
                <w:szCs w:val="18"/>
              </w:rPr>
              <w:t>Tidak</w:t>
            </w:r>
          </w:p>
          <w:p w14:paraId="78CF7BBA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1296" behindDoc="0" locked="0" layoutInCell="1" allowOverlap="1" wp14:anchorId="7DE257A2" wp14:editId="6F48D7F0">
                      <wp:simplePos x="0" y="0"/>
                      <wp:positionH relativeFrom="column">
                        <wp:posOffset>1028700</wp:posOffset>
                      </wp:positionH>
                      <wp:positionV relativeFrom="paragraph">
                        <wp:posOffset>138430</wp:posOffset>
                      </wp:positionV>
                      <wp:extent cx="537845" cy="573405"/>
                      <wp:effectExtent l="19050" t="19050" r="33655" b="36195"/>
                      <wp:wrapNone/>
                      <wp:docPr id="116" name="Diamond 11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537845" cy="573405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108580D" id="Diamond 116" o:spid="_x0000_s1026" type="#_x0000_t4" style="position:absolute;margin-left:81pt;margin-top:10.9pt;width:42.35pt;height:45.15pt;z-index:2518312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3344" behindDoc="0" locked="0" layoutInCell="1" allowOverlap="1" wp14:anchorId="5890F637" wp14:editId="4C4288B3">
                      <wp:simplePos x="0" y="0"/>
                      <wp:positionH relativeFrom="column">
                        <wp:posOffset>1297305</wp:posOffset>
                      </wp:positionH>
                      <wp:positionV relativeFrom="paragraph">
                        <wp:posOffset>7620</wp:posOffset>
                      </wp:positionV>
                      <wp:extent cx="0" cy="128270"/>
                      <wp:effectExtent l="0" t="0" r="38100" b="24130"/>
                      <wp:wrapNone/>
                      <wp:docPr id="115" name="Straight Arrow Connector 11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0" cy="127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AA14637" id="Straight Arrow Connector 115" o:spid="_x0000_s1026" type="#_x0000_t32" style="position:absolute;margin-left:102.15pt;margin-top:.6pt;width:0;height:10.1pt;flip:x y;z-index:2518333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"/>
                  </w:pict>
                </mc:Fallback>
              </mc:AlternateContent>
            </w:r>
          </w:p>
          <w:p w14:paraId="4ACA7E96" w14:textId="77777777" w:rsidR="005801A4" w:rsidRDefault="005801A4" w:rsidP="00040057"/>
          <w:p w14:paraId="55672F9C" w14:textId="77777777" w:rsidR="005801A4" w:rsidRDefault="005801A4" w:rsidP="00040057"/>
          <w:p w14:paraId="729A5BD2" w14:textId="77777777" w:rsidR="005801A4" w:rsidRDefault="005801A4" w:rsidP="00040057"/>
          <w:p w14:paraId="26C17390" w14:textId="77777777" w:rsidR="005801A4" w:rsidRDefault="005801A4" w:rsidP="00040057">
            <w:pPr>
              <w:tabs>
                <w:tab w:val="left" w:pos="1602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35392" behindDoc="0" locked="0" layoutInCell="1" allowOverlap="1" wp14:anchorId="2F832A5F" wp14:editId="2BECBD6E">
                      <wp:simplePos x="0" y="0"/>
                      <wp:positionH relativeFrom="column">
                        <wp:posOffset>1296035</wp:posOffset>
                      </wp:positionH>
                      <wp:positionV relativeFrom="paragraph">
                        <wp:posOffset>29210</wp:posOffset>
                      </wp:positionV>
                      <wp:extent cx="0" cy="292608"/>
                      <wp:effectExtent l="0" t="0" r="38100" b="31750"/>
                      <wp:wrapNone/>
                      <wp:docPr id="114" name="Straight Arrow Connector 11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92608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0918B52" id="Straight Arrow Connector 114" o:spid="_x0000_s1026" type="#_x0000_t32" style="position:absolute;margin-left:102.05pt;margin-top:2.3pt;width:0;height:23.05pt;z-index:2518353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"/>
                  </w:pict>
                </mc:Fallback>
              </mc:AlternateContent>
            </w:r>
            <w:r>
              <w:tab/>
            </w:r>
          </w:p>
          <w:p w14:paraId="667B20EB" w14:textId="77777777" w:rsidR="005801A4" w:rsidRDefault="005801A4" w:rsidP="00040057"/>
          <w:p w14:paraId="1CAACDC3" w14:textId="77777777" w:rsidR="005801A4" w:rsidRDefault="005801A4" w:rsidP="00040057">
            <w:pPr>
              <w:tabs>
                <w:tab w:val="left" w:pos="930"/>
              </w:tabs>
              <w:rPr>
                <w:rFonts w:ascii="Times New Roman" w:hAnsi="Times New Roman" w:cs="Times New Roman"/>
              </w:rPr>
            </w:pPr>
            <w:r>
              <w:tab/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</w:tc>
      </w:tr>
    </w:tbl>
    <w:p w14:paraId="40C4269D" w14:textId="77777777" w:rsidR="005801A4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400A3EE9" w14:textId="77777777" w:rsidR="005801A4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641C3D5F" w14:textId="77777777" w:rsidR="005801A4" w:rsidRDefault="005801A4" w:rsidP="005801A4">
      <w:pPr>
        <w:pStyle w:val="ListParagraph"/>
        <w:ind w:left="1080"/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A6B3F5A" w14:textId="77777777" w:rsidR="005801A4" w:rsidRDefault="005801A4" w:rsidP="005801A4">
      <w:pPr>
        <w:ind w:left="864"/>
        <w:jc w:val="center"/>
      </w:pPr>
    </w:p>
    <w:p w14:paraId="6F6A315D" w14:textId="243A882D" w:rsidR="005801A4" w:rsidRPr="00F95033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87" w:name="_Toc107433170"/>
      <w:bookmarkStart w:id="288" w:name="_Toc107433417"/>
      <w:bookmarkStart w:id="289" w:name="_Toc109307351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1</w:t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F95033">
        <w:rPr>
          <w:rFonts w:ascii="Times New Roman" w:hAnsi="Times New Roman" w:cs="Times New Roman"/>
          <w:color w:val="auto"/>
          <w:sz w:val="24"/>
          <w:szCs w:val="24"/>
        </w:rPr>
        <w:t>Activity diagram</w:t>
      </w:r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dentifikasi</w:t>
      </w:r>
      <w:proofErr w:type="spellEnd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F9503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287"/>
      <w:bookmarkEnd w:id="288"/>
      <w:bookmarkEnd w:id="289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40"/>
        <w:gridCol w:w="4246"/>
      </w:tblGrid>
      <w:tr w:rsidR="005801A4" w14:paraId="62F1C86E" w14:textId="77777777" w:rsidTr="005E6C79">
        <w:trPr>
          <w:jc w:val="center"/>
        </w:trPr>
        <w:tc>
          <w:tcPr>
            <w:tcW w:w="84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57F4BC89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5801A4" w14:paraId="18D3A851" w14:textId="77777777" w:rsidTr="005E6C79">
        <w:trPr>
          <w:jc w:val="center"/>
        </w:trPr>
        <w:tc>
          <w:tcPr>
            <w:tcW w:w="4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70A31D0B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i/>
                <w:iCs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42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3C9E1D37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5801A4" w14:paraId="1CD2EAAB" w14:textId="77777777" w:rsidTr="005E6C79">
        <w:trPr>
          <w:trHeight w:val="5507"/>
          <w:jc w:val="center"/>
        </w:trPr>
        <w:tc>
          <w:tcPr>
            <w:tcW w:w="4240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0AECDD08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6656" behindDoc="0" locked="0" layoutInCell="1" allowOverlap="1" wp14:anchorId="72BA8BCC" wp14:editId="7991FE20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245110</wp:posOffset>
                      </wp:positionV>
                      <wp:extent cx="4445" cy="116205"/>
                      <wp:effectExtent l="76200" t="0" r="71755" b="55245"/>
                      <wp:wrapNone/>
                      <wp:docPr id="186" name="Straight Arrow Connector 18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1620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B0B8081" id="Straight Arrow Connector 186" o:spid="_x0000_s1026" type="#_x0000_t32" style="position:absolute;margin-left:103.25pt;margin-top:19.3pt;width:.35pt;height:9.15pt;z-index:2518466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7680" behindDoc="0" locked="0" layoutInCell="1" allowOverlap="1" wp14:anchorId="70CF1CEA" wp14:editId="5495309F">
                      <wp:simplePos x="0" y="0"/>
                      <wp:positionH relativeFrom="column">
                        <wp:posOffset>562610</wp:posOffset>
                      </wp:positionH>
                      <wp:positionV relativeFrom="paragraph">
                        <wp:posOffset>375920</wp:posOffset>
                      </wp:positionV>
                      <wp:extent cx="1511300" cy="412115"/>
                      <wp:effectExtent l="0" t="0" r="12700" b="26035"/>
                      <wp:wrapNone/>
                      <wp:docPr id="185" name="Rectangle: Rounded Corners 18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963C86E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menu identifikasi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0CF1CEA" id="Rectangle: Rounded Corners 185" o:spid="_x0000_s1055" style="position:absolute;margin-left:44.3pt;margin-top:29.6pt;width:119pt;height:32.45pt;z-index:2518476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">
                      <v:textbox>
                        <w:txbxContent>
                          <w:p w14:paraId="3963C86E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menu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9728" behindDoc="0" locked="0" layoutInCell="1" allowOverlap="1" wp14:anchorId="7A772816" wp14:editId="4849DC83">
                      <wp:simplePos x="0" y="0"/>
                      <wp:positionH relativeFrom="column">
                        <wp:posOffset>2073910</wp:posOffset>
                      </wp:positionH>
                      <wp:positionV relativeFrom="paragraph">
                        <wp:posOffset>577850</wp:posOffset>
                      </wp:positionV>
                      <wp:extent cx="1133475" cy="0"/>
                      <wp:effectExtent l="0" t="76200" r="9525" b="95250"/>
                      <wp:wrapNone/>
                      <wp:docPr id="184" name="Straight Arrow Connector 18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1334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43640C0" id="Straight Arrow Connector 184" o:spid="_x0000_s1026" type="#_x0000_t32" style="position:absolute;margin-left:163.3pt;margin-top:45.5pt;width:89.25pt;height:0;z-index:2518497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3824" behindDoc="0" locked="0" layoutInCell="1" allowOverlap="1" wp14:anchorId="549D65A1" wp14:editId="3550BBBD">
                      <wp:simplePos x="0" y="0"/>
                      <wp:positionH relativeFrom="column">
                        <wp:posOffset>524510</wp:posOffset>
                      </wp:positionH>
                      <wp:positionV relativeFrom="paragraph">
                        <wp:posOffset>1707515</wp:posOffset>
                      </wp:positionV>
                      <wp:extent cx="1511300" cy="412115"/>
                      <wp:effectExtent l="0" t="0" r="12700" b="26035"/>
                      <wp:wrapNone/>
                      <wp:docPr id="183" name="Rectangle: Rounded Corners 18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02CA1C2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jawab pertanyaan terkait gejala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49D65A1" id="Rectangle: Rounded Corners 183" o:spid="_x0000_s1056" style="position:absolute;margin-left:41.3pt;margin-top:134.45pt;width:119pt;height:32.45pt;z-index:2518538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">
                      <v:textbox>
                        <w:txbxContent>
                          <w:p w14:paraId="402CA1C2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jawab pertanyaan terkait gejala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8944" behindDoc="0" locked="0" layoutInCell="1" allowOverlap="1" wp14:anchorId="753F0ADD" wp14:editId="0E90ABE3">
                      <wp:simplePos x="0" y="0"/>
                      <wp:positionH relativeFrom="column">
                        <wp:posOffset>2042160</wp:posOffset>
                      </wp:positionH>
                      <wp:positionV relativeFrom="paragraph">
                        <wp:posOffset>1914525</wp:posOffset>
                      </wp:positionV>
                      <wp:extent cx="2076450" cy="0"/>
                      <wp:effectExtent l="38100" t="76200" r="0" b="95250"/>
                      <wp:wrapNone/>
                      <wp:docPr id="182" name="Straight Arrow Connector 18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207645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56B7361" id="Straight Arrow Connector 182" o:spid="_x0000_s1026" type="#_x0000_t32" style="position:absolute;margin-left:160.8pt;margin-top:150.75pt;width:163.5pt;height:0;flip:x;z-index:2518589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9968" behindDoc="0" locked="0" layoutInCell="1" allowOverlap="1" wp14:anchorId="5F1ED0A5" wp14:editId="3C373816">
                      <wp:simplePos x="0" y="0"/>
                      <wp:positionH relativeFrom="column">
                        <wp:posOffset>1281430</wp:posOffset>
                      </wp:positionH>
                      <wp:positionV relativeFrom="paragraph">
                        <wp:posOffset>2139315</wp:posOffset>
                      </wp:positionV>
                      <wp:extent cx="0" cy="184785"/>
                      <wp:effectExtent l="0" t="0" r="38100" b="24765"/>
                      <wp:wrapNone/>
                      <wp:docPr id="181" name="Straight Arrow Connector 18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8478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A49670D" id="Straight Arrow Connector 181" o:spid="_x0000_s1026" type="#_x0000_t32" style="position:absolute;margin-left:100.9pt;margin-top:168.45pt;width:0;height:14.55pt;z-index:2518599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2016" behindDoc="0" locked="0" layoutInCell="1" allowOverlap="1" wp14:anchorId="2D6F7E48" wp14:editId="294C6547">
                      <wp:simplePos x="0" y="0"/>
                      <wp:positionH relativeFrom="column">
                        <wp:posOffset>1275080</wp:posOffset>
                      </wp:positionH>
                      <wp:positionV relativeFrom="paragraph">
                        <wp:posOffset>2328545</wp:posOffset>
                      </wp:positionV>
                      <wp:extent cx="1883410" cy="0"/>
                      <wp:effectExtent l="0" t="76200" r="21590" b="95250"/>
                      <wp:wrapNone/>
                      <wp:docPr id="180" name="Straight Arrow Connector 18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88341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746B6DB" id="Straight Arrow Connector 180" o:spid="_x0000_s1026" type="#_x0000_t32" style="position:absolute;margin-left:100.4pt;margin-top:183.35pt;width:148.3pt;height:0;flip:y;z-index:2518620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4064" behindDoc="0" locked="0" layoutInCell="1" allowOverlap="1" wp14:anchorId="72D61574" wp14:editId="1A01F9FB">
                      <wp:simplePos x="0" y="0"/>
                      <wp:positionH relativeFrom="column">
                        <wp:posOffset>578485</wp:posOffset>
                      </wp:positionH>
                      <wp:positionV relativeFrom="paragraph">
                        <wp:posOffset>2540635</wp:posOffset>
                      </wp:positionV>
                      <wp:extent cx="1511300" cy="412115"/>
                      <wp:effectExtent l="0" t="0" r="12700" b="26035"/>
                      <wp:wrapNone/>
                      <wp:docPr id="179" name="Rectangle: Rounded Corners 17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27FDF1B1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ampilkan hasil identifikasi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2D61574" id="Rectangle: Rounded Corners 179" o:spid="_x0000_s1057" style="position:absolute;margin-left:45.55pt;margin-top:200.05pt;width:119pt;height:32.45pt;z-index:2518640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">
                      <v:textbox>
                        <w:txbxContent>
                          <w:p w14:paraId="27FDF1B1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ampilkan hasil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5088" behindDoc="0" locked="0" layoutInCell="1" allowOverlap="1" wp14:anchorId="58DFC8F4" wp14:editId="1C2D3061">
                      <wp:simplePos x="0" y="0"/>
                      <wp:positionH relativeFrom="column">
                        <wp:posOffset>2082800</wp:posOffset>
                      </wp:positionH>
                      <wp:positionV relativeFrom="paragraph">
                        <wp:posOffset>2729865</wp:posOffset>
                      </wp:positionV>
                      <wp:extent cx="1828800" cy="635"/>
                      <wp:effectExtent l="38100" t="76200" r="0" b="94615"/>
                      <wp:wrapNone/>
                      <wp:docPr id="178" name="Straight Arrow Connector 17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828800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706D4EF" id="Straight Arrow Connector 178" o:spid="_x0000_s1026" type="#_x0000_t32" style="position:absolute;margin-left:164pt;margin-top:214.95pt;width:2in;height:.05pt;flip:x;z-index:2518650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6112" behindDoc="0" locked="0" layoutInCell="1" allowOverlap="1" wp14:anchorId="0CA5B6C2" wp14:editId="4C60E8D2">
                      <wp:simplePos x="0" y="0"/>
                      <wp:positionH relativeFrom="column">
                        <wp:posOffset>1333500</wp:posOffset>
                      </wp:positionH>
                      <wp:positionV relativeFrom="paragraph">
                        <wp:posOffset>2959735</wp:posOffset>
                      </wp:positionV>
                      <wp:extent cx="3175" cy="158750"/>
                      <wp:effectExtent l="76200" t="0" r="73025" b="50800"/>
                      <wp:wrapNone/>
                      <wp:docPr id="177" name="Straight Arrow Connector 17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BFF2A10" id="Straight Arrow Connector 177" o:spid="_x0000_s1026" type="#_x0000_t32" style="position:absolute;margin-left:105pt;margin-top:233.05pt;width:.25pt;height:12.5pt;z-index:2518661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7136" behindDoc="0" locked="0" layoutInCell="1" allowOverlap="1" wp14:anchorId="3CD0B0E8" wp14:editId="2D1F8E59">
                      <wp:simplePos x="0" y="0"/>
                      <wp:positionH relativeFrom="column">
                        <wp:posOffset>1224280</wp:posOffset>
                      </wp:positionH>
                      <wp:positionV relativeFrom="paragraph">
                        <wp:posOffset>3128645</wp:posOffset>
                      </wp:positionV>
                      <wp:extent cx="221615" cy="217170"/>
                      <wp:effectExtent l="0" t="0" r="26035" b="11430"/>
                      <wp:wrapNone/>
                      <wp:docPr id="176" name="Oval 17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221615" cy="21717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0ECCCB5" id="Oval 176" o:spid="_x0000_s1026" style="position:absolute;margin-left:96.4pt;margin-top:246.35pt;width:17.45pt;height:17.1pt;z-index:2518671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8160" behindDoc="0" locked="0" layoutInCell="1" allowOverlap="1" wp14:anchorId="2EA4AC8C" wp14:editId="7E7C43E2">
                      <wp:simplePos x="0" y="0"/>
                      <wp:positionH relativeFrom="column">
                        <wp:posOffset>1248410</wp:posOffset>
                      </wp:positionH>
                      <wp:positionV relativeFrom="paragraph">
                        <wp:posOffset>3152140</wp:posOffset>
                      </wp:positionV>
                      <wp:extent cx="169545" cy="169545"/>
                      <wp:effectExtent l="0" t="0" r="20955" b="20955"/>
                      <wp:wrapNone/>
                      <wp:docPr id="175" name="Oval 17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" cy="16954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09C7C605" id="Oval 175" o:spid="_x0000_s1026" style="position:absolute;margin-left:98.3pt;margin-top:248.2pt;width:13.35pt;height:13.35pt;z-index:2518681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0752" behindDoc="0" locked="0" layoutInCell="1" allowOverlap="1" wp14:anchorId="00452AD1" wp14:editId="7888552F">
                      <wp:simplePos x="0" y="0"/>
                      <wp:positionH relativeFrom="column">
                        <wp:posOffset>559435</wp:posOffset>
                      </wp:positionH>
                      <wp:positionV relativeFrom="paragraph">
                        <wp:posOffset>933450</wp:posOffset>
                      </wp:positionV>
                      <wp:extent cx="1511300" cy="412115"/>
                      <wp:effectExtent l="0" t="0" r="12700" b="26035"/>
                      <wp:wrapNone/>
                      <wp:docPr id="174" name="Rectangle: Rounded Corners 17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0F7EF5E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ulai identifikasi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0452AD1" id="Rectangle: Rounded Corners 174" o:spid="_x0000_s1058" style="position:absolute;margin-left:44.05pt;margin-top:73.5pt;width:119pt;height:32.45pt;z-index:2518507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">
                      <v:textbox>
                        <w:txbxContent>
                          <w:p w14:paraId="00F7EF5E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ulai identifikasi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2800" behindDoc="0" locked="0" layoutInCell="1" allowOverlap="1" wp14:anchorId="2138F44C" wp14:editId="2100D204">
                      <wp:simplePos x="0" y="0"/>
                      <wp:positionH relativeFrom="column">
                        <wp:posOffset>2067560</wp:posOffset>
                      </wp:positionH>
                      <wp:positionV relativeFrom="paragraph">
                        <wp:posOffset>1155700</wp:posOffset>
                      </wp:positionV>
                      <wp:extent cx="2075688" cy="0"/>
                      <wp:effectExtent l="38100" t="76200" r="0" b="95250"/>
                      <wp:wrapNone/>
                      <wp:docPr id="173" name="Straight Arrow Connector 1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2075688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4B577AB" id="Straight Arrow Connector 173" o:spid="_x0000_s1026" type="#_x0000_t32" style="position:absolute;margin-left:162.8pt;margin-top:91pt;width:163.45pt;height:0;flip:x y;z-index:2518528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5872" behindDoc="0" locked="0" layoutInCell="1" allowOverlap="1" wp14:anchorId="3785A517" wp14:editId="1D1B41B1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1354455</wp:posOffset>
                      </wp:positionV>
                      <wp:extent cx="0" cy="210185"/>
                      <wp:effectExtent l="0" t="0" r="38100" b="37465"/>
                      <wp:wrapNone/>
                      <wp:docPr id="172" name="Straight Arrow Connector 17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21018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9761A9E" id="Straight Arrow Connector 172" o:spid="_x0000_s1026" type="#_x0000_t32" style="position:absolute;margin-left:103.25pt;margin-top:106.65pt;width:0;height:16.55pt;z-index:2518558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6896" behindDoc="0" locked="0" layoutInCell="1" allowOverlap="1" wp14:anchorId="39B3F114" wp14:editId="47345492">
                      <wp:simplePos x="0" y="0"/>
                      <wp:positionH relativeFrom="column">
                        <wp:posOffset>1306830</wp:posOffset>
                      </wp:positionH>
                      <wp:positionV relativeFrom="paragraph">
                        <wp:posOffset>1570355</wp:posOffset>
                      </wp:positionV>
                      <wp:extent cx="1974850" cy="0"/>
                      <wp:effectExtent l="0" t="76200" r="25400" b="95250"/>
                      <wp:wrapNone/>
                      <wp:docPr id="171" name="Straight Arrow Connector 17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97485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40C8B0E" id="Straight Arrow Connector 171" o:spid="_x0000_s1026" type="#_x0000_t32" style="position:absolute;margin-left:102.9pt;margin-top:123.65pt;width:155.5pt;height:0;flip:y;z-index:2518568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5632" behindDoc="0" locked="0" layoutInCell="1" allowOverlap="1" wp14:anchorId="3D9D49BE" wp14:editId="5622DCA8">
                      <wp:simplePos x="0" y="0"/>
                      <wp:positionH relativeFrom="column">
                        <wp:posOffset>1220470</wp:posOffset>
                      </wp:positionH>
                      <wp:positionV relativeFrom="paragraph">
                        <wp:posOffset>43815</wp:posOffset>
                      </wp:positionV>
                      <wp:extent cx="187960" cy="184785"/>
                      <wp:effectExtent l="0" t="0" r="21590" b="24765"/>
                      <wp:wrapNone/>
                      <wp:docPr id="170" name="Oval 17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9AB6087" id="Oval 170" o:spid="_x0000_s1026" style="position:absolute;margin-left:96.1pt;margin-top:3.45pt;width:14.8pt;height:14.55pt;z-index:2518456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3BE838D3" w14:textId="77777777" w:rsidR="005801A4" w:rsidRDefault="005801A4" w:rsidP="00040057"/>
          <w:p w14:paraId="56D8C3FA" w14:textId="77777777" w:rsidR="005801A4" w:rsidRDefault="005801A4" w:rsidP="00040057"/>
          <w:p w14:paraId="54E3390B" w14:textId="77777777" w:rsidR="005801A4" w:rsidRDefault="005801A4" w:rsidP="00040057"/>
          <w:p w14:paraId="2C103210" w14:textId="77777777" w:rsidR="005801A4" w:rsidRDefault="005801A4" w:rsidP="00040057"/>
          <w:p w14:paraId="045D6C34" w14:textId="77777777" w:rsidR="005801A4" w:rsidRDefault="005801A4" w:rsidP="00040057"/>
          <w:p w14:paraId="0F0CB8F2" w14:textId="77777777" w:rsidR="005801A4" w:rsidRDefault="005801A4" w:rsidP="00040057"/>
          <w:p w14:paraId="761FDC46" w14:textId="77777777" w:rsidR="005801A4" w:rsidRDefault="005801A4" w:rsidP="00040057"/>
          <w:p w14:paraId="3F526AC2" w14:textId="77777777" w:rsidR="005801A4" w:rsidRDefault="005801A4" w:rsidP="00040057"/>
          <w:p w14:paraId="57D65BBB" w14:textId="77777777" w:rsidR="005801A4" w:rsidRDefault="005801A4" w:rsidP="00040057"/>
          <w:p w14:paraId="558A0B2B" w14:textId="77777777" w:rsidR="005801A4" w:rsidRDefault="005801A4" w:rsidP="00040057"/>
          <w:p w14:paraId="2BDB6297" w14:textId="77777777" w:rsidR="005801A4" w:rsidRDefault="005801A4" w:rsidP="00040057"/>
          <w:p w14:paraId="1A61F8E6" w14:textId="77777777" w:rsidR="005801A4" w:rsidRDefault="005801A4" w:rsidP="00040057"/>
          <w:p w14:paraId="3B965251" w14:textId="77777777" w:rsidR="005801A4" w:rsidRDefault="005801A4" w:rsidP="00040057"/>
          <w:p w14:paraId="10E0C133" w14:textId="77777777" w:rsidR="005801A4" w:rsidRDefault="005801A4" w:rsidP="00040057"/>
          <w:p w14:paraId="196077DA" w14:textId="77777777" w:rsidR="005801A4" w:rsidRDefault="005801A4" w:rsidP="00040057"/>
          <w:p w14:paraId="24E2B41F" w14:textId="77777777" w:rsidR="005801A4" w:rsidRDefault="005801A4" w:rsidP="00040057"/>
          <w:p w14:paraId="2824DF82" w14:textId="77777777" w:rsidR="005801A4" w:rsidRDefault="005801A4" w:rsidP="00040057"/>
          <w:p w14:paraId="299F3454" w14:textId="77777777" w:rsidR="005801A4" w:rsidRDefault="005801A4" w:rsidP="00040057"/>
        </w:tc>
        <w:tc>
          <w:tcPr>
            <w:tcW w:w="4246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5BA73389" w14:textId="77777777" w:rsidR="005801A4" w:rsidRDefault="005801A4" w:rsidP="00040057"/>
          <w:p w14:paraId="3870F160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48704" behindDoc="0" locked="0" layoutInCell="1" allowOverlap="1" wp14:anchorId="127802AF" wp14:editId="210BAB66">
                      <wp:simplePos x="0" y="0"/>
                      <wp:positionH relativeFrom="column">
                        <wp:posOffset>513715</wp:posOffset>
                      </wp:positionH>
                      <wp:positionV relativeFrom="paragraph">
                        <wp:posOffset>50800</wp:posOffset>
                      </wp:positionV>
                      <wp:extent cx="1806575" cy="579755"/>
                      <wp:effectExtent l="0" t="0" r="22225" b="10795"/>
                      <wp:wrapNone/>
                      <wp:docPr id="169" name="Rectangle: Rounded Corners 16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6575" cy="57975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AE7EDEB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indahkan halam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menjadi halaman identifikasi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127802AF" id="Rectangle: Rounded Corners 169" o:spid="_x0000_s1059" style="position:absolute;margin-left:40.45pt;margin-top:4pt;width:142.25pt;height:45.65pt;z-index:2518487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">
                      <v:textbox>
                        <w:txbxContent>
                          <w:p w14:paraId="0AE7EDEB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indahkan halam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menjadi halaman identifikasi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4848" behindDoc="0" locked="0" layoutInCell="1" allowOverlap="1" wp14:anchorId="57BB27E4" wp14:editId="41F64CBD">
                      <wp:simplePos x="0" y="0"/>
                      <wp:positionH relativeFrom="column">
                        <wp:posOffset>594995</wp:posOffset>
                      </wp:positionH>
                      <wp:positionV relativeFrom="paragraph">
                        <wp:posOffset>1161415</wp:posOffset>
                      </wp:positionV>
                      <wp:extent cx="1511300" cy="412115"/>
                      <wp:effectExtent l="0" t="0" r="12700" b="26035"/>
                      <wp:wrapNone/>
                      <wp:docPr id="167" name="Rectangle: Rounded Corners 16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33698444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yiapkan pertanyaan-pertanyaan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7BB27E4" id="Rectangle: Rounded Corners 167" o:spid="_x0000_s1060" style="position:absolute;margin-left:46.85pt;margin-top:91.45pt;width:119pt;height:32.45pt;z-index:2518548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">
                      <v:textbox>
                        <w:txbxContent>
                          <w:p w14:paraId="33698444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yiapkan pertanyaan-pertanyaan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5FE8CB36" w14:textId="77777777" w:rsidR="005801A4" w:rsidRDefault="005801A4" w:rsidP="00040057">
            <w:pPr>
              <w:jc w:val="center"/>
            </w:pPr>
          </w:p>
          <w:p w14:paraId="00C8C092" w14:textId="77777777" w:rsidR="005801A4" w:rsidRDefault="005801A4" w:rsidP="00040057"/>
          <w:p w14:paraId="30904E5F" w14:textId="77777777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1776" behindDoc="0" locked="0" layoutInCell="1" allowOverlap="1" wp14:anchorId="20EAD29E" wp14:editId="6B9EB6B6">
                      <wp:simplePos x="0" y="0"/>
                      <wp:positionH relativeFrom="column">
                        <wp:posOffset>1434465</wp:posOffset>
                      </wp:positionH>
                      <wp:positionV relativeFrom="paragraph">
                        <wp:posOffset>120015</wp:posOffset>
                      </wp:positionV>
                      <wp:extent cx="0" cy="365760"/>
                      <wp:effectExtent l="0" t="0" r="38100" b="34290"/>
                      <wp:wrapNone/>
                      <wp:docPr id="168" name="Straight Arrow Connector 1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36576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9DD958A" id="Straight Arrow Connector 168" o:spid="_x0000_s1026" type="#_x0000_t32" style="position:absolute;margin-left:112.95pt;margin-top:9.45pt;width:0;height:28.8pt;z-index:2518517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"/>
                  </w:pict>
                </mc:Fallback>
              </mc:AlternateContent>
            </w:r>
          </w:p>
          <w:p w14:paraId="2B1B683C" w14:textId="77777777" w:rsidR="005801A4" w:rsidRDefault="005801A4" w:rsidP="00040057"/>
          <w:p w14:paraId="557A7CFB" w14:textId="77777777" w:rsidR="005801A4" w:rsidRDefault="005801A4" w:rsidP="00040057"/>
          <w:p w14:paraId="57198DB3" w14:textId="77777777" w:rsidR="005801A4" w:rsidRDefault="005801A4" w:rsidP="00040057"/>
          <w:p w14:paraId="0A5DEC64" w14:textId="77777777" w:rsidR="005801A4" w:rsidRDefault="005801A4" w:rsidP="00040057"/>
          <w:p w14:paraId="50425C11" w14:textId="77777777" w:rsidR="005801A4" w:rsidRDefault="005801A4" w:rsidP="00040057">
            <w:pPr>
              <w:ind w:left="3600"/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57920" behindDoc="0" locked="0" layoutInCell="1" allowOverlap="1" wp14:anchorId="42D4509D" wp14:editId="66257179">
                      <wp:simplePos x="0" y="0"/>
                      <wp:positionH relativeFrom="column">
                        <wp:posOffset>1428750</wp:posOffset>
                      </wp:positionH>
                      <wp:positionV relativeFrom="paragraph">
                        <wp:posOffset>208280</wp:posOffset>
                      </wp:positionV>
                      <wp:extent cx="0" cy="182880"/>
                      <wp:effectExtent l="0" t="0" r="38100" b="26670"/>
                      <wp:wrapNone/>
                      <wp:docPr id="166" name="Straight Arrow Connector 16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8288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E9F398" id="Straight Arrow Connector 166" o:spid="_x0000_s1026" type="#_x0000_t32" style="position:absolute;margin-left:112.5pt;margin-top:16.4pt;width:0;height:14.4pt;z-index:2518579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3040" behindDoc="0" locked="0" layoutInCell="1" allowOverlap="1" wp14:anchorId="457F1203" wp14:editId="36E2DBE0">
                      <wp:simplePos x="0" y="0"/>
                      <wp:positionH relativeFrom="column">
                        <wp:posOffset>1219835</wp:posOffset>
                      </wp:positionH>
                      <wp:positionV relativeFrom="paragraph">
                        <wp:posOffset>904875</wp:posOffset>
                      </wp:positionV>
                      <wp:extent cx="0" cy="283464"/>
                      <wp:effectExtent l="0" t="0" r="38100" b="21590"/>
                      <wp:wrapNone/>
                      <wp:docPr id="165" name="Straight Arrow Connector 16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0" cy="283464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2D86CD5" id="Straight Arrow Connector 165" o:spid="_x0000_s1026" type="#_x0000_t32" style="position:absolute;margin-left:96.05pt;margin-top:71.25pt;width:0;height:22.3pt;flip:x;z-index:2518630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0992" behindDoc="0" locked="0" layoutInCell="1" allowOverlap="1" wp14:anchorId="3819F199" wp14:editId="56565086">
                      <wp:simplePos x="0" y="0"/>
                      <wp:positionH relativeFrom="column">
                        <wp:posOffset>469900</wp:posOffset>
                      </wp:positionH>
                      <wp:positionV relativeFrom="paragraph">
                        <wp:posOffset>496570</wp:posOffset>
                      </wp:positionV>
                      <wp:extent cx="1511300" cy="412115"/>
                      <wp:effectExtent l="0" t="0" r="12700" b="26035"/>
                      <wp:wrapNone/>
                      <wp:docPr id="164" name="Rectangle: Rounded Corners 16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1DB372E5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proses data input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ser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3819F199" id="Rectangle: Rounded Corners 164" o:spid="_x0000_s1061" style="position:absolute;left:0;text-align:left;margin-left:37pt;margin-top:39.1pt;width:119pt;height:32.45pt;z-index:2518609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">
                      <v:textbox>
                        <w:txbxContent>
                          <w:p w14:paraId="1DB372E5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proses data input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ser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</w:tbl>
    <w:p w14:paraId="1A0F76E1" w14:textId="77777777" w:rsidR="005801A4" w:rsidRPr="00D00769" w:rsidRDefault="005801A4" w:rsidP="00D00769">
      <w:pPr>
        <w:rPr>
          <w:rFonts w:ascii="Times New Roman" w:hAnsi="Times New Roman" w:cs="Times New Roman"/>
          <w:b/>
          <w:bCs/>
          <w:sz w:val="36"/>
          <w:szCs w:val="36"/>
        </w:rPr>
      </w:pPr>
    </w:p>
    <w:p w14:paraId="5E505906" w14:textId="2D5AE740" w:rsidR="005801A4" w:rsidRPr="00A30D3A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90" w:name="_Toc107433171"/>
      <w:bookmarkStart w:id="291" w:name="_Toc107433418"/>
      <w:bookmarkStart w:id="292" w:name="_Toc109307352"/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2</w:t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A30D3A">
        <w:rPr>
          <w:rFonts w:ascii="Times New Roman" w:hAnsi="Times New Roman" w:cs="Times New Roman"/>
          <w:color w:val="auto"/>
          <w:sz w:val="24"/>
          <w:szCs w:val="24"/>
        </w:rPr>
        <w:t>Activity diagram</w:t>
      </w:r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ubah</w:t>
      </w:r>
      <w:proofErr w:type="spellEnd"/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data </w:t>
      </w:r>
      <w:proofErr w:type="spellStart"/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A30D3A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290"/>
      <w:bookmarkEnd w:id="291"/>
      <w:bookmarkEnd w:id="292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4228"/>
        <w:gridCol w:w="4258"/>
      </w:tblGrid>
      <w:tr w:rsidR="005801A4" w14:paraId="3FFDEAFD" w14:textId="77777777" w:rsidTr="005E6C79">
        <w:trPr>
          <w:jc w:val="center"/>
        </w:trPr>
        <w:tc>
          <w:tcPr>
            <w:tcW w:w="8486" w:type="dxa"/>
            <w:gridSpan w:val="2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B74195D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Activity diagram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b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data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</w:tr>
      <w:tr w:rsidR="005801A4" w14:paraId="0A1F462F" w14:textId="77777777" w:rsidTr="005E6C79">
        <w:trPr>
          <w:jc w:val="center"/>
        </w:trPr>
        <w:tc>
          <w:tcPr>
            <w:tcW w:w="4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0B2CBC76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min</w:t>
            </w:r>
          </w:p>
        </w:tc>
        <w:tc>
          <w:tcPr>
            <w:tcW w:w="4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  <w:hideMark/>
          </w:tcPr>
          <w:p w14:paraId="4E46B875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  <w:sz w:val="20"/>
                <w:szCs w:val="20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</w:p>
        </w:tc>
      </w:tr>
      <w:tr w:rsidR="005801A4" w14:paraId="3D3962FD" w14:textId="77777777" w:rsidTr="005E6C79">
        <w:trPr>
          <w:trHeight w:val="3050"/>
          <w:jc w:val="center"/>
        </w:trPr>
        <w:tc>
          <w:tcPr>
            <w:tcW w:w="422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6CD43F34" w14:textId="3589DEF9" w:rsidR="005801A4" w:rsidRDefault="005801A4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0208" behindDoc="0" locked="0" layoutInCell="1" allowOverlap="1" wp14:anchorId="485C0BA2" wp14:editId="0E370F5C">
                      <wp:simplePos x="0" y="0"/>
                      <wp:positionH relativeFrom="column">
                        <wp:posOffset>1311275</wp:posOffset>
                      </wp:positionH>
                      <wp:positionV relativeFrom="paragraph">
                        <wp:posOffset>245110</wp:posOffset>
                      </wp:positionV>
                      <wp:extent cx="4445" cy="116205"/>
                      <wp:effectExtent l="76200" t="0" r="71755" b="55245"/>
                      <wp:wrapNone/>
                      <wp:docPr id="279" name="Straight Arrow Connector 27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11620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D6D7AC4" id="Straight Arrow Connector 279" o:spid="_x0000_s1026" type="#_x0000_t32" style="position:absolute;margin-left:103.25pt;margin-top:19.3pt;width:.35pt;height:9.15pt;z-index:2518702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1232" behindDoc="0" locked="0" layoutInCell="1" allowOverlap="1" wp14:anchorId="7154F72A" wp14:editId="639AEFAE">
                      <wp:simplePos x="0" y="0"/>
                      <wp:positionH relativeFrom="column">
                        <wp:posOffset>562610</wp:posOffset>
                      </wp:positionH>
                      <wp:positionV relativeFrom="paragraph">
                        <wp:posOffset>375920</wp:posOffset>
                      </wp:positionV>
                      <wp:extent cx="1511300" cy="412115"/>
                      <wp:effectExtent l="0" t="0" r="12700" b="26035"/>
                      <wp:wrapNone/>
                      <wp:docPr id="278" name="Rectangle: Rounded Corners 27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4344183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menu daftar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7154F72A" id="Rectangle: Rounded Corners 278" o:spid="_x0000_s1062" style="position:absolute;margin-left:44.3pt;margin-top:29.6pt;width:119pt;height:32.45pt;z-index:2518712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">
                      <v:textbox>
                        <w:txbxContent>
                          <w:p w14:paraId="54344183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menu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3280" behindDoc="0" locked="0" layoutInCell="1" allowOverlap="1" wp14:anchorId="49E9D5EE" wp14:editId="2AC0DEA2">
                      <wp:simplePos x="0" y="0"/>
                      <wp:positionH relativeFrom="column">
                        <wp:posOffset>2073910</wp:posOffset>
                      </wp:positionH>
                      <wp:positionV relativeFrom="paragraph">
                        <wp:posOffset>578485</wp:posOffset>
                      </wp:positionV>
                      <wp:extent cx="1051560" cy="8890"/>
                      <wp:effectExtent l="0" t="57150" r="34290" b="86360"/>
                      <wp:wrapNone/>
                      <wp:docPr id="277" name="Straight Arrow Connector 27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1051560" cy="889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2A0E5F40" id="Straight Arrow Connector 277" o:spid="_x0000_s1026" type="#_x0000_t32" style="position:absolute;margin-left:163.3pt;margin-top:45.55pt;width:82.8pt;height:.7pt;z-index:25187328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4304" behindDoc="0" locked="0" layoutInCell="1" allowOverlap="1" wp14:anchorId="4429B828" wp14:editId="0F8A9F11">
                      <wp:simplePos x="0" y="0"/>
                      <wp:positionH relativeFrom="column">
                        <wp:posOffset>415290</wp:posOffset>
                      </wp:positionH>
                      <wp:positionV relativeFrom="paragraph">
                        <wp:posOffset>976630</wp:posOffset>
                      </wp:positionV>
                      <wp:extent cx="1781810" cy="412115"/>
                      <wp:effectExtent l="0" t="0" r="27940" b="26035"/>
                      <wp:wrapNone/>
                      <wp:docPr id="276" name="Rectangle: Rounded Corners 27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78181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949B8F5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milih data penyakit yang akan di edit pada daftar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4429B828" id="Rectangle: Rounded Corners 276" o:spid="_x0000_s1063" style="position:absolute;margin-left:32.7pt;margin-top:76.9pt;width:140.3pt;height:32.45pt;z-index:25187430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">
                      <v:textbox>
                        <w:txbxContent>
                          <w:p w14:paraId="7949B8F5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milih data penyakit yang akan di edit pada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6352" behindDoc="0" locked="0" layoutInCell="1" allowOverlap="1" wp14:anchorId="5404FC0F" wp14:editId="5E469DB8">
                      <wp:simplePos x="0" y="0"/>
                      <wp:positionH relativeFrom="column">
                        <wp:posOffset>2187575</wp:posOffset>
                      </wp:positionH>
                      <wp:positionV relativeFrom="paragraph">
                        <wp:posOffset>1154430</wp:posOffset>
                      </wp:positionV>
                      <wp:extent cx="1856105" cy="635"/>
                      <wp:effectExtent l="38100" t="76200" r="0" b="94615"/>
                      <wp:wrapNone/>
                      <wp:docPr id="275" name="Straight Arrow Connector 275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1856105" cy="6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1342A8" id="Straight Arrow Connector 275" o:spid="_x0000_s1026" type="#_x0000_t32" style="position:absolute;margin-left:172.25pt;margin-top:90.9pt;width:146.15pt;height:.05pt;flip:x;z-index:25187635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7376" behindDoc="0" locked="0" layoutInCell="1" allowOverlap="1" wp14:anchorId="561D869E" wp14:editId="45C22F05">
                      <wp:simplePos x="0" y="0"/>
                      <wp:positionH relativeFrom="column">
                        <wp:posOffset>464185</wp:posOffset>
                      </wp:positionH>
                      <wp:positionV relativeFrom="paragraph">
                        <wp:posOffset>1699260</wp:posOffset>
                      </wp:positionV>
                      <wp:extent cx="1695450" cy="412115"/>
                      <wp:effectExtent l="0" t="0" r="19050" b="26035"/>
                      <wp:wrapNone/>
                      <wp:docPr id="274" name="Rectangle: Rounded Corners 274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69545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9EE59B2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lakuk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pdat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ta penyakit kulit pada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form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ed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561D869E" id="Rectangle: Rounded Corners 274" o:spid="_x0000_s1064" style="position:absolute;margin-left:36.55pt;margin-top:133.8pt;width:133.5pt;height:32.45pt;z-index:25187737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">
                      <v:textbox>
                        <w:txbxContent>
                          <w:p w14:paraId="49EE59B2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lakuk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pdat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ta penyakit kulit pada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form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ed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9424" behindDoc="0" locked="0" layoutInCell="1" allowOverlap="1" wp14:anchorId="4592A191" wp14:editId="254D0DD8">
                      <wp:simplePos x="0" y="0"/>
                      <wp:positionH relativeFrom="column">
                        <wp:posOffset>1302385</wp:posOffset>
                      </wp:positionH>
                      <wp:positionV relativeFrom="paragraph">
                        <wp:posOffset>1408430</wp:posOffset>
                      </wp:positionV>
                      <wp:extent cx="0" cy="140335"/>
                      <wp:effectExtent l="0" t="0" r="38100" b="31115"/>
                      <wp:wrapNone/>
                      <wp:docPr id="273" name="Straight Arrow Connector 27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40335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102DF90" id="Straight Arrow Connector 273" o:spid="_x0000_s1026" type="#_x0000_t32" style="position:absolute;margin-left:102.55pt;margin-top:110.9pt;width:0;height:11.05pt;z-index:25187942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0448" behindDoc="0" locked="0" layoutInCell="1" allowOverlap="1" wp14:anchorId="1818ECF7" wp14:editId="0F477CE0">
                      <wp:simplePos x="0" y="0"/>
                      <wp:positionH relativeFrom="column">
                        <wp:posOffset>1294130</wp:posOffset>
                      </wp:positionH>
                      <wp:positionV relativeFrom="paragraph">
                        <wp:posOffset>1559560</wp:posOffset>
                      </wp:positionV>
                      <wp:extent cx="1965960" cy="0"/>
                      <wp:effectExtent l="0" t="76200" r="15240" b="95250"/>
                      <wp:wrapNone/>
                      <wp:docPr id="272" name="Straight Arrow Connector 27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1965960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5EF76B" id="Straight Arrow Connector 272" o:spid="_x0000_s1026" type="#_x0000_t32" style="position:absolute;margin-left:101.9pt;margin-top:122.8pt;width:154.8pt;height:0;flip:y;z-index:25188044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2496" behindDoc="0" locked="0" layoutInCell="1" allowOverlap="1" wp14:anchorId="448E593E" wp14:editId="24027E62">
                      <wp:simplePos x="0" y="0"/>
                      <wp:positionH relativeFrom="column">
                        <wp:posOffset>581660</wp:posOffset>
                      </wp:positionH>
                      <wp:positionV relativeFrom="paragraph">
                        <wp:posOffset>2350770</wp:posOffset>
                      </wp:positionV>
                      <wp:extent cx="1390650" cy="323850"/>
                      <wp:effectExtent l="0" t="0" r="19050" b="19050"/>
                      <wp:wrapNone/>
                      <wp:docPr id="271" name="Rectangle: Rounded Corners 27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90650" cy="32385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402D6190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>Menekan tombol simpan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448E593E" id="Rectangle: Rounded Corners 271" o:spid="_x0000_s1065" style="position:absolute;margin-left:45.8pt;margin-top:185.1pt;width:109.5pt;height:25.5pt;z-index:25188249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">
                      <v:textbox>
                        <w:txbxContent>
                          <w:p w14:paraId="402D6190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>Menekan tombol simpan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6592" behindDoc="0" locked="0" layoutInCell="1" allowOverlap="1" wp14:anchorId="0EB74DCC" wp14:editId="29303692">
                      <wp:simplePos x="0" y="0"/>
                      <wp:positionH relativeFrom="column">
                        <wp:posOffset>1287145</wp:posOffset>
                      </wp:positionH>
                      <wp:positionV relativeFrom="paragraph">
                        <wp:posOffset>2130425</wp:posOffset>
                      </wp:positionV>
                      <wp:extent cx="0" cy="191770"/>
                      <wp:effectExtent l="76200" t="0" r="57150" b="55880"/>
                      <wp:wrapNone/>
                      <wp:docPr id="270" name="Straight Arrow Connector 27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0" cy="19177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0BF823" id="Straight Arrow Connector 270" o:spid="_x0000_s1026" type="#_x0000_t32" style="position:absolute;margin-left:101.35pt;margin-top:167.75pt;width:0;height:15.1pt;z-index:25188659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9664" behindDoc="0" locked="0" layoutInCell="1" allowOverlap="1" wp14:anchorId="39AA4001" wp14:editId="53662C58">
                      <wp:simplePos x="0" y="0"/>
                      <wp:positionH relativeFrom="column">
                        <wp:posOffset>2439670</wp:posOffset>
                      </wp:positionH>
                      <wp:positionV relativeFrom="paragraph">
                        <wp:posOffset>1269365</wp:posOffset>
                      </wp:positionV>
                      <wp:extent cx="0" cy="740410"/>
                      <wp:effectExtent l="0" t="0" r="38100" b="21590"/>
                      <wp:wrapNone/>
                      <wp:docPr id="269" name="Straight Arrow Connector 26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0" cy="7404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22FE303" id="Straight Arrow Connector 269" o:spid="_x0000_s1026" type="#_x0000_t32" style="position:absolute;margin-left:192.1pt;margin-top:99.95pt;width:0;height:58.3pt;flip:y;z-index:25188966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0688" behindDoc="0" locked="0" layoutInCell="1" allowOverlap="1" wp14:anchorId="11C01ED6" wp14:editId="126BBCAE">
                      <wp:simplePos x="0" y="0"/>
                      <wp:positionH relativeFrom="column">
                        <wp:posOffset>2187575</wp:posOffset>
                      </wp:positionH>
                      <wp:positionV relativeFrom="paragraph">
                        <wp:posOffset>1265555</wp:posOffset>
                      </wp:positionV>
                      <wp:extent cx="252095" cy="3810"/>
                      <wp:effectExtent l="38100" t="76200" r="0" b="91440"/>
                      <wp:wrapNone/>
                      <wp:docPr id="268" name="Straight Arrow Connector 26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 flipV="1">
                                <a:off x="0" y="0"/>
                                <a:ext cx="252095" cy="381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C1EB34C" id="Straight Arrow Connector 268" o:spid="_x0000_s1026" type="#_x0000_t32" style="position:absolute;margin-left:172.25pt;margin-top:99.65pt;width:19.85pt;height:.3pt;flip:x y;z-index:25189068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3760" behindDoc="0" locked="0" layoutInCell="1" allowOverlap="1" wp14:anchorId="4A3216E2" wp14:editId="7EA4B45D">
                      <wp:simplePos x="0" y="0"/>
                      <wp:positionH relativeFrom="column">
                        <wp:posOffset>1980565</wp:posOffset>
                      </wp:positionH>
                      <wp:positionV relativeFrom="paragraph">
                        <wp:posOffset>2529205</wp:posOffset>
                      </wp:positionV>
                      <wp:extent cx="269875" cy="0"/>
                      <wp:effectExtent l="0" t="0" r="0" b="0"/>
                      <wp:wrapNone/>
                      <wp:docPr id="267" name="Straight Arrow Connector 26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269875" cy="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10A5F85C" id="Straight Arrow Connector 267" o:spid="_x0000_s1026" type="#_x0000_t32" style="position:absolute;margin-left:155.95pt;margin-top:199.15pt;width:21.25pt;height:0;z-index:25189376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5808" behindDoc="0" locked="0" layoutInCell="1" allowOverlap="1" wp14:anchorId="79EC5CEB" wp14:editId="7700F5A4">
                      <wp:simplePos x="0" y="0"/>
                      <wp:positionH relativeFrom="column">
                        <wp:posOffset>2152650</wp:posOffset>
                      </wp:positionH>
                      <wp:positionV relativeFrom="paragraph">
                        <wp:posOffset>1949450</wp:posOffset>
                      </wp:positionV>
                      <wp:extent cx="1881505" cy="3175"/>
                      <wp:effectExtent l="38100" t="76200" r="0" b="92075"/>
                      <wp:wrapNone/>
                      <wp:docPr id="265" name="Straight Arrow Connector 265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 flipH="1" flipV="1">
                                <a:off x="0" y="0"/>
                                <a:ext cx="1881505" cy="3175"/>
                              </a:xfrm>
                              <a:prstGeom prst="straightConnector1">
                                <a:avLst/>
                              </a:prstGeom>
                              <a:ln w="9525">
                                <a:tailEnd type="triangle"/>
                              </a:ln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4CEE0A00" id="Straight Arrow Connector 265" o:spid="_x0000_s1026" type="#_x0000_t32" style="position:absolute;margin-left:169.5pt;margin-top:153.5pt;width:148.15pt;height:.25pt;flip:x y;z-index:25189580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" strokecolor="black [3200]">
                      <v:stroke endarrow="block" joinstyle="miter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69184" behindDoc="0" locked="0" layoutInCell="1" allowOverlap="1" wp14:anchorId="11E8BBC2" wp14:editId="3704DCFA">
                      <wp:simplePos x="0" y="0"/>
                      <wp:positionH relativeFrom="column">
                        <wp:posOffset>1220470</wp:posOffset>
                      </wp:positionH>
                      <wp:positionV relativeFrom="paragraph">
                        <wp:posOffset>43815</wp:posOffset>
                      </wp:positionV>
                      <wp:extent cx="187960" cy="184785"/>
                      <wp:effectExtent l="0" t="0" r="21590" b="24765"/>
                      <wp:wrapNone/>
                      <wp:docPr id="262" name="Oval 262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7960" cy="18478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5BD27D48" id="Oval 262" o:spid="_x0000_s1026" style="position:absolute;margin-left:96.1pt;margin-top:3.45pt;width:14.8pt;height:14.55pt;z-index:2518691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</w:p>
          <w:p w14:paraId="2589AEB2" w14:textId="77777777" w:rsidR="005801A4" w:rsidRDefault="005801A4" w:rsidP="00040057"/>
          <w:p w14:paraId="2DFF9F6F" w14:textId="77777777" w:rsidR="005801A4" w:rsidRDefault="005801A4" w:rsidP="00040057"/>
          <w:p w14:paraId="429424B7" w14:textId="77777777" w:rsidR="005801A4" w:rsidRDefault="005801A4" w:rsidP="00040057"/>
          <w:p w14:paraId="48514D95" w14:textId="77777777" w:rsidR="005801A4" w:rsidRDefault="005801A4" w:rsidP="00040057"/>
          <w:p w14:paraId="721A2372" w14:textId="77777777" w:rsidR="005801A4" w:rsidRDefault="005801A4" w:rsidP="00040057"/>
          <w:p w14:paraId="6FCEAFD7" w14:textId="77777777" w:rsidR="005801A4" w:rsidRDefault="005801A4" w:rsidP="00040057"/>
          <w:p w14:paraId="673CCCCE" w14:textId="77777777" w:rsidR="005801A4" w:rsidRDefault="005801A4" w:rsidP="00040057"/>
          <w:p w14:paraId="2289E4DD" w14:textId="77777777" w:rsidR="005801A4" w:rsidRDefault="005801A4" w:rsidP="00040057"/>
          <w:p w14:paraId="1F1DA696" w14:textId="77777777" w:rsidR="005801A4" w:rsidRDefault="005801A4" w:rsidP="00040057"/>
          <w:p w14:paraId="4F8C9A17" w14:textId="77777777" w:rsidR="005801A4" w:rsidRDefault="005801A4" w:rsidP="00040057"/>
          <w:p w14:paraId="600036C6" w14:textId="77777777" w:rsidR="005801A4" w:rsidRDefault="005801A4" w:rsidP="00040057"/>
          <w:p w14:paraId="034242A5" w14:textId="77777777" w:rsidR="005801A4" w:rsidRDefault="005801A4" w:rsidP="00040057"/>
          <w:p w14:paraId="200358F5" w14:textId="053BD4DF" w:rsidR="005801A4" w:rsidRDefault="00F80D76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7856" behindDoc="0" locked="0" layoutInCell="1" allowOverlap="1" wp14:anchorId="317ED689" wp14:editId="1D9F64F6">
                      <wp:simplePos x="0" y="0"/>
                      <wp:positionH relativeFrom="column">
                        <wp:posOffset>2249267</wp:posOffset>
                      </wp:positionH>
                      <wp:positionV relativeFrom="paragraph">
                        <wp:posOffset>42105</wp:posOffset>
                      </wp:positionV>
                      <wp:extent cx="0" cy="274320"/>
                      <wp:effectExtent l="0" t="0" r="38100" b="30480"/>
                      <wp:wrapNone/>
                      <wp:docPr id="263" name="Straight Arrow Connector 263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H="1">
                                <a:off x="0" y="0"/>
                                <a:ext cx="0" cy="27432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64FD356" id="Straight Arrow Connector 263" o:spid="_x0000_s1026" type="#_x0000_t32" style="position:absolute;margin-left:177.1pt;margin-top:3.3pt;width:0;height:21.6pt;flip:x;z-index:2518978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"/>
                  </w:pict>
                </mc:Fallback>
              </mc:AlternateContent>
            </w:r>
          </w:p>
          <w:p w14:paraId="3B787E81" w14:textId="77777777" w:rsidR="005801A4" w:rsidRDefault="005801A4" w:rsidP="00040057"/>
          <w:p w14:paraId="189A00FE" w14:textId="77777777" w:rsidR="005801A4" w:rsidRDefault="005801A4" w:rsidP="00040057"/>
          <w:p w14:paraId="6724D9DA" w14:textId="77777777" w:rsidR="005801A4" w:rsidRDefault="005801A4" w:rsidP="00040057"/>
          <w:p w14:paraId="0BC66846" w14:textId="77777777" w:rsidR="005801A4" w:rsidRDefault="005801A4" w:rsidP="00040057"/>
          <w:p w14:paraId="559B045E" w14:textId="77777777" w:rsidR="005801A4" w:rsidRDefault="005801A4" w:rsidP="00040057">
            <w:pPr>
              <w:jc w:val="right"/>
            </w:pPr>
          </w:p>
        </w:tc>
        <w:tc>
          <w:tcPr>
            <w:tcW w:w="4258" w:type="dxa"/>
            <w:tcBorders>
              <w:top w:val="single" w:sz="4" w:space="0" w:color="auto"/>
              <w:left w:val="single" w:sz="4" w:space="0" w:color="auto"/>
              <w:bottom w:val="single" w:sz="4" w:space="0" w:color="auto"/>
              <w:right w:val="single" w:sz="4" w:space="0" w:color="auto"/>
            </w:tcBorders>
          </w:tcPr>
          <w:p w14:paraId="37037A2B" w14:textId="77777777" w:rsidR="005801A4" w:rsidRDefault="005801A4" w:rsidP="00040057"/>
          <w:p w14:paraId="1B728C4E" w14:textId="77777777" w:rsidR="005801A4" w:rsidRDefault="005801A4" w:rsidP="00040057"/>
          <w:p w14:paraId="147D4728" w14:textId="3BE0597A" w:rsidR="005801A4" w:rsidRDefault="005801A4" w:rsidP="00040057">
            <w:pPr>
              <w:jc w:val="center"/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2256" behindDoc="0" locked="0" layoutInCell="1" allowOverlap="1" wp14:anchorId="12C7AD6E" wp14:editId="11550478">
                      <wp:simplePos x="0" y="0"/>
                      <wp:positionH relativeFrom="column">
                        <wp:posOffset>446405</wp:posOffset>
                      </wp:positionH>
                      <wp:positionV relativeFrom="paragraph">
                        <wp:posOffset>23495</wp:posOffset>
                      </wp:positionV>
                      <wp:extent cx="1806575" cy="412115"/>
                      <wp:effectExtent l="0" t="0" r="22225" b="26035"/>
                      <wp:wrapNone/>
                      <wp:docPr id="261" name="Rectangle: Rounded Corners 26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06575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56072A43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mindahkan halam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dashboard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ke halaman daftar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12C7AD6E" id="Rectangle: Rounded Corners 261" o:spid="_x0000_s1066" style="position:absolute;left:0;text-align:left;margin-left:35.15pt;margin-top:1.85pt;width:142.25pt;height:32.45pt;z-index:25187225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">
                      <v:textbox>
                        <w:txbxContent>
                          <w:p w14:paraId="56072A43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mindahkan halam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dashboard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ke halaman daftar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8400" behindDoc="0" locked="0" layoutInCell="1" allowOverlap="1" wp14:anchorId="20F14B0B" wp14:editId="5753FC29">
                      <wp:simplePos x="0" y="0"/>
                      <wp:positionH relativeFrom="column">
                        <wp:posOffset>585470</wp:posOffset>
                      </wp:positionH>
                      <wp:positionV relativeFrom="paragraph">
                        <wp:posOffset>973455</wp:posOffset>
                      </wp:positionV>
                      <wp:extent cx="1511300" cy="412115"/>
                      <wp:effectExtent l="0" t="0" r="12700" b="26035"/>
                      <wp:wrapNone/>
                      <wp:docPr id="259" name="Rectangle: Rounded Corners 25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11300" cy="412115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04D89923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nyiapk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form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edit data penyakit kulit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20F14B0B" id="Rectangle: Rounded Corners 259" o:spid="_x0000_s1067" style="position:absolute;left:0;text-align:left;margin-left:46.1pt;margin-top:76.65pt;width:119pt;height:32.45pt;z-index:251878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">
                      <v:textbox>
                        <w:txbxContent>
                          <w:p w14:paraId="04D89923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nyiapk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form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edit data penyakit kulit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  <w:p w14:paraId="251F9390" w14:textId="77777777" w:rsidR="005801A4" w:rsidRDefault="005801A4" w:rsidP="00040057"/>
          <w:p w14:paraId="476CC079" w14:textId="28D5649E" w:rsidR="005801A4" w:rsidRDefault="002A0C37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75328" behindDoc="0" locked="0" layoutInCell="1" allowOverlap="1" wp14:anchorId="05992938" wp14:editId="330D5259">
                      <wp:simplePos x="0" y="0"/>
                      <wp:positionH relativeFrom="column">
                        <wp:posOffset>1355725</wp:posOffset>
                      </wp:positionH>
                      <wp:positionV relativeFrom="paragraph">
                        <wp:posOffset>101600</wp:posOffset>
                      </wp:positionV>
                      <wp:extent cx="4445" cy="365760"/>
                      <wp:effectExtent l="0" t="0" r="33655" b="34290"/>
                      <wp:wrapNone/>
                      <wp:docPr id="260" name="Straight Arrow Connector 26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36576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34871F3B" id="Straight Arrow Connector 260" o:spid="_x0000_s1026" type="#_x0000_t32" style="position:absolute;margin-left:106.75pt;margin-top:8pt;width:.35pt;height:28.8pt;z-index:25187532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"/>
                  </w:pict>
                </mc:Fallback>
              </mc:AlternateContent>
            </w:r>
          </w:p>
          <w:p w14:paraId="3220AE89" w14:textId="77777777" w:rsidR="005801A4" w:rsidRDefault="005801A4" w:rsidP="00040057"/>
          <w:p w14:paraId="2AD489AC" w14:textId="77777777" w:rsidR="005801A4" w:rsidRDefault="005801A4" w:rsidP="00040057"/>
          <w:p w14:paraId="36B26566" w14:textId="77777777" w:rsidR="005801A4" w:rsidRDefault="005801A4" w:rsidP="00040057"/>
          <w:p w14:paraId="74E8D2B1" w14:textId="77777777" w:rsidR="005801A4" w:rsidRDefault="005801A4" w:rsidP="00040057"/>
          <w:p w14:paraId="22E7CBEF" w14:textId="77777777" w:rsidR="005801A4" w:rsidRDefault="005801A4" w:rsidP="00040057">
            <w:pPr>
              <w:jc w:val="center"/>
            </w:pPr>
          </w:p>
          <w:p w14:paraId="31875E93" w14:textId="6B455EF9" w:rsidR="005801A4" w:rsidRDefault="00F80D76" w:rsidP="00040057"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1472" behindDoc="0" locked="0" layoutInCell="1" allowOverlap="1" wp14:anchorId="0A3B2AA8" wp14:editId="47C47405">
                      <wp:simplePos x="0" y="0"/>
                      <wp:positionH relativeFrom="column">
                        <wp:posOffset>1340485</wp:posOffset>
                      </wp:positionH>
                      <wp:positionV relativeFrom="paragraph">
                        <wp:posOffset>24130</wp:posOffset>
                      </wp:positionV>
                      <wp:extent cx="4445" cy="210312"/>
                      <wp:effectExtent l="0" t="0" r="33655" b="37465"/>
                      <wp:wrapNone/>
                      <wp:docPr id="258" name="Straight Arrow Connector 25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4445" cy="210312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65E48AB4" id="Straight Arrow Connector 258" o:spid="_x0000_s1026" type="#_x0000_t32" style="position:absolute;margin-left:105.55pt;margin-top:1.9pt;width:.35pt;height:16.55pt;z-index:25188147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"/>
                  </w:pict>
                </mc:Fallback>
              </mc:AlternateContent>
            </w:r>
          </w:p>
          <w:p w14:paraId="31440392" w14:textId="72DF49A2" w:rsidR="005801A4" w:rsidRDefault="00F80D76" w:rsidP="00040057">
            <w:pPr>
              <w:tabs>
                <w:tab w:val="left" w:pos="531"/>
                <w:tab w:val="center" w:pos="2070"/>
              </w:tabs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8640" behindDoc="0" locked="0" layoutInCell="1" allowOverlap="1" wp14:anchorId="2145A1AC" wp14:editId="2E3A853E">
                      <wp:simplePos x="0" y="0"/>
                      <wp:positionH relativeFrom="column">
                        <wp:posOffset>1184910</wp:posOffset>
                      </wp:positionH>
                      <wp:positionV relativeFrom="paragraph">
                        <wp:posOffset>137160</wp:posOffset>
                      </wp:positionV>
                      <wp:extent cx="0" cy="36576"/>
                      <wp:effectExtent l="0" t="0" r="38100" b="20955"/>
                      <wp:wrapNone/>
                      <wp:docPr id="257" name="Straight Arrow Connector 25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 flipV="1">
                                <a:off x="0" y="0"/>
                                <a:ext cx="0" cy="36576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020C8E7E" id="Straight Arrow Connector 257" o:spid="_x0000_s1026" type="#_x0000_t32" style="position:absolute;margin-left:93.3pt;margin-top:10.8pt;width:0;height:2.9pt;flip:y;z-index:25188864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"/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4784" behindDoc="0" locked="0" layoutInCell="1" allowOverlap="1" wp14:anchorId="0FA852F1" wp14:editId="1DD8794E">
                      <wp:simplePos x="0" y="0"/>
                      <wp:positionH relativeFrom="column">
                        <wp:posOffset>-243840</wp:posOffset>
                      </wp:positionH>
                      <wp:positionV relativeFrom="paragraph">
                        <wp:posOffset>135255</wp:posOffset>
                      </wp:positionV>
                      <wp:extent cx="1435608" cy="0"/>
                      <wp:effectExtent l="0" t="0" r="0" b="0"/>
                      <wp:wrapNone/>
                      <wp:docPr id="266" name="Straight Connector 266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>
                              <a:xfrm>
                                <a:off x="0" y="0"/>
                                <a:ext cx="1435608" cy="0"/>
                              </a:xfrm>
                              <a:prstGeom prst="line">
                                <a:avLst/>
                              </a:prstGeom>
                              <a:ln w="9525"/>
                            </wps:spPr>
                            <wps:style>
                              <a:lnRef idx="1">
                                <a:schemeClr val="dk1"/>
                              </a:lnRef>
                              <a:fillRef idx="0">
                                <a:schemeClr val="dk1"/>
                              </a:fillRef>
                              <a:effectRef idx="0">
                                <a:schemeClr val="dk1"/>
                              </a:effectRef>
                              <a:fontRef idx="minor">
                                <a:schemeClr val="tx1"/>
                              </a:fontRef>
                            </wps:style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1183007E" id="Straight Connector 266" o:spid="_x0000_s1026" style="position:absolute;z-index:25189478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19.2pt,10.65pt" to="93.85pt,10.6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" strokecolor="black [3200]">
                      <v:stroke joinstyle="miter"/>
                    </v:line>
                  </w:pict>
                </mc:Fallback>
              </mc:AlternateContent>
            </w:r>
            <w:r w:rsidR="005801A4">
              <w:tab/>
            </w:r>
            <w:r w:rsidR="005801A4">
              <w:tab/>
              <w:t xml:space="preserve"> </w:t>
            </w:r>
          </w:p>
          <w:p w14:paraId="1949CD89" w14:textId="4839DB6A" w:rsidR="005801A4" w:rsidRDefault="005801A4" w:rsidP="00340278">
            <w:pPr>
              <w:tabs>
                <w:tab w:val="left" w:pos="1315"/>
              </w:tabs>
              <w:ind w:firstLine="720"/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7616" behindDoc="0" locked="0" layoutInCell="1" allowOverlap="1" wp14:anchorId="55F49E2A" wp14:editId="0A5D5DB2">
                      <wp:simplePos x="0" y="0"/>
                      <wp:positionH relativeFrom="column">
                        <wp:posOffset>1001395</wp:posOffset>
                      </wp:positionH>
                      <wp:positionV relativeFrom="paragraph">
                        <wp:posOffset>3175</wp:posOffset>
                      </wp:positionV>
                      <wp:extent cx="368935" cy="408940"/>
                      <wp:effectExtent l="19050" t="19050" r="31115" b="29210"/>
                      <wp:wrapNone/>
                      <wp:docPr id="256" name="Diamond 256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368935" cy="408940"/>
                              </a:xfrm>
                              <a:prstGeom prst="diamond">
                                <a:avLst/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miter lim="800000"/>
                                <a:headEnd/>
                                <a:tailEnd/>
                              </a:ln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type w14:anchorId="4D733337" id="_x0000_t4" coordsize="21600,21600" o:spt="4" path="m10800,l,10800,10800,21600,21600,10800xe">
                      <v:stroke joinstyle="miter"/>
                      <v:path gradientshapeok="t" o:connecttype="rect" textboxrect="5400,5400,16200,16200"/>
                    </v:shapetype>
                    <v:shape id="Diamond 256" o:spid="_x0000_s1026" type="#_x0000_t4" style="position:absolute;margin-left:78.85pt;margin-top:.25pt;width:29.05pt;height:32.2pt;z-index:25188761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"/>
                  </w:pict>
                </mc:Fallback>
              </mc:AlternateContent>
            </w:r>
            <w:r w:rsidR="00340278">
              <w:rPr>
                <w:rFonts w:ascii="Times New Roman" w:hAnsi="Times New Roman" w:cs="Times New Roman"/>
              </w:rPr>
              <w:t xml:space="preserve">       </w:t>
            </w:r>
            <w:r w:rsidR="00340278" w:rsidRPr="00340278">
              <w:rPr>
                <w:rFonts w:ascii="Times New Roman" w:hAnsi="Times New Roman" w:cs="Times New Roman"/>
                <w:sz w:val="18"/>
                <w:szCs w:val="18"/>
              </w:rPr>
              <w:t>Tidak</w:t>
            </w:r>
          </w:p>
          <w:p w14:paraId="3F5EBDE9" w14:textId="6EA350BD" w:rsidR="005801A4" w:rsidRDefault="005B3350" w:rsidP="00040057">
            <w:pPr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6832" behindDoc="0" locked="0" layoutInCell="1" allowOverlap="1" wp14:anchorId="7F2C345B" wp14:editId="51286140">
                      <wp:simplePos x="0" y="0"/>
                      <wp:positionH relativeFrom="column">
                        <wp:posOffset>-445135</wp:posOffset>
                      </wp:positionH>
                      <wp:positionV relativeFrom="paragraph">
                        <wp:posOffset>82088</wp:posOffset>
                      </wp:positionV>
                      <wp:extent cx="1438275" cy="0"/>
                      <wp:effectExtent l="0" t="76200" r="9525" b="95250"/>
                      <wp:wrapNone/>
                      <wp:docPr id="264" name="Straight Connector 264"/>
                      <wp:cNvGraphicFramePr/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/>
                            <wps:spPr bwMode="auto">
                              <a:xfrm>
                                <a:off x="0" y="0"/>
                                <a:ext cx="1438275" cy="0"/>
                              </a:xfrm>
                              <a:prstGeom prst="line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margin">
                        <wp14:pctWidth>0</wp14:pctWidth>
                      </wp14:sizeRelH>
                      <wp14:sizeRelV relativeFrom="margin">
                        <wp14:pctHeight>0</wp14:pctHeight>
                      </wp14:sizeRelV>
                    </wp:anchor>
                  </w:drawing>
                </mc:Choice>
                <mc:Fallback>
                  <w:pict>
                    <v:line w14:anchorId="0B153603" id="Straight Connector 264" o:spid="_x0000_s1026" style="position:absolute;z-index:25189683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" from="-35.05pt,6.45pt" to="78.2pt,6.45pt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">
                      <v:stroke endarrow="block"/>
                    </v:line>
                  </w:pict>
                </mc:Fallback>
              </mc:AlternateContent>
            </w:r>
          </w:p>
          <w:p w14:paraId="30A875E0" w14:textId="77777777" w:rsidR="005801A4" w:rsidRDefault="005801A4" w:rsidP="00040057">
            <w:pPr>
              <w:tabs>
                <w:tab w:val="left" w:pos="1472"/>
              </w:tabs>
              <w:spacing w:before="120"/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2736" behindDoc="0" locked="0" layoutInCell="1" allowOverlap="1" wp14:anchorId="43DF45B9" wp14:editId="10765666">
                      <wp:simplePos x="0" y="0"/>
                      <wp:positionH relativeFrom="column">
                        <wp:posOffset>1186815</wp:posOffset>
                      </wp:positionH>
                      <wp:positionV relativeFrom="paragraph">
                        <wp:posOffset>115673</wp:posOffset>
                      </wp:positionV>
                      <wp:extent cx="3810" cy="100584"/>
                      <wp:effectExtent l="76200" t="0" r="72390" b="52070"/>
                      <wp:wrapNone/>
                      <wp:docPr id="191" name="Straight Arrow Connector 191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810" cy="100584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7A106018" id="Straight Arrow Connector 191" o:spid="_x0000_s1026" type="#_x0000_t32" style="position:absolute;margin-left:93.45pt;margin-top:9.1pt;width:.3pt;height:7.9pt;z-index:251892736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">
                      <v:stroke endarrow="block"/>
                    </v:shape>
                  </w:pict>
                </mc:Fallback>
              </mc:AlternateContent>
            </w:r>
            <w:r>
              <w:rPr>
                <w:rFonts w:ascii="Times New Roman" w:hAnsi="Times New Roman" w:cs="Times New Roman"/>
              </w:rPr>
              <w:tab/>
              <w:t xml:space="preserve">  </w:t>
            </w:r>
            <w:proofErr w:type="spellStart"/>
            <w:r>
              <w:rPr>
                <w:rFonts w:ascii="Times New Roman" w:hAnsi="Times New Roman" w:cs="Times New Roman"/>
                <w:sz w:val="18"/>
                <w:szCs w:val="18"/>
              </w:rPr>
              <w:t>Ya</w:t>
            </w:r>
            <w:proofErr w:type="spellEnd"/>
          </w:p>
          <w:p w14:paraId="49BEF13C" w14:textId="77777777" w:rsidR="005801A4" w:rsidRDefault="005801A4" w:rsidP="00040057">
            <w:pPr>
              <w:jc w:val="center"/>
              <w:rPr>
                <w:rFonts w:ascii="Times New Roman" w:hAnsi="Times New Roman" w:cs="Times New Roman"/>
              </w:rPr>
            </w:pP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5568" behindDoc="0" locked="0" layoutInCell="1" allowOverlap="1" wp14:anchorId="1A4C4CFD" wp14:editId="7C325807">
                      <wp:simplePos x="0" y="0"/>
                      <wp:positionH relativeFrom="column">
                        <wp:posOffset>1127760</wp:posOffset>
                      </wp:positionH>
                      <wp:positionV relativeFrom="paragraph">
                        <wp:posOffset>506730</wp:posOffset>
                      </wp:positionV>
                      <wp:extent cx="150495" cy="150495"/>
                      <wp:effectExtent l="0" t="0" r="20955" b="20955"/>
                      <wp:wrapNone/>
                      <wp:docPr id="190" name="Oval 190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50495" cy="150495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tx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2E675659" id="Oval 190" o:spid="_x0000_s1026" style="position:absolute;margin-left:88.8pt;margin-top:39.9pt;width:11.85pt;height:11.85pt;z-index:251885568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" fillcolor="black [3213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4544" behindDoc="0" locked="0" layoutInCell="1" allowOverlap="1" wp14:anchorId="326807BE" wp14:editId="5BFDDFF6">
                      <wp:simplePos x="0" y="0"/>
                      <wp:positionH relativeFrom="column">
                        <wp:posOffset>1107440</wp:posOffset>
                      </wp:positionH>
                      <wp:positionV relativeFrom="paragraph">
                        <wp:posOffset>485775</wp:posOffset>
                      </wp:positionV>
                      <wp:extent cx="189865" cy="190500"/>
                      <wp:effectExtent l="0" t="0" r="19685" b="19050"/>
                      <wp:wrapNone/>
                      <wp:docPr id="189" name="Oval 189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89865" cy="190500"/>
                              </a:xfrm>
                              <a:prstGeom prst="ellipse">
                                <a:avLst/>
                              </a:prstGeom>
                              <a:solidFill>
                                <a:schemeClr val="bg1">
                                  <a:lumMod val="100000"/>
                                  <a:lumOff val="0"/>
                                </a:schemeClr>
                              </a:solidFill>
                              <a:ln w="12700">
                                <a:solidFill>
                                  <a:schemeClr val="tx1">
                                    <a:lumMod val="100000"/>
                                    <a:lumOff val="0"/>
                                  </a:schemeClr>
                                </a:solidFill>
                                <a:round/>
                                <a:headEnd/>
                                <a:tailEnd/>
                              </a:ln>
                              <a:effectLst/>
                              <a:extLst>
                                <a:ext uri="{AF507438-7753-43E0-B8FC-AC1667EBCBE1}">
                                  <a14:hiddenEffects xmlns:a14="http://schemas.microsoft.com/office/drawing/2010/main">
                                    <a:effectLst>
                                      <a:outerShdw sy="50000" kx="-2453608" rotWithShape="0">
                                        <a:schemeClr val="dk1">
                                          <a:lumMod val="40000"/>
                                          <a:lumOff val="60000"/>
                                          <a:alpha val="50000"/>
                                        </a:schemeClr>
                                      </a:outerShdw>
                                    </a:effectLst>
                                  </a14:hiddenEffects>
                                </a:ext>
                              </a:extLst>
                            </wps:spPr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oval w14:anchorId="76D8B15F" id="Oval 189" o:spid="_x0000_s1026" style="position:absolute;margin-left:87.2pt;margin-top:38.25pt;width:14.95pt;height:15pt;z-index:251884544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" fillcolor="white [3212]" strokecolor="black [3213]" strokeweight="1pt">
                      <v:shadow type="perspective" color="#999 [1296]" opacity=".5" origin=",.5" offset="0,0" matrix=",-56756f,,.5"/>
                    </v:oval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83520" behindDoc="0" locked="0" layoutInCell="1" allowOverlap="1" wp14:anchorId="3585B556" wp14:editId="658A7D54">
                      <wp:simplePos x="0" y="0"/>
                      <wp:positionH relativeFrom="column">
                        <wp:posOffset>1199515</wp:posOffset>
                      </wp:positionH>
                      <wp:positionV relativeFrom="paragraph">
                        <wp:posOffset>340995</wp:posOffset>
                      </wp:positionV>
                      <wp:extent cx="3175" cy="158750"/>
                      <wp:effectExtent l="76200" t="0" r="73025" b="50800"/>
                      <wp:wrapNone/>
                      <wp:docPr id="188" name="Straight Arrow Connector 188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CnPr>
                              <a:cxnSpLocks noChangeShapeType="1"/>
                            </wps:cNvCnPr>
                            <wps:spPr bwMode="auto">
                              <a:xfrm>
                                <a:off x="0" y="0"/>
                                <a:ext cx="3175" cy="158750"/>
                              </a:xfrm>
                              <a:prstGeom prst="straightConnector1">
                                <a:avLst/>
                              </a:prstGeom>
                              <a:noFill/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 type="triangle" w="med" len="med"/>
                              </a:ln>
                              <a:extLst>
                                <a:ext uri="{909E8E84-426E-40DD-AFC4-6F175D3DCCD1}">
                                  <a14:hiddenFill xmlns:a14="http://schemas.microsoft.com/office/drawing/2010/main">
                                    <a:noFill/>
                                  </a14:hiddenFill>
                                </a:ext>
                              </a:extLst>
                            </wps:spPr>
                            <wps:bodyPr/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shape w14:anchorId="56FCD783" id="Straight Arrow Connector 188" o:spid="_x0000_s1026" type="#_x0000_t32" style="position:absolute;margin-left:94.45pt;margin-top:26.85pt;width:.25pt;height:12.5pt;z-index:25188352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">
                      <v:stroke endarrow="block"/>
                    </v:shape>
                  </w:pict>
                </mc:Fallback>
              </mc:AlternateContent>
            </w:r>
            <w:r>
              <w:rPr>
                <w:noProof/>
              </w:rPr>
              <mc:AlternateContent>
                <mc:Choice Requires="wps">
                  <w:drawing>
                    <wp:anchor distT="0" distB="0" distL="114300" distR="114300" simplePos="0" relativeHeight="251891712" behindDoc="0" locked="0" layoutInCell="1" allowOverlap="1" wp14:anchorId="0CF6FE99" wp14:editId="7A91E974">
                      <wp:simplePos x="0" y="0"/>
                      <wp:positionH relativeFrom="column">
                        <wp:posOffset>491490</wp:posOffset>
                      </wp:positionH>
                      <wp:positionV relativeFrom="paragraph">
                        <wp:posOffset>7620</wp:posOffset>
                      </wp:positionV>
                      <wp:extent cx="1390650" cy="323850"/>
                      <wp:effectExtent l="0" t="0" r="19050" b="19050"/>
                      <wp:wrapNone/>
                      <wp:docPr id="187" name="Rectangle: Rounded Corners 187"/>
                      <wp:cNvGraphicFramePr>
                        <a:graphicFrameLocks xmlns:a="http://schemas.openxmlformats.org/drawingml/2006/main"/>
                      </wp:cNvGraphicFramePr>
                      <a:graphic xmlns:a="http://schemas.openxmlformats.org/drawingml/2006/main">
                        <a:graphicData uri="http://schemas.microsoft.com/office/word/2010/wordprocessingShape">
                          <wps:wsp>
                            <wps:cNvSpPr>
                              <a:spLocks noChangeArrowheads="1"/>
                            </wps:cNvSpPr>
                            <wps:spPr bwMode="auto">
                              <a:xfrm>
                                <a:off x="0" y="0"/>
                                <a:ext cx="1390650" cy="323850"/>
                              </a:xfrm>
                              <a:prstGeom prst="roundRect">
                                <a:avLst>
                                  <a:gd name="adj" fmla="val 16667"/>
                                </a:avLst>
                              </a:prstGeom>
                              <a:solidFill>
                                <a:srgbClr val="FFFFFF"/>
                              </a:solidFill>
                              <a:ln w="9525">
                                <a:solidFill>
                                  <a:srgbClr val="000000"/>
                                </a:solidFill>
                                <a:round/>
                                <a:headEnd/>
                                <a:tailEnd/>
                              </a:ln>
                            </wps:spPr>
                            <wps:txbx>
                              <w:txbxContent>
                                <w:p w14:paraId="767F0C02" w14:textId="77777777" w:rsidR="005801A4" w:rsidRDefault="005801A4" w:rsidP="005801A4">
                                  <w:pP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</w:pP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Menyimpan 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i/>
                                      <w:iCs/>
                                      <w:sz w:val="18"/>
                                      <w:szCs w:val="18"/>
                                    </w:rPr>
                                    <w:t>update</w:t>
                                  </w:r>
                                  <w:r>
                                    <w:rPr>
                                      <w:rFonts w:ascii="Times New Roman" w:hAnsi="Times New Roman" w:cs="Times New Roman"/>
                                      <w:sz w:val="18"/>
                                      <w:szCs w:val="18"/>
                                    </w:rPr>
                                    <w:t xml:space="preserve"> data</w:t>
                                  </w:r>
                                </w:p>
                              </w:txbxContent>
                            </wps:txbx>
                            <wps:bodyPr rot="0" vertOverflow="clip" horzOverflow="clip" vert="horz" wrap="square" lIns="91440" tIns="45720" rIns="91440" bIns="45720" anchor="t" anchorCtr="0" upright="1">
                              <a:noAutofit/>
                            </wps:bodyPr>
                          </wps:wsp>
                        </a:graphicData>
                      </a:graphic>
                      <wp14:sizeRelH relativeFrom="page">
                        <wp14:pctWidth>0</wp14:pctWidth>
                      </wp14:sizeRelH>
                      <wp14:sizeRelV relativeFrom="page">
                        <wp14:pctHeight>0</wp14:pctHeight>
                      </wp14:sizeRelV>
                    </wp:anchor>
                  </w:drawing>
                </mc:Choice>
                <mc:Fallback>
                  <w:pict>
                    <v:roundrect w14:anchorId="0CF6FE99" id="Rectangle: Rounded Corners 187" o:spid="_x0000_s1068" style="position:absolute;left:0;text-align:left;margin-left:38.7pt;margin-top:.6pt;width:109.5pt;height:25.5pt;z-index:251891712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page;mso-height-relative:page;v-text-anchor:top" arcsize="10923f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">
                      <v:textbox>
                        <w:txbxContent>
                          <w:p w14:paraId="767F0C02" w14:textId="77777777" w:rsidR="005801A4" w:rsidRDefault="005801A4" w:rsidP="005801A4">
                            <w:pP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</w:pP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Menyimpan </w:t>
                            </w:r>
                            <w:r>
                              <w:rPr>
                                <w:rFonts w:ascii="Times New Roman" w:hAnsi="Times New Roman" w:cs="Times New Roman"/>
                                <w:i/>
                                <w:iCs/>
                                <w:sz w:val="18"/>
                                <w:szCs w:val="18"/>
                              </w:rPr>
                              <w:t>update</w:t>
                            </w:r>
                            <w:r>
                              <w:rPr>
                                <w:rFonts w:ascii="Times New Roman" w:hAnsi="Times New Roman" w:cs="Times New Roman"/>
                                <w:sz w:val="18"/>
                                <w:szCs w:val="18"/>
                              </w:rPr>
                              <w:t xml:space="preserve"> data</w:t>
                            </w:r>
                          </w:p>
                        </w:txbxContent>
                      </v:textbox>
                    </v:roundrect>
                  </w:pict>
                </mc:Fallback>
              </mc:AlternateContent>
            </w:r>
          </w:p>
        </w:tc>
      </w:tr>
    </w:tbl>
    <w:p w14:paraId="11C0CE43" w14:textId="30E38555" w:rsidR="005801A4" w:rsidRDefault="005801A4" w:rsidP="00193626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37ED836" w14:textId="77777777" w:rsidR="00C8562C" w:rsidRPr="00193626" w:rsidRDefault="00C8562C" w:rsidP="00193626">
      <w:pPr>
        <w:rPr>
          <w:rFonts w:ascii="Times New Roman" w:hAnsi="Times New Roman" w:cs="Times New Roman"/>
          <w:b/>
          <w:bCs/>
          <w:i/>
          <w:iCs/>
          <w:sz w:val="24"/>
          <w:szCs w:val="24"/>
        </w:rPr>
      </w:pPr>
    </w:p>
    <w:p w14:paraId="2CB5A653" w14:textId="77777777" w:rsidR="005801A4" w:rsidRPr="00A16BFA" w:rsidRDefault="005801A4" w:rsidP="009933BB">
      <w:pPr>
        <w:pStyle w:val="Heading3"/>
        <w:numPr>
          <w:ilvl w:val="0"/>
          <w:numId w:val="30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293" w:name="_Toc109050326"/>
      <w:r w:rsidRPr="00A16BFA">
        <w:rPr>
          <w:rFonts w:ascii="Times New Roman" w:hAnsi="Times New Roman" w:cs="Times New Roman"/>
          <w:b/>
          <w:bCs/>
          <w:i/>
          <w:iCs/>
          <w:color w:val="auto"/>
        </w:rPr>
        <w:t>Database Design</w:t>
      </w:r>
      <w:bookmarkEnd w:id="293"/>
    </w:p>
    <w:p w14:paraId="426613F7" w14:textId="11E15529" w:rsidR="005801A4" w:rsidRPr="00247DBB" w:rsidRDefault="009933BB" w:rsidP="009933BB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esain basis data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ancang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men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174">
        <w:rPr>
          <w:rFonts w:ascii="Times New Roman" w:hAnsi="Times New Roman" w:cs="Times New Roman"/>
          <w:sz w:val="24"/>
          <w:szCs w:val="24"/>
        </w:rPr>
        <w:t>tipe</w:t>
      </w:r>
      <w:proofErr w:type="spellEnd"/>
      <w:r w:rsidR="00143174">
        <w:rPr>
          <w:rFonts w:ascii="Times New Roman" w:hAnsi="Times New Roman" w:cs="Times New Roman"/>
          <w:sz w:val="24"/>
          <w:szCs w:val="24"/>
        </w:rPr>
        <w:t xml:space="preserve"> data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sebu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basis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butu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A17633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ja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6118C8C4" w14:textId="01E87C81" w:rsidR="005801A4" w:rsidRPr="00183EFF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94" w:name="_Toc107433172"/>
      <w:bookmarkStart w:id="295" w:name="_Toc107433419"/>
      <w:bookmarkStart w:id="296" w:name="_Toc109307353"/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3</w:t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A65E2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183E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nyakit</w:t>
      </w:r>
      <w:bookmarkEnd w:id="294"/>
      <w:bookmarkEnd w:id="295"/>
      <w:bookmarkEnd w:id="296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55"/>
        <w:gridCol w:w="2250"/>
        <w:gridCol w:w="3600"/>
      </w:tblGrid>
      <w:tr w:rsidR="005801A4" w14:paraId="5B12A48E" w14:textId="77777777" w:rsidTr="00040057">
        <w:trPr>
          <w:jc w:val="center"/>
        </w:trPr>
        <w:tc>
          <w:tcPr>
            <w:tcW w:w="1255" w:type="dxa"/>
          </w:tcPr>
          <w:p w14:paraId="0EDADF79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2250" w:type="dxa"/>
          </w:tcPr>
          <w:p w14:paraId="7DBBD761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  <w:proofErr w:type="spellEnd"/>
          </w:p>
        </w:tc>
        <w:tc>
          <w:tcPr>
            <w:tcW w:w="3600" w:type="dxa"/>
          </w:tcPr>
          <w:p w14:paraId="2A42ADCF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</w:tr>
      <w:tr w:rsidR="005801A4" w14:paraId="3D90B8CB" w14:textId="77777777" w:rsidTr="00040057">
        <w:trPr>
          <w:jc w:val="center"/>
        </w:trPr>
        <w:tc>
          <w:tcPr>
            <w:tcW w:w="1255" w:type="dxa"/>
          </w:tcPr>
          <w:p w14:paraId="753FCAED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2250" w:type="dxa"/>
          </w:tcPr>
          <w:p w14:paraId="2B58E328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  <w:tc>
          <w:tcPr>
            <w:tcW w:w="3600" w:type="dxa"/>
          </w:tcPr>
          <w:p w14:paraId="0C0F2F28" w14:textId="47687C2F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</w:t>
            </w:r>
            <w:r w:rsidR="000D22C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02F993BE" w14:textId="77777777" w:rsidR="005801A4" w:rsidRPr="00CD2508" w:rsidRDefault="005801A4" w:rsidP="00CD250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3BA591ED" w14:textId="781DF4A0" w:rsidR="005801A4" w:rsidRPr="001B5BAC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297" w:name="_Toc107433173"/>
      <w:bookmarkStart w:id="298" w:name="_Toc107433420"/>
      <w:bookmarkStart w:id="299" w:name="_Toc109307354"/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4</w:t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A65E2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</w:t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jala</w:t>
      </w:r>
      <w:proofErr w:type="spellEnd"/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A65E2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1B5BA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nyakit</w:t>
      </w:r>
      <w:bookmarkEnd w:id="297"/>
      <w:bookmarkEnd w:id="298"/>
      <w:bookmarkEnd w:id="299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55"/>
        <w:gridCol w:w="2250"/>
        <w:gridCol w:w="3600"/>
      </w:tblGrid>
      <w:tr w:rsidR="005801A4" w14:paraId="54198BE2" w14:textId="77777777" w:rsidTr="00040057">
        <w:trPr>
          <w:jc w:val="center"/>
        </w:trPr>
        <w:tc>
          <w:tcPr>
            <w:tcW w:w="1255" w:type="dxa"/>
          </w:tcPr>
          <w:p w14:paraId="59DC09E4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2250" w:type="dxa"/>
          </w:tcPr>
          <w:p w14:paraId="697443AC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</w:t>
            </w:r>
            <w:proofErr w:type="spellEnd"/>
          </w:p>
        </w:tc>
        <w:tc>
          <w:tcPr>
            <w:tcW w:w="3600" w:type="dxa"/>
          </w:tcPr>
          <w:p w14:paraId="2C550124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</w:tr>
      <w:tr w:rsidR="005801A4" w14:paraId="0766FD77" w14:textId="77777777" w:rsidTr="00040057">
        <w:trPr>
          <w:jc w:val="center"/>
        </w:trPr>
        <w:tc>
          <w:tcPr>
            <w:tcW w:w="1255" w:type="dxa"/>
          </w:tcPr>
          <w:p w14:paraId="731833B7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2250" w:type="dxa"/>
          </w:tcPr>
          <w:p w14:paraId="0284F2CA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  <w:tc>
          <w:tcPr>
            <w:tcW w:w="3600" w:type="dxa"/>
          </w:tcPr>
          <w:p w14:paraId="4162D3E0" w14:textId="0E70FD21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</w:t>
            </w:r>
            <w:r w:rsidR="000D22C0">
              <w:rPr>
                <w:rFonts w:ascii="Times New Roman" w:hAnsi="Times New Roman" w:cs="Times New Roman"/>
                <w:sz w:val="24"/>
                <w:szCs w:val="24"/>
              </w:rPr>
              <w:t>0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>)</w:t>
            </w:r>
          </w:p>
        </w:tc>
      </w:tr>
    </w:tbl>
    <w:p w14:paraId="19B202B1" w14:textId="77777777" w:rsidR="0070140A" w:rsidRPr="0070140A" w:rsidRDefault="0070140A" w:rsidP="0070140A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371D11D" w14:textId="2FFB5F7C" w:rsidR="005801A4" w:rsidRPr="00BE3043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00" w:name="_Toc107433174"/>
      <w:bookmarkStart w:id="301" w:name="_Toc107433421"/>
      <w:bookmarkStart w:id="302" w:name="_Toc109307355"/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lastRenderedPageBreak/>
        <w:t xml:space="preserve">Tabel 4. </w:t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5</w:t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A65E2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BE304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rtanyaan</w:t>
      </w:r>
      <w:bookmarkEnd w:id="300"/>
      <w:bookmarkEnd w:id="301"/>
      <w:bookmarkEnd w:id="302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80"/>
        <w:gridCol w:w="1856"/>
        <w:gridCol w:w="2073"/>
        <w:gridCol w:w="3161"/>
      </w:tblGrid>
      <w:tr w:rsidR="005801A4" w14:paraId="61AA9A4D" w14:textId="77777777" w:rsidTr="00040057">
        <w:trPr>
          <w:jc w:val="center"/>
        </w:trPr>
        <w:tc>
          <w:tcPr>
            <w:tcW w:w="1180" w:type="dxa"/>
          </w:tcPr>
          <w:p w14:paraId="106FF8A4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856" w:type="dxa"/>
          </w:tcPr>
          <w:p w14:paraId="32A25A69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rent</w:t>
            </w:r>
          </w:p>
        </w:tc>
        <w:tc>
          <w:tcPr>
            <w:tcW w:w="2073" w:type="dxa"/>
          </w:tcPr>
          <w:p w14:paraId="197335C7" w14:textId="20EE089D" w:rsidR="005801A4" w:rsidRPr="00B9702E" w:rsidRDefault="0005714A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ertanyaan</w:t>
            </w:r>
            <w:proofErr w:type="spellEnd"/>
          </w:p>
        </w:tc>
        <w:tc>
          <w:tcPr>
            <w:tcW w:w="3161" w:type="dxa"/>
          </w:tcPr>
          <w:p w14:paraId="73E2DFA4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_last</w:t>
            </w:r>
            <w:proofErr w:type="spellEnd"/>
          </w:p>
        </w:tc>
      </w:tr>
      <w:tr w:rsidR="005801A4" w14:paraId="2AFC6381" w14:textId="77777777" w:rsidTr="00040057">
        <w:trPr>
          <w:jc w:val="center"/>
        </w:trPr>
        <w:tc>
          <w:tcPr>
            <w:tcW w:w="1180" w:type="dxa"/>
          </w:tcPr>
          <w:p w14:paraId="68EE6266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856" w:type="dxa"/>
          </w:tcPr>
          <w:p w14:paraId="1C41C883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  <w:tc>
          <w:tcPr>
            <w:tcW w:w="2073" w:type="dxa"/>
          </w:tcPr>
          <w:p w14:paraId="22B5FAD2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ext</w:t>
            </w:r>
          </w:p>
        </w:tc>
        <w:tc>
          <w:tcPr>
            <w:tcW w:w="3161" w:type="dxa"/>
          </w:tcPr>
          <w:p w14:paraId="3A640ABA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)</w:t>
            </w:r>
          </w:p>
        </w:tc>
      </w:tr>
    </w:tbl>
    <w:p w14:paraId="2F820EDA" w14:textId="77777777" w:rsidR="005801A4" w:rsidRPr="00036EBE" w:rsidRDefault="005801A4" w:rsidP="005801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2B808382" w14:textId="595AEE53" w:rsidR="005801A4" w:rsidRPr="00C709CD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03" w:name="_Toc107433175"/>
      <w:bookmarkStart w:id="304" w:name="_Toc107433422"/>
      <w:bookmarkStart w:id="305" w:name="_Toc109307356"/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6</w:t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291E7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rtanyaan</w:t>
      </w:r>
      <w:proofErr w:type="spellEnd"/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291E77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</w:t>
      </w:r>
      <w:r w:rsidRPr="00C709CD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tail</w:t>
      </w:r>
      <w:bookmarkEnd w:id="303"/>
      <w:bookmarkEnd w:id="304"/>
      <w:bookmarkEnd w:id="305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255"/>
        <w:gridCol w:w="2250"/>
        <w:gridCol w:w="3600"/>
      </w:tblGrid>
      <w:tr w:rsidR="005801A4" w14:paraId="7F0E360C" w14:textId="77777777" w:rsidTr="00040057">
        <w:trPr>
          <w:jc w:val="center"/>
        </w:trPr>
        <w:tc>
          <w:tcPr>
            <w:tcW w:w="1255" w:type="dxa"/>
          </w:tcPr>
          <w:p w14:paraId="7C41E28C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2250" w:type="dxa"/>
          </w:tcPr>
          <w:p w14:paraId="069D0A47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_pertanyaan</w:t>
            </w:r>
            <w:proofErr w:type="spellEnd"/>
          </w:p>
        </w:tc>
        <w:tc>
          <w:tcPr>
            <w:tcW w:w="3600" w:type="dxa"/>
          </w:tcPr>
          <w:p w14:paraId="519FEB2E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_gejala</w:t>
            </w:r>
            <w:proofErr w:type="spellEnd"/>
          </w:p>
        </w:tc>
      </w:tr>
      <w:tr w:rsidR="005801A4" w14:paraId="1E97AD5E" w14:textId="77777777" w:rsidTr="00040057">
        <w:trPr>
          <w:jc w:val="center"/>
        </w:trPr>
        <w:tc>
          <w:tcPr>
            <w:tcW w:w="1255" w:type="dxa"/>
          </w:tcPr>
          <w:p w14:paraId="5F3C719A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2250" w:type="dxa"/>
          </w:tcPr>
          <w:p w14:paraId="2CDF1BE7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3600" w:type="dxa"/>
          </w:tcPr>
          <w:p w14:paraId="063E4988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</w:tr>
    </w:tbl>
    <w:p w14:paraId="3BE2A326" w14:textId="77777777" w:rsidR="005801A4" w:rsidRPr="00036EBE" w:rsidRDefault="005801A4" w:rsidP="005801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099C4E5" w14:textId="36D84F3E" w:rsidR="005801A4" w:rsidRPr="00795BFF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06" w:name="_Toc107433176"/>
      <w:bookmarkStart w:id="307" w:name="_Toc107433423"/>
      <w:bookmarkStart w:id="308" w:name="_Toc109307357"/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7</w:t>
      </w:r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795BF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r w:rsidR="00291E77">
        <w:rPr>
          <w:rFonts w:ascii="Times New Roman" w:hAnsi="Times New Roman" w:cs="Times New Roman"/>
          <w:color w:val="auto"/>
          <w:sz w:val="24"/>
          <w:szCs w:val="24"/>
        </w:rPr>
        <w:t>U</w:t>
      </w:r>
      <w:r w:rsidRPr="00166A2A">
        <w:rPr>
          <w:rFonts w:ascii="Times New Roman" w:hAnsi="Times New Roman" w:cs="Times New Roman"/>
          <w:color w:val="auto"/>
          <w:sz w:val="24"/>
          <w:szCs w:val="24"/>
        </w:rPr>
        <w:t>ser</w:t>
      </w:r>
      <w:bookmarkEnd w:id="306"/>
      <w:bookmarkEnd w:id="307"/>
      <w:bookmarkEnd w:id="308"/>
    </w:p>
    <w:tbl>
      <w:tblPr>
        <w:tblStyle w:val="TableGrid"/>
        <w:tblW w:w="10636" w:type="dxa"/>
        <w:jc w:val="center"/>
        <w:tblLook w:val="04A0" w:firstRow="1" w:lastRow="0" w:firstColumn="1" w:lastColumn="0" w:noHBand="0" w:noVBand="1"/>
      </w:tblPr>
      <w:tblGrid>
        <w:gridCol w:w="870"/>
        <w:gridCol w:w="1456"/>
        <w:gridCol w:w="1456"/>
        <w:gridCol w:w="1456"/>
        <w:gridCol w:w="1456"/>
        <w:gridCol w:w="1603"/>
        <w:gridCol w:w="1123"/>
        <w:gridCol w:w="1216"/>
      </w:tblGrid>
      <w:tr w:rsidR="00745921" w14:paraId="19AB3CFC" w14:textId="4DFE86D3" w:rsidTr="00745921">
        <w:trPr>
          <w:jc w:val="center"/>
        </w:trPr>
        <w:tc>
          <w:tcPr>
            <w:tcW w:w="870" w:type="dxa"/>
          </w:tcPr>
          <w:p w14:paraId="262341BC" w14:textId="77777777" w:rsidR="00745921" w:rsidRPr="00961385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961385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456" w:type="dxa"/>
          </w:tcPr>
          <w:p w14:paraId="319D9A26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username</w:t>
            </w:r>
          </w:p>
        </w:tc>
        <w:tc>
          <w:tcPr>
            <w:tcW w:w="1456" w:type="dxa"/>
          </w:tcPr>
          <w:p w14:paraId="062F6269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ssword</w:t>
            </w:r>
          </w:p>
        </w:tc>
        <w:tc>
          <w:tcPr>
            <w:tcW w:w="1456" w:type="dxa"/>
          </w:tcPr>
          <w:p w14:paraId="62DF139F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email</w:t>
            </w:r>
          </w:p>
        </w:tc>
        <w:tc>
          <w:tcPr>
            <w:tcW w:w="1456" w:type="dxa"/>
          </w:tcPr>
          <w:p w14:paraId="2300A92C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foto</w:t>
            </w:r>
            <w:proofErr w:type="spellEnd"/>
          </w:p>
        </w:tc>
        <w:tc>
          <w:tcPr>
            <w:tcW w:w="1603" w:type="dxa"/>
          </w:tcPr>
          <w:p w14:paraId="6B66B614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_verification</w:t>
            </w:r>
            <w:proofErr w:type="spellEnd"/>
          </w:p>
        </w:tc>
        <w:tc>
          <w:tcPr>
            <w:tcW w:w="1123" w:type="dxa"/>
          </w:tcPr>
          <w:p w14:paraId="5E6406D7" w14:textId="77777777" w:rsidR="00745921" w:rsidRDefault="00745921" w:rsidP="00040057">
            <w:pPr>
              <w:pStyle w:val="ListParagraph"/>
              <w:ind w:left="0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s_admin</w:t>
            </w:r>
            <w:proofErr w:type="spellEnd"/>
          </w:p>
        </w:tc>
        <w:tc>
          <w:tcPr>
            <w:tcW w:w="1216" w:type="dxa"/>
          </w:tcPr>
          <w:p w14:paraId="38873DF2" w14:textId="6C108414" w:rsidR="00745921" w:rsidRDefault="00745921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reated_at</w:t>
            </w:r>
            <w:proofErr w:type="spellEnd"/>
          </w:p>
        </w:tc>
      </w:tr>
      <w:tr w:rsidR="00745921" w14:paraId="378D68E3" w14:textId="376038F8" w:rsidTr="00745921">
        <w:trPr>
          <w:jc w:val="center"/>
        </w:trPr>
        <w:tc>
          <w:tcPr>
            <w:tcW w:w="870" w:type="dxa"/>
          </w:tcPr>
          <w:p w14:paraId="594F5B99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456" w:type="dxa"/>
          </w:tcPr>
          <w:p w14:paraId="5479E46F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1456" w:type="dxa"/>
          </w:tcPr>
          <w:p w14:paraId="633D46B8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1456" w:type="dxa"/>
          </w:tcPr>
          <w:p w14:paraId="40CEFD3A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1456" w:type="dxa"/>
          </w:tcPr>
          <w:p w14:paraId="5FD561A0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1603" w:type="dxa"/>
          </w:tcPr>
          <w:p w14:paraId="180F22E0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ytin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  <w:tc>
          <w:tcPr>
            <w:tcW w:w="1123" w:type="dxa"/>
          </w:tcPr>
          <w:p w14:paraId="17B9A67F" w14:textId="77777777" w:rsidR="00745921" w:rsidRDefault="0074592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b/>
                <w:bCs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nyin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(1)</w:t>
            </w:r>
          </w:p>
        </w:tc>
        <w:tc>
          <w:tcPr>
            <w:tcW w:w="1216" w:type="dxa"/>
          </w:tcPr>
          <w:p w14:paraId="01764396" w14:textId="76022CFB" w:rsidR="00745921" w:rsidRDefault="00745921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mestamp</w:t>
            </w:r>
          </w:p>
        </w:tc>
      </w:tr>
    </w:tbl>
    <w:p w14:paraId="4FC6C548" w14:textId="77777777" w:rsidR="005801A4" w:rsidRPr="00CD2508" w:rsidRDefault="005801A4" w:rsidP="00CD2508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78B3B4B" w14:textId="7FF428AC" w:rsidR="005801A4" w:rsidRPr="00030AC1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09" w:name="_Toc107433177"/>
      <w:bookmarkStart w:id="310" w:name="_Toc107433424"/>
      <w:bookmarkStart w:id="311" w:name="_Toc109307358"/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8</w:t>
      </w:r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r w:rsidR="00030AC1" w:rsidRPr="00030AC1">
        <w:rPr>
          <w:rFonts w:ascii="Times New Roman" w:hAnsi="Times New Roman" w:cs="Times New Roman"/>
          <w:color w:val="auto"/>
          <w:sz w:val="24"/>
          <w:szCs w:val="24"/>
        </w:rPr>
        <w:t>R</w:t>
      </w:r>
      <w:r w:rsidRPr="00030AC1">
        <w:rPr>
          <w:rFonts w:ascii="Times New Roman" w:hAnsi="Times New Roman" w:cs="Times New Roman"/>
          <w:color w:val="auto"/>
          <w:sz w:val="24"/>
          <w:szCs w:val="24"/>
        </w:rPr>
        <w:t>ule</w:t>
      </w:r>
      <w:bookmarkEnd w:id="309"/>
      <w:bookmarkEnd w:id="310"/>
      <w:bookmarkEnd w:id="311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81"/>
        <w:gridCol w:w="1766"/>
        <w:gridCol w:w="1867"/>
        <w:gridCol w:w="2415"/>
        <w:gridCol w:w="2221"/>
      </w:tblGrid>
      <w:tr w:rsidR="005801A4" w14:paraId="32C47220" w14:textId="77777777" w:rsidTr="00040057">
        <w:trPr>
          <w:jc w:val="center"/>
        </w:trPr>
        <w:tc>
          <w:tcPr>
            <w:tcW w:w="1081" w:type="dxa"/>
          </w:tcPr>
          <w:p w14:paraId="536E6172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766" w:type="dxa"/>
          </w:tcPr>
          <w:p w14:paraId="4C9D2AE7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_pertanyaan</w:t>
            </w:r>
            <w:proofErr w:type="spellEnd"/>
          </w:p>
        </w:tc>
        <w:tc>
          <w:tcPr>
            <w:tcW w:w="1867" w:type="dxa"/>
          </w:tcPr>
          <w:p w14:paraId="4483CD9D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_gejala</w:t>
            </w:r>
            <w:proofErr w:type="spellEnd"/>
          </w:p>
        </w:tc>
        <w:tc>
          <w:tcPr>
            <w:tcW w:w="2415" w:type="dxa"/>
          </w:tcPr>
          <w:p w14:paraId="0F73D6E1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urutan</w:t>
            </w:r>
            <w:proofErr w:type="spellEnd"/>
          </w:p>
        </w:tc>
        <w:tc>
          <w:tcPr>
            <w:tcW w:w="2221" w:type="dxa"/>
          </w:tcPr>
          <w:p w14:paraId="6A073D38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le_ke</w:t>
            </w:r>
            <w:proofErr w:type="spellEnd"/>
          </w:p>
        </w:tc>
      </w:tr>
      <w:tr w:rsidR="005801A4" w14:paraId="52A4B62B" w14:textId="77777777" w:rsidTr="00040057">
        <w:trPr>
          <w:jc w:val="center"/>
        </w:trPr>
        <w:tc>
          <w:tcPr>
            <w:tcW w:w="1081" w:type="dxa"/>
          </w:tcPr>
          <w:p w14:paraId="355AF4DE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766" w:type="dxa"/>
          </w:tcPr>
          <w:p w14:paraId="7D70A7CF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867" w:type="dxa"/>
          </w:tcPr>
          <w:p w14:paraId="65E2B51F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  <w:tc>
          <w:tcPr>
            <w:tcW w:w="2415" w:type="dxa"/>
          </w:tcPr>
          <w:p w14:paraId="454B4918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ouble</w:t>
            </w:r>
          </w:p>
        </w:tc>
        <w:tc>
          <w:tcPr>
            <w:tcW w:w="2221" w:type="dxa"/>
          </w:tcPr>
          <w:p w14:paraId="743FE798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4)</w:t>
            </w:r>
          </w:p>
        </w:tc>
      </w:tr>
    </w:tbl>
    <w:p w14:paraId="13ED6485" w14:textId="77777777" w:rsidR="005801A4" w:rsidRPr="003B1A57" w:rsidRDefault="005801A4" w:rsidP="005801A4">
      <w:pPr>
        <w:rPr>
          <w:rFonts w:ascii="Times New Roman" w:hAnsi="Times New Roman" w:cs="Times New Roman"/>
          <w:b/>
          <w:bCs/>
          <w:sz w:val="36"/>
          <w:szCs w:val="36"/>
        </w:rPr>
      </w:pPr>
    </w:p>
    <w:p w14:paraId="1535EE14" w14:textId="1A26FFBC" w:rsidR="005801A4" w:rsidRPr="00E62883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12" w:name="_Toc107433178"/>
      <w:bookmarkStart w:id="313" w:name="_Toc107433425"/>
      <w:bookmarkStart w:id="314" w:name="_Toc109307359"/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9</w:t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r w:rsidR="00030AC1">
        <w:rPr>
          <w:rFonts w:ascii="Times New Roman" w:hAnsi="Times New Roman" w:cs="Times New Roman"/>
          <w:color w:val="auto"/>
          <w:sz w:val="24"/>
          <w:szCs w:val="24"/>
        </w:rPr>
        <w:t>R</w:t>
      </w:r>
      <w:r w:rsidRPr="00E62883">
        <w:rPr>
          <w:rFonts w:ascii="Times New Roman" w:hAnsi="Times New Roman" w:cs="Times New Roman"/>
          <w:color w:val="auto"/>
          <w:sz w:val="24"/>
          <w:szCs w:val="24"/>
        </w:rPr>
        <w:t>ule</w:t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</w:t>
      </w:r>
      <w:r w:rsidRPr="00E62883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nyakit</w:t>
      </w:r>
      <w:bookmarkEnd w:id="312"/>
      <w:bookmarkEnd w:id="313"/>
      <w:bookmarkEnd w:id="314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72"/>
        <w:gridCol w:w="1625"/>
        <w:gridCol w:w="2663"/>
        <w:gridCol w:w="1995"/>
        <w:gridCol w:w="1995"/>
      </w:tblGrid>
      <w:tr w:rsidR="00877561" w14:paraId="236FFF6C" w14:textId="3DCC99C6" w:rsidTr="00877561">
        <w:trPr>
          <w:jc w:val="center"/>
        </w:trPr>
        <w:tc>
          <w:tcPr>
            <w:tcW w:w="1072" w:type="dxa"/>
          </w:tcPr>
          <w:p w14:paraId="50FB2BBD" w14:textId="77777777" w:rsidR="00877561" w:rsidRPr="00B9702E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625" w:type="dxa"/>
          </w:tcPr>
          <w:p w14:paraId="4EC9CD86" w14:textId="77777777" w:rsidR="00877561" w:rsidRPr="00B9702E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le_ke</w:t>
            </w:r>
            <w:proofErr w:type="spellEnd"/>
          </w:p>
        </w:tc>
        <w:tc>
          <w:tcPr>
            <w:tcW w:w="2663" w:type="dxa"/>
          </w:tcPr>
          <w:p w14:paraId="2EDE5BAE" w14:textId="77777777" w:rsidR="00877561" w:rsidRPr="00B9702E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_penyakit</w:t>
            </w:r>
            <w:proofErr w:type="spellEnd"/>
          </w:p>
        </w:tc>
        <w:tc>
          <w:tcPr>
            <w:tcW w:w="1995" w:type="dxa"/>
          </w:tcPr>
          <w:p w14:paraId="79B2C0BF" w14:textId="5A6380CC" w:rsidR="00877561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lias</w:t>
            </w:r>
          </w:p>
        </w:tc>
        <w:tc>
          <w:tcPr>
            <w:tcW w:w="1995" w:type="dxa"/>
          </w:tcPr>
          <w:p w14:paraId="6D340DCE" w14:textId="3B129196" w:rsidR="00877561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mbar</w:t>
            </w:r>
            <w:proofErr w:type="spellEnd"/>
          </w:p>
        </w:tc>
      </w:tr>
      <w:tr w:rsidR="00877561" w14:paraId="07902BEB" w14:textId="01027F9E" w:rsidTr="00877561">
        <w:trPr>
          <w:jc w:val="center"/>
        </w:trPr>
        <w:tc>
          <w:tcPr>
            <w:tcW w:w="1072" w:type="dxa"/>
          </w:tcPr>
          <w:p w14:paraId="1AA6AA94" w14:textId="77777777" w:rsidR="00877561" w:rsidRPr="00B9702E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625" w:type="dxa"/>
          </w:tcPr>
          <w:p w14:paraId="06EAA92A" w14:textId="77777777" w:rsidR="00877561" w:rsidRPr="00227DF3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2663" w:type="dxa"/>
          </w:tcPr>
          <w:p w14:paraId="736868FA" w14:textId="77777777" w:rsidR="00877561" w:rsidRPr="00227DF3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  <w:tc>
          <w:tcPr>
            <w:tcW w:w="1995" w:type="dxa"/>
          </w:tcPr>
          <w:p w14:paraId="687F9D6F" w14:textId="7D13AD93" w:rsidR="00877561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1995" w:type="dxa"/>
          </w:tcPr>
          <w:p w14:paraId="57E6738A" w14:textId="7B35E97A" w:rsidR="00877561" w:rsidRDefault="00877561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</w:tr>
    </w:tbl>
    <w:p w14:paraId="0FF3FC78" w14:textId="77777777" w:rsidR="005801A4" w:rsidRPr="007D6069" w:rsidRDefault="005801A4" w:rsidP="005801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1E294304" w14:textId="13D48AC1" w:rsidR="005801A4" w:rsidRPr="008C6B3B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15" w:name="_Toc107433179"/>
      <w:bookmarkStart w:id="316" w:name="_Toc107433426"/>
      <w:bookmarkStart w:id="317" w:name="_Toc109307360"/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0</w:t>
      </w:r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8C6B3B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dentifikasi</w:t>
      </w:r>
      <w:bookmarkEnd w:id="315"/>
      <w:bookmarkEnd w:id="316"/>
      <w:bookmarkEnd w:id="317"/>
      <w:proofErr w:type="spellEnd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084"/>
        <w:gridCol w:w="1694"/>
        <w:gridCol w:w="1656"/>
        <w:gridCol w:w="2671"/>
        <w:gridCol w:w="2245"/>
      </w:tblGrid>
      <w:tr w:rsidR="005801A4" w14:paraId="1CC9FD61" w14:textId="77777777" w:rsidTr="00040057">
        <w:trPr>
          <w:jc w:val="center"/>
        </w:trPr>
        <w:tc>
          <w:tcPr>
            <w:tcW w:w="1084" w:type="dxa"/>
          </w:tcPr>
          <w:p w14:paraId="2FFCA581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694" w:type="dxa"/>
          </w:tcPr>
          <w:p w14:paraId="0A66106C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_user</w:t>
            </w:r>
            <w:proofErr w:type="spellEnd"/>
          </w:p>
        </w:tc>
        <w:tc>
          <w:tcPr>
            <w:tcW w:w="1656" w:type="dxa"/>
          </w:tcPr>
          <w:p w14:paraId="0890A873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  <w:proofErr w:type="spellEnd"/>
          </w:p>
        </w:tc>
        <w:tc>
          <w:tcPr>
            <w:tcW w:w="2671" w:type="dxa"/>
          </w:tcPr>
          <w:p w14:paraId="309AF382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enis_kelamin</w:t>
            </w:r>
            <w:proofErr w:type="spellEnd"/>
          </w:p>
        </w:tc>
        <w:tc>
          <w:tcPr>
            <w:tcW w:w="2245" w:type="dxa"/>
          </w:tcPr>
          <w:p w14:paraId="437C90C0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gl_lahir</w:t>
            </w:r>
            <w:proofErr w:type="spellEnd"/>
          </w:p>
        </w:tc>
      </w:tr>
      <w:tr w:rsidR="005801A4" w14:paraId="52933A69" w14:textId="77777777" w:rsidTr="00040057">
        <w:trPr>
          <w:jc w:val="center"/>
        </w:trPr>
        <w:tc>
          <w:tcPr>
            <w:tcW w:w="1084" w:type="dxa"/>
          </w:tcPr>
          <w:p w14:paraId="0C0A2DBC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694" w:type="dxa"/>
          </w:tcPr>
          <w:p w14:paraId="7D894150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656" w:type="dxa"/>
          </w:tcPr>
          <w:p w14:paraId="159B86DC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0)</w:t>
            </w:r>
          </w:p>
        </w:tc>
        <w:tc>
          <w:tcPr>
            <w:tcW w:w="2671" w:type="dxa"/>
          </w:tcPr>
          <w:p w14:paraId="0A9175E0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20)</w:t>
            </w:r>
          </w:p>
        </w:tc>
        <w:tc>
          <w:tcPr>
            <w:tcW w:w="2245" w:type="dxa"/>
          </w:tcPr>
          <w:p w14:paraId="0963BE96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te</w:t>
            </w:r>
          </w:p>
        </w:tc>
      </w:tr>
    </w:tbl>
    <w:p w14:paraId="02760532" w14:textId="77777777" w:rsidR="005801A4" w:rsidRPr="007D6069" w:rsidRDefault="005801A4" w:rsidP="005801A4">
      <w:pPr>
        <w:rPr>
          <w:rFonts w:ascii="Times New Roman" w:hAnsi="Times New Roman" w:cs="Times New Roman"/>
          <w:b/>
          <w:bCs/>
          <w:sz w:val="24"/>
          <w:szCs w:val="24"/>
        </w:rPr>
      </w:pPr>
    </w:p>
    <w:p w14:paraId="04B1F0F6" w14:textId="7DD74AE0" w:rsidR="005801A4" w:rsidRPr="007D6069" w:rsidRDefault="005801A4" w:rsidP="005801A4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18" w:name="_Toc107433180"/>
      <w:bookmarkStart w:id="319" w:name="_Toc107433427"/>
      <w:bookmarkStart w:id="320" w:name="_Toc109307361"/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1</w:t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</w:t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entifikasi</w:t>
      </w:r>
      <w:proofErr w:type="spellEnd"/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="00030AC1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D</w:t>
      </w:r>
      <w:r w:rsidRPr="007D6069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etail</w:t>
      </w:r>
      <w:bookmarkEnd w:id="318"/>
      <w:bookmarkEnd w:id="319"/>
      <w:bookmarkEnd w:id="320"/>
    </w:p>
    <w:tbl>
      <w:tblPr>
        <w:tblStyle w:val="TableGrid"/>
        <w:tblW w:w="0" w:type="auto"/>
        <w:jc w:val="center"/>
        <w:tblLook w:val="04A0" w:firstRow="1" w:lastRow="0" w:firstColumn="1" w:lastColumn="0" w:noHBand="0" w:noVBand="1"/>
      </w:tblPr>
      <w:tblGrid>
        <w:gridCol w:w="1180"/>
        <w:gridCol w:w="1856"/>
        <w:gridCol w:w="2073"/>
        <w:gridCol w:w="3161"/>
      </w:tblGrid>
      <w:tr w:rsidR="005801A4" w14:paraId="1C0E454D" w14:textId="77777777" w:rsidTr="00040057">
        <w:trPr>
          <w:jc w:val="center"/>
        </w:trPr>
        <w:tc>
          <w:tcPr>
            <w:tcW w:w="1180" w:type="dxa"/>
          </w:tcPr>
          <w:p w14:paraId="3975BDC6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 w:rsidRPr="00B9702E">
              <w:rPr>
                <w:rFonts w:ascii="Times New Roman" w:hAnsi="Times New Roman" w:cs="Times New Roman"/>
                <w:sz w:val="24"/>
                <w:szCs w:val="24"/>
              </w:rPr>
              <w:t>id</w:t>
            </w:r>
          </w:p>
        </w:tc>
        <w:tc>
          <w:tcPr>
            <w:tcW w:w="1856" w:type="dxa"/>
          </w:tcPr>
          <w:p w14:paraId="74FE2C6F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_identifikasi</w:t>
            </w:r>
            <w:proofErr w:type="spellEnd"/>
          </w:p>
        </w:tc>
        <w:tc>
          <w:tcPr>
            <w:tcW w:w="2073" w:type="dxa"/>
          </w:tcPr>
          <w:p w14:paraId="55FB953C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_pertanyaan</w:t>
            </w:r>
            <w:proofErr w:type="spellEnd"/>
          </w:p>
        </w:tc>
        <w:tc>
          <w:tcPr>
            <w:tcW w:w="3161" w:type="dxa"/>
          </w:tcPr>
          <w:p w14:paraId="2F9902D4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ode_gejala</w:t>
            </w:r>
            <w:proofErr w:type="spellEnd"/>
          </w:p>
        </w:tc>
      </w:tr>
      <w:tr w:rsidR="005801A4" w14:paraId="0F7CD52C" w14:textId="77777777" w:rsidTr="00040057">
        <w:trPr>
          <w:jc w:val="center"/>
        </w:trPr>
        <w:tc>
          <w:tcPr>
            <w:tcW w:w="1180" w:type="dxa"/>
          </w:tcPr>
          <w:p w14:paraId="6A855CFB" w14:textId="77777777" w:rsidR="005801A4" w:rsidRPr="00B9702E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1856" w:type="dxa"/>
          </w:tcPr>
          <w:p w14:paraId="194D0A5D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2073" w:type="dxa"/>
          </w:tcPr>
          <w:p w14:paraId="3B934AF5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nt(10)</w:t>
            </w:r>
          </w:p>
        </w:tc>
        <w:tc>
          <w:tcPr>
            <w:tcW w:w="3161" w:type="dxa"/>
          </w:tcPr>
          <w:p w14:paraId="1CAF632F" w14:textId="77777777" w:rsidR="005801A4" w:rsidRPr="00227DF3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rchar(10)</w:t>
            </w:r>
          </w:p>
        </w:tc>
      </w:tr>
    </w:tbl>
    <w:p w14:paraId="430ABD52" w14:textId="77777777" w:rsidR="005801A4" w:rsidRDefault="005801A4" w:rsidP="005801A4">
      <w:pPr>
        <w:pStyle w:val="ListParagraph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0E0DBF72" w14:textId="77777777" w:rsidR="005801A4" w:rsidRDefault="005801A4" w:rsidP="005801A4">
      <w:pPr>
        <w:pStyle w:val="ListParagraph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407624EC" w14:textId="77777777" w:rsidR="005801A4" w:rsidRPr="008E5CE3" w:rsidRDefault="005801A4" w:rsidP="00FA3AB9">
      <w:pPr>
        <w:pStyle w:val="Heading2"/>
        <w:numPr>
          <w:ilvl w:val="0"/>
          <w:numId w:val="28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21" w:name="_Toc109050327"/>
      <w:proofErr w:type="spellStart"/>
      <w:r w:rsidRPr="008E5CE3">
        <w:rPr>
          <w:rFonts w:ascii="Times New Roman" w:hAnsi="Times New Roman" w:cs="Times New Roman"/>
          <w:b/>
          <w:bCs/>
          <w:color w:val="auto"/>
          <w:sz w:val="24"/>
          <w:szCs w:val="24"/>
        </w:rPr>
        <w:t>Implementasi</w:t>
      </w:r>
      <w:bookmarkEnd w:id="321"/>
      <w:proofErr w:type="spellEnd"/>
    </w:p>
    <w:p w14:paraId="0F734788" w14:textId="483765B8" w:rsidR="005801A4" w:rsidRPr="00FA3AB9" w:rsidRDefault="00FA3AB9" w:rsidP="00D10255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 w:rsidRPr="00FA3AB9"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perancangan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adalah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menerapkan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rancang</w:t>
      </w:r>
      <w:proofErr w:type="spellEnd"/>
      <w:r w:rsidR="00B756E3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B756E3">
        <w:rPr>
          <w:rFonts w:ascii="Times New Roman" w:hAnsi="Times New Roman" w:cs="Times New Roman"/>
          <w:sz w:val="24"/>
          <w:szCs w:val="24"/>
        </w:rPr>
        <w:t>tahap</w:t>
      </w:r>
      <w:proofErr w:type="spellEnd"/>
      <w:r w:rsidR="00B756E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756E3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>. Di</w:t>
      </w:r>
      <w:r w:rsidR="00A66A12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antaranya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FA3AB9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Pr="00FA3AB9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D034434" w14:textId="77777777" w:rsidR="00CF7FD5" w:rsidRDefault="00CF7FD5" w:rsidP="009F10DD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548BDF0F" w14:textId="1D82D241" w:rsidR="005801A4" w:rsidRDefault="005801A4" w:rsidP="00D10255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22" w:name="_Toc109050328"/>
      <w:proofErr w:type="spellStart"/>
      <w:r w:rsidRPr="00510D85">
        <w:rPr>
          <w:rFonts w:ascii="Times New Roman" w:hAnsi="Times New Roman" w:cs="Times New Roman"/>
          <w:b/>
          <w:bCs/>
          <w:color w:val="auto"/>
        </w:rPr>
        <w:lastRenderedPageBreak/>
        <w:t>Tampilan</w:t>
      </w:r>
      <w:proofErr w:type="spellEnd"/>
      <w:r w:rsidRPr="00510D85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510D85">
        <w:rPr>
          <w:rFonts w:ascii="Times New Roman" w:hAnsi="Times New Roman" w:cs="Times New Roman"/>
          <w:b/>
          <w:bCs/>
          <w:color w:val="auto"/>
        </w:rPr>
        <w:t>awal</w:t>
      </w:r>
      <w:bookmarkEnd w:id="322"/>
      <w:proofErr w:type="spellEnd"/>
    </w:p>
    <w:p w14:paraId="3EC8CBE0" w14:textId="0550452E" w:rsidR="00156C91" w:rsidRPr="00156C91" w:rsidRDefault="00D10255" w:rsidP="00D10255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Ketika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kali,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ncu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amb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aw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Berisikan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dasar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apa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saja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tersedia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mengenai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0F01">
        <w:rPr>
          <w:rFonts w:ascii="Times New Roman" w:hAnsi="Times New Roman" w:cs="Times New Roman"/>
          <w:sz w:val="24"/>
          <w:szCs w:val="24"/>
        </w:rPr>
        <w:t>kenapa</w:t>
      </w:r>
      <w:proofErr w:type="spellEnd"/>
      <w:r w:rsidR="00C40F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0F01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C40F0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C40F01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C40F0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C40F01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14397C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4397C">
        <w:rPr>
          <w:rFonts w:ascii="Times New Roman" w:hAnsi="Times New Roman" w:cs="Times New Roman"/>
          <w:sz w:val="24"/>
          <w:szCs w:val="24"/>
        </w:rPr>
        <w:t>dll</w:t>
      </w:r>
      <w:proofErr w:type="spellEnd"/>
      <w:r w:rsidR="00DC5E0B">
        <w:rPr>
          <w:rFonts w:ascii="Times New Roman" w:hAnsi="Times New Roman" w:cs="Times New Roman"/>
          <w:sz w:val="24"/>
          <w:szCs w:val="24"/>
        </w:rPr>
        <w:t>.</w:t>
      </w:r>
    </w:p>
    <w:p w14:paraId="14F91433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3288A286" w14:textId="77777777" w:rsidR="005801A4" w:rsidRDefault="005801A4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4AB5F7FB" wp14:editId="007B1985">
            <wp:extent cx="3582162" cy="1920240"/>
            <wp:effectExtent l="0" t="0" r="0" b="3810"/>
            <wp:docPr id="281" name="Picture 281" descr="Graphical user interface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1" name="Picture 281" descr="Graphical user interface, website&#10;&#10;Description automatically generated"/>
                    <pic:cNvPicPr/>
                  </pic:nvPicPr>
                  <pic:blipFill rotWithShape="1">
                    <a:blip r:embed="rId36"/>
                    <a:srcRect b="4702"/>
                    <a:stretch/>
                  </pic:blipFill>
                  <pic:spPr bwMode="auto">
                    <a:xfrm>
                      <a:off x="0" y="0"/>
                      <a:ext cx="3602800" cy="193130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3ECFB8C9" w14:textId="781BAB3B" w:rsidR="005801A4" w:rsidRPr="001E725E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23" w:name="_Toc107673180"/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4</w:t>
      </w:r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1E725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awal</w:t>
      </w:r>
      <w:bookmarkEnd w:id="323"/>
      <w:proofErr w:type="spellEnd"/>
    </w:p>
    <w:p w14:paraId="4C7B5143" w14:textId="77777777" w:rsidR="005801A4" w:rsidRDefault="005801A4" w:rsidP="00714451">
      <w:pPr>
        <w:pStyle w:val="ListParagraph"/>
        <w:ind w:left="0"/>
        <w:rPr>
          <w:rFonts w:ascii="Times New Roman" w:hAnsi="Times New Roman" w:cs="Times New Roman"/>
          <w:b/>
          <w:bCs/>
          <w:sz w:val="24"/>
          <w:szCs w:val="24"/>
        </w:rPr>
      </w:pPr>
    </w:p>
    <w:p w14:paraId="31E9439E" w14:textId="37D889DB" w:rsidR="005801A4" w:rsidRPr="009E5EFA" w:rsidRDefault="005801A4" w:rsidP="000C0519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24" w:name="_Toc109050329"/>
      <w:proofErr w:type="spellStart"/>
      <w:r w:rsidRPr="009E5EFA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9E5EFA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13006C" w:rsidRPr="006D0109">
        <w:rPr>
          <w:rFonts w:ascii="Times New Roman" w:hAnsi="Times New Roman" w:cs="Times New Roman"/>
          <w:b/>
          <w:bCs/>
          <w:i/>
          <w:iCs/>
          <w:color w:val="auto"/>
        </w:rPr>
        <w:t>register</w:t>
      </w:r>
      <w:bookmarkEnd w:id="324"/>
    </w:p>
    <w:p w14:paraId="5CD3DACA" w14:textId="6DBEA5CE" w:rsidR="005801A4" w:rsidRDefault="000C0519" w:rsidP="00960839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ul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96083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masuk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ke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melalui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proses </w:t>
      </w:r>
      <w:r w:rsidR="00960839" w:rsidRPr="008343CF">
        <w:rPr>
          <w:rFonts w:ascii="Times New Roman" w:hAnsi="Times New Roman" w:cs="Times New Roman"/>
          <w:i/>
          <w:iCs/>
          <w:sz w:val="24"/>
          <w:szCs w:val="24"/>
        </w:rPr>
        <w:t>login</w:t>
      </w:r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terlebih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dahulu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Namun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jika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belum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mempunyai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akun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anjurkan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960839">
        <w:rPr>
          <w:rFonts w:ascii="Times New Roman" w:hAnsi="Times New Roman" w:cs="Times New Roman"/>
          <w:sz w:val="24"/>
          <w:szCs w:val="24"/>
        </w:rPr>
        <w:t>untuk</w:t>
      </w:r>
      <w:proofErr w:type="spellEnd"/>
      <w:r w:rsidR="0096083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akse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c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l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ombo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ulai</w:t>
      </w:r>
      <w:proofErr w:type="spellEnd"/>
      <w:r w:rsidR="006B5D2E"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 w:rsidR="006B5D2E">
        <w:rPr>
          <w:rFonts w:ascii="Times New Roman" w:hAnsi="Times New Roman" w:cs="Times New Roman"/>
          <w:sz w:val="24"/>
          <w:szCs w:val="24"/>
        </w:rPr>
        <w:t>tampilan</w:t>
      </w:r>
      <w:proofErr w:type="spellEnd"/>
      <w:r w:rsidR="006B5D2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B5D2E">
        <w:rPr>
          <w:rFonts w:ascii="Times New Roman" w:hAnsi="Times New Roman" w:cs="Times New Roman"/>
          <w:sz w:val="24"/>
          <w:szCs w:val="24"/>
        </w:rPr>
        <w:t>awal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2FF6E05" w14:textId="77777777" w:rsidR="0013006C" w:rsidRDefault="0013006C" w:rsidP="00960839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</w:p>
    <w:p w14:paraId="6C994620" w14:textId="77777777" w:rsidR="00D320BE" w:rsidRDefault="0013006C" w:rsidP="00D320BE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5B892156" wp14:editId="522CDE51">
            <wp:extent cx="3543036" cy="1897040"/>
            <wp:effectExtent l="0" t="0" r="635" b="8255"/>
            <wp:docPr id="22" name="Picture 22" descr="Graphical user interface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2" name="Picture 22" descr="Graphical user interface, application&#10;&#10;Description automatically generated"/>
                    <pic:cNvPicPr/>
                  </pic:nvPicPr>
                  <pic:blipFill rotWithShape="1">
                    <a:blip r:embed="rId37"/>
                    <a:srcRect b="4813"/>
                    <a:stretch/>
                  </pic:blipFill>
                  <pic:spPr bwMode="auto">
                    <a:xfrm>
                      <a:off x="0" y="0"/>
                      <a:ext cx="3571444" cy="191225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729ED0B" w14:textId="348E08E2" w:rsidR="000C0519" w:rsidRPr="00D320BE" w:rsidRDefault="00D320BE" w:rsidP="00D320BE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36"/>
          <w:szCs w:val="36"/>
        </w:rPr>
      </w:pPr>
      <w:bookmarkStart w:id="325" w:name="_Toc107673181"/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5</w:t>
      </w:r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D320BE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register</w:t>
      </w:r>
      <w:bookmarkEnd w:id="325"/>
    </w:p>
    <w:p w14:paraId="467D61C8" w14:textId="1FC73B7C" w:rsidR="005801A4" w:rsidRDefault="005801A4" w:rsidP="005801A4">
      <w:pPr>
        <w:pStyle w:val="ListParagraph"/>
        <w:keepNext/>
        <w:ind w:left="0"/>
        <w:jc w:val="center"/>
      </w:pPr>
    </w:p>
    <w:p w14:paraId="0AEEA474" w14:textId="77777777" w:rsidR="0013006C" w:rsidRPr="0013006C" w:rsidRDefault="0013006C" w:rsidP="0013006C"/>
    <w:p w14:paraId="56E3FF6D" w14:textId="4DAFC005" w:rsidR="0013006C" w:rsidRPr="006E4FC3" w:rsidRDefault="0013006C" w:rsidP="00291ACA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26" w:name="_Toc109050330"/>
      <w:proofErr w:type="spellStart"/>
      <w:r w:rsidRPr="006E4FC3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6E4FC3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login</w:t>
      </w:r>
      <w:bookmarkEnd w:id="326"/>
    </w:p>
    <w:p w14:paraId="6A66712E" w14:textId="2A03A603" w:rsidR="0013006C" w:rsidRPr="009F11B7" w:rsidRDefault="00291ACA" w:rsidP="00291ACA">
      <w:pPr>
        <w:pStyle w:val="ListParagraph"/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daftar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2FF5C273" w14:textId="5E9BF396" w:rsidR="0013006C" w:rsidRDefault="0013006C" w:rsidP="0013006C">
      <w:pPr>
        <w:pStyle w:val="ListParagraph"/>
      </w:pPr>
    </w:p>
    <w:p w14:paraId="0620A976" w14:textId="77777777" w:rsidR="00025824" w:rsidRDefault="0013006C" w:rsidP="0002582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51738843" wp14:editId="43B97A57">
            <wp:extent cx="3333832" cy="1786777"/>
            <wp:effectExtent l="0" t="0" r="0" b="4445"/>
            <wp:docPr id="282" name="Picture 282" descr="Graphical user interface, application, website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2" name="Picture 282" descr="Graphical user interface, application, website&#10;&#10;Description automatically generated"/>
                    <pic:cNvPicPr/>
                  </pic:nvPicPr>
                  <pic:blipFill rotWithShape="1">
                    <a:blip r:embed="rId38"/>
                    <a:srcRect b="4720"/>
                    <a:stretch/>
                  </pic:blipFill>
                  <pic:spPr bwMode="auto">
                    <a:xfrm>
                      <a:off x="0" y="0"/>
                      <a:ext cx="3381462" cy="181230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2C7AAC8" w14:textId="5A9DB08F" w:rsidR="005801A4" w:rsidRPr="00C92944" w:rsidRDefault="00025824" w:rsidP="00C92944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27" w:name="_Toc107673182"/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6</w:t>
      </w:r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25824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login</w:t>
      </w:r>
      <w:bookmarkEnd w:id="327"/>
    </w:p>
    <w:p w14:paraId="10EF63F2" w14:textId="526488DD" w:rsidR="005801A4" w:rsidRDefault="005801A4" w:rsidP="009170CB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28" w:name="_Toc109050331"/>
      <w:proofErr w:type="spellStart"/>
      <w:r w:rsidRPr="009E5EFA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9E5EFA">
        <w:rPr>
          <w:rFonts w:ascii="Times New Roman" w:hAnsi="Times New Roman" w:cs="Times New Roman"/>
          <w:b/>
          <w:bCs/>
          <w:color w:val="auto"/>
        </w:rPr>
        <w:t xml:space="preserve"> menu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dashboard</w:t>
      </w:r>
      <w:r w:rsidRPr="009E5EFA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admin</w:t>
      </w:r>
      <w:bookmarkEnd w:id="328"/>
    </w:p>
    <w:p w14:paraId="75E37819" w14:textId="414E64FA" w:rsidR="00C45C90" w:rsidRPr="009170CB" w:rsidRDefault="009170CB" w:rsidP="009170CB">
      <w:pPr>
        <w:spacing w:line="360" w:lineRule="auto"/>
        <w:ind w:left="432" w:firstLine="720"/>
        <w:jc w:val="both"/>
      </w:pPr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Ketika </w:t>
      </w:r>
      <w:r w:rsidR="00925158" w:rsidRPr="00925158">
        <w:rPr>
          <w:rFonts w:ascii="Times New Roman" w:eastAsiaTheme="majorEastAsia" w:hAnsi="Times New Roman" w:cs="Times New Roman"/>
          <w:i/>
          <w:iCs/>
          <w:sz w:val="24"/>
          <w:szCs w:val="24"/>
        </w:rPr>
        <w:t>admin</w:t>
      </w:r>
      <w:r w:rsidR="00925158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login, </w:t>
      </w:r>
      <w:r w:rsidRPr="00925158">
        <w:rPr>
          <w:rFonts w:ascii="Times New Roman" w:eastAsiaTheme="majorEastAsia" w:hAnsi="Times New Roman" w:cs="Times New Roman"/>
          <w:i/>
          <w:iCs/>
          <w:sz w:val="24"/>
          <w:szCs w:val="24"/>
        </w:rPr>
        <w:t>admin</w:t>
      </w:r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Pr="009170CB">
        <w:rPr>
          <w:rFonts w:ascii="Times New Roman" w:eastAsiaTheme="majorEastAsia" w:hAnsi="Times New Roman" w:cs="Times New Roman"/>
          <w:sz w:val="24"/>
          <w:szCs w:val="24"/>
        </w:rPr>
        <w:t>akan</w:t>
      </w:r>
      <w:proofErr w:type="spellEnd"/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Pr="009170CB">
        <w:rPr>
          <w:rFonts w:ascii="Times New Roman" w:eastAsiaTheme="majorEastAsia" w:hAnsi="Times New Roman" w:cs="Times New Roman"/>
          <w:sz w:val="24"/>
          <w:szCs w:val="24"/>
        </w:rPr>
        <w:t>arahkan</w:t>
      </w:r>
      <w:proofErr w:type="spellEnd"/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pada </w:t>
      </w:r>
      <w:proofErr w:type="spellStart"/>
      <w:r w:rsidRPr="009170CB">
        <w:rPr>
          <w:rFonts w:ascii="Times New Roman" w:eastAsiaTheme="majorEastAsia" w:hAnsi="Times New Roman" w:cs="Times New Roman"/>
          <w:sz w:val="24"/>
          <w:szCs w:val="24"/>
        </w:rPr>
        <w:t>halaman</w:t>
      </w:r>
      <w:proofErr w:type="spellEnd"/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925158">
        <w:rPr>
          <w:rFonts w:ascii="Times New Roman" w:eastAsiaTheme="majorEastAsia" w:hAnsi="Times New Roman" w:cs="Times New Roman"/>
          <w:i/>
          <w:iCs/>
          <w:sz w:val="24"/>
          <w:szCs w:val="24"/>
        </w:rPr>
        <w:t>dashboard</w:t>
      </w:r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Pr="00925158">
        <w:rPr>
          <w:rFonts w:ascii="Times New Roman" w:eastAsiaTheme="majorEastAsia" w:hAnsi="Times New Roman" w:cs="Times New Roman"/>
          <w:i/>
          <w:iCs/>
          <w:sz w:val="24"/>
          <w:szCs w:val="24"/>
        </w:rPr>
        <w:t>admin</w:t>
      </w:r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yang mana </w:t>
      </w:r>
      <w:proofErr w:type="spellStart"/>
      <w:r w:rsidRPr="009170CB">
        <w:rPr>
          <w:rFonts w:ascii="Times New Roman" w:eastAsiaTheme="majorEastAsia" w:hAnsi="Times New Roman" w:cs="Times New Roman"/>
          <w:sz w:val="24"/>
          <w:szCs w:val="24"/>
        </w:rPr>
        <w:t>berisi</w:t>
      </w:r>
      <w:proofErr w:type="spellEnd"/>
      <w:r w:rsidRPr="009170CB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s</w:t>
      </w:r>
      <w:r w:rsidRPr="009170CB">
        <w:rPr>
          <w:rFonts w:ascii="Times New Roman" w:eastAsiaTheme="majorEastAsia" w:hAnsi="Times New Roman" w:cs="Times New Roman"/>
          <w:sz w:val="24"/>
          <w:szCs w:val="24"/>
        </w:rPr>
        <w:t>eberapa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banyak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3D2F91" w:rsidRPr="00133B76">
        <w:rPr>
          <w:rFonts w:ascii="Times New Roman" w:eastAsiaTheme="majorEastAsia" w:hAnsi="Times New Roman" w:cs="Times New Roman"/>
          <w:i/>
          <w:iCs/>
          <w:sz w:val="24"/>
          <w:szCs w:val="24"/>
        </w:rPr>
        <w:t>user</w:t>
      </w:r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terdaftar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jumlah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yang di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teliti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gejala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ada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berapa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banyak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pemetaan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3D2F91">
        <w:rPr>
          <w:rFonts w:ascii="Times New Roman" w:eastAsiaTheme="majorEastAsia" w:hAnsi="Times New Roman" w:cs="Times New Roman"/>
          <w:sz w:val="24"/>
          <w:szCs w:val="24"/>
        </w:rPr>
        <w:t>pertanyaanya</w:t>
      </w:r>
      <w:proofErr w:type="spellEnd"/>
      <w:r w:rsidR="003D2F91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4AD9F19D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2616DE71" w14:textId="2A269544" w:rsidR="005801A4" w:rsidRDefault="00BE355F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25392012" wp14:editId="1E70B561">
            <wp:extent cx="3374007" cy="1795145"/>
            <wp:effectExtent l="0" t="0" r="0" b="0"/>
            <wp:docPr id="93" name="Picture 9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39"/>
                    <a:srcRect b="5413"/>
                    <a:stretch/>
                  </pic:blipFill>
                  <pic:spPr bwMode="auto">
                    <a:xfrm>
                      <a:off x="0" y="0"/>
                      <a:ext cx="3398525" cy="1808190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66056B0" w14:textId="577CD0A6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29" w:name="_Toc107673183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7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dashboard admin</w:t>
      </w:r>
      <w:bookmarkEnd w:id="329"/>
    </w:p>
    <w:p w14:paraId="48EA7C46" w14:textId="77777777" w:rsidR="005801A4" w:rsidRPr="00481DFA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6AE5734" w14:textId="4BBDF9B0" w:rsidR="005801A4" w:rsidRDefault="005801A4" w:rsidP="00A6123A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30" w:name="_Toc109050332"/>
      <w:proofErr w:type="spellStart"/>
      <w:r w:rsidRPr="00E47762">
        <w:rPr>
          <w:rFonts w:ascii="Times New Roman" w:hAnsi="Times New Roman" w:cs="Times New Roman"/>
          <w:b/>
          <w:bCs/>
          <w:color w:val="auto"/>
        </w:rPr>
        <w:lastRenderedPageBreak/>
        <w:t>Tampilan</w:t>
      </w:r>
      <w:proofErr w:type="spellEnd"/>
      <w:r w:rsidRPr="00E47762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E47762">
        <w:rPr>
          <w:rFonts w:ascii="Times New Roman" w:hAnsi="Times New Roman" w:cs="Times New Roman"/>
          <w:b/>
          <w:bCs/>
          <w:color w:val="auto"/>
        </w:rPr>
        <w:t>manajemen</w:t>
      </w:r>
      <w:proofErr w:type="spellEnd"/>
      <w:r w:rsidRPr="00E47762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user</w:t>
      </w:r>
      <w:bookmarkEnd w:id="330"/>
    </w:p>
    <w:p w14:paraId="5220BBE3" w14:textId="34333FA2" w:rsidR="003E3A8F" w:rsidRPr="003E3A8F" w:rsidRDefault="003E3A8F" w:rsidP="00A6123A">
      <w:pPr>
        <w:spacing w:line="360" w:lineRule="auto"/>
        <w:ind w:left="432" w:firstLine="720"/>
        <w:jc w:val="both"/>
      </w:pPr>
      <w:r>
        <w:rPr>
          <w:rFonts w:ascii="Times New Roman" w:eastAsiaTheme="majorEastAsia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berisi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tentang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pengelolaan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A6123A" w:rsidRPr="008B2E0C">
        <w:rPr>
          <w:rFonts w:ascii="Times New Roman" w:eastAsiaTheme="majorEastAsia" w:hAnsi="Times New Roman" w:cs="Times New Roman"/>
          <w:i/>
          <w:iCs/>
          <w:sz w:val="24"/>
          <w:szCs w:val="24"/>
        </w:rPr>
        <w:t>user</w:t>
      </w:r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sudah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mendaftar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dimana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akses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A6123A" w:rsidRPr="008B2E0C">
        <w:rPr>
          <w:rFonts w:ascii="Times New Roman" w:eastAsiaTheme="majorEastAsia" w:hAnsi="Times New Roman" w:cs="Times New Roman"/>
          <w:i/>
          <w:iCs/>
          <w:sz w:val="24"/>
          <w:szCs w:val="24"/>
        </w:rPr>
        <w:t>user</w:t>
      </w:r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terhadap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aplikasi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tentukan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pada menu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. Ketika </w:t>
      </w:r>
      <w:r w:rsidR="00A6123A" w:rsidRPr="008B2E0C">
        <w:rPr>
          <w:rFonts w:ascii="Times New Roman" w:eastAsiaTheme="majorEastAsia" w:hAnsi="Times New Roman" w:cs="Times New Roman"/>
          <w:i/>
          <w:iCs/>
          <w:sz w:val="24"/>
          <w:szCs w:val="24"/>
        </w:rPr>
        <w:t>user</w:t>
      </w:r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belum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verifikasi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r w:rsidR="00A6123A" w:rsidRPr="008B2E0C">
        <w:rPr>
          <w:rFonts w:ascii="Times New Roman" w:eastAsiaTheme="majorEastAsia" w:hAnsi="Times New Roman" w:cs="Times New Roman"/>
          <w:i/>
          <w:iCs/>
          <w:sz w:val="24"/>
          <w:szCs w:val="24"/>
        </w:rPr>
        <w:t>user</w:t>
      </w:r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tidak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6123A">
        <w:rPr>
          <w:rFonts w:ascii="Times New Roman" w:eastAsiaTheme="majorEastAsia" w:hAnsi="Times New Roman" w:cs="Times New Roman"/>
          <w:sz w:val="24"/>
          <w:szCs w:val="24"/>
        </w:rPr>
        <w:t>melakukan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 xml:space="preserve"> login</w:t>
      </w:r>
      <w:r w:rsidR="008B2E0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610ACD">
        <w:rPr>
          <w:rFonts w:ascii="Times New Roman" w:eastAsiaTheme="majorEastAsia" w:hAnsi="Times New Roman" w:cs="Times New Roman"/>
          <w:sz w:val="24"/>
          <w:szCs w:val="24"/>
        </w:rPr>
        <w:t>serta</w:t>
      </w:r>
      <w:proofErr w:type="spellEnd"/>
      <w:r w:rsidR="008B2E0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8B2E0C">
        <w:rPr>
          <w:rFonts w:ascii="Times New Roman" w:eastAsiaTheme="majorEastAsia" w:hAnsi="Times New Roman" w:cs="Times New Roman"/>
          <w:sz w:val="24"/>
          <w:szCs w:val="24"/>
        </w:rPr>
        <w:t>melakukan</w:t>
      </w:r>
      <w:proofErr w:type="spellEnd"/>
      <w:r w:rsidR="008B2E0C">
        <w:rPr>
          <w:rFonts w:ascii="Times New Roman" w:eastAsiaTheme="majorEastAsia" w:hAnsi="Times New Roman" w:cs="Times New Roman"/>
          <w:sz w:val="24"/>
          <w:szCs w:val="24"/>
        </w:rPr>
        <w:t xml:space="preserve"> proses </w:t>
      </w:r>
      <w:proofErr w:type="spellStart"/>
      <w:r w:rsidR="008B2E0C"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 w:rsidR="008B2E0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8B2E0C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="008B2E0C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8B2E0C"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 w:rsidR="00A6123A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4954548F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433CD6A7" w14:textId="14AA155F" w:rsidR="005801A4" w:rsidRDefault="00FF1BB5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5C028FF0" wp14:editId="4A4C96E8">
            <wp:extent cx="3330575" cy="1781944"/>
            <wp:effectExtent l="0" t="0" r="3175" b="8890"/>
            <wp:docPr id="295" name="Picture 29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5" name="Picture 295" descr="A screenshot of a computer&#10;&#10;Description automatically generated"/>
                    <pic:cNvPicPr/>
                  </pic:nvPicPr>
                  <pic:blipFill rotWithShape="1">
                    <a:blip r:embed="rId40"/>
                    <a:srcRect b="4884"/>
                    <a:stretch/>
                  </pic:blipFill>
                  <pic:spPr bwMode="auto">
                    <a:xfrm>
                      <a:off x="0" y="0"/>
                      <a:ext cx="3335506" cy="178458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69CAA9E" w14:textId="0E6D5AD5" w:rsidR="005801A4" w:rsidRPr="00B2177B" w:rsidRDefault="005801A4" w:rsidP="00B2177B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31" w:name="_Toc107673184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8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manajeme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user</w:t>
      </w:r>
      <w:bookmarkEnd w:id="331"/>
    </w:p>
    <w:p w14:paraId="734A73F2" w14:textId="7D00B3B5" w:rsidR="005801A4" w:rsidRDefault="005801A4" w:rsidP="00D6614C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32" w:name="_Toc109050333"/>
      <w:proofErr w:type="spellStart"/>
      <w:r w:rsidRPr="0025599C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25599C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25599C">
        <w:rPr>
          <w:rFonts w:ascii="Times New Roman" w:hAnsi="Times New Roman" w:cs="Times New Roman"/>
          <w:b/>
          <w:bCs/>
          <w:color w:val="auto"/>
        </w:rPr>
        <w:t>penyakit</w:t>
      </w:r>
      <w:proofErr w:type="spellEnd"/>
      <w:r w:rsidRPr="0025599C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25599C">
        <w:rPr>
          <w:rFonts w:ascii="Times New Roman" w:hAnsi="Times New Roman" w:cs="Times New Roman"/>
          <w:b/>
          <w:bCs/>
          <w:color w:val="auto"/>
        </w:rPr>
        <w:t>kulit</w:t>
      </w:r>
      <w:bookmarkEnd w:id="332"/>
      <w:proofErr w:type="spellEnd"/>
    </w:p>
    <w:p w14:paraId="1EFB1D71" w14:textId="202D033C" w:rsidR="004A1280" w:rsidRPr="004A1280" w:rsidRDefault="00D6614C" w:rsidP="00D6614C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li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22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0A4EF132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1187BC65" w14:textId="77777777" w:rsidR="005801A4" w:rsidRDefault="005801A4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4A0AF80F" wp14:editId="28039EA4">
            <wp:extent cx="3398917" cy="1824763"/>
            <wp:effectExtent l="0" t="0" r="0" b="4445"/>
            <wp:docPr id="285" name="Picture 285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5" name="Picture 285" descr="A screenshot of a computer&#10;&#10;Description automatically generated"/>
                    <pic:cNvPicPr/>
                  </pic:nvPicPr>
                  <pic:blipFill rotWithShape="1">
                    <a:blip r:embed="rId41"/>
                    <a:srcRect b="4557"/>
                    <a:stretch/>
                  </pic:blipFill>
                  <pic:spPr bwMode="auto">
                    <a:xfrm>
                      <a:off x="0" y="0"/>
                      <a:ext cx="3417615" cy="1834801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F532F22" w14:textId="4D0E09C1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33" w:name="_Toc107673185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9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333"/>
      <w:proofErr w:type="spellEnd"/>
    </w:p>
    <w:p w14:paraId="5543E6EB" w14:textId="77777777" w:rsidR="005801A4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28FEAEB9" w14:textId="19763048" w:rsidR="005801A4" w:rsidRDefault="005801A4" w:rsidP="00432617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34" w:name="_Toc109050334"/>
      <w:proofErr w:type="spellStart"/>
      <w:r w:rsidRPr="00CE719F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CE719F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CE719F">
        <w:rPr>
          <w:rFonts w:ascii="Times New Roman" w:hAnsi="Times New Roman" w:cs="Times New Roman"/>
          <w:b/>
          <w:bCs/>
          <w:color w:val="auto"/>
        </w:rPr>
        <w:t>gejala</w:t>
      </w:r>
      <w:proofErr w:type="spellEnd"/>
      <w:r w:rsidRPr="00CE719F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E719F">
        <w:rPr>
          <w:rFonts w:ascii="Times New Roman" w:hAnsi="Times New Roman" w:cs="Times New Roman"/>
          <w:b/>
          <w:bCs/>
          <w:color w:val="auto"/>
        </w:rPr>
        <w:t>penyakit</w:t>
      </w:r>
      <w:proofErr w:type="spellEnd"/>
      <w:r w:rsidRPr="00CE719F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E719F">
        <w:rPr>
          <w:rFonts w:ascii="Times New Roman" w:hAnsi="Times New Roman" w:cs="Times New Roman"/>
          <w:b/>
          <w:bCs/>
          <w:color w:val="auto"/>
        </w:rPr>
        <w:t>kulit</w:t>
      </w:r>
      <w:bookmarkEnd w:id="334"/>
      <w:proofErr w:type="spellEnd"/>
    </w:p>
    <w:p w14:paraId="66270981" w14:textId="4E045562" w:rsidR="00A77E57" w:rsidRPr="00A77E57" w:rsidRDefault="00A77E57" w:rsidP="00432617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elol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iman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it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91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4D81B185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03840BA5" w14:textId="0351ED09" w:rsidR="005801A4" w:rsidRDefault="00263A21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78FF2272" wp14:editId="6F1831A2">
            <wp:extent cx="3401750" cy="1826260"/>
            <wp:effectExtent l="0" t="0" r="8255" b="2540"/>
            <wp:docPr id="296" name="Picture 296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96" name="Picture 296" descr="A screenshot of a computer&#10;&#10;Description automatically generated"/>
                    <pic:cNvPicPr/>
                  </pic:nvPicPr>
                  <pic:blipFill rotWithShape="1">
                    <a:blip r:embed="rId42"/>
                    <a:srcRect b="4558"/>
                    <a:stretch/>
                  </pic:blipFill>
                  <pic:spPr bwMode="auto">
                    <a:xfrm>
                      <a:off x="0" y="0"/>
                      <a:ext cx="3431884" cy="184243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BBF61A0" w14:textId="38382914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35" w:name="_Toc107673186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0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gejala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kulit</w:t>
      </w:r>
      <w:bookmarkEnd w:id="335"/>
      <w:proofErr w:type="spellEnd"/>
    </w:p>
    <w:p w14:paraId="7811292A" w14:textId="77777777" w:rsidR="005801A4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5651BC8" w14:textId="6BA672DF" w:rsidR="005801A4" w:rsidRDefault="005801A4" w:rsidP="00EF37CB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36" w:name="_Toc109050335"/>
      <w:proofErr w:type="spellStart"/>
      <w:r w:rsidRPr="00DB72C8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DB72C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DB72C8">
        <w:rPr>
          <w:rFonts w:ascii="Times New Roman" w:hAnsi="Times New Roman" w:cs="Times New Roman"/>
          <w:b/>
          <w:bCs/>
          <w:color w:val="auto"/>
        </w:rPr>
        <w:t>pemetaan</w:t>
      </w:r>
      <w:proofErr w:type="spellEnd"/>
      <w:r w:rsidRPr="00DB72C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DB72C8">
        <w:rPr>
          <w:rFonts w:ascii="Times New Roman" w:hAnsi="Times New Roman" w:cs="Times New Roman"/>
          <w:b/>
          <w:bCs/>
          <w:color w:val="auto"/>
        </w:rPr>
        <w:t>pertanyaan</w:t>
      </w:r>
      <w:bookmarkEnd w:id="336"/>
      <w:proofErr w:type="spellEnd"/>
    </w:p>
    <w:p w14:paraId="6B91C22E" w14:textId="65EA0B9A" w:rsidR="00BD3D43" w:rsidRPr="00BD3D43" w:rsidRDefault="00EF37CB" w:rsidP="00EF37CB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rka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gejal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2E7944F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19316D93" w14:textId="40DBDF51" w:rsidR="005801A4" w:rsidRDefault="00263A21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4E130E5A" wp14:editId="728E5F32">
            <wp:extent cx="3475358" cy="1867535"/>
            <wp:effectExtent l="0" t="0" r="0" b="0"/>
            <wp:docPr id="297" name="Picture 297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3"/>
                    <a:srcRect b="4469"/>
                    <a:stretch/>
                  </pic:blipFill>
                  <pic:spPr bwMode="auto">
                    <a:xfrm>
                      <a:off x="0" y="0"/>
                      <a:ext cx="3498199" cy="1879809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8454FD6" w14:textId="4BBB06E2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37" w:name="_Toc107673187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1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meta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rtanyaan</w:t>
      </w:r>
      <w:bookmarkEnd w:id="337"/>
      <w:proofErr w:type="spellEnd"/>
    </w:p>
    <w:p w14:paraId="36147765" w14:textId="77777777" w:rsidR="005801A4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4A352F70" w14:textId="29667CAC" w:rsidR="005801A4" w:rsidRDefault="005801A4" w:rsidP="001648E6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38" w:name="_Toc109050336"/>
      <w:proofErr w:type="spellStart"/>
      <w:r w:rsidRPr="008D5678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8D5678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8D5678">
        <w:rPr>
          <w:rFonts w:ascii="Times New Roman" w:hAnsi="Times New Roman" w:cs="Times New Roman"/>
          <w:b/>
          <w:bCs/>
          <w:color w:val="auto"/>
        </w:rPr>
        <w:t>identifikasi</w:t>
      </w:r>
      <w:proofErr w:type="spellEnd"/>
      <w:r w:rsidRPr="008D567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8D5678">
        <w:rPr>
          <w:rFonts w:ascii="Times New Roman" w:hAnsi="Times New Roman" w:cs="Times New Roman"/>
          <w:b/>
          <w:bCs/>
          <w:color w:val="auto"/>
        </w:rPr>
        <w:t>penyakit</w:t>
      </w:r>
      <w:proofErr w:type="spellEnd"/>
      <w:r w:rsidRPr="008D5678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admin</w:t>
      </w:r>
      <w:bookmarkEnd w:id="338"/>
    </w:p>
    <w:p w14:paraId="5BC992D9" w14:textId="6E38C3D8" w:rsidR="006D6B8C" w:rsidRPr="006D6B8C" w:rsidRDefault="00D02728" w:rsidP="001648E6">
      <w:pPr>
        <w:spacing w:line="360" w:lineRule="auto"/>
        <w:ind w:left="432" w:firstLine="720"/>
        <w:jc w:val="both"/>
      </w:pPr>
      <w:r>
        <w:rPr>
          <w:rFonts w:ascii="Times New Roman" w:eastAsiaTheme="majorEastAsia" w:hAnsi="Times New Roman" w:cs="Times New Roman"/>
          <w:sz w:val="24"/>
          <w:szCs w:val="24"/>
        </w:rPr>
        <w:t xml:space="preserve">Pada menu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, proses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berlangsung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1648E6" w:rsidRPr="001648E6">
        <w:rPr>
          <w:rFonts w:ascii="Times New Roman" w:eastAsiaTheme="majorEastAsia" w:hAnsi="Times New Roman" w:cs="Times New Roman"/>
          <w:i/>
          <w:iCs/>
          <w:sz w:val="24"/>
          <w:szCs w:val="24"/>
        </w:rPr>
        <w:t>admin</w:t>
      </w:r>
      <w:r w:rsidR="001648E6">
        <w:rPr>
          <w:rFonts w:ascii="Times New Roman" w:eastAsiaTheme="majorEastAsia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1648E6" w:rsidRPr="001648E6">
        <w:rPr>
          <w:rFonts w:ascii="Times New Roman" w:eastAsiaTheme="majorEastAsia" w:hAnsi="Times New Roman" w:cs="Times New Roman"/>
          <w:sz w:val="24"/>
          <w:szCs w:val="24"/>
        </w:rPr>
        <w:t>selesai</w:t>
      </w:r>
      <w:proofErr w:type="spellEnd"/>
      <w:r w:rsidR="001648E6" w:rsidRPr="001648E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mengisi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nama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jenis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kelamin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 dan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tanggal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1648E6">
        <w:rPr>
          <w:rFonts w:ascii="Times New Roman" w:eastAsiaTheme="majorEastAsia" w:hAnsi="Times New Roman" w:cs="Times New Roman"/>
          <w:sz w:val="24"/>
          <w:szCs w:val="24"/>
        </w:rPr>
        <w:t>lahir</w:t>
      </w:r>
      <w:proofErr w:type="spellEnd"/>
      <w:r w:rsidR="001648E6">
        <w:rPr>
          <w:rFonts w:ascii="Times New Roman" w:eastAsiaTheme="majorEastAsia" w:hAnsi="Times New Roman" w:cs="Times New Roman"/>
          <w:sz w:val="24"/>
          <w:szCs w:val="24"/>
        </w:rPr>
        <w:t xml:space="preserve">. </w:t>
      </w:r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Proses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mulai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dengan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pengajuan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pertanyaan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umum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sampai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menuju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pertanyaan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yang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lebih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spesifik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terkait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AD7849">
        <w:rPr>
          <w:rFonts w:ascii="Times New Roman" w:eastAsiaTheme="majorEastAsia" w:hAnsi="Times New Roman" w:cs="Times New Roman"/>
          <w:sz w:val="24"/>
          <w:szCs w:val="24"/>
        </w:rPr>
        <w:t>gejala</w:t>
      </w:r>
      <w:proofErr w:type="spellEnd"/>
      <w:r w:rsidR="00AD7849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r w:rsidR="00AD7849">
        <w:rPr>
          <w:rFonts w:ascii="Times New Roman" w:eastAsiaTheme="majorEastAsia" w:hAnsi="Times New Roman" w:cs="Times New Roman"/>
          <w:sz w:val="24"/>
          <w:szCs w:val="24"/>
        </w:rPr>
        <w:t xml:space="preserve">yang di </w:t>
      </w:r>
      <w:proofErr w:type="spellStart"/>
      <w:r w:rsidR="00AD7849">
        <w:rPr>
          <w:rFonts w:ascii="Times New Roman" w:eastAsiaTheme="majorEastAsia" w:hAnsi="Times New Roman" w:cs="Times New Roman"/>
          <w:sz w:val="24"/>
          <w:szCs w:val="24"/>
        </w:rPr>
        <w:t>alami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sehingga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akhir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memperoleh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sebuah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 w:rsidR="00713DD6">
        <w:rPr>
          <w:rFonts w:ascii="Times New Roman" w:eastAsiaTheme="majorEastAsia" w:hAnsi="Times New Roman" w:cs="Times New Roman"/>
          <w:sz w:val="24"/>
          <w:szCs w:val="24"/>
        </w:rPr>
        <w:t>kesimpulan</w:t>
      </w:r>
      <w:proofErr w:type="spellEnd"/>
      <w:r w:rsidR="00713DD6"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7569BC0B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745FE276" w14:textId="77777777" w:rsidR="005801A4" w:rsidRDefault="005801A4" w:rsidP="005801A4">
      <w:pPr>
        <w:pStyle w:val="ListParagraph"/>
        <w:keepNext/>
        <w:ind w:left="0"/>
        <w:jc w:val="center"/>
      </w:pPr>
      <w:r>
        <w:rPr>
          <w:noProof/>
        </w:rPr>
        <w:lastRenderedPageBreak/>
        <w:drawing>
          <wp:inline distT="0" distB="0" distL="0" distR="0" wp14:anchorId="2DFF7B0C" wp14:editId="23578C91">
            <wp:extent cx="3485247" cy="1867983"/>
            <wp:effectExtent l="0" t="0" r="1270" b="0"/>
            <wp:docPr id="288" name="Picture 288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288" name="Picture 288" descr="Graphical user interface, text, application, email&#10;&#10;Description automatically generated"/>
                    <pic:cNvPicPr/>
                  </pic:nvPicPr>
                  <pic:blipFill rotWithShape="1">
                    <a:blip r:embed="rId44"/>
                    <a:srcRect b="4717"/>
                    <a:stretch/>
                  </pic:blipFill>
                  <pic:spPr bwMode="auto">
                    <a:xfrm>
                      <a:off x="0" y="0"/>
                      <a:ext cx="3513438" cy="1883093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1D7FBB6F" w14:textId="03F2AFAC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39" w:name="_Toc107673188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2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dentifikasi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8C6C70">
        <w:rPr>
          <w:rFonts w:ascii="Times New Roman" w:hAnsi="Times New Roman" w:cs="Times New Roman"/>
          <w:color w:val="auto"/>
          <w:sz w:val="24"/>
          <w:szCs w:val="24"/>
        </w:rPr>
        <w:t>admin</w:t>
      </w:r>
      <w:bookmarkEnd w:id="339"/>
    </w:p>
    <w:p w14:paraId="484660D3" w14:textId="4A840004" w:rsidR="005801A4" w:rsidRDefault="005801A4" w:rsidP="000E53DB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40" w:name="_Toc109050337"/>
      <w:proofErr w:type="spellStart"/>
      <w:r w:rsidRPr="00C67FFB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C67FFB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67FFB">
        <w:rPr>
          <w:rFonts w:ascii="Times New Roman" w:hAnsi="Times New Roman" w:cs="Times New Roman"/>
          <w:b/>
          <w:bCs/>
          <w:color w:val="auto"/>
        </w:rPr>
        <w:t>riwayat</w:t>
      </w:r>
      <w:proofErr w:type="spellEnd"/>
      <w:r w:rsidRPr="00C67FFB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67FFB">
        <w:rPr>
          <w:rFonts w:ascii="Times New Roman" w:hAnsi="Times New Roman" w:cs="Times New Roman"/>
          <w:b/>
          <w:bCs/>
          <w:color w:val="auto"/>
        </w:rPr>
        <w:t>penyakit</w:t>
      </w:r>
      <w:proofErr w:type="spellEnd"/>
      <w:r w:rsidRPr="00C67FFB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admin</w:t>
      </w:r>
      <w:bookmarkEnd w:id="340"/>
    </w:p>
    <w:p w14:paraId="450185CD" w14:textId="59857C14" w:rsidR="000E53DB" w:rsidRPr="000E53DB" w:rsidRDefault="000E53DB" w:rsidP="000E53DB">
      <w:pPr>
        <w:spacing w:line="360" w:lineRule="auto"/>
        <w:ind w:left="432" w:firstLine="720"/>
        <w:jc w:val="both"/>
      </w:pPr>
      <w:proofErr w:type="spellStart"/>
      <w:r w:rsidRPr="000E53DB">
        <w:rPr>
          <w:rFonts w:ascii="Times New Roman" w:eastAsiaTheme="majorEastAsia" w:hAnsi="Times New Roman" w:cs="Times New Roman"/>
          <w:sz w:val="24"/>
          <w:szCs w:val="24"/>
        </w:rPr>
        <w:t>Setelah</w:t>
      </w:r>
      <w:proofErr w:type="spellEnd"/>
      <w:r w:rsidRPr="000E53DB"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tersebu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cek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kembal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pada menu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riwayat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eastAsiaTheme="majorEastAsia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eastAsiaTheme="majorEastAsia" w:hAnsi="Times New Roman" w:cs="Times New Roman"/>
          <w:sz w:val="24"/>
          <w:szCs w:val="24"/>
        </w:rPr>
        <w:t>.</w:t>
      </w:r>
    </w:p>
    <w:p w14:paraId="4EFD4DC7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669D9DF0" w14:textId="3F7B69FC" w:rsidR="005801A4" w:rsidRDefault="00214273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7C9DD0EB" wp14:editId="16B020C4">
            <wp:extent cx="3441529" cy="1844208"/>
            <wp:effectExtent l="0" t="0" r="6985" b="3810"/>
            <wp:docPr id="303" name="Picture 303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1" name=""/>
                    <pic:cNvPicPr/>
                  </pic:nvPicPr>
                  <pic:blipFill rotWithShape="1">
                    <a:blip r:embed="rId45"/>
                    <a:srcRect b="4735"/>
                    <a:stretch/>
                  </pic:blipFill>
                  <pic:spPr bwMode="auto">
                    <a:xfrm>
                      <a:off x="0" y="0"/>
                      <a:ext cx="3503043" cy="1877172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47C0E770" w14:textId="5218BD74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41" w:name="_Toc107673189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3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iwayat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admin</w:t>
      </w:r>
      <w:bookmarkEnd w:id="341"/>
    </w:p>
    <w:p w14:paraId="4E7B9911" w14:textId="77777777" w:rsidR="005801A4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76ABF1CC" w14:textId="2967DE15" w:rsidR="005801A4" w:rsidRDefault="005801A4" w:rsidP="00AD7849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42" w:name="_Toc109050338"/>
      <w:proofErr w:type="spellStart"/>
      <w:r w:rsidRPr="00C67FFB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C67FFB">
        <w:rPr>
          <w:rFonts w:ascii="Times New Roman" w:hAnsi="Times New Roman" w:cs="Times New Roman"/>
          <w:b/>
          <w:bCs/>
          <w:color w:val="auto"/>
        </w:rPr>
        <w:t xml:space="preserve"> menu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dashboard</w:t>
      </w:r>
      <w:r w:rsidRPr="00C67FFB">
        <w:rPr>
          <w:rFonts w:ascii="Times New Roman" w:hAnsi="Times New Roman" w:cs="Times New Roman"/>
          <w:b/>
          <w:bCs/>
          <w:color w:val="auto"/>
        </w:rPr>
        <w:t xml:space="preserve"> </w:t>
      </w:r>
      <w:r w:rsidRPr="006D0109">
        <w:rPr>
          <w:rFonts w:ascii="Times New Roman" w:hAnsi="Times New Roman" w:cs="Times New Roman"/>
          <w:b/>
          <w:bCs/>
          <w:i/>
          <w:iCs/>
          <w:color w:val="auto"/>
        </w:rPr>
        <w:t>user</w:t>
      </w:r>
      <w:bookmarkEnd w:id="342"/>
    </w:p>
    <w:p w14:paraId="10BF9403" w14:textId="40AB66A6" w:rsidR="008A1BF1" w:rsidRPr="00AD7849" w:rsidRDefault="00AD7849" w:rsidP="00AD7849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 w:rsidRPr="00AD7849"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 w:rsidRPr="00AD7849"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 w:rsidRPr="00AD784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Pr="00AD7849"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rup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7849">
        <w:rPr>
          <w:rFonts w:ascii="Times New Roman" w:hAnsi="Times New Roman" w:cs="Times New Roman"/>
          <w:i/>
          <w:iCs/>
          <w:sz w:val="24"/>
          <w:szCs w:val="24"/>
        </w:rPr>
        <w:t>dashboa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tik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D784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og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ver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3D680A08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5B55B689" w14:textId="2AFCE971" w:rsidR="005801A4" w:rsidRDefault="00AC0C57" w:rsidP="005801A4">
      <w:pPr>
        <w:pStyle w:val="ListParagraph"/>
        <w:keepNext/>
        <w:ind w:left="0"/>
        <w:jc w:val="center"/>
      </w:pPr>
      <w:r>
        <w:rPr>
          <w:noProof/>
        </w:rPr>
        <w:lastRenderedPageBreak/>
        <w:drawing>
          <wp:inline distT="0" distB="0" distL="0" distR="0" wp14:anchorId="439466C6" wp14:editId="45237673">
            <wp:extent cx="3435026" cy="1836268"/>
            <wp:effectExtent l="0" t="0" r="0" b="0"/>
            <wp:docPr id="300" name="Picture 300" descr="Graphical user interface, text, application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0" name="Picture 300" descr="Graphical user interface, text, application&#10;&#10;Description automatically generated"/>
                    <pic:cNvPicPr/>
                  </pic:nvPicPr>
                  <pic:blipFill rotWithShape="1">
                    <a:blip r:embed="rId46"/>
                    <a:srcRect b="4965"/>
                    <a:stretch/>
                  </pic:blipFill>
                  <pic:spPr bwMode="auto">
                    <a:xfrm>
                      <a:off x="0" y="0"/>
                      <a:ext cx="3532049" cy="1888134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0248999D" w14:textId="394A9241" w:rsidR="005801A4" w:rsidRPr="00047C32" w:rsidRDefault="005801A4" w:rsidP="005801A4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43" w:name="_Toc107673190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4</w:t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047C32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r w:rsidRPr="006D0109">
        <w:rPr>
          <w:rFonts w:ascii="Times New Roman" w:hAnsi="Times New Roman" w:cs="Times New Roman"/>
          <w:color w:val="auto"/>
          <w:sz w:val="24"/>
          <w:szCs w:val="24"/>
        </w:rPr>
        <w:t>dashboard user</w:t>
      </w:r>
      <w:bookmarkEnd w:id="343"/>
    </w:p>
    <w:p w14:paraId="3639C878" w14:textId="77777777" w:rsidR="005801A4" w:rsidRPr="005B7466" w:rsidRDefault="005801A4" w:rsidP="005801A4">
      <w:pPr>
        <w:pStyle w:val="ListParagraph"/>
        <w:ind w:left="0"/>
        <w:jc w:val="center"/>
        <w:rPr>
          <w:rFonts w:ascii="Times New Roman" w:hAnsi="Times New Roman" w:cs="Times New Roman"/>
          <w:b/>
          <w:bCs/>
          <w:sz w:val="24"/>
          <w:szCs w:val="24"/>
        </w:rPr>
      </w:pPr>
    </w:p>
    <w:p w14:paraId="61CC726B" w14:textId="4D72AA4D" w:rsidR="005801A4" w:rsidRDefault="005801A4" w:rsidP="00CA1125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44" w:name="_Toc109050339"/>
      <w:proofErr w:type="spellStart"/>
      <w:r w:rsidRPr="007B68E7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7B68E7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7B68E7">
        <w:rPr>
          <w:rFonts w:ascii="Times New Roman" w:hAnsi="Times New Roman" w:cs="Times New Roman"/>
          <w:b/>
          <w:bCs/>
          <w:color w:val="auto"/>
        </w:rPr>
        <w:t>identifikasi</w:t>
      </w:r>
      <w:proofErr w:type="spellEnd"/>
      <w:r w:rsidRPr="007B68E7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7B68E7">
        <w:rPr>
          <w:rFonts w:ascii="Times New Roman" w:hAnsi="Times New Roman" w:cs="Times New Roman"/>
          <w:b/>
          <w:bCs/>
          <w:color w:val="auto"/>
        </w:rPr>
        <w:t>penyakit</w:t>
      </w:r>
      <w:bookmarkEnd w:id="344"/>
      <w:proofErr w:type="spellEnd"/>
    </w:p>
    <w:p w14:paraId="42FC2ECE" w14:textId="62B0C069" w:rsidR="00506B76" w:rsidRPr="00506B76" w:rsidRDefault="00506B76" w:rsidP="00CA1125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03685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mana </w:t>
      </w:r>
      <w:r w:rsidRPr="00036859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uguh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seputar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rasak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nantinya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bisa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ambil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kesimpul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hasil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perbanding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antara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kumpulk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deng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data yang </w:t>
      </w:r>
      <w:proofErr w:type="spellStart"/>
      <w:r w:rsidR="001779D1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 xml:space="preserve"> </w:t>
      </w:r>
      <w:r w:rsidR="00B04640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B04640">
        <w:rPr>
          <w:rFonts w:ascii="Times New Roman" w:hAnsi="Times New Roman" w:cs="Times New Roman"/>
          <w:sz w:val="24"/>
          <w:szCs w:val="24"/>
        </w:rPr>
        <w:t>buat</w:t>
      </w:r>
      <w:proofErr w:type="spellEnd"/>
      <w:r w:rsidR="00B046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4640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B04640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B04640">
        <w:rPr>
          <w:rFonts w:ascii="Times New Roman" w:hAnsi="Times New Roman" w:cs="Times New Roman"/>
          <w:sz w:val="24"/>
          <w:szCs w:val="24"/>
        </w:rPr>
        <w:t>aturan</w:t>
      </w:r>
      <w:proofErr w:type="spellEnd"/>
      <w:r w:rsidR="001779D1">
        <w:rPr>
          <w:rFonts w:ascii="Times New Roman" w:hAnsi="Times New Roman" w:cs="Times New Roman"/>
          <w:sz w:val="24"/>
          <w:szCs w:val="24"/>
        </w:rPr>
        <w:t>.</w:t>
      </w:r>
    </w:p>
    <w:p w14:paraId="7B4E6702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09D2A666" w14:textId="098A4F39" w:rsidR="005801A4" w:rsidRDefault="00AC0C57" w:rsidP="005801A4">
      <w:pPr>
        <w:pStyle w:val="ListParagraph"/>
        <w:keepNext/>
        <w:ind w:left="0"/>
        <w:jc w:val="center"/>
      </w:pPr>
      <w:r>
        <w:rPr>
          <w:noProof/>
        </w:rPr>
        <w:drawing>
          <wp:inline distT="0" distB="0" distL="0" distR="0" wp14:anchorId="1A0E02CB" wp14:editId="0D46C925">
            <wp:extent cx="3406341" cy="1821815"/>
            <wp:effectExtent l="0" t="0" r="3810" b="6985"/>
            <wp:docPr id="301" name="Picture 301" descr="Graphical user interface, text, application, email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1" name="Picture 301" descr="Graphical user interface, text, application, email&#10;&#10;Description automatically generated"/>
                    <pic:cNvPicPr/>
                  </pic:nvPicPr>
                  <pic:blipFill rotWithShape="1">
                    <a:blip r:embed="rId47"/>
                    <a:srcRect b="4919"/>
                    <a:stretch/>
                  </pic:blipFill>
                  <pic:spPr bwMode="auto">
                    <a:xfrm>
                      <a:off x="0" y="0"/>
                      <a:ext cx="3472536" cy="1857218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71465578" w14:textId="2B8A8849" w:rsidR="005801A4" w:rsidRDefault="005801A4" w:rsidP="005801A4">
      <w:pPr>
        <w:pStyle w:val="Caption"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45" w:name="_Toc107673191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5</w: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dentifikasi</w:t>
      </w:r>
      <w:proofErr w:type="spellEnd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yakit</w:t>
      </w:r>
      <w:bookmarkEnd w:id="345"/>
      <w:proofErr w:type="spellEnd"/>
    </w:p>
    <w:p w14:paraId="43B2E563" w14:textId="77777777" w:rsidR="00C41138" w:rsidRPr="00C41138" w:rsidRDefault="00C41138" w:rsidP="00C41138"/>
    <w:p w14:paraId="3249C233" w14:textId="1468B446" w:rsidR="005801A4" w:rsidRDefault="005801A4" w:rsidP="00EE683D">
      <w:pPr>
        <w:pStyle w:val="Heading3"/>
        <w:numPr>
          <w:ilvl w:val="0"/>
          <w:numId w:val="31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46" w:name="_Toc109050340"/>
      <w:proofErr w:type="spellStart"/>
      <w:r w:rsidRPr="00C41138">
        <w:rPr>
          <w:rFonts w:ascii="Times New Roman" w:hAnsi="Times New Roman" w:cs="Times New Roman"/>
          <w:b/>
          <w:bCs/>
          <w:color w:val="auto"/>
        </w:rPr>
        <w:t>Tampilan</w:t>
      </w:r>
      <w:proofErr w:type="spellEnd"/>
      <w:r w:rsidRPr="00C41138">
        <w:rPr>
          <w:rFonts w:ascii="Times New Roman" w:hAnsi="Times New Roman" w:cs="Times New Roman"/>
          <w:b/>
          <w:bCs/>
          <w:color w:val="auto"/>
        </w:rPr>
        <w:t xml:space="preserve"> menu </w:t>
      </w:r>
      <w:proofErr w:type="spellStart"/>
      <w:r w:rsidRPr="00C41138">
        <w:rPr>
          <w:rFonts w:ascii="Times New Roman" w:hAnsi="Times New Roman" w:cs="Times New Roman"/>
          <w:b/>
          <w:bCs/>
          <w:color w:val="auto"/>
        </w:rPr>
        <w:t>riwayat</w:t>
      </w:r>
      <w:proofErr w:type="spellEnd"/>
      <w:r w:rsidRPr="00C41138">
        <w:rPr>
          <w:rFonts w:ascii="Times New Roman" w:hAnsi="Times New Roman" w:cs="Times New Roman"/>
          <w:b/>
          <w:bCs/>
          <w:color w:val="auto"/>
        </w:rPr>
        <w:t xml:space="preserve"> </w:t>
      </w:r>
      <w:proofErr w:type="spellStart"/>
      <w:r w:rsidRPr="00C41138">
        <w:rPr>
          <w:rFonts w:ascii="Times New Roman" w:hAnsi="Times New Roman" w:cs="Times New Roman"/>
          <w:b/>
          <w:bCs/>
          <w:color w:val="auto"/>
        </w:rPr>
        <w:t>identifikasi</w:t>
      </w:r>
      <w:bookmarkEnd w:id="346"/>
      <w:proofErr w:type="spellEnd"/>
    </w:p>
    <w:p w14:paraId="0FD8A1B9" w14:textId="6CC41952" w:rsidR="000B0B06" w:rsidRPr="000B0B06" w:rsidRDefault="008A1603" w:rsidP="00EE25F4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halam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r w:rsidRPr="00EE25F4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ih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sebelumnya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yang mana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berisi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informasi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pribadi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beserta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E683D">
        <w:rPr>
          <w:rFonts w:ascii="Times New Roman" w:hAnsi="Times New Roman" w:cs="Times New Roman"/>
          <w:sz w:val="24"/>
          <w:szCs w:val="24"/>
        </w:rPr>
        <w:t>kulitnya</w:t>
      </w:r>
      <w:proofErr w:type="spellEnd"/>
      <w:r w:rsidR="00EE683D">
        <w:rPr>
          <w:rFonts w:ascii="Times New Roman" w:hAnsi="Times New Roman" w:cs="Times New Roman"/>
          <w:sz w:val="24"/>
          <w:szCs w:val="24"/>
        </w:rPr>
        <w:t>.</w:t>
      </w:r>
    </w:p>
    <w:p w14:paraId="52ABDDB1" w14:textId="77777777" w:rsidR="005801A4" w:rsidRDefault="005801A4" w:rsidP="005801A4">
      <w:pPr>
        <w:pStyle w:val="ListParagraph"/>
        <w:ind w:left="1800"/>
        <w:rPr>
          <w:rFonts w:ascii="Times New Roman" w:hAnsi="Times New Roman" w:cs="Times New Roman"/>
          <w:b/>
          <w:bCs/>
          <w:sz w:val="24"/>
          <w:szCs w:val="24"/>
        </w:rPr>
      </w:pPr>
    </w:p>
    <w:p w14:paraId="2664ADDD" w14:textId="392CEDD1" w:rsidR="005801A4" w:rsidRDefault="00DC37A3" w:rsidP="005801A4">
      <w:pPr>
        <w:pStyle w:val="ListParagraph"/>
        <w:keepNext/>
        <w:ind w:left="0"/>
        <w:jc w:val="center"/>
      </w:pPr>
      <w:r>
        <w:rPr>
          <w:noProof/>
        </w:rPr>
        <w:lastRenderedPageBreak/>
        <w:drawing>
          <wp:inline distT="0" distB="0" distL="0" distR="0" wp14:anchorId="0BAC436B" wp14:editId="7E2DFE69">
            <wp:extent cx="3413927" cy="1822894"/>
            <wp:effectExtent l="0" t="0" r="0" b="6350"/>
            <wp:docPr id="302" name="Picture 302" descr="A screenshot of a computer&#10;&#10;Description automatically generated"/>
            <wp:cNvGraphicFramePr>
              <a:graphicFrameLocks xmlns:a="http://schemas.openxmlformats.org/drawingml/2006/main" noChangeAspect="1"/>
            </wp:cNvGraphicFramePr>
            <a:graphic xmlns:a="http://schemas.openxmlformats.org/drawingml/2006/main">
              <a:graphicData uri="http://schemas.openxmlformats.org/drawingml/2006/picture">
                <pic:pic xmlns:pic="http://schemas.openxmlformats.org/drawingml/2006/picture">
                  <pic:nvPicPr>
                    <pic:cNvPr id="302" name="Picture 302" descr="A screenshot of a computer&#10;&#10;Description automatically generated"/>
                    <pic:cNvPicPr/>
                  </pic:nvPicPr>
                  <pic:blipFill rotWithShape="1">
                    <a:blip r:embed="rId48"/>
                    <a:srcRect t="1" b="5074"/>
                    <a:stretch/>
                  </pic:blipFill>
                  <pic:spPr bwMode="auto">
                    <a:xfrm>
                      <a:off x="0" y="0"/>
                      <a:ext cx="3459292" cy="1847117"/>
                    </a:xfrm>
                    <a:prstGeom prst="rect">
                      <a:avLst/>
                    </a:prstGeom>
                    <a:ln>
                      <a:noFill/>
                    </a:ln>
                    <a:extLst>
                      <a:ext uri="{53640926-AAD7-44D8-BBD7-CCE9431645EC}">
                        <a14:shadowObscured xmlns:a14="http://schemas.microsoft.com/office/drawing/2010/main"/>
                      </a:ext>
                    </a:extLst>
                  </pic:spPr>
                </pic:pic>
              </a:graphicData>
            </a:graphic>
          </wp:inline>
        </w:drawing>
      </w:r>
    </w:p>
    <w:p w14:paraId="54ECFD40" w14:textId="36617DBD" w:rsidR="005801A4" w:rsidRPr="0061727E" w:rsidRDefault="005801A4" w:rsidP="0061727E">
      <w:pPr>
        <w:pStyle w:val="Caption"/>
        <w:jc w:val="center"/>
        <w:rPr>
          <w:rFonts w:ascii="Times New Roman" w:hAnsi="Times New Roman" w:cs="Times New Roman"/>
          <w:b/>
          <w:bCs/>
          <w:i w:val="0"/>
          <w:iCs w:val="0"/>
          <w:color w:val="auto"/>
          <w:sz w:val="36"/>
          <w:szCs w:val="36"/>
        </w:rPr>
      </w:pPr>
      <w:bookmarkStart w:id="347" w:name="_Toc107673192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Gambar 4. </w: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Gambar_4. \* ARABIC </w:instrTex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025824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16</w:t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Tampilan</w:t>
      </w:r>
      <w:proofErr w:type="spellEnd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menu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riwayat</w:t>
      </w:r>
      <w:proofErr w:type="spellEnd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proofErr w:type="spellStart"/>
      <w:r w:rsidRPr="00C67C3C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identifikasi</w:t>
      </w:r>
      <w:bookmarkEnd w:id="347"/>
      <w:proofErr w:type="spellEnd"/>
    </w:p>
    <w:p w14:paraId="22BC6614" w14:textId="77777777" w:rsidR="005801A4" w:rsidRDefault="005801A4" w:rsidP="005801A4">
      <w:pPr>
        <w:pStyle w:val="ListParagraph"/>
        <w:ind w:left="360"/>
        <w:rPr>
          <w:rFonts w:ascii="Times New Roman" w:hAnsi="Times New Roman" w:cs="Times New Roman"/>
          <w:b/>
          <w:bCs/>
          <w:sz w:val="24"/>
          <w:szCs w:val="24"/>
        </w:rPr>
      </w:pPr>
    </w:p>
    <w:p w14:paraId="30A4E156" w14:textId="77777777" w:rsidR="005801A4" w:rsidRPr="00252CCB" w:rsidRDefault="005801A4" w:rsidP="003639AA">
      <w:pPr>
        <w:pStyle w:val="Heading2"/>
        <w:numPr>
          <w:ilvl w:val="0"/>
          <w:numId w:val="28"/>
        </w:numPr>
        <w:spacing w:line="360" w:lineRule="auto"/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48" w:name="_Toc109050341"/>
      <w:proofErr w:type="spellStart"/>
      <w:r w:rsidRPr="00252CCB">
        <w:rPr>
          <w:rFonts w:ascii="Times New Roman" w:hAnsi="Times New Roman" w:cs="Times New Roman"/>
          <w:b/>
          <w:bCs/>
          <w:color w:val="auto"/>
          <w:sz w:val="24"/>
          <w:szCs w:val="24"/>
        </w:rPr>
        <w:t>Pengujian</w:t>
      </w:r>
      <w:bookmarkEnd w:id="348"/>
      <w:proofErr w:type="spellEnd"/>
    </w:p>
    <w:p w14:paraId="40657270" w14:textId="2535EC9E" w:rsidR="005801A4" w:rsidRPr="00171B81" w:rsidRDefault="003639AA" w:rsidP="003639AA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Sete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mbuat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es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di </w:t>
      </w:r>
      <w:proofErr w:type="spellStart"/>
      <w:r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ob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ak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u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su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ha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ida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Terdap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ntar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lain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16B4955C" w14:textId="6BF7BC07" w:rsidR="00B870A3" w:rsidRPr="00B870A3" w:rsidRDefault="00B870A3" w:rsidP="002D4520">
      <w:pPr>
        <w:pStyle w:val="Heading3"/>
        <w:numPr>
          <w:ilvl w:val="0"/>
          <w:numId w:val="32"/>
        </w:numPr>
        <w:spacing w:line="360" w:lineRule="auto"/>
        <w:ind w:left="792"/>
        <w:rPr>
          <w:rFonts w:ascii="Times New Roman" w:hAnsi="Times New Roman" w:cs="Times New Roman"/>
          <w:b/>
          <w:bCs/>
          <w:i/>
          <w:iCs/>
          <w:color w:val="auto"/>
        </w:rPr>
      </w:pPr>
      <w:bookmarkStart w:id="349" w:name="_Toc109050342"/>
      <w:r w:rsidRPr="00B870A3">
        <w:rPr>
          <w:rFonts w:ascii="Times New Roman" w:hAnsi="Times New Roman" w:cs="Times New Roman"/>
          <w:b/>
          <w:bCs/>
          <w:i/>
          <w:iCs/>
          <w:color w:val="auto"/>
        </w:rPr>
        <w:t>Blackbox Testing</w:t>
      </w:r>
      <w:bookmarkEnd w:id="349"/>
    </w:p>
    <w:p w14:paraId="0EE4167F" w14:textId="73F599C8" w:rsidR="005801A4" w:rsidRPr="009241C7" w:rsidRDefault="005801A4" w:rsidP="005801A4">
      <w:pPr>
        <w:pStyle w:val="ListParagraph"/>
        <w:spacing w:line="360" w:lineRule="auto"/>
        <w:ind w:left="360" w:firstLine="720"/>
        <w:rPr>
          <w:rFonts w:ascii="Times New Roman" w:hAnsi="Times New Roman" w:cs="Times New Roman"/>
          <w:sz w:val="24"/>
          <w:szCs w:val="24"/>
        </w:rPr>
      </w:pPr>
      <w:proofErr w:type="spellStart"/>
      <w:r w:rsidRPr="00D04A53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Pr="00D04A53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E6290C" w:rsidRPr="00E6290C">
        <w:rPr>
          <w:rFonts w:ascii="Times New Roman" w:hAnsi="Times New Roman" w:cs="Times New Roman"/>
          <w:sz w:val="24"/>
          <w:szCs w:val="24"/>
        </w:rPr>
        <w:t>ini</w:t>
      </w:r>
      <w:proofErr w:type="spellEnd"/>
      <w:r w:rsidR="00E6290C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guna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:</w:t>
      </w:r>
      <w:r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</w:p>
    <w:p w14:paraId="5F3FB783" w14:textId="77777777" w:rsidR="005801A4" w:rsidRPr="006A72F5" w:rsidRDefault="005801A4" w:rsidP="005801A4">
      <w:pPr>
        <w:pStyle w:val="ListParagraph"/>
        <w:ind w:left="360"/>
        <w:rPr>
          <w:rFonts w:ascii="Times New Roman" w:hAnsi="Times New Roman" w:cs="Times New Roman"/>
          <w:sz w:val="24"/>
          <w:szCs w:val="24"/>
        </w:rPr>
      </w:pPr>
    </w:p>
    <w:p w14:paraId="6BA1E75D" w14:textId="252E3EE1" w:rsidR="00D02E7F" w:rsidRPr="00D02E7F" w:rsidRDefault="00D02E7F" w:rsidP="00D02E7F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50" w:name="_Toc109307362"/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2</w:t>
      </w:r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D02E7F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9836FD">
        <w:rPr>
          <w:rFonts w:ascii="Times New Roman" w:hAnsi="Times New Roman" w:cs="Times New Roman"/>
          <w:color w:val="auto"/>
          <w:sz w:val="24"/>
          <w:szCs w:val="24"/>
        </w:rPr>
        <w:t>Blackbox Testing</w:t>
      </w:r>
      <w:bookmarkEnd w:id="350"/>
    </w:p>
    <w:tbl>
      <w:tblPr>
        <w:tblStyle w:val="TableGrid"/>
        <w:tblW w:w="9445" w:type="dxa"/>
        <w:tblLook w:val="04A0" w:firstRow="1" w:lastRow="0" w:firstColumn="1" w:lastColumn="0" w:noHBand="0" w:noVBand="1"/>
      </w:tblPr>
      <w:tblGrid>
        <w:gridCol w:w="625"/>
        <w:gridCol w:w="2790"/>
        <w:gridCol w:w="2700"/>
        <w:gridCol w:w="1890"/>
        <w:gridCol w:w="1440"/>
      </w:tblGrid>
      <w:tr w:rsidR="005801A4" w14:paraId="542A941F" w14:textId="77777777" w:rsidTr="00DD4340">
        <w:tc>
          <w:tcPr>
            <w:tcW w:w="625" w:type="dxa"/>
          </w:tcPr>
          <w:p w14:paraId="2A701154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2790" w:type="dxa"/>
          </w:tcPr>
          <w:p w14:paraId="28559D35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vi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2700" w:type="dxa"/>
          </w:tcPr>
          <w:p w14:paraId="777CBDFC" w14:textId="0F4A409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sil yang di</w:t>
            </w:r>
            <w:r w:rsidR="004849CA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apkan</w:t>
            </w:r>
            <w:proofErr w:type="spellEnd"/>
          </w:p>
        </w:tc>
        <w:tc>
          <w:tcPr>
            <w:tcW w:w="1890" w:type="dxa"/>
          </w:tcPr>
          <w:p w14:paraId="0791748C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Hasil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gujian</w:t>
            </w:r>
            <w:proofErr w:type="spellEnd"/>
          </w:p>
        </w:tc>
        <w:tc>
          <w:tcPr>
            <w:tcW w:w="1440" w:type="dxa"/>
          </w:tcPr>
          <w:p w14:paraId="7230C60B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simpulan</w:t>
            </w:r>
          </w:p>
        </w:tc>
      </w:tr>
      <w:tr w:rsidR="005801A4" w14:paraId="793DD3EF" w14:textId="77777777" w:rsidTr="00DD4340">
        <w:tc>
          <w:tcPr>
            <w:tcW w:w="625" w:type="dxa"/>
          </w:tcPr>
          <w:p w14:paraId="00815A7C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2790" w:type="dxa"/>
          </w:tcPr>
          <w:p w14:paraId="7D78E5C4" w14:textId="6814C06F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6D010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gist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r w:rsidRPr="006D010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2700" w:type="dxa"/>
          </w:tcPr>
          <w:p w14:paraId="22137C2E" w14:textId="65A14D0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112E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eg</w:t>
            </w:r>
            <w:r w:rsidR="0061727E" w:rsidRPr="00C112E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i</w:t>
            </w:r>
            <w:r w:rsidRPr="00C112E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ster</w:t>
            </w:r>
          </w:p>
        </w:tc>
        <w:tc>
          <w:tcPr>
            <w:tcW w:w="1890" w:type="dxa"/>
          </w:tcPr>
          <w:p w14:paraId="608FA5FC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apan</w:t>
            </w:r>
            <w:proofErr w:type="spellEnd"/>
          </w:p>
        </w:tc>
        <w:tc>
          <w:tcPr>
            <w:tcW w:w="1440" w:type="dxa"/>
          </w:tcPr>
          <w:p w14:paraId="01DF9402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</w:tr>
      <w:tr w:rsidR="005801A4" w14:paraId="5E5F0331" w14:textId="77777777" w:rsidTr="00DD4340">
        <w:tc>
          <w:tcPr>
            <w:tcW w:w="625" w:type="dxa"/>
          </w:tcPr>
          <w:p w14:paraId="53F87568" w14:textId="77777777" w:rsidR="005801A4" w:rsidRDefault="005801A4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2790" w:type="dxa"/>
          </w:tcPr>
          <w:p w14:paraId="7DBCF1D1" w14:textId="230A5D1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61727E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Login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r w:rsidRPr="006D0109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</w:p>
        </w:tc>
        <w:tc>
          <w:tcPr>
            <w:tcW w:w="2700" w:type="dxa"/>
          </w:tcPr>
          <w:p w14:paraId="5495D35D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lam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112E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dashboard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112E2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role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n</w:t>
            </w:r>
            <w:proofErr w:type="spellEnd"/>
          </w:p>
        </w:tc>
        <w:tc>
          <w:tcPr>
            <w:tcW w:w="1890" w:type="dxa"/>
          </w:tcPr>
          <w:p w14:paraId="12DA7B1E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apan</w:t>
            </w:r>
            <w:proofErr w:type="spellEnd"/>
          </w:p>
        </w:tc>
        <w:tc>
          <w:tcPr>
            <w:tcW w:w="1440" w:type="dxa"/>
          </w:tcPr>
          <w:p w14:paraId="62B1E9B0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</w:tr>
      <w:tr w:rsidR="005801A4" w14:paraId="7408846D" w14:textId="77777777" w:rsidTr="00DD4340">
        <w:tc>
          <w:tcPr>
            <w:tcW w:w="625" w:type="dxa"/>
          </w:tcPr>
          <w:p w14:paraId="2C5F1925" w14:textId="04E726B5" w:rsidR="005801A4" w:rsidRDefault="00BA73BC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.</w:t>
            </w:r>
          </w:p>
        </w:tc>
        <w:tc>
          <w:tcPr>
            <w:tcW w:w="2790" w:type="dxa"/>
          </w:tcPr>
          <w:p w14:paraId="57546CDE" w14:textId="175A0BE6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Mula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25E80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F25E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605DE7"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D08CC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 w:rsidR="00ED08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ED08CC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="00ED08CC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as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r w:rsidRPr="00C54EA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men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2700" w:type="dxa"/>
          </w:tcPr>
          <w:p w14:paraId="5CE164FA" w14:textId="7844AF6B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jut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car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uru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e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a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rtanya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elumny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yang di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jawab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oleh </w:t>
            </w:r>
            <w:r w:rsidRPr="00AB74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  <w:r w:rsidR="00F25E80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 xml:space="preserve"> </w:t>
            </w:r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 xml:space="preserve">yang </w:t>
            </w:r>
            <w:proofErr w:type="spellStart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>nantinya</w:t>
            </w:r>
            <w:proofErr w:type="spellEnd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>berujung</w:t>
            </w:r>
            <w:proofErr w:type="spellEnd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 xml:space="preserve"> pada </w:t>
            </w:r>
            <w:proofErr w:type="spellStart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>sebuah</w:t>
            </w:r>
            <w:proofErr w:type="spellEnd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F25E80" w:rsidRPr="00F25E80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1890" w:type="dxa"/>
          </w:tcPr>
          <w:p w14:paraId="4DEBACFA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apan</w:t>
            </w:r>
            <w:proofErr w:type="spellEnd"/>
          </w:p>
        </w:tc>
        <w:tc>
          <w:tcPr>
            <w:tcW w:w="1440" w:type="dxa"/>
          </w:tcPr>
          <w:p w14:paraId="6557CAB6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Valid</w:t>
            </w:r>
          </w:p>
        </w:tc>
      </w:tr>
      <w:tr w:rsidR="005801A4" w14:paraId="0ED565A4" w14:textId="77777777" w:rsidTr="00DD4340">
        <w:tc>
          <w:tcPr>
            <w:tcW w:w="625" w:type="dxa"/>
          </w:tcPr>
          <w:p w14:paraId="05CD4169" w14:textId="72B87D6E" w:rsidR="005801A4" w:rsidRDefault="00521E3F" w:rsidP="00040057">
            <w:pPr>
              <w:pStyle w:val="ListParagraph"/>
              <w:ind w:left="0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4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 xml:space="preserve">. </w:t>
            </w:r>
          </w:p>
        </w:tc>
        <w:tc>
          <w:tcPr>
            <w:tcW w:w="2790" w:type="dxa"/>
          </w:tcPr>
          <w:p w14:paraId="2E531DB5" w14:textId="12B7D90A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 w:rsidRPr="00C54EAF">
              <w:rPr>
                <w:rFonts w:ascii="Times New Roman" w:hAnsi="Times New Roman" w:cs="Times New Roman"/>
                <w:i/>
                <w:iCs/>
                <w:sz w:val="24"/>
                <w:szCs w:val="24"/>
              </w:rPr>
              <w:t>User</w:t>
            </w: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lih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s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pada menu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way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 w:rsidR="00C54EAF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="00C54EAF"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2700" w:type="dxa"/>
          </w:tcPr>
          <w:p w14:paraId="45A763F2" w14:textId="77777777" w:rsidR="005801A4" w:rsidRDefault="005801A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iste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nampilk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iway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dentifika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</w:p>
        </w:tc>
        <w:tc>
          <w:tcPr>
            <w:tcW w:w="1890" w:type="dxa"/>
          </w:tcPr>
          <w:p w14:paraId="41B227C9" w14:textId="2DF25FF2" w:rsidR="005801A4" w:rsidRDefault="007240D6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sua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harapan</w:t>
            </w:r>
            <w:proofErr w:type="spellEnd"/>
          </w:p>
        </w:tc>
        <w:tc>
          <w:tcPr>
            <w:tcW w:w="1440" w:type="dxa"/>
          </w:tcPr>
          <w:p w14:paraId="6AAD20EF" w14:textId="783C18E3" w:rsidR="005801A4" w:rsidRDefault="00D50034" w:rsidP="00040057">
            <w:pPr>
              <w:pStyle w:val="ListParagraph"/>
              <w:ind w:left="0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idak v</w:t>
            </w:r>
            <w:r w:rsidR="005801A4">
              <w:rPr>
                <w:rFonts w:ascii="Times New Roman" w:hAnsi="Times New Roman" w:cs="Times New Roman"/>
                <w:sz w:val="24"/>
                <w:szCs w:val="24"/>
              </w:rPr>
              <w:t>alid</w:t>
            </w:r>
          </w:p>
        </w:tc>
      </w:tr>
    </w:tbl>
    <w:p w14:paraId="2AD8A377" w14:textId="16FC56E6" w:rsidR="004356C1" w:rsidRDefault="004356C1" w:rsidP="006444E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522B2BEC" w14:textId="77777777" w:rsidR="00194B33" w:rsidRDefault="00194B33" w:rsidP="006444E2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2FE05B82" w14:textId="77777777" w:rsidR="005801A4" w:rsidRPr="00E32371" w:rsidRDefault="00770CF1" w:rsidP="00C300C2">
      <w:pPr>
        <w:pStyle w:val="Heading3"/>
        <w:numPr>
          <w:ilvl w:val="0"/>
          <w:numId w:val="32"/>
        </w:numPr>
        <w:spacing w:line="360" w:lineRule="auto"/>
        <w:ind w:left="792"/>
        <w:rPr>
          <w:rFonts w:ascii="Times New Roman" w:hAnsi="Times New Roman" w:cs="Times New Roman"/>
          <w:b/>
          <w:bCs/>
          <w:color w:val="auto"/>
        </w:rPr>
      </w:pPr>
      <w:bookmarkStart w:id="351" w:name="_Toc109050343"/>
      <w:proofErr w:type="spellStart"/>
      <w:r w:rsidRPr="00E32371">
        <w:rPr>
          <w:rFonts w:ascii="Times New Roman" w:hAnsi="Times New Roman" w:cs="Times New Roman"/>
          <w:b/>
          <w:bCs/>
          <w:color w:val="auto"/>
        </w:rPr>
        <w:t>Pengujian</w:t>
      </w:r>
      <w:proofErr w:type="spellEnd"/>
      <w:r w:rsidRPr="00E32371">
        <w:rPr>
          <w:rFonts w:ascii="Times New Roman" w:hAnsi="Times New Roman" w:cs="Times New Roman"/>
          <w:b/>
          <w:bCs/>
          <w:color w:val="auto"/>
        </w:rPr>
        <w:t xml:space="preserve"> </w:t>
      </w:r>
      <w:r w:rsidR="00740DDE">
        <w:rPr>
          <w:rFonts w:ascii="Times New Roman" w:hAnsi="Times New Roman" w:cs="Times New Roman"/>
          <w:b/>
          <w:bCs/>
          <w:i/>
          <w:iCs/>
          <w:color w:val="auto"/>
        </w:rPr>
        <w:t>U</w:t>
      </w:r>
      <w:r w:rsidRPr="00E32371">
        <w:rPr>
          <w:rFonts w:ascii="Times New Roman" w:hAnsi="Times New Roman" w:cs="Times New Roman"/>
          <w:b/>
          <w:bCs/>
          <w:i/>
          <w:iCs/>
          <w:color w:val="auto"/>
        </w:rPr>
        <w:t>ser</w:t>
      </w:r>
      <w:bookmarkEnd w:id="351"/>
    </w:p>
    <w:p w14:paraId="5A1BACAA" w14:textId="13B12CD8" w:rsidR="00770CF1" w:rsidRDefault="004F214B" w:rsidP="00C300C2">
      <w:pPr>
        <w:spacing w:line="360" w:lineRule="auto"/>
        <w:ind w:left="432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foku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berap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kura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r w:rsidR="0076726E">
        <w:rPr>
          <w:rFonts w:ascii="Times New Roman" w:hAnsi="Times New Roman" w:cs="Times New Roman"/>
          <w:sz w:val="24"/>
          <w:szCs w:val="24"/>
        </w:rPr>
        <w:t xml:space="preserve">Bisa di </w:t>
      </w:r>
      <w:proofErr w:type="spellStart"/>
      <w:r w:rsidR="0076726E">
        <w:rPr>
          <w:rFonts w:ascii="Times New Roman" w:hAnsi="Times New Roman" w:cs="Times New Roman"/>
          <w:sz w:val="24"/>
          <w:szCs w:val="24"/>
        </w:rPr>
        <w:t>lihat</w:t>
      </w:r>
      <w:proofErr w:type="spellEnd"/>
      <w:r w:rsidR="007672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26E">
        <w:rPr>
          <w:rFonts w:ascii="Times New Roman" w:hAnsi="Times New Roman" w:cs="Times New Roman"/>
          <w:sz w:val="24"/>
          <w:szCs w:val="24"/>
        </w:rPr>
        <w:t>sebagai</w:t>
      </w:r>
      <w:proofErr w:type="spellEnd"/>
      <w:r w:rsidR="0076726E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76726E">
        <w:rPr>
          <w:rFonts w:ascii="Times New Roman" w:hAnsi="Times New Roman" w:cs="Times New Roman"/>
          <w:sz w:val="24"/>
          <w:szCs w:val="24"/>
        </w:rPr>
        <w:t>berikut</w:t>
      </w:r>
      <w:proofErr w:type="spellEnd"/>
      <w:r w:rsidR="0076726E">
        <w:rPr>
          <w:rFonts w:ascii="Times New Roman" w:hAnsi="Times New Roman" w:cs="Times New Roman"/>
          <w:sz w:val="24"/>
          <w:szCs w:val="24"/>
        </w:rPr>
        <w:t xml:space="preserve"> :</w:t>
      </w:r>
    </w:p>
    <w:p w14:paraId="3F525C1A" w14:textId="06FEEE69" w:rsidR="00F11660" w:rsidRPr="00F11660" w:rsidRDefault="00F11660" w:rsidP="00F11660">
      <w:pPr>
        <w:pStyle w:val="Caption"/>
        <w:keepNext/>
        <w:jc w:val="center"/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</w:pPr>
      <w:bookmarkStart w:id="352" w:name="_Toc109307363"/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Tabel 4. </w:t>
      </w:r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begin"/>
      </w:r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instrText xml:space="preserve"> SEQ Tabel_4. \* ARABIC </w:instrText>
      </w:r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separate"/>
      </w:r>
      <w:r w:rsidRPr="00F11660">
        <w:rPr>
          <w:rFonts w:ascii="Times New Roman" w:hAnsi="Times New Roman" w:cs="Times New Roman"/>
          <w:i w:val="0"/>
          <w:iCs w:val="0"/>
          <w:noProof/>
          <w:color w:val="auto"/>
          <w:sz w:val="24"/>
          <w:szCs w:val="24"/>
        </w:rPr>
        <w:t>23</w:t>
      </w:r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fldChar w:fldCharType="end"/>
      </w:r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Tabel </w:t>
      </w:r>
      <w:proofErr w:type="spellStart"/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>Pengujian</w:t>
      </w:r>
      <w:proofErr w:type="spellEnd"/>
      <w:r w:rsidRPr="00F11660">
        <w:rPr>
          <w:rFonts w:ascii="Times New Roman" w:hAnsi="Times New Roman" w:cs="Times New Roman"/>
          <w:i w:val="0"/>
          <w:iCs w:val="0"/>
          <w:color w:val="auto"/>
          <w:sz w:val="24"/>
          <w:szCs w:val="24"/>
        </w:rPr>
        <w:t xml:space="preserve"> </w:t>
      </w:r>
      <w:r w:rsidRPr="00F11660">
        <w:rPr>
          <w:rFonts w:ascii="Times New Roman" w:hAnsi="Times New Roman" w:cs="Times New Roman"/>
          <w:color w:val="auto"/>
          <w:sz w:val="24"/>
          <w:szCs w:val="24"/>
        </w:rPr>
        <w:t>User</w:t>
      </w:r>
      <w:bookmarkEnd w:id="352"/>
    </w:p>
    <w:tbl>
      <w:tblPr>
        <w:tblStyle w:val="TableGrid"/>
        <w:tblW w:w="10075" w:type="dxa"/>
        <w:jc w:val="center"/>
        <w:tblLook w:val="04A0" w:firstRow="1" w:lastRow="0" w:firstColumn="1" w:lastColumn="0" w:noHBand="0" w:noVBand="1"/>
      </w:tblPr>
      <w:tblGrid>
        <w:gridCol w:w="535"/>
        <w:gridCol w:w="1440"/>
        <w:gridCol w:w="4500"/>
        <w:gridCol w:w="1980"/>
        <w:gridCol w:w="1620"/>
      </w:tblGrid>
      <w:tr w:rsidR="00A62B44" w14:paraId="2863198D" w14:textId="77777777" w:rsidTr="00B065CB">
        <w:trPr>
          <w:jc w:val="center"/>
        </w:trPr>
        <w:tc>
          <w:tcPr>
            <w:tcW w:w="535" w:type="dxa"/>
          </w:tcPr>
          <w:p w14:paraId="63B67F8D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o</w:t>
            </w:r>
          </w:p>
        </w:tc>
        <w:tc>
          <w:tcPr>
            <w:tcW w:w="1440" w:type="dxa"/>
          </w:tcPr>
          <w:p w14:paraId="6B4825B4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Nama</w:t>
            </w:r>
          </w:p>
        </w:tc>
        <w:tc>
          <w:tcPr>
            <w:tcW w:w="4500" w:type="dxa"/>
          </w:tcPr>
          <w:p w14:paraId="49DB504B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ejala</w:t>
            </w:r>
            <w:proofErr w:type="spellEnd"/>
          </w:p>
        </w:tc>
        <w:tc>
          <w:tcPr>
            <w:tcW w:w="1980" w:type="dxa"/>
          </w:tcPr>
          <w:p w14:paraId="7DA42848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nyakit</w:t>
            </w:r>
            <w:proofErr w:type="spellEnd"/>
          </w:p>
        </w:tc>
        <w:tc>
          <w:tcPr>
            <w:tcW w:w="1620" w:type="dxa"/>
          </w:tcPr>
          <w:p w14:paraId="1DAA4699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atus</w:t>
            </w:r>
          </w:p>
        </w:tc>
      </w:tr>
      <w:tr w:rsidR="00A62B44" w14:paraId="332C168A" w14:textId="77777777" w:rsidTr="00B065CB">
        <w:trPr>
          <w:jc w:val="center"/>
        </w:trPr>
        <w:tc>
          <w:tcPr>
            <w:tcW w:w="535" w:type="dxa"/>
          </w:tcPr>
          <w:p w14:paraId="7CD7F20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.</w:t>
            </w:r>
          </w:p>
        </w:tc>
        <w:tc>
          <w:tcPr>
            <w:tcW w:w="1440" w:type="dxa"/>
          </w:tcPr>
          <w:p w14:paraId="036C5B59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Dwi</w:t>
            </w:r>
            <w:proofErr w:type="spellEnd"/>
          </w:p>
        </w:tc>
        <w:tc>
          <w:tcPr>
            <w:tcW w:w="4500" w:type="dxa"/>
          </w:tcPr>
          <w:p w14:paraId="6EF91B5A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ah</w:t>
            </w:r>
            <w:proofErr w:type="spellEnd"/>
          </w:p>
        </w:tc>
        <w:tc>
          <w:tcPr>
            <w:tcW w:w="1980" w:type="dxa"/>
          </w:tcPr>
          <w:p w14:paraId="659B4A79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1184EAB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4AD081EA" w14:textId="77777777" w:rsidTr="00B065CB">
        <w:trPr>
          <w:jc w:val="center"/>
        </w:trPr>
        <w:tc>
          <w:tcPr>
            <w:tcW w:w="535" w:type="dxa"/>
          </w:tcPr>
          <w:p w14:paraId="3D69733E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.</w:t>
            </w:r>
          </w:p>
        </w:tc>
        <w:tc>
          <w:tcPr>
            <w:tcW w:w="1440" w:type="dxa"/>
          </w:tcPr>
          <w:p w14:paraId="1176D37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rfan</w:t>
            </w:r>
          </w:p>
        </w:tc>
        <w:tc>
          <w:tcPr>
            <w:tcW w:w="4500" w:type="dxa"/>
          </w:tcPr>
          <w:p w14:paraId="169B29B7" w14:textId="77777777" w:rsidR="00A62B44" w:rsidRPr="00234741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lergi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langsung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rang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ri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6 </w:t>
            </w:r>
            <w:proofErr w:type="spellStart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inggu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erahan</w:t>
            </w:r>
            <w:proofErr w:type="spellEnd"/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</w:t>
            </w:r>
            <w:r w:rsidRPr="0023474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yeri</w:t>
            </w:r>
            <w:proofErr w:type="spellEnd"/>
          </w:p>
        </w:tc>
        <w:tc>
          <w:tcPr>
            <w:tcW w:w="1980" w:type="dxa"/>
          </w:tcPr>
          <w:p w14:paraId="599C0EC5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t</w:t>
            </w:r>
            <w:proofErr w:type="spellEnd"/>
          </w:p>
        </w:tc>
        <w:tc>
          <w:tcPr>
            <w:tcW w:w="1620" w:type="dxa"/>
          </w:tcPr>
          <w:p w14:paraId="52EF8BBC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490F3219" w14:textId="77777777" w:rsidTr="00B065CB">
        <w:trPr>
          <w:jc w:val="center"/>
        </w:trPr>
        <w:tc>
          <w:tcPr>
            <w:tcW w:w="535" w:type="dxa"/>
          </w:tcPr>
          <w:p w14:paraId="3C14C6F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.</w:t>
            </w:r>
          </w:p>
        </w:tc>
        <w:tc>
          <w:tcPr>
            <w:tcW w:w="1440" w:type="dxa"/>
          </w:tcPr>
          <w:p w14:paraId="0421230F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imas</w:t>
            </w:r>
          </w:p>
        </w:tc>
        <w:tc>
          <w:tcPr>
            <w:tcW w:w="4500" w:type="dxa"/>
          </w:tcPr>
          <w:p w14:paraId="064AB492" w14:textId="77777777" w:rsidR="00A62B44" w:rsidRPr="00AC7CE8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da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gian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ubuh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yang </w:t>
            </w:r>
            <w:proofErr w:type="spellStart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tutup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akaian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til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sa </w:t>
            </w:r>
            <w:proofErr w:type="spellStart"/>
            <w:r w:rsidRPr="00AC7CE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sengat</w:t>
            </w:r>
            <w:proofErr w:type="spellEnd"/>
          </w:p>
        </w:tc>
        <w:tc>
          <w:tcPr>
            <w:tcW w:w="1980" w:type="dxa"/>
          </w:tcPr>
          <w:p w14:paraId="7AFDE86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Merah</w:t>
            </w:r>
          </w:p>
        </w:tc>
        <w:tc>
          <w:tcPr>
            <w:tcW w:w="1620" w:type="dxa"/>
          </w:tcPr>
          <w:p w14:paraId="79C9AD6D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40CD73F8" w14:textId="77777777" w:rsidTr="00B065CB">
        <w:trPr>
          <w:jc w:val="center"/>
        </w:trPr>
        <w:tc>
          <w:tcPr>
            <w:tcW w:w="535" w:type="dxa"/>
          </w:tcPr>
          <w:p w14:paraId="6701BA87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4.</w:t>
            </w:r>
          </w:p>
        </w:tc>
        <w:tc>
          <w:tcPr>
            <w:tcW w:w="1440" w:type="dxa"/>
          </w:tcPr>
          <w:p w14:paraId="485DB7E4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ahyu</w:t>
            </w:r>
          </w:p>
        </w:tc>
        <w:tc>
          <w:tcPr>
            <w:tcW w:w="4500" w:type="dxa"/>
          </w:tcPr>
          <w:p w14:paraId="4E64806A" w14:textId="77777777" w:rsidR="00A62B44" w:rsidRPr="00BF38BC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nti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is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airan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uncu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1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is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ringan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lit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kitar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nti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ngkak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ka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pu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sa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d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kerak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yer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sa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pert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bakar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ngan</w:t>
            </w:r>
            <w:proofErr w:type="spellEnd"/>
          </w:p>
        </w:tc>
        <w:tc>
          <w:tcPr>
            <w:tcW w:w="1980" w:type="dxa"/>
          </w:tcPr>
          <w:p w14:paraId="009F538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c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lar</w:t>
            </w:r>
          </w:p>
        </w:tc>
        <w:tc>
          <w:tcPr>
            <w:tcW w:w="1620" w:type="dxa"/>
          </w:tcPr>
          <w:p w14:paraId="7B532C0A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64B16F97" w14:textId="77777777" w:rsidTr="00B065CB">
        <w:trPr>
          <w:jc w:val="center"/>
        </w:trPr>
        <w:tc>
          <w:tcPr>
            <w:tcW w:w="535" w:type="dxa"/>
          </w:tcPr>
          <w:p w14:paraId="24E6CB89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5.</w:t>
            </w:r>
          </w:p>
        </w:tc>
        <w:tc>
          <w:tcPr>
            <w:tcW w:w="1440" w:type="dxa"/>
          </w:tcPr>
          <w:p w14:paraId="451B037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Tama</w:t>
            </w:r>
          </w:p>
        </w:tc>
        <w:tc>
          <w:tcPr>
            <w:tcW w:w="4500" w:type="dxa"/>
          </w:tcPr>
          <w:p w14:paraId="3860A4A7" w14:textId="77777777" w:rsidR="00A62B44" w:rsidRPr="00DE24E1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erahan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ampak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elap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telah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mbuh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</w:t>
            </w:r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ih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nsitif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hadap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ahaya</w:t>
            </w:r>
            <w:proofErr w:type="spellEnd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E24E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atahari</w:t>
            </w:r>
            <w:proofErr w:type="spellEnd"/>
          </w:p>
        </w:tc>
        <w:tc>
          <w:tcPr>
            <w:tcW w:w="1980" w:type="dxa"/>
          </w:tcPr>
          <w:p w14:paraId="6E996BE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lergi</w:t>
            </w:r>
            <w:proofErr w:type="spellEnd"/>
          </w:p>
        </w:tc>
        <w:tc>
          <w:tcPr>
            <w:tcW w:w="1620" w:type="dxa"/>
          </w:tcPr>
          <w:p w14:paraId="0ECCDFC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3F663F97" w14:textId="77777777" w:rsidTr="00B065CB">
        <w:trPr>
          <w:jc w:val="center"/>
        </w:trPr>
        <w:tc>
          <w:tcPr>
            <w:tcW w:w="535" w:type="dxa"/>
          </w:tcPr>
          <w:p w14:paraId="0612EAB2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6.</w:t>
            </w:r>
          </w:p>
        </w:tc>
        <w:tc>
          <w:tcPr>
            <w:tcW w:w="1440" w:type="dxa"/>
          </w:tcPr>
          <w:p w14:paraId="1EC2654A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harisma</w:t>
            </w:r>
          </w:p>
        </w:tc>
        <w:tc>
          <w:tcPr>
            <w:tcW w:w="4500" w:type="dxa"/>
          </w:tcPr>
          <w:p w14:paraId="22B48B52" w14:textId="77777777" w:rsidR="00A62B44" w:rsidRPr="003A6AC9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mburuk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aat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alam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hari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</w:t>
            </w:r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jak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owongan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pada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lit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ela - sela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ri</w:t>
            </w:r>
            <w:proofErr w:type="spellEnd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A6AC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angan</w:t>
            </w:r>
            <w:proofErr w:type="spellEnd"/>
          </w:p>
        </w:tc>
        <w:tc>
          <w:tcPr>
            <w:tcW w:w="1980" w:type="dxa"/>
          </w:tcPr>
          <w:p w14:paraId="03518E8D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dis</w:t>
            </w:r>
            <w:proofErr w:type="spellEnd"/>
          </w:p>
        </w:tc>
        <w:tc>
          <w:tcPr>
            <w:tcW w:w="1620" w:type="dxa"/>
          </w:tcPr>
          <w:p w14:paraId="6AD66ED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2E3AF808" w14:textId="77777777" w:rsidTr="00B065CB">
        <w:trPr>
          <w:jc w:val="center"/>
        </w:trPr>
        <w:tc>
          <w:tcPr>
            <w:tcW w:w="535" w:type="dxa"/>
          </w:tcPr>
          <w:p w14:paraId="50A25168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7.</w:t>
            </w:r>
          </w:p>
        </w:tc>
        <w:tc>
          <w:tcPr>
            <w:tcW w:w="1440" w:type="dxa"/>
          </w:tcPr>
          <w:p w14:paraId="7E19DC8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ovin</w:t>
            </w:r>
          </w:p>
        </w:tc>
        <w:tc>
          <w:tcPr>
            <w:tcW w:w="4500" w:type="dxa"/>
          </w:tcPr>
          <w:p w14:paraId="412EB190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nggung</w:t>
            </w:r>
            <w:proofErr w:type="spellEnd"/>
          </w:p>
        </w:tc>
        <w:tc>
          <w:tcPr>
            <w:tcW w:w="1980" w:type="dxa"/>
          </w:tcPr>
          <w:p w14:paraId="375EBEE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48CE526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3A3E21B7" w14:textId="77777777" w:rsidTr="00B065CB">
        <w:trPr>
          <w:jc w:val="center"/>
        </w:trPr>
        <w:tc>
          <w:tcPr>
            <w:tcW w:w="535" w:type="dxa"/>
          </w:tcPr>
          <w:p w14:paraId="274A0581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8.</w:t>
            </w:r>
          </w:p>
        </w:tc>
        <w:tc>
          <w:tcPr>
            <w:tcW w:w="1440" w:type="dxa"/>
          </w:tcPr>
          <w:p w14:paraId="5DC1DAFC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ikal</w:t>
            </w:r>
          </w:p>
        </w:tc>
        <w:tc>
          <w:tcPr>
            <w:tcW w:w="4500" w:type="dxa"/>
          </w:tcPr>
          <w:p w14:paraId="70FAED6E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Tidak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ah</w:t>
            </w:r>
            <w:proofErr w:type="spellEnd"/>
          </w:p>
        </w:tc>
        <w:tc>
          <w:tcPr>
            <w:tcW w:w="1980" w:type="dxa"/>
          </w:tcPr>
          <w:p w14:paraId="657386C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1C0656D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389A1765" w14:textId="77777777" w:rsidTr="00B065CB">
        <w:trPr>
          <w:jc w:val="center"/>
        </w:trPr>
        <w:tc>
          <w:tcPr>
            <w:tcW w:w="535" w:type="dxa"/>
          </w:tcPr>
          <w:p w14:paraId="7CA03860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9.</w:t>
            </w:r>
          </w:p>
        </w:tc>
        <w:tc>
          <w:tcPr>
            <w:tcW w:w="1440" w:type="dxa"/>
          </w:tcPr>
          <w:p w14:paraId="299FC55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hmad</w:t>
            </w:r>
          </w:p>
        </w:tc>
        <w:tc>
          <w:tcPr>
            <w:tcW w:w="4500" w:type="dxa"/>
          </w:tcPr>
          <w:p w14:paraId="71628E38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inc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</w:tc>
        <w:tc>
          <w:tcPr>
            <w:tcW w:w="1980" w:type="dxa"/>
          </w:tcPr>
          <w:p w14:paraId="6CF6DE9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am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  <w:tc>
          <w:tcPr>
            <w:tcW w:w="1620" w:type="dxa"/>
          </w:tcPr>
          <w:p w14:paraId="55C66EE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7949BE07" w14:textId="77777777" w:rsidTr="00B065CB">
        <w:trPr>
          <w:jc w:val="center"/>
        </w:trPr>
        <w:tc>
          <w:tcPr>
            <w:tcW w:w="535" w:type="dxa"/>
          </w:tcPr>
          <w:p w14:paraId="0A80585C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10.</w:t>
            </w:r>
          </w:p>
        </w:tc>
        <w:tc>
          <w:tcPr>
            <w:tcW w:w="1440" w:type="dxa"/>
          </w:tcPr>
          <w:p w14:paraId="78CA6CA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usuf</w:t>
            </w:r>
          </w:p>
        </w:tc>
        <w:tc>
          <w:tcPr>
            <w:tcW w:w="4500" w:type="dxa"/>
          </w:tcPr>
          <w:p w14:paraId="08B73B75" w14:textId="77777777" w:rsidR="00A62B44" w:rsidRPr="003F7F76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tas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gas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pi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ktif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ri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1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ulan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sisik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am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bentuk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ulat</w:t>
            </w:r>
            <w:proofErr w:type="spellEnd"/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</w:t>
            </w:r>
            <w:r w:rsidRPr="003F7F7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ngkai</w:t>
            </w:r>
            <w:proofErr w:type="spellEnd"/>
          </w:p>
        </w:tc>
        <w:tc>
          <w:tcPr>
            <w:tcW w:w="1980" w:type="dxa"/>
          </w:tcPr>
          <w:p w14:paraId="7870A37C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mur Badan</w:t>
            </w:r>
          </w:p>
        </w:tc>
        <w:tc>
          <w:tcPr>
            <w:tcW w:w="1620" w:type="dxa"/>
          </w:tcPr>
          <w:p w14:paraId="143CBDC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6F1B5353" w14:textId="77777777" w:rsidTr="00B065CB">
        <w:trPr>
          <w:jc w:val="center"/>
        </w:trPr>
        <w:tc>
          <w:tcPr>
            <w:tcW w:w="535" w:type="dxa"/>
          </w:tcPr>
          <w:p w14:paraId="1D0C15F8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1.</w:t>
            </w:r>
          </w:p>
        </w:tc>
        <w:tc>
          <w:tcPr>
            <w:tcW w:w="1440" w:type="dxa"/>
          </w:tcPr>
          <w:p w14:paraId="73B395A5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Welly</w:t>
            </w:r>
          </w:p>
        </w:tc>
        <w:tc>
          <w:tcPr>
            <w:tcW w:w="4500" w:type="dxa"/>
          </w:tcPr>
          <w:p w14:paraId="4B80D0E1" w14:textId="77777777" w:rsidR="00A62B44" w:rsidRPr="00045EC6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da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cak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lit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ang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u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elap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045EC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ring</w:t>
            </w:r>
            <w:proofErr w:type="spellEnd"/>
          </w:p>
        </w:tc>
        <w:tc>
          <w:tcPr>
            <w:tcW w:w="1980" w:type="dxa"/>
          </w:tcPr>
          <w:p w14:paraId="27DA1DFC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75BD02A4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609EC67B" w14:textId="77777777" w:rsidTr="00B065CB">
        <w:trPr>
          <w:jc w:val="center"/>
        </w:trPr>
        <w:tc>
          <w:tcPr>
            <w:tcW w:w="535" w:type="dxa"/>
          </w:tcPr>
          <w:p w14:paraId="065879D6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2.</w:t>
            </w:r>
          </w:p>
        </w:tc>
        <w:tc>
          <w:tcPr>
            <w:tcW w:w="1440" w:type="dxa"/>
          </w:tcPr>
          <w:p w14:paraId="0B46C2C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tefanus</w:t>
            </w:r>
          </w:p>
        </w:tc>
        <w:tc>
          <w:tcPr>
            <w:tcW w:w="4500" w:type="dxa"/>
          </w:tcPr>
          <w:p w14:paraId="34AA7946" w14:textId="77777777" w:rsidR="00A62B44" w:rsidRPr="00157993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lergi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langsung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rang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ri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6 </w:t>
            </w:r>
            <w:proofErr w:type="spellStart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inggu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erahan</w:t>
            </w:r>
            <w:proofErr w:type="spellEnd"/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</w:t>
            </w:r>
            <w:r w:rsidRPr="0015799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yeri</w:t>
            </w:r>
            <w:proofErr w:type="spellEnd"/>
          </w:p>
        </w:tc>
        <w:tc>
          <w:tcPr>
            <w:tcW w:w="1980" w:type="dxa"/>
          </w:tcPr>
          <w:p w14:paraId="0AFB4262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du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t</w:t>
            </w:r>
            <w:proofErr w:type="spellEnd"/>
          </w:p>
        </w:tc>
        <w:tc>
          <w:tcPr>
            <w:tcW w:w="1620" w:type="dxa"/>
          </w:tcPr>
          <w:p w14:paraId="642E55CF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0A134A4A" w14:textId="77777777" w:rsidTr="00B065CB">
        <w:trPr>
          <w:jc w:val="center"/>
        </w:trPr>
        <w:tc>
          <w:tcPr>
            <w:tcW w:w="535" w:type="dxa"/>
          </w:tcPr>
          <w:p w14:paraId="4631462F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3.</w:t>
            </w:r>
          </w:p>
        </w:tc>
        <w:tc>
          <w:tcPr>
            <w:tcW w:w="1440" w:type="dxa"/>
          </w:tcPr>
          <w:p w14:paraId="6B5E4952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Yudi</w:t>
            </w:r>
          </w:p>
        </w:tc>
        <w:tc>
          <w:tcPr>
            <w:tcW w:w="4500" w:type="dxa"/>
          </w:tcPr>
          <w:p w14:paraId="1B2FBD3C" w14:textId="77777777" w:rsidR="00A62B44" w:rsidRPr="00BE2469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ring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- </w:t>
            </w:r>
            <w:proofErr w:type="spellStart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asa</w:t>
            </w:r>
            <w:proofErr w:type="spellEnd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E246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ncang</w:t>
            </w:r>
            <w:proofErr w:type="spellEnd"/>
          </w:p>
        </w:tc>
        <w:tc>
          <w:tcPr>
            <w:tcW w:w="1980" w:type="dxa"/>
          </w:tcPr>
          <w:p w14:paraId="117B76C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Iritan</w:t>
            </w:r>
            <w:proofErr w:type="spellEnd"/>
          </w:p>
        </w:tc>
        <w:tc>
          <w:tcPr>
            <w:tcW w:w="1620" w:type="dxa"/>
          </w:tcPr>
          <w:p w14:paraId="48874FF5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0704B5A0" w14:textId="77777777" w:rsidTr="00B065CB">
        <w:trPr>
          <w:jc w:val="center"/>
        </w:trPr>
        <w:tc>
          <w:tcPr>
            <w:tcW w:w="535" w:type="dxa"/>
          </w:tcPr>
          <w:p w14:paraId="2115BC05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4.</w:t>
            </w:r>
          </w:p>
        </w:tc>
        <w:tc>
          <w:tcPr>
            <w:tcW w:w="1440" w:type="dxa"/>
          </w:tcPr>
          <w:p w14:paraId="59DADC1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Rian</w:t>
            </w:r>
          </w:p>
        </w:tc>
        <w:tc>
          <w:tcPr>
            <w:tcW w:w="4500" w:type="dxa"/>
          </w:tcPr>
          <w:p w14:paraId="3C394042" w14:textId="77777777" w:rsidR="00A62B44" w:rsidRPr="00970149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merahan</w:t>
            </w:r>
            <w:proofErr w:type="spellEnd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ngelupas</w:t>
            </w:r>
            <w:proofErr w:type="spellEnd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ela - sela </w:t>
            </w:r>
            <w:proofErr w:type="spellStart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ri</w:t>
            </w:r>
            <w:proofErr w:type="spellEnd"/>
            <w:r w:rsidRPr="00970149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kaki</w:t>
            </w:r>
          </w:p>
        </w:tc>
        <w:tc>
          <w:tcPr>
            <w:tcW w:w="1980" w:type="dxa"/>
          </w:tcPr>
          <w:p w14:paraId="7B62F3C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Jamur kaki</w:t>
            </w:r>
          </w:p>
        </w:tc>
        <w:tc>
          <w:tcPr>
            <w:tcW w:w="1620" w:type="dxa"/>
          </w:tcPr>
          <w:p w14:paraId="1E2EDDEE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598053D3" w14:textId="77777777" w:rsidTr="00B065CB">
        <w:trPr>
          <w:jc w:val="center"/>
        </w:trPr>
        <w:tc>
          <w:tcPr>
            <w:tcW w:w="535" w:type="dxa"/>
          </w:tcPr>
          <w:p w14:paraId="5AB87D8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5.</w:t>
            </w:r>
          </w:p>
        </w:tc>
        <w:tc>
          <w:tcPr>
            <w:tcW w:w="1440" w:type="dxa"/>
          </w:tcPr>
          <w:p w14:paraId="72B3E1E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ib</w:t>
            </w:r>
          </w:p>
        </w:tc>
        <w:tc>
          <w:tcPr>
            <w:tcW w:w="4500" w:type="dxa"/>
          </w:tcPr>
          <w:p w14:paraId="79ED6607" w14:textId="77777777" w:rsidR="00A62B44" w:rsidRPr="00F43DD1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da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gian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ubuh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yang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tutup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akaian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til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isi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airan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ernih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til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udah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</w:t>
            </w:r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dak</w:t>
            </w:r>
            <w:proofErr w:type="spellEnd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F43DD1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atal</w:t>
            </w:r>
            <w:proofErr w:type="spellEnd"/>
          </w:p>
        </w:tc>
        <w:tc>
          <w:tcPr>
            <w:tcW w:w="1980" w:type="dxa"/>
          </w:tcPr>
          <w:p w14:paraId="23700CF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at</w:t>
            </w:r>
            <w:proofErr w:type="spellEnd"/>
          </w:p>
        </w:tc>
        <w:tc>
          <w:tcPr>
            <w:tcW w:w="1620" w:type="dxa"/>
          </w:tcPr>
          <w:p w14:paraId="1CADFAEF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03CE40AC" w14:textId="77777777" w:rsidTr="00B065CB">
        <w:trPr>
          <w:jc w:val="center"/>
        </w:trPr>
        <w:tc>
          <w:tcPr>
            <w:tcW w:w="535" w:type="dxa"/>
          </w:tcPr>
          <w:p w14:paraId="2B1CBDEA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6.</w:t>
            </w:r>
          </w:p>
        </w:tc>
        <w:tc>
          <w:tcPr>
            <w:tcW w:w="1440" w:type="dxa"/>
          </w:tcPr>
          <w:p w14:paraId="08AE81F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ram</w:t>
            </w:r>
          </w:p>
        </w:tc>
        <w:tc>
          <w:tcPr>
            <w:tcW w:w="4500" w:type="dxa"/>
          </w:tcPr>
          <w:p w14:paraId="29BBBC6A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kit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ngk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uk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pu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sa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ker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rbak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nyer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angan</w:t>
            </w:r>
            <w:proofErr w:type="spellEnd"/>
          </w:p>
        </w:tc>
        <w:tc>
          <w:tcPr>
            <w:tcW w:w="1980" w:type="dxa"/>
          </w:tcPr>
          <w:p w14:paraId="2237FB6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c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lar</w:t>
            </w:r>
          </w:p>
        </w:tc>
        <w:tc>
          <w:tcPr>
            <w:tcW w:w="1620" w:type="dxa"/>
          </w:tcPr>
          <w:p w14:paraId="58B3C66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717CD15F" w14:textId="77777777" w:rsidTr="00B065CB">
        <w:trPr>
          <w:jc w:val="center"/>
        </w:trPr>
        <w:tc>
          <w:tcPr>
            <w:tcW w:w="535" w:type="dxa"/>
          </w:tcPr>
          <w:p w14:paraId="1A93BA4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7.</w:t>
            </w:r>
          </w:p>
        </w:tc>
        <w:tc>
          <w:tcPr>
            <w:tcW w:w="1440" w:type="dxa"/>
          </w:tcPr>
          <w:p w14:paraId="305D638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Hanung</w:t>
            </w:r>
          </w:p>
        </w:tc>
        <w:tc>
          <w:tcPr>
            <w:tcW w:w="4500" w:type="dxa"/>
          </w:tcPr>
          <w:p w14:paraId="09BFD497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wajah</w:t>
            </w:r>
            <w:proofErr w:type="spellEnd"/>
          </w:p>
        </w:tc>
        <w:tc>
          <w:tcPr>
            <w:tcW w:w="1980" w:type="dxa"/>
          </w:tcPr>
          <w:p w14:paraId="1F4B4E3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2704780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5D25B28B" w14:textId="77777777" w:rsidTr="00B065CB">
        <w:trPr>
          <w:jc w:val="center"/>
        </w:trPr>
        <w:tc>
          <w:tcPr>
            <w:tcW w:w="535" w:type="dxa"/>
          </w:tcPr>
          <w:p w14:paraId="5C7911E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8.</w:t>
            </w:r>
          </w:p>
        </w:tc>
        <w:tc>
          <w:tcPr>
            <w:tcW w:w="1440" w:type="dxa"/>
          </w:tcPr>
          <w:p w14:paraId="2BB00C5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Damar</w:t>
            </w:r>
          </w:p>
        </w:tc>
        <w:tc>
          <w:tcPr>
            <w:tcW w:w="4500" w:type="dxa"/>
          </w:tcPr>
          <w:p w14:paraId="1BD6BF33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rua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merah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pert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inci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at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gas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p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leb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tif</w:t>
            </w:r>
            <w:proofErr w:type="spellEnd"/>
          </w:p>
        </w:tc>
        <w:tc>
          <w:tcPr>
            <w:tcW w:w="1980" w:type="dxa"/>
          </w:tcPr>
          <w:p w14:paraId="1871CD9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am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  <w:tc>
          <w:tcPr>
            <w:tcW w:w="1620" w:type="dxa"/>
          </w:tcPr>
          <w:p w14:paraId="60E8C6F6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7FB1ECEA" w14:textId="77777777" w:rsidTr="00B065CB">
        <w:trPr>
          <w:jc w:val="center"/>
        </w:trPr>
        <w:tc>
          <w:tcPr>
            <w:tcW w:w="535" w:type="dxa"/>
          </w:tcPr>
          <w:p w14:paraId="0A3F5CE9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19.</w:t>
            </w:r>
          </w:p>
        </w:tc>
        <w:tc>
          <w:tcPr>
            <w:tcW w:w="1440" w:type="dxa"/>
          </w:tcPr>
          <w:p w14:paraId="3BDC050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owo</w:t>
            </w:r>
            <w:proofErr w:type="spellEnd"/>
          </w:p>
        </w:tc>
        <w:tc>
          <w:tcPr>
            <w:tcW w:w="4500" w:type="dxa"/>
          </w:tcPr>
          <w:p w14:paraId="02B9A1BB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badan</w:t>
            </w:r>
          </w:p>
        </w:tc>
        <w:tc>
          <w:tcPr>
            <w:tcW w:w="1980" w:type="dxa"/>
          </w:tcPr>
          <w:p w14:paraId="267E41A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54A9586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29C680EC" w14:textId="77777777" w:rsidTr="00B065CB">
        <w:trPr>
          <w:jc w:val="center"/>
        </w:trPr>
        <w:tc>
          <w:tcPr>
            <w:tcW w:w="535" w:type="dxa"/>
          </w:tcPr>
          <w:p w14:paraId="67DACA5C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0.</w:t>
            </w:r>
          </w:p>
        </w:tc>
        <w:tc>
          <w:tcPr>
            <w:tcW w:w="1440" w:type="dxa"/>
          </w:tcPr>
          <w:p w14:paraId="4F92274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Bayu</w:t>
            </w:r>
          </w:p>
        </w:tc>
        <w:tc>
          <w:tcPr>
            <w:tcW w:w="4500" w:type="dxa"/>
          </w:tcPr>
          <w:p w14:paraId="34F9B24C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c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badan</w:t>
            </w:r>
          </w:p>
        </w:tc>
        <w:tc>
          <w:tcPr>
            <w:tcW w:w="1980" w:type="dxa"/>
          </w:tcPr>
          <w:p w14:paraId="6A39EFD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4BB2E9F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00ED98C3" w14:textId="77777777" w:rsidTr="00B065CB">
        <w:trPr>
          <w:jc w:val="center"/>
        </w:trPr>
        <w:tc>
          <w:tcPr>
            <w:tcW w:w="535" w:type="dxa"/>
          </w:tcPr>
          <w:p w14:paraId="3F4CAF8E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1.</w:t>
            </w:r>
          </w:p>
        </w:tc>
        <w:tc>
          <w:tcPr>
            <w:tcW w:w="1440" w:type="dxa"/>
          </w:tcPr>
          <w:p w14:paraId="7BF7C1E9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utan</w:t>
            </w:r>
          </w:p>
        </w:tc>
        <w:tc>
          <w:tcPr>
            <w:tcW w:w="4500" w:type="dxa"/>
          </w:tcPr>
          <w:p w14:paraId="6AD6F3FD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badan</w:t>
            </w:r>
          </w:p>
        </w:tc>
        <w:tc>
          <w:tcPr>
            <w:tcW w:w="1980" w:type="dxa"/>
          </w:tcPr>
          <w:p w14:paraId="535B23ED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at</w:t>
            </w:r>
            <w:proofErr w:type="spellEnd"/>
          </w:p>
        </w:tc>
        <w:tc>
          <w:tcPr>
            <w:tcW w:w="1620" w:type="dxa"/>
          </w:tcPr>
          <w:p w14:paraId="6A7E0E0A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65BA9F0F" w14:textId="77777777" w:rsidTr="00B065CB">
        <w:trPr>
          <w:jc w:val="center"/>
        </w:trPr>
        <w:tc>
          <w:tcPr>
            <w:tcW w:w="535" w:type="dxa"/>
          </w:tcPr>
          <w:p w14:paraId="360A1F5F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1440" w:type="dxa"/>
          </w:tcPr>
          <w:p w14:paraId="3D6251A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xsa</w:t>
            </w:r>
            <w:proofErr w:type="spellEnd"/>
          </w:p>
        </w:tc>
        <w:tc>
          <w:tcPr>
            <w:tcW w:w="4500" w:type="dxa"/>
          </w:tcPr>
          <w:p w14:paraId="7FE29C26" w14:textId="77777777" w:rsidR="00A62B44" w:rsidRPr="008406AB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tas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gas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pi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ktif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am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merahan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perti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incin</w:t>
            </w:r>
            <w:proofErr w:type="spellEnd"/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8406AB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langkangan</w:t>
            </w:r>
            <w:proofErr w:type="spellEnd"/>
          </w:p>
        </w:tc>
        <w:tc>
          <w:tcPr>
            <w:tcW w:w="1980" w:type="dxa"/>
          </w:tcPr>
          <w:p w14:paraId="338D5804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am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  <w:tc>
          <w:tcPr>
            <w:tcW w:w="1620" w:type="dxa"/>
          </w:tcPr>
          <w:p w14:paraId="50764ED2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2A44DAAC" w14:textId="77777777" w:rsidTr="00B065CB">
        <w:trPr>
          <w:jc w:val="center"/>
        </w:trPr>
        <w:tc>
          <w:tcPr>
            <w:tcW w:w="535" w:type="dxa"/>
          </w:tcPr>
          <w:p w14:paraId="4374FB4F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2.</w:t>
            </w:r>
          </w:p>
        </w:tc>
        <w:tc>
          <w:tcPr>
            <w:tcW w:w="1440" w:type="dxa"/>
          </w:tcPr>
          <w:p w14:paraId="79D9DF0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Miko</w:t>
            </w:r>
          </w:p>
        </w:tc>
        <w:tc>
          <w:tcPr>
            <w:tcW w:w="4500" w:type="dxa"/>
          </w:tcPr>
          <w:p w14:paraId="364D63B6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er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erisi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cairan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binti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mud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pecah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idak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gatal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>, badan</w:t>
            </w:r>
          </w:p>
        </w:tc>
        <w:tc>
          <w:tcPr>
            <w:tcW w:w="1980" w:type="dxa"/>
          </w:tcPr>
          <w:p w14:paraId="51F70D1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at</w:t>
            </w:r>
            <w:proofErr w:type="spellEnd"/>
          </w:p>
        </w:tc>
        <w:tc>
          <w:tcPr>
            <w:tcW w:w="1620" w:type="dxa"/>
          </w:tcPr>
          <w:p w14:paraId="0DBD17C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0C156F32" w14:textId="77777777" w:rsidTr="00B065CB">
        <w:trPr>
          <w:jc w:val="center"/>
        </w:trPr>
        <w:tc>
          <w:tcPr>
            <w:tcW w:w="535" w:type="dxa"/>
          </w:tcPr>
          <w:p w14:paraId="2E85BB9F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3.</w:t>
            </w:r>
          </w:p>
        </w:tc>
        <w:tc>
          <w:tcPr>
            <w:tcW w:w="1440" w:type="dxa"/>
          </w:tcPr>
          <w:p w14:paraId="5B7B9302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Kevin</w:t>
            </w:r>
          </w:p>
        </w:tc>
        <w:tc>
          <w:tcPr>
            <w:tcW w:w="4500" w:type="dxa"/>
          </w:tcPr>
          <w:p w14:paraId="2EC3A22C" w14:textId="77777777" w:rsidR="00A62B44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nti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is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airan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uncu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1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is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ringan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lit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kitar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ntil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ngkak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lastRenderedPageBreak/>
              <w:t>l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ka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pu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sa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d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kerak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yer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sa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perti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bakar</w:t>
            </w:r>
            <w:proofErr w:type="spellEnd"/>
            <w:r w:rsidRPr="00BF38BC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ungkai</w:t>
            </w:r>
            <w:proofErr w:type="spellEnd"/>
          </w:p>
        </w:tc>
        <w:tc>
          <w:tcPr>
            <w:tcW w:w="1980" w:type="dxa"/>
          </w:tcPr>
          <w:p w14:paraId="223141C9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lastRenderedPageBreak/>
              <w:t>Cacar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Ular</w:t>
            </w:r>
          </w:p>
        </w:tc>
        <w:tc>
          <w:tcPr>
            <w:tcW w:w="1620" w:type="dxa"/>
          </w:tcPr>
          <w:p w14:paraId="56B580A7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2FC31316" w14:textId="77777777" w:rsidTr="00B065CB">
        <w:trPr>
          <w:jc w:val="center"/>
        </w:trPr>
        <w:tc>
          <w:tcPr>
            <w:tcW w:w="535" w:type="dxa"/>
          </w:tcPr>
          <w:p w14:paraId="2D57938D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4.</w:t>
            </w:r>
          </w:p>
        </w:tc>
        <w:tc>
          <w:tcPr>
            <w:tcW w:w="1440" w:type="dxa"/>
          </w:tcPr>
          <w:p w14:paraId="13C45F84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Yulius</w:t>
            </w:r>
            <w:proofErr w:type="spellEnd"/>
          </w:p>
        </w:tc>
        <w:tc>
          <w:tcPr>
            <w:tcW w:w="4500" w:type="dxa"/>
          </w:tcPr>
          <w:p w14:paraId="6F9115E1" w14:textId="77777777" w:rsidR="00A62B44" w:rsidRPr="00327D2F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tas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gas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pi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ktif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am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merahan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perti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cincin</w:t>
            </w:r>
            <w:proofErr w:type="spellEnd"/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327D2F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langkangan</w:t>
            </w:r>
            <w:proofErr w:type="spellEnd"/>
          </w:p>
        </w:tc>
        <w:tc>
          <w:tcPr>
            <w:tcW w:w="1980" w:type="dxa"/>
          </w:tcPr>
          <w:p w14:paraId="2C014B2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Jamur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langkangan</w:t>
            </w:r>
            <w:proofErr w:type="spellEnd"/>
          </w:p>
        </w:tc>
        <w:tc>
          <w:tcPr>
            <w:tcW w:w="1620" w:type="dxa"/>
          </w:tcPr>
          <w:p w14:paraId="48ACFF1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21028E1E" w14:textId="77777777" w:rsidTr="00B065CB">
        <w:trPr>
          <w:jc w:val="center"/>
        </w:trPr>
        <w:tc>
          <w:tcPr>
            <w:tcW w:w="535" w:type="dxa"/>
          </w:tcPr>
          <w:p w14:paraId="69C004E3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5.</w:t>
            </w:r>
          </w:p>
        </w:tc>
        <w:tc>
          <w:tcPr>
            <w:tcW w:w="1440" w:type="dxa"/>
          </w:tcPr>
          <w:p w14:paraId="068866C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eguh</w:t>
            </w:r>
            <w:proofErr w:type="spellEnd"/>
          </w:p>
        </w:tc>
        <w:tc>
          <w:tcPr>
            <w:tcW w:w="4500" w:type="dxa"/>
          </w:tcPr>
          <w:p w14:paraId="39DB08B4" w14:textId="77777777" w:rsidR="00A62B44" w:rsidRPr="002B11DA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cak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merahan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perti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oin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tik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lam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cak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</w:t>
            </w:r>
            <w:r w:rsidRPr="002B11DA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ngan</w:t>
            </w:r>
            <w:proofErr w:type="spellEnd"/>
          </w:p>
        </w:tc>
        <w:tc>
          <w:tcPr>
            <w:tcW w:w="1980" w:type="dxa"/>
          </w:tcPr>
          <w:p w14:paraId="22E9AE45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ummular</w:t>
            </w:r>
          </w:p>
        </w:tc>
        <w:tc>
          <w:tcPr>
            <w:tcW w:w="1620" w:type="dxa"/>
          </w:tcPr>
          <w:p w14:paraId="79CF4E7A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6557A1E9" w14:textId="77777777" w:rsidTr="00B065CB">
        <w:trPr>
          <w:jc w:val="center"/>
        </w:trPr>
        <w:tc>
          <w:tcPr>
            <w:tcW w:w="535" w:type="dxa"/>
          </w:tcPr>
          <w:p w14:paraId="7A12C8AC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6.</w:t>
            </w:r>
          </w:p>
        </w:tc>
        <w:tc>
          <w:tcPr>
            <w:tcW w:w="1440" w:type="dxa"/>
          </w:tcPr>
          <w:p w14:paraId="3DA95C0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drian</w:t>
            </w:r>
          </w:p>
        </w:tc>
        <w:tc>
          <w:tcPr>
            <w:tcW w:w="4500" w:type="dxa"/>
          </w:tcPr>
          <w:p w14:paraId="253C67F7" w14:textId="77777777" w:rsidR="00A62B44" w:rsidRPr="00664C13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da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gian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ubuh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yang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tutup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akaian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ntil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isi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nanah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asa </w:t>
            </w:r>
            <w:proofErr w:type="spellStart"/>
            <w:r w:rsidRPr="00664C13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sengat</w:t>
            </w:r>
            <w:proofErr w:type="spellEnd"/>
          </w:p>
        </w:tc>
        <w:tc>
          <w:tcPr>
            <w:tcW w:w="1980" w:type="dxa"/>
          </w:tcPr>
          <w:p w14:paraId="196D260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Biang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eringat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Nanah</w:t>
            </w:r>
          </w:p>
        </w:tc>
        <w:tc>
          <w:tcPr>
            <w:tcW w:w="1620" w:type="dxa"/>
          </w:tcPr>
          <w:p w14:paraId="0B58B655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1F57D1BE" w14:textId="77777777" w:rsidTr="00B065CB">
        <w:trPr>
          <w:jc w:val="center"/>
        </w:trPr>
        <w:tc>
          <w:tcPr>
            <w:tcW w:w="535" w:type="dxa"/>
          </w:tcPr>
          <w:p w14:paraId="6DEB48F9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7.</w:t>
            </w:r>
          </w:p>
        </w:tc>
        <w:tc>
          <w:tcPr>
            <w:tcW w:w="1440" w:type="dxa"/>
          </w:tcPr>
          <w:p w14:paraId="765B76C8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Ari</w:t>
            </w:r>
          </w:p>
        </w:tc>
        <w:tc>
          <w:tcPr>
            <w:tcW w:w="4500" w:type="dxa"/>
          </w:tcPr>
          <w:p w14:paraId="2DE8E073" w14:textId="77777777" w:rsidR="00A62B44" w:rsidRPr="001E6CA5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cak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s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di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uk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ik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aruk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cak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merahan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oreng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ning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cokelatan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kitar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uk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ekitar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uk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ngalami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ritasi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k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puh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isa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pecah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jadi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kerak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s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kitar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hidung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</w:t>
            </w:r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idak</w:t>
            </w:r>
            <w:proofErr w:type="spellEnd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1E6CA5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atal</w:t>
            </w:r>
            <w:proofErr w:type="spellEnd"/>
          </w:p>
        </w:tc>
        <w:tc>
          <w:tcPr>
            <w:tcW w:w="1980" w:type="dxa"/>
          </w:tcPr>
          <w:p w14:paraId="59F7771D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Impetigo</w:t>
            </w:r>
          </w:p>
        </w:tc>
        <w:tc>
          <w:tcPr>
            <w:tcW w:w="1620" w:type="dxa"/>
          </w:tcPr>
          <w:p w14:paraId="05A17D7D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17A5D488" w14:textId="77777777" w:rsidTr="00B065CB">
        <w:trPr>
          <w:jc w:val="center"/>
        </w:trPr>
        <w:tc>
          <w:tcPr>
            <w:tcW w:w="535" w:type="dxa"/>
          </w:tcPr>
          <w:p w14:paraId="07163BBF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8.</w:t>
            </w:r>
          </w:p>
        </w:tc>
        <w:tc>
          <w:tcPr>
            <w:tcW w:w="1440" w:type="dxa"/>
          </w:tcPr>
          <w:p w14:paraId="7AFEBA1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Febri</w:t>
            </w:r>
          </w:p>
        </w:tc>
        <w:tc>
          <w:tcPr>
            <w:tcW w:w="4500" w:type="dxa"/>
          </w:tcPr>
          <w:p w14:paraId="19351A69" w14:textId="77777777" w:rsidR="00A62B44" w:rsidRPr="00A735E3" w:rsidRDefault="00A62B44" w:rsidP="00B065CB">
            <w:pPr>
              <w:jc w:val="both"/>
              <w:rPr>
                <w:rFonts w:ascii="Times New Roman" w:hAnsi="Times New Roman" w:cs="Times New Roman"/>
                <w:color w:val="212529"/>
                <w:sz w:val="24"/>
                <w:szCs w:val="24"/>
              </w:rPr>
            </w:pPr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epala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kering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bersisik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putih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atau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kuning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k</w:t>
            </w:r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ulit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terasa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terbakar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t</w:t>
            </w:r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imbul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ketombe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akibat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kulit</w:t>
            </w:r>
            <w:proofErr w:type="spellEnd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 w:rsidRPr="00A735E3">
              <w:rPr>
                <w:rFonts w:ascii="Times New Roman" w:hAnsi="Times New Roman" w:cs="Times New Roman"/>
                <w:sz w:val="24"/>
                <w:szCs w:val="24"/>
              </w:rPr>
              <w:t>terkelupas</w:t>
            </w:r>
            <w:proofErr w:type="spellEnd"/>
          </w:p>
        </w:tc>
        <w:tc>
          <w:tcPr>
            <w:tcW w:w="1980" w:type="dxa"/>
          </w:tcPr>
          <w:p w14:paraId="2542E7EB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Seboroik</w:t>
            </w:r>
            <w:proofErr w:type="spellEnd"/>
          </w:p>
        </w:tc>
        <w:tc>
          <w:tcPr>
            <w:tcW w:w="1620" w:type="dxa"/>
          </w:tcPr>
          <w:p w14:paraId="12C7D793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7B3E1861" w14:textId="77777777" w:rsidTr="00B065CB">
        <w:trPr>
          <w:jc w:val="center"/>
        </w:trPr>
        <w:tc>
          <w:tcPr>
            <w:tcW w:w="535" w:type="dxa"/>
          </w:tcPr>
          <w:p w14:paraId="4FD72CBD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29.</w:t>
            </w:r>
          </w:p>
        </w:tc>
        <w:tc>
          <w:tcPr>
            <w:tcW w:w="1440" w:type="dxa"/>
          </w:tcPr>
          <w:p w14:paraId="0CDC258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dit</w:t>
            </w:r>
            <w:proofErr w:type="spellEnd"/>
          </w:p>
        </w:tc>
        <w:tc>
          <w:tcPr>
            <w:tcW w:w="4500" w:type="dxa"/>
          </w:tcPr>
          <w:p w14:paraId="74978D58" w14:textId="77777777" w:rsidR="00A62B44" w:rsidRPr="00D51B78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Gatal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kerak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ersisik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ring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merah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tut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agian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dalam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r</w:t>
            </w:r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am</w:t>
            </w:r>
            <w:proofErr w:type="spellEnd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D51B78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merah</w:t>
            </w:r>
            <w:proofErr w:type="spellEnd"/>
          </w:p>
        </w:tc>
        <w:tc>
          <w:tcPr>
            <w:tcW w:w="1980" w:type="dxa"/>
          </w:tcPr>
          <w:p w14:paraId="75164DBF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Eksim</w:t>
            </w:r>
            <w:proofErr w:type="spellEnd"/>
            <w:r>
              <w:rPr>
                <w:rFonts w:ascii="Times New Roman" w:hAnsi="Times New Roman" w:cs="Times New Roman"/>
                <w:sz w:val="24"/>
                <w:szCs w:val="24"/>
              </w:rPr>
              <w:t xml:space="preserve">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topik</w:t>
            </w:r>
            <w:proofErr w:type="spellEnd"/>
          </w:p>
        </w:tc>
        <w:tc>
          <w:tcPr>
            <w:tcW w:w="1620" w:type="dxa"/>
          </w:tcPr>
          <w:p w14:paraId="73B17E10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  <w:tr w:rsidR="00A62B44" w14:paraId="1E870672" w14:textId="77777777" w:rsidTr="00B065CB">
        <w:trPr>
          <w:jc w:val="center"/>
        </w:trPr>
        <w:tc>
          <w:tcPr>
            <w:tcW w:w="535" w:type="dxa"/>
          </w:tcPr>
          <w:p w14:paraId="183A4916" w14:textId="77777777" w:rsidR="00A62B44" w:rsidRDefault="00A62B44" w:rsidP="00B065CB">
            <w:pPr>
              <w:spacing w:line="360" w:lineRule="auto"/>
              <w:jc w:val="center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30.</w:t>
            </w:r>
          </w:p>
        </w:tc>
        <w:tc>
          <w:tcPr>
            <w:tcW w:w="1440" w:type="dxa"/>
          </w:tcPr>
          <w:p w14:paraId="0F12909C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Soleh</w:t>
            </w:r>
          </w:p>
        </w:tc>
        <w:tc>
          <w:tcPr>
            <w:tcW w:w="4500" w:type="dxa"/>
          </w:tcPr>
          <w:p w14:paraId="56426C50" w14:textId="77777777" w:rsidR="00A62B44" w:rsidRPr="00683096" w:rsidRDefault="00A62B44" w:rsidP="00B065CB">
            <w:pPr>
              <w:spacing w:line="360" w:lineRule="auto"/>
              <w:jc w:val="both"/>
              <w:rPr>
                <w:rFonts w:ascii="Times New Roman" w:hAnsi="Times New Roman" w:cs="Times New Roman"/>
                <w:sz w:val="24"/>
                <w:szCs w:val="24"/>
              </w:rPr>
            </w:pPr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Badan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b</w:t>
            </w:r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ercak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di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ulit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lebih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terang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u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elap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g</w:t>
            </w:r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atal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, </w:t>
            </w:r>
            <w:proofErr w:type="spellStart"/>
            <w:r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</w:t>
            </w:r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ulit</w:t>
            </w:r>
            <w:proofErr w:type="spellEnd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 xml:space="preserve"> </w:t>
            </w:r>
            <w:proofErr w:type="spellStart"/>
            <w:r w:rsidRPr="00683096">
              <w:rPr>
                <w:rFonts w:ascii="Times New Roman" w:hAnsi="Times New Roman" w:cs="Times New Roman"/>
                <w:sz w:val="24"/>
                <w:szCs w:val="24"/>
                <w:shd w:val="clear" w:color="auto" w:fill="FFFFFF"/>
              </w:rPr>
              <w:t>kering</w:t>
            </w:r>
            <w:proofErr w:type="spellEnd"/>
          </w:p>
        </w:tc>
        <w:tc>
          <w:tcPr>
            <w:tcW w:w="1980" w:type="dxa"/>
          </w:tcPr>
          <w:p w14:paraId="4D422961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r>
              <w:rPr>
                <w:rFonts w:ascii="Times New Roman" w:hAnsi="Times New Roman" w:cs="Times New Roman"/>
                <w:sz w:val="24"/>
                <w:szCs w:val="24"/>
              </w:rPr>
              <w:t>Panu</w:t>
            </w:r>
          </w:p>
        </w:tc>
        <w:tc>
          <w:tcPr>
            <w:tcW w:w="1620" w:type="dxa"/>
          </w:tcPr>
          <w:p w14:paraId="7E3A52CA" w14:textId="77777777" w:rsidR="00A62B44" w:rsidRDefault="00A62B44" w:rsidP="00B065CB">
            <w:pPr>
              <w:spacing w:line="360" w:lineRule="auto"/>
              <w:rPr>
                <w:rFonts w:ascii="Times New Roman" w:hAnsi="Times New Roman" w:cs="Times New Roman"/>
                <w:sz w:val="24"/>
                <w:szCs w:val="24"/>
              </w:rPr>
            </w:pPr>
            <w:proofErr w:type="spellStart"/>
            <w:r>
              <w:rPr>
                <w:rFonts w:ascii="Times New Roman" w:hAnsi="Times New Roman" w:cs="Times New Roman"/>
                <w:sz w:val="24"/>
                <w:szCs w:val="24"/>
              </w:rPr>
              <w:t>Akurat</w:t>
            </w:r>
            <w:proofErr w:type="spellEnd"/>
          </w:p>
        </w:tc>
      </w:tr>
    </w:tbl>
    <w:p w14:paraId="1872209B" w14:textId="77777777" w:rsidR="009A11E1" w:rsidRDefault="009A11E1" w:rsidP="009510C8">
      <w:pPr>
        <w:spacing w:line="360" w:lineRule="auto"/>
        <w:jc w:val="both"/>
        <w:rPr>
          <w:rFonts w:ascii="Times New Roman" w:hAnsi="Times New Roman" w:cs="Times New Roman"/>
          <w:sz w:val="24"/>
          <w:szCs w:val="24"/>
        </w:rPr>
      </w:pPr>
    </w:p>
    <w:p w14:paraId="3CC05ED6" w14:textId="244C1B6F" w:rsidR="00BD6097" w:rsidRPr="009510C8" w:rsidRDefault="00BD6097" w:rsidP="009510C8">
      <w:pPr>
        <w:pStyle w:val="Heading2"/>
        <w:numPr>
          <w:ilvl w:val="0"/>
          <w:numId w:val="28"/>
        </w:numPr>
        <w:ind w:left="360"/>
        <w:rPr>
          <w:rFonts w:ascii="Times New Roman" w:hAnsi="Times New Roman" w:cs="Times New Roman"/>
          <w:b/>
          <w:bCs/>
          <w:color w:val="auto"/>
          <w:sz w:val="24"/>
          <w:szCs w:val="24"/>
        </w:rPr>
      </w:pPr>
      <w:bookmarkStart w:id="353" w:name="_Toc109050344"/>
      <w:proofErr w:type="spellStart"/>
      <w:r w:rsidRPr="009510C8">
        <w:rPr>
          <w:rFonts w:ascii="Times New Roman" w:hAnsi="Times New Roman" w:cs="Times New Roman"/>
          <w:b/>
          <w:bCs/>
          <w:color w:val="auto"/>
          <w:sz w:val="24"/>
          <w:szCs w:val="24"/>
        </w:rPr>
        <w:t>Evaluasi</w:t>
      </w:r>
      <w:bookmarkEnd w:id="353"/>
      <w:proofErr w:type="spellEnd"/>
    </w:p>
    <w:p w14:paraId="16C53AFB" w14:textId="0988CCD3" w:rsidR="00BD6097" w:rsidRPr="00272C20" w:rsidRDefault="00BD6097" w:rsidP="00BD6097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sz w:val="24"/>
          <w:szCs w:val="24"/>
        </w:rPr>
      </w:pPr>
    </w:p>
    <w:p w14:paraId="60266C41" w14:textId="3CCA99FF" w:rsidR="004636BF" w:rsidRPr="006047E8" w:rsidRDefault="006047E8" w:rsidP="00167877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proofErr w:type="spellStart"/>
      <w:r>
        <w:rPr>
          <w:rFonts w:ascii="Times New Roman" w:hAnsi="Times New Roman" w:cs="Times New Roman"/>
          <w:sz w:val="24"/>
          <w:szCs w:val="24"/>
        </w:rPr>
        <w:t>Berlandas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6047E8">
        <w:rPr>
          <w:rFonts w:ascii="Times New Roman" w:hAnsi="Times New Roman" w:cs="Times New Roman"/>
          <w:i/>
          <w:iCs/>
          <w:sz w:val="24"/>
          <w:szCs w:val="24"/>
        </w:rPr>
        <w:t>user</w:t>
      </w:r>
      <w:r>
        <w:rPr>
          <w:rFonts w:ascii="Times New Roman" w:hAnsi="Times New Roman" w:cs="Times New Roman"/>
          <w:sz w:val="24"/>
          <w:szCs w:val="24"/>
        </w:rPr>
        <w:t xml:space="preserve">, </w:t>
      </w:r>
      <w:r w:rsidR="00684A09"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lakukan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ngujian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terhadap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30 </w:t>
      </w:r>
      <w:r w:rsidR="00684A09" w:rsidRPr="006047E8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684A09">
        <w:rPr>
          <w:rFonts w:ascii="Times New Roman" w:hAnsi="Times New Roman" w:cs="Times New Roman"/>
          <w:i/>
          <w:iCs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ialah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30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30 </w:t>
      </w:r>
      <w:r w:rsidR="00684A09" w:rsidRPr="006047E8">
        <w:rPr>
          <w:rFonts w:ascii="Times New Roman" w:hAnsi="Times New Roman" w:cs="Times New Roman"/>
          <w:i/>
          <w:iCs/>
          <w:sz w:val="24"/>
          <w:szCs w:val="24"/>
        </w:rPr>
        <w:t>user</w:t>
      </w:r>
      <w:r w:rsidR="00684A09">
        <w:rPr>
          <w:rFonts w:ascii="Times New Roman" w:hAnsi="Times New Roman" w:cs="Times New Roman"/>
          <w:sz w:val="24"/>
          <w:szCs w:val="24"/>
        </w:rPr>
        <w:t xml:space="preserve"> yang di uji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mendapat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bahwa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dapa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mendeteks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dar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gejala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jawab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ketika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rtanyaan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ajukan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. Jadi,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sistem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akar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berbasis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r w:rsidR="00684A09" w:rsidRPr="00EB56AA">
        <w:rPr>
          <w:rFonts w:ascii="Times New Roman" w:hAnsi="Times New Roman" w:cs="Times New Roman"/>
          <w:i/>
          <w:iCs/>
          <w:sz w:val="24"/>
          <w:szCs w:val="24"/>
        </w:rPr>
        <w:t>website</w:t>
      </w:r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sudah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akura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dalam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jenis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 w:rsidR="00684A09">
        <w:rPr>
          <w:rFonts w:ascii="Times New Roman" w:hAnsi="Times New Roman" w:cs="Times New Roman"/>
          <w:sz w:val="24"/>
          <w:szCs w:val="24"/>
        </w:rPr>
        <w:t>kulit</w:t>
      </w:r>
      <w:proofErr w:type="spellEnd"/>
      <w:r w:rsidR="00684A09">
        <w:rPr>
          <w:rFonts w:ascii="Times New Roman" w:hAnsi="Times New Roman" w:cs="Times New Roman"/>
          <w:sz w:val="24"/>
          <w:szCs w:val="24"/>
        </w:rPr>
        <w:t>.</w:t>
      </w:r>
    </w:p>
    <w:p w14:paraId="3E0E0A85" w14:textId="16987E7B" w:rsidR="004636BF" w:rsidRDefault="004636BF" w:rsidP="00BD6097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7338FBB6" w14:textId="6C1D7CCF" w:rsidR="00D21990" w:rsidRDefault="00D21990" w:rsidP="00BD6097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424A0F9A" w14:textId="2E457145" w:rsidR="00D21990" w:rsidRDefault="00D21990" w:rsidP="00BD6097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</w:pPr>
    </w:p>
    <w:p w14:paraId="563F7FB9" w14:textId="77777777" w:rsidR="00D21990" w:rsidRDefault="00D21990" w:rsidP="00BD6097">
      <w:pPr>
        <w:pStyle w:val="ListParagraph"/>
        <w:spacing w:line="360" w:lineRule="auto"/>
        <w:ind w:left="0"/>
        <w:jc w:val="both"/>
        <w:rPr>
          <w:rFonts w:ascii="Times New Roman" w:hAnsi="Times New Roman" w:cs="Times New Roman"/>
          <w:b/>
          <w:bCs/>
          <w:sz w:val="24"/>
          <w:szCs w:val="24"/>
        </w:rPr>
        <w:sectPr w:rsidR="00D21990" w:rsidSect="00076EC1">
          <w:headerReference w:type="default" r:id="rId49"/>
          <w:footerReference w:type="default" r:id="rId50"/>
          <w:pgSz w:w="12240" w:h="15840"/>
          <w:pgMar w:top="1440" w:right="1440" w:bottom="1440" w:left="1440" w:header="720" w:footer="720" w:gutter="0"/>
          <w:pgNumType w:start="43"/>
          <w:cols w:space="720"/>
          <w:docGrid w:linePitch="360"/>
        </w:sectPr>
      </w:pPr>
    </w:p>
    <w:p w14:paraId="3CBE5872" w14:textId="7B6AA53D" w:rsidR="00D21990" w:rsidRPr="00DA721B" w:rsidRDefault="00D77B59" w:rsidP="00DA721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54" w:name="_Toc109050345"/>
      <w:r w:rsidRPr="00DA721B">
        <w:rPr>
          <w:rFonts w:ascii="Times New Roman" w:hAnsi="Times New Roman" w:cs="Times New Roman"/>
          <w:b/>
          <w:bCs/>
          <w:color w:val="auto"/>
          <w:sz w:val="28"/>
          <w:szCs w:val="28"/>
        </w:rPr>
        <w:lastRenderedPageBreak/>
        <w:t>BAB V</w:t>
      </w:r>
      <w:bookmarkEnd w:id="354"/>
    </w:p>
    <w:p w14:paraId="4551FD76" w14:textId="08FBCFF2" w:rsidR="00D77B59" w:rsidRDefault="00D77B59" w:rsidP="00DA721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55" w:name="_Toc109050346"/>
      <w:r w:rsidRPr="00DA721B">
        <w:rPr>
          <w:rFonts w:ascii="Times New Roman" w:hAnsi="Times New Roman" w:cs="Times New Roman"/>
          <w:b/>
          <w:bCs/>
          <w:color w:val="auto"/>
          <w:sz w:val="28"/>
          <w:szCs w:val="28"/>
        </w:rPr>
        <w:t>KESIMPULAN</w:t>
      </w:r>
      <w:r w:rsidR="009217C4">
        <w:rPr>
          <w:rFonts w:ascii="Times New Roman" w:hAnsi="Times New Roman" w:cs="Times New Roman"/>
          <w:b/>
          <w:bCs/>
          <w:color w:val="auto"/>
          <w:sz w:val="28"/>
          <w:szCs w:val="28"/>
        </w:rPr>
        <w:t xml:space="preserve"> DAN SARAN</w:t>
      </w:r>
      <w:bookmarkEnd w:id="355"/>
    </w:p>
    <w:p w14:paraId="3F653508" w14:textId="28B03DA3" w:rsidR="009B351E" w:rsidRDefault="009B351E" w:rsidP="009B351E"/>
    <w:p w14:paraId="0C3965DE" w14:textId="0690D661" w:rsidR="009B351E" w:rsidRDefault="00167877" w:rsidP="006B25BF">
      <w:pPr>
        <w:pStyle w:val="ListParagraph"/>
        <w:numPr>
          <w:ilvl w:val="0"/>
          <w:numId w:val="38"/>
        </w:numPr>
        <w:spacing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r w:rsidRPr="00167877">
        <w:rPr>
          <w:rFonts w:ascii="Times New Roman" w:hAnsi="Times New Roman" w:cs="Times New Roman"/>
          <w:b/>
          <w:bCs/>
          <w:sz w:val="24"/>
          <w:szCs w:val="24"/>
        </w:rPr>
        <w:t>Kesimpulan</w:t>
      </w:r>
    </w:p>
    <w:p w14:paraId="379F6684" w14:textId="4A7138AE" w:rsidR="00167877" w:rsidRDefault="00592E3F" w:rsidP="00A37B45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</w:pPr>
      <w:r>
        <w:rPr>
          <w:rFonts w:ascii="Times New Roman" w:hAnsi="Times New Roman" w:cs="Times New Roman"/>
          <w:sz w:val="24"/>
          <w:szCs w:val="24"/>
        </w:rPr>
        <w:t xml:space="preserve">Di </w:t>
      </w:r>
      <w:proofErr w:type="spellStart"/>
      <w:r>
        <w:rPr>
          <w:rFonts w:ascii="Times New Roman" w:hAnsi="Times New Roman" w:cs="Times New Roman"/>
          <w:sz w:val="24"/>
          <w:szCs w:val="24"/>
        </w:rPr>
        <w:t>simpulkan</w:t>
      </w:r>
      <w:proofErr w:type="spellEnd"/>
      <w:r w:rsidR="006B25BF" w:rsidRPr="006B25BF"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hw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tahu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rag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mik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AF47A6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terap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manusia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5DC1D881" w14:textId="77777777" w:rsidR="00287D85" w:rsidRPr="00287D85" w:rsidRDefault="00287D85" w:rsidP="00287D85">
      <w:pPr>
        <w:pStyle w:val="ListParagraph"/>
        <w:spacing w:line="360" w:lineRule="auto"/>
        <w:ind w:left="0" w:firstLine="720"/>
        <w:rPr>
          <w:rFonts w:ascii="Times New Roman" w:hAnsi="Times New Roman" w:cs="Times New Roman"/>
          <w:sz w:val="24"/>
          <w:szCs w:val="24"/>
        </w:rPr>
      </w:pPr>
    </w:p>
    <w:p w14:paraId="576B3DBE" w14:textId="792CAFDD" w:rsidR="00167877" w:rsidRDefault="00167877" w:rsidP="00A37B45">
      <w:pPr>
        <w:pStyle w:val="ListParagraph"/>
        <w:numPr>
          <w:ilvl w:val="0"/>
          <w:numId w:val="38"/>
        </w:numPr>
        <w:spacing w:line="360" w:lineRule="auto"/>
        <w:ind w:left="360"/>
        <w:rPr>
          <w:rFonts w:ascii="Times New Roman" w:hAnsi="Times New Roman" w:cs="Times New Roman"/>
          <w:b/>
          <w:bCs/>
          <w:sz w:val="24"/>
          <w:szCs w:val="24"/>
        </w:rPr>
      </w:pPr>
      <w:r>
        <w:rPr>
          <w:rFonts w:ascii="Times New Roman" w:hAnsi="Times New Roman" w:cs="Times New Roman"/>
          <w:b/>
          <w:bCs/>
          <w:sz w:val="24"/>
          <w:szCs w:val="24"/>
        </w:rPr>
        <w:t>Saran</w:t>
      </w:r>
    </w:p>
    <w:p w14:paraId="1279B772" w14:textId="63E0599F" w:rsidR="00D21990" w:rsidRDefault="00DE2E78" w:rsidP="0038282D">
      <w:pPr>
        <w:pStyle w:val="ListParagraph"/>
        <w:spacing w:line="360" w:lineRule="auto"/>
        <w:ind w:left="0" w:firstLine="720"/>
        <w:jc w:val="both"/>
        <w:rPr>
          <w:rFonts w:ascii="Times New Roman" w:hAnsi="Times New Roman" w:cs="Times New Roman"/>
          <w:sz w:val="24"/>
          <w:szCs w:val="24"/>
        </w:rPr>
        <w:sectPr w:rsidR="00D21990" w:rsidSect="00E0064E">
          <w:headerReference w:type="default" r:id="rId51"/>
          <w:footerReference w:type="default" r:id="rId52"/>
          <w:pgSz w:w="12240" w:h="15840"/>
          <w:pgMar w:top="1440" w:right="1440" w:bottom="1440" w:left="1440" w:header="720" w:footer="720" w:gutter="0"/>
          <w:pgNumType w:start="67"/>
          <w:cols w:space="720"/>
          <w:docGrid w:linePitch="360"/>
        </w:sectPr>
      </w:pPr>
      <w:proofErr w:type="spellStart"/>
      <w:r>
        <w:rPr>
          <w:rFonts w:ascii="Times New Roman" w:hAnsi="Times New Roman" w:cs="Times New Roman"/>
          <w:sz w:val="24"/>
          <w:szCs w:val="24"/>
        </w:rPr>
        <w:t>P</w:t>
      </w:r>
      <w:r w:rsidR="00A37B45">
        <w:rPr>
          <w:rFonts w:ascii="Times New Roman" w:hAnsi="Times New Roman" w:cs="Times New Roman"/>
          <w:sz w:val="24"/>
          <w:szCs w:val="24"/>
        </w:rPr>
        <w:t>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ten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aj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at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kura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ai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g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mplement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fitu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guna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pl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iste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ka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Metode </w:t>
      </w:r>
      <w:r w:rsidRPr="004A0BF9">
        <w:rPr>
          <w:rFonts w:ascii="Times New Roman" w:hAnsi="Times New Roman" w:cs="Times New Roman"/>
          <w:i/>
          <w:iCs/>
          <w:sz w:val="24"/>
          <w:szCs w:val="24"/>
        </w:rPr>
        <w:t>forward ch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ilik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elebih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roses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fak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walaupu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saj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kumpul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ta </w:t>
      </w:r>
      <w:proofErr w:type="spellStart"/>
      <w:r>
        <w:rPr>
          <w:rFonts w:ascii="Times New Roman" w:hAnsi="Times New Roman" w:cs="Times New Roman"/>
          <w:sz w:val="24"/>
          <w:szCs w:val="24"/>
        </w:rPr>
        <w:t>kec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d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ampu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genal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jeni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Akan </w:t>
      </w:r>
      <w:proofErr w:type="spellStart"/>
      <w:r>
        <w:rPr>
          <w:rFonts w:ascii="Times New Roman" w:hAnsi="Times New Roman" w:cs="Times New Roman"/>
          <w:sz w:val="24"/>
          <w:szCs w:val="24"/>
        </w:rPr>
        <w:t>tetap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belu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m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gan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ta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ak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uli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di </w:t>
      </w:r>
      <w:proofErr w:type="spellStart"/>
      <w:r>
        <w:rPr>
          <w:rFonts w:ascii="Times New Roman" w:hAnsi="Times New Roman" w:cs="Times New Roman"/>
          <w:sz w:val="24"/>
          <w:szCs w:val="24"/>
        </w:rPr>
        <w:t>derit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r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laku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usah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njut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alam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ncar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ganganan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Sar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eliti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lanjut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adala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pada </w:t>
      </w:r>
      <w:proofErr w:type="spellStart"/>
      <w:r>
        <w:rPr>
          <w:rFonts w:ascii="Times New Roman" w:hAnsi="Times New Roman" w:cs="Times New Roman"/>
          <w:sz w:val="24"/>
          <w:szCs w:val="24"/>
        </w:rPr>
        <w:t>kasus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yang </w:t>
      </w:r>
      <w:proofErr w:type="spellStart"/>
      <w:r>
        <w:rPr>
          <w:rFonts w:ascii="Times New Roman" w:hAnsi="Times New Roman" w:cs="Times New Roman"/>
          <w:sz w:val="24"/>
          <w:szCs w:val="24"/>
        </w:rPr>
        <w:t>sam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kombinas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eng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metode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ai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pert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381C">
        <w:rPr>
          <w:rFonts w:ascii="Times New Roman" w:hAnsi="Times New Roman" w:cs="Times New Roman"/>
          <w:i/>
          <w:iCs/>
          <w:sz w:val="24"/>
          <w:szCs w:val="24"/>
        </w:rPr>
        <w:t>certainty factor, backward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r w:rsidRPr="001D381C">
        <w:rPr>
          <w:rFonts w:ascii="Times New Roman" w:hAnsi="Times New Roman" w:cs="Times New Roman"/>
          <w:i/>
          <w:iCs/>
          <w:sz w:val="24"/>
          <w:szCs w:val="24"/>
        </w:rPr>
        <w:t>chaining</w:t>
      </w:r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dl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.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untuk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hasil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dentifika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berika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umber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infek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, </w:t>
      </w:r>
      <w:proofErr w:type="spellStart"/>
      <w:r>
        <w:rPr>
          <w:rFonts w:ascii="Times New Roman" w:hAnsi="Times New Roman" w:cs="Times New Roman"/>
          <w:sz w:val="24"/>
          <w:szCs w:val="24"/>
        </w:rPr>
        <w:t>penyebab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an </w:t>
      </w:r>
      <w:proofErr w:type="spellStart"/>
      <w:r>
        <w:rPr>
          <w:rFonts w:ascii="Times New Roman" w:hAnsi="Times New Roman" w:cs="Times New Roman"/>
          <w:sz w:val="24"/>
          <w:szCs w:val="24"/>
        </w:rPr>
        <w:t>solusi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enanganany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sehingg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pasien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bisa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</w:t>
      </w:r>
      <w:proofErr w:type="spellStart"/>
      <w:r>
        <w:rPr>
          <w:rFonts w:ascii="Times New Roman" w:hAnsi="Times New Roman" w:cs="Times New Roman"/>
          <w:sz w:val="24"/>
          <w:szCs w:val="24"/>
        </w:rPr>
        <w:t>lebih</w:t>
      </w:r>
      <w:proofErr w:type="spellEnd"/>
      <w:r>
        <w:rPr>
          <w:rFonts w:ascii="Times New Roman" w:hAnsi="Times New Roman" w:cs="Times New Roman"/>
          <w:sz w:val="24"/>
          <w:szCs w:val="24"/>
        </w:rPr>
        <w:t xml:space="preserve"> di </w:t>
      </w:r>
      <w:proofErr w:type="spellStart"/>
      <w:r>
        <w:rPr>
          <w:rFonts w:ascii="Times New Roman" w:hAnsi="Times New Roman" w:cs="Times New Roman"/>
          <w:sz w:val="24"/>
          <w:szCs w:val="24"/>
        </w:rPr>
        <w:t>mudahkan</w:t>
      </w:r>
      <w:proofErr w:type="spellEnd"/>
      <w:r>
        <w:rPr>
          <w:rFonts w:ascii="Times New Roman" w:hAnsi="Times New Roman" w:cs="Times New Roman"/>
          <w:sz w:val="24"/>
          <w:szCs w:val="24"/>
        </w:rPr>
        <w:t>.</w:t>
      </w:r>
    </w:p>
    <w:p w14:paraId="1C2A9781" w14:textId="77777777" w:rsidR="008F6F47" w:rsidRPr="008F6F47" w:rsidRDefault="008F6F47" w:rsidP="008F6F47"/>
    <w:p w14:paraId="379766E5" w14:textId="59F574B7" w:rsidR="002A77A8" w:rsidRPr="00E268CB" w:rsidRDefault="005241C3" w:rsidP="00E268CB">
      <w:pPr>
        <w:pStyle w:val="Heading1"/>
        <w:jc w:val="center"/>
        <w:rPr>
          <w:rFonts w:ascii="Times New Roman" w:hAnsi="Times New Roman" w:cs="Times New Roman"/>
          <w:b/>
          <w:bCs/>
          <w:color w:val="auto"/>
          <w:sz w:val="28"/>
          <w:szCs w:val="28"/>
        </w:rPr>
      </w:pPr>
      <w:bookmarkStart w:id="356" w:name="_Toc109050347"/>
      <w:r w:rsidRPr="00765393">
        <w:rPr>
          <w:rFonts w:ascii="Times New Roman" w:hAnsi="Times New Roman" w:cs="Times New Roman"/>
          <w:b/>
          <w:bCs/>
          <w:color w:val="auto"/>
          <w:sz w:val="28"/>
          <w:szCs w:val="28"/>
        </w:rPr>
        <w:t>DAFTAR PUSTAKA</w:t>
      </w:r>
      <w:bookmarkEnd w:id="356"/>
      <w:r w:rsidR="00B95BC2" w:rsidRPr="00112721">
        <w:rPr>
          <w:rFonts w:ascii="Times New Roman" w:hAnsi="Times New Roman" w:cs="Times New Roman"/>
          <w:b/>
          <w:bCs/>
          <w:sz w:val="24"/>
          <w:szCs w:val="24"/>
        </w:rPr>
        <w:fldChar w:fldCharType="begin" w:fldLock="1"/>
      </w:r>
      <w:r w:rsidR="00B95BC2" w:rsidRPr="00112721">
        <w:rPr>
          <w:rFonts w:ascii="Times New Roman" w:hAnsi="Times New Roman" w:cs="Times New Roman"/>
          <w:b/>
          <w:bCs/>
          <w:sz w:val="24"/>
          <w:szCs w:val="24"/>
        </w:rPr>
        <w:instrText xml:space="preserve">ADDIN Mendeley Bibliography CSL_BIBLIOGRAPHY </w:instrText>
      </w:r>
      <w:r w:rsidR="00B95BC2" w:rsidRPr="00112721">
        <w:rPr>
          <w:rFonts w:ascii="Times New Roman" w:hAnsi="Times New Roman" w:cs="Times New Roman"/>
          <w:b/>
          <w:bCs/>
          <w:sz w:val="24"/>
          <w:szCs w:val="24"/>
        </w:rPr>
        <w:fldChar w:fldCharType="end"/>
      </w:r>
    </w:p>
    <w:sdt>
      <w:sdtPr>
        <w:rPr>
          <w:rFonts w:asciiTheme="minorHAnsi" w:eastAsiaTheme="minorHAnsi" w:hAnsiTheme="minorHAnsi" w:cstheme="minorBidi"/>
          <w:color w:val="auto"/>
          <w:sz w:val="22"/>
          <w:szCs w:val="22"/>
        </w:rPr>
        <w:id w:val="1834033427"/>
        <w:docPartObj>
          <w:docPartGallery w:val="Bibliographies"/>
          <w:docPartUnique/>
        </w:docPartObj>
      </w:sdtPr>
      <w:sdtContent>
        <w:p w14:paraId="46533775" w14:textId="585CDB96" w:rsidR="002A77A8" w:rsidRDefault="002A77A8">
          <w:pPr>
            <w:pStyle w:val="Heading1"/>
          </w:pPr>
        </w:p>
        <w:sdt>
          <w:sdtPr>
            <w:rPr>
              <w:rFonts w:ascii="Times New Roman" w:hAnsi="Times New Roman" w:cs="Times New Roman"/>
              <w:sz w:val="24"/>
              <w:szCs w:val="24"/>
            </w:rPr>
            <w:id w:val="111145805"/>
            <w:bibliography/>
          </w:sdtPr>
          <w:sdtEndPr>
            <w:rPr>
              <w:rFonts w:asciiTheme="minorHAnsi" w:hAnsiTheme="minorHAnsi" w:cstheme="minorBidi"/>
              <w:sz w:val="22"/>
              <w:szCs w:val="22"/>
            </w:rPr>
          </w:sdtEndPr>
          <w:sdtContent>
            <w:p w14:paraId="5638CD56" w14:textId="77777777" w:rsidR="007A4A0F" w:rsidRPr="007A4A0F" w:rsidRDefault="002A77A8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sz w:val="24"/>
                  <w:szCs w:val="24"/>
                </w:rPr>
                <w:fldChar w:fldCharType="begin"/>
              </w:r>
              <w:r w:rsidRPr="0045560B">
                <w:rPr>
                  <w:rFonts w:ascii="Times New Roman" w:hAnsi="Times New Roman" w:cs="Times New Roman"/>
                  <w:sz w:val="24"/>
                  <w:szCs w:val="24"/>
                </w:rPr>
                <w:instrText xml:space="preserve"> BIBLIOGRAPHY </w:instrText>
              </w:r>
              <w:r w:rsidRPr="007A4A0F">
                <w:rPr>
                  <w:rFonts w:ascii="Times New Roman" w:hAnsi="Times New Roman" w:cs="Times New Roman"/>
                  <w:sz w:val="24"/>
                  <w:szCs w:val="24"/>
                </w:rPr>
                <w:fldChar w:fldCharType="separate"/>
              </w:r>
              <w:r w:rsidR="007A4A0F"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P. Hutasoit, R. Y., Rahmaddeni, Erlin, &amp; Anam, M. K. (2021). Implementasi Metode Forward Chaining untuk Identifikasi Penyakit Kulit dan Alternatif Penanganannya. </w:t>
              </w:r>
              <w:r w:rsidR="007A4A0F"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NOVTEK POLBENG - SERI INFORMATIKA</w:t>
              </w:r>
              <w:r w:rsidR="007A4A0F"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C2A387A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Akil, I. (2017). ANALISA EFEKTIFITAS METODE FORWARD CHAINING DAN BACKWARD CHAINING PADA SISTEM PAKAR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Pilar Nusa Mandiri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AC5912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Caniago, D. P., Sumijan, &amp; Santony, J. (2020). Akurasi dalam Mendeteksi Penyakit Kulit Menular menggunakan gabungan Metode Forward Chaining dengan Certainty Factor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Teknologi Dan Sistem Informasi Bisnis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685EC0DC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Fitri, M.Kom, R. (2020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mrograman Basis Data Menggunakan MySQL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Banjarmasin: Poliban Press.</w:t>
              </w:r>
            </w:p>
            <w:p w14:paraId="1619B880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Fitria, Lestari, S., &amp; Diantoro, W. ( 2018). METODE CASE BASED REASONIG (CBR) PADA SISTEM DIAGNOSA PENYAKIT KULIT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nformatika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73C7D4A6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Haviluddin. (2011). Memahami Penggunaan UML (Unified Modelling Language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nformatika Mulawarman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435CF74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risbiantoro, M.Kom, D., &amp; Abda'u, M.Kom, P. D. (2021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DASAR PEMROGRAMAN WEB dengan bahasa HTML, PHP, dan Database MySQL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Purwokerto: Zahira Media Publisher.</w:t>
              </w:r>
            </w:p>
            <w:p w14:paraId="2F646564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urniawan, S.Kom, B. (2013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Desain Web Praktis dengan CSS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akarta: PT. Elex Media Komputindo.</w:t>
              </w:r>
            </w:p>
            <w:p w14:paraId="3992756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Kusrini, S. (2006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Sistem Pakar Teori dan Aplikasi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Yogyakarta: Penerbit Andi.</w:t>
              </w:r>
            </w:p>
            <w:p w14:paraId="42AF0CF1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aiyedra, N. A. (2018). PERANCANGAN SISTEM PAKAR MENDIAGNOSA PENYAKIT KULIT PADA ANAK DENGAN MENGGUNAKAN METODE BACKWARD CHAINING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Sistem Informasi dan Manajemen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090648C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artin, J., &amp; Oxman, S. (1988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Building Expert System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ew Jersey: Prentice-Hall.</w:t>
              </w:r>
            </w:p>
            <w:p w14:paraId="4E6E3762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insky, M. (1986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he Society of Mind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ew York: Simon &amp; Schuster.</w:t>
              </w:r>
            </w:p>
            <w:p w14:paraId="754F935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itra, N. N., &amp; Nurcahyo, G. W. (2020). Sistem Pakar Menggunakan Metode Certainty Factor Dalam Akurasi Identifikasi Jenis Penyakit Alergi Kulit Pada Balita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nformasi dan Teknologi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08D4BAFE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MZ, A. R., Suta Wijaya, I. P., &amp; Bimantoro, F. (2020). Sistem Pakar Diagnosa Penyakit Kulit pada Manusia dengan Metode Dempster Shafer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-COSINE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641646E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lastRenderedPageBreak/>
                <w:t xml:space="preserve">Naser, S. S., &amp; Akkila, A. N. (2008). A Proposed Expert System for Skin Diseases Diagnosis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ournal of Applied Sciences Research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45AB5207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Nugroho, H., Robbi Hendriyanto, &amp; Tisamawi, K. (2018). Application for Marketplace Agricultural Product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IJAIT(International Journal of Applied Information Technology)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876BA45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Piu, S. W., Ruktiari, R., Aini, N., &amp; Hasmin, E. (2021). Diagnosis Human’s Skin Diseases Using Forward Chaining and Certainty Factor Methode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ScientiCO : Computer Science and Informatics Journal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5DD4E033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Prabowo, M. Kom, M. (2020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Metodologi Pengembangan Sistem Informasi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Salatiga: LP2M Press.</w:t>
              </w:r>
            </w:p>
            <w:p w14:paraId="4AA9FD63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ahmatullah, S., &amp; Mawarni, R. (2021). SISTEM PAKAR DIAGNOSA PENYAKIT KULIT PADA BALITA MENGGUNAKAN METODE NAÏVE BAYES DAN FORWARD CHAINING STUDI KASUS PUSKESMAS CEMPAKA SUNGKAI SELATAN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nformasi dan Komputer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766A9847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amadhan, M.Kom, P. S., &amp; S.Pane, M.Kom, U. F. (2018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Mengenal Metode Sistem Pakar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Ponorogo: Uwais Inspirasi Indonesia.</w:t>
              </w:r>
            </w:p>
            <w:p w14:paraId="7260C96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ich, E., &amp; Knight, K. (1991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Artificial Intelligence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New York: McGraw-Hill.</w:t>
              </w:r>
            </w:p>
            <w:p w14:paraId="061BB776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Rosnelly, R. (2012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Sistem Pakar: Konsep dan Teori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Yogyakarta: Penerbit Andi.</w:t>
              </w:r>
            </w:p>
            <w:p w14:paraId="7059D626" w14:textId="77777777" w:rsidR="007A4A0F" w:rsidRPr="007A4A0F" w:rsidRDefault="007A4A0F" w:rsidP="007A4A0F">
              <w:pPr>
                <w:pStyle w:val="Bibliography"/>
                <w:spacing w:line="360" w:lineRule="auto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asmita, M.Kom. (2020). Penerapan Metode Forward Chaining Untuk Mendiagnosa Penyakit Kulit Pada Manusia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Jurnal Ilmiah Betrik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4179570E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imon, H. A. (1987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wo heads are better than one: The collaboration between AI and OR. Interfaces, 17,8-15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</w:t>
              </w:r>
            </w:p>
            <w:p w14:paraId="670D999D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jamsoe-Daili, SpKK(K), D. S., Menaldi, SpKK(K), D. L., &amp; Wisnu, SpKK(K), D. M. (2005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ENYAKIT KULIT YANG UMUM DI INDONESIA Sebuah Panduan Bergambar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akarta: PT Medical Multimedia Indonesia.</w:t>
              </w:r>
            </w:p>
            <w:p w14:paraId="0FCAFA99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urya, C., &amp; Jannah, M. (2020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Desain Web bagi Pemula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akarta: PT. Elex Media Komputindo.</w:t>
              </w:r>
            </w:p>
            <w:p w14:paraId="78FC7BE5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Sutojo, T., Mulyanto, E., &amp; Suhartono, V. (2011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Kecerdasan Buatan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Yogyakarta: Penerbit Andi.</w:t>
              </w:r>
            </w:p>
            <w:p w14:paraId="092A08DD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Uriawan, W., Atmadja, A. R., Irfan, M., Taufik, I., &amp; Luhung, N. J. (2018). Comparison of Certainty Factor and Forward Chaining for Early Diagnosis of Cats Skin Diseases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The 6th International Conference on Cyber and IT Service Management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>.</w:t>
              </w:r>
            </w:p>
            <w:p w14:paraId="2CA2C5C0" w14:textId="77777777" w:rsidR="007A4A0F" w:rsidRPr="007A4A0F" w:rsidRDefault="007A4A0F" w:rsidP="007A4A0F">
              <w:pPr>
                <w:pStyle w:val="Bibliography"/>
                <w:ind w:left="720" w:hanging="720"/>
                <w:rPr>
                  <w:rFonts w:ascii="Times New Roman" w:hAnsi="Times New Roman" w:cs="Times New Roman"/>
                  <w:noProof/>
                  <w:sz w:val="24"/>
                  <w:szCs w:val="24"/>
                </w:rPr>
              </w:pP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Wahana Komputer. (2010). </w:t>
              </w:r>
              <w:r w:rsidRPr="007A4A0F">
                <w:rPr>
                  <w:rFonts w:ascii="Times New Roman" w:hAnsi="Times New Roman" w:cs="Times New Roman"/>
                  <w:i/>
                  <w:iCs/>
                  <w:noProof/>
                  <w:sz w:val="24"/>
                  <w:szCs w:val="24"/>
                </w:rPr>
                <w:t>Panduan Belajar MySQL Database Server.</w:t>
              </w:r>
              <w:r w:rsidRPr="007A4A0F">
                <w:rPr>
                  <w:rFonts w:ascii="Times New Roman" w:hAnsi="Times New Roman" w:cs="Times New Roman"/>
                  <w:noProof/>
                  <w:sz w:val="24"/>
                  <w:szCs w:val="24"/>
                </w:rPr>
                <w:t xml:space="preserve"> Jakarta: Mediakita.</w:t>
              </w:r>
            </w:p>
            <w:p w14:paraId="1A4539BC" w14:textId="2E16DB12" w:rsidR="005257D7" w:rsidRPr="00A279B3" w:rsidRDefault="002A77A8" w:rsidP="00A279B3">
              <w:pPr>
                <w:spacing w:line="360" w:lineRule="auto"/>
                <w:jc w:val="both"/>
              </w:pPr>
              <w:r w:rsidRPr="007A4A0F">
                <w:rPr>
                  <w:rFonts w:ascii="Times New Roman" w:hAnsi="Times New Roman" w:cs="Times New Roman"/>
                  <w:b/>
                  <w:bCs/>
                  <w:noProof/>
                  <w:sz w:val="24"/>
                  <w:szCs w:val="24"/>
                </w:rPr>
                <w:fldChar w:fldCharType="end"/>
              </w:r>
            </w:p>
          </w:sdtContent>
        </w:sdt>
      </w:sdtContent>
    </w:sdt>
    <w:sectPr w:rsidR="005257D7" w:rsidRPr="00A279B3" w:rsidSect="00E0064E">
      <w:headerReference w:type="default" r:id="rId53"/>
      <w:footerReference w:type="default" r:id="rId54"/>
      <w:pgSz w:w="12240" w:h="15840"/>
      <w:pgMar w:top="1440" w:right="1440" w:bottom="1440" w:left="1440" w:header="720" w:footer="720" w:gutter="0"/>
      <w:pgNumType w:start="68"/>
      <w:cols w:space="720"/>
      <w:docGrid w:linePitch="360"/>
    </w:sectPr>
  </w:body>
</w:document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endnote w:type="separator" w:id="-1">
    <w:p w14:paraId="26E7554C" w14:textId="77777777" w:rsidR="008D322B" w:rsidRDefault="008D322B" w:rsidP="0069649C">
      <w:pPr>
        <w:spacing w:after="0" w:line="240" w:lineRule="auto"/>
      </w:pPr>
      <w:r>
        <w:separator/>
      </w:r>
    </w:p>
  </w:endnote>
  <w:endnote w:type="continuationSeparator" w:id="0">
    <w:p w14:paraId="4B3200E6" w14:textId="77777777" w:rsidR="008D322B" w:rsidRDefault="008D322B" w:rsidP="0069649C">
      <w:pPr>
        <w:spacing w:after="0" w:line="240" w:lineRule="auto"/>
      </w:pPr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Calibri">
    <w:panose1 w:val="020F0502020204030204"/>
    <w:charset w:val="00"/>
    <w:family w:val="swiss"/>
    <w:pitch w:val="variable"/>
    <w:sig w:usb0="E4002EFF" w:usb1="C000247B" w:usb2="00000009" w:usb3="00000000" w:csb0="000001FF" w:csb1="00000000"/>
  </w:font>
  <w:font w:name="Calibri Light">
    <w:panose1 w:val="020F0302020204030204"/>
    <w:charset w:val="00"/>
    <w:family w:val="swiss"/>
    <w:pitch w:val="variable"/>
    <w:sig w:usb0="E4002EFF" w:usb1="C000247B" w:usb2="00000009" w:usb3="00000000" w:csb0="000001FF" w:csb1="00000000"/>
  </w:font>
  <w:font w:name="Segoe UI">
    <w:panose1 w:val="020B0502040204020203"/>
    <w:charset w:val="00"/>
    <w:family w:val="swiss"/>
    <w:pitch w:val="variable"/>
    <w:sig w:usb0="E4002EFF" w:usb1="C000E47F" w:usb2="00000009" w:usb3="00000000" w:csb0="000001F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751734901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5FD9D901" w14:textId="5FFEC4A8" w:rsidR="00D755DD" w:rsidRDefault="00D755DD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7C7DF73" w14:textId="77777777" w:rsidR="00A440C5" w:rsidRDefault="00A440C5">
    <w:pPr>
      <w:pStyle w:val="Footer"/>
    </w:pPr>
  </w:p>
</w:ftr>
</file>

<file path=word/footer10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38920313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7FD154F" w14:textId="1C3330FF" w:rsidR="00076EC1" w:rsidRDefault="00076EC1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4E04F5D" w14:textId="404270B7" w:rsidR="004841B9" w:rsidRDefault="004841B9" w:rsidP="0069649C">
    <w:pPr>
      <w:pStyle w:val="Footer"/>
      <w:jc w:val="center"/>
    </w:pPr>
  </w:p>
</w:ftr>
</file>

<file path=word/footer1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8A31C2" w14:textId="77777777" w:rsidR="00F81CAA" w:rsidRDefault="00F81CAA">
    <w:pPr>
      <w:pStyle w:val="Footer"/>
      <w:jc w:val="center"/>
    </w:pPr>
  </w:p>
  <w:p w14:paraId="58A397E5" w14:textId="07F45F3D" w:rsidR="00F81CAA" w:rsidRDefault="00F81CAA" w:rsidP="0069649C">
    <w:pPr>
      <w:pStyle w:val="Footer"/>
      <w:jc w:val="center"/>
    </w:pPr>
  </w:p>
</w:ftr>
</file>

<file path=word/footer1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4848213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3F088422" w14:textId="69982FE8" w:rsidR="00E0064E" w:rsidRDefault="00E0064E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0B315D2C" w14:textId="77777777" w:rsidR="00D21990" w:rsidRDefault="00D21990" w:rsidP="0069649C">
    <w:pPr>
      <w:pStyle w:val="Footer"/>
      <w:jc w:val="center"/>
    </w:pPr>
  </w:p>
</w:ftr>
</file>

<file path=word/footer1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F7ACDC3" w14:textId="02CFDC71" w:rsidR="00D21990" w:rsidRDefault="00D21990">
    <w:pPr>
      <w:pStyle w:val="Footer"/>
      <w:jc w:val="center"/>
    </w:pPr>
  </w:p>
  <w:p w14:paraId="153474FB" w14:textId="77777777" w:rsidR="00D21990" w:rsidRDefault="00D21990" w:rsidP="0069649C">
    <w:pPr>
      <w:pStyle w:val="Footer"/>
      <w:jc w:val="center"/>
    </w:pPr>
  </w:p>
</w:ftr>
</file>

<file path=word/footer2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15951615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20D44E1" w14:textId="2377E6E3" w:rsidR="009B0988" w:rsidRDefault="009B098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427">
          <w:rPr>
            <w:noProof/>
          </w:rPr>
          <w:t>iv</w:t>
        </w:r>
        <w:r>
          <w:rPr>
            <w:noProof/>
          </w:rPr>
          <w:fldChar w:fldCharType="end"/>
        </w:r>
      </w:p>
    </w:sdtContent>
  </w:sdt>
  <w:p w14:paraId="7AD7DACA" w14:textId="1D3F6819" w:rsidR="0069649C" w:rsidRDefault="0069649C" w:rsidP="0069649C">
    <w:pPr>
      <w:pStyle w:val="Footer"/>
      <w:jc w:val="center"/>
    </w:pPr>
  </w:p>
</w:ftr>
</file>

<file path=word/footer3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1182843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49B7D7B5" w14:textId="16989A2A" w:rsidR="00094538" w:rsidRDefault="00094538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427">
          <w:rPr>
            <w:noProof/>
          </w:rPr>
          <w:t>1</w:t>
        </w:r>
        <w:r>
          <w:rPr>
            <w:noProof/>
          </w:rPr>
          <w:fldChar w:fldCharType="end"/>
        </w:r>
      </w:p>
    </w:sdtContent>
  </w:sdt>
  <w:p w14:paraId="18011A5E" w14:textId="77777777" w:rsidR="00325393" w:rsidRDefault="00325393" w:rsidP="0069649C">
    <w:pPr>
      <w:pStyle w:val="Footer"/>
      <w:jc w:val="center"/>
    </w:pPr>
  </w:p>
</w:ftr>
</file>

<file path=word/footer4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20327319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AA66CD6" w14:textId="105937DC" w:rsidR="007647C7" w:rsidRDefault="007647C7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6CD07F65" w14:textId="77777777" w:rsidR="0036777E" w:rsidRDefault="0036777E">
    <w:pPr>
      <w:pStyle w:val="Footer"/>
    </w:pPr>
  </w:p>
</w:ftr>
</file>

<file path=word/footer5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07CC05B" w14:textId="2663D037" w:rsidR="00FD0A6A" w:rsidRDefault="00FD0A6A">
    <w:pPr>
      <w:pStyle w:val="Footer"/>
      <w:jc w:val="center"/>
    </w:pPr>
  </w:p>
  <w:p w14:paraId="5862BD3B" w14:textId="6D101B2F" w:rsidR="00094538" w:rsidRDefault="00094538" w:rsidP="0069649C">
    <w:pPr>
      <w:pStyle w:val="Footer"/>
      <w:jc w:val="center"/>
    </w:pPr>
  </w:p>
</w:ftr>
</file>

<file path=word/footer6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1558280684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2EE5D67F" w14:textId="5B4CDAC0" w:rsidR="00B61FF6" w:rsidRDefault="00B61FF6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247ADE6B" w14:textId="77777777" w:rsidR="00E65639" w:rsidRDefault="00E65639" w:rsidP="0069649C">
    <w:pPr>
      <w:pStyle w:val="Footer"/>
      <w:jc w:val="center"/>
    </w:pPr>
  </w:p>
</w:ftr>
</file>

<file path=word/footer7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C0D5D08" w14:textId="611FB89E" w:rsidR="004D1770" w:rsidRDefault="004D1770">
    <w:pPr>
      <w:pStyle w:val="Footer"/>
      <w:jc w:val="center"/>
    </w:pPr>
  </w:p>
  <w:p w14:paraId="47B6C689" w14:textId="77777777" w:rsidR="004D1770" w:rsidRDefault="004D1770" w:rsidP="0069649C">
    <w:pPr>
      <w:pStyle w:val="Footer"/>
      <w:jc w:val="center"/>
    </w:pPr>
  </w:p>
</w:ftr>
</file>

<file path=word/footer8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550294167"/>
      <w:docPartObj>
        <w:docPartGallery w:val="Page Numbers (Bottom of Page)"/>
        <w:docPartUnique/>
      </w:docPartObj>
    </w:sdtPr>
    <w:sdtEndPr>
      <w:rPr>
        <w:noProof/>
      </w:rPr>
    </w:sdtEndPr>
    <w:sdtContent>
      <w:p w14:paraId="6207E6B3" w14:textId="47097B51" w:rsidR="007667A9" w:rsidRDefault="007667A9">
        <w:pPr>
          <w:pStyle w:val="Footer"/>
          <w:jc w:val="center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427">
          <w:rPr>
            <w:noProof/>
          </w:rPr>
          <w:t>19</w:t>
        </w:r>
        <w:r>
          <w:rPr>
            <w:noProof/>
          </w:rPr>
          <w:fldChar w:fldCharType="end"/>
        </w:r>
      </w:p>
    </w:sdtContent>
  </w:sdt>
  <w:p w14:paraId="5B33E367" w14:textId="1F59A9FF" w:rsidR="00A53390" w:rsidRDefault="00A53390" w:rsidP="0069649C">
    <w:pPr>
      <w:pStyle w:val="Footer"/>
      <w:jc w:val="center"/>
    </w:pPr>
  </w:p>
</w:ftr>
</file>

<file path=word/footer9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892BA9D" w14:textId="5E113F9D" w:rsidR="00E41538" w:rsidRDefault="00E41538">
    <w:pPr>
      <w:pStyle w:val="Footer"/>
      <w:jc w:val="center"/>
    </w:pPr>
  </w:p>
  <w:p w14:paraId="200DE923" w14:textId="77777777" w:rsidR="00E41538" w:rsidRDefault="00E41538" w:rsidP="0069649C">
    <w:pPr>
      <w:pStyle w:val="Footer"/>
      <w:jc w:val="center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footnote w:type="separator" w:id="-1">
    <w:p w14:paraId="6051EF33" w14:textId="77777777" w:rsidR="008D322B" w:rsidRDefault="008D322B" w:rsidP="0069649C">
      <w:pPr>
        <w:spacing w:after="0" w:line="240" w:lineRule="auto"/>
      </w:pPr>
      <w:r>
        <w:separator/>
      </w:r>
    </w:p>
  </w:footnote>
  <w:footnote w:type="continuationSeparator" w:id="0">
    <w:p w14:paraId="6EBA0A45" w14:textId="77777777" w:rsidR="008D322B" w:rsidRDefault="008D322B" w:rsidP="0069649C">
      <w:pPr>
        <w:spacing w:after="0" w:line="240" w:lineRule="auto"/>
      </w:pPr>
      <w:r>
        <w:continuationSeparator/>
      </w:r>
    </w:p>
  </w:footnote>
</w:footnotes>
</file>

<file path=word/header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CCB8B62" w14:textId="0C569714" w:rsidR="001F1249" w:rsidRDefault="001F1249" w:rsidP="00A440C5">
    <w:pPr>
      <w:pStyle w:val="Header"/>
      <w:jc w:val="right"/>
    </w:pPr>
  </w:p>
</w:hdr>
</file>

<file path=word/header10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771670121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98AF8A2" w14:textId="198B7B21" w:rsidR="00076EC1" w:rsidRDefault="00076EC1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31429C6" w14:textId="77777777" w:rsidR="00F81CAA" w:rsidRDefault="00F81CAA" w:rsidP="00FD0A6A">
    <w:pPr>
      <w:pStyle w:val="Header"/>
      <w:jc w:val="right"/>
    </w:pPr>
  </w:p>
</w:hdr>
</file>

<file path=word/header11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5A994078" w14:textId="17325028" w:rsidR="00D21990" w:rsidRDefault="00D21990">
    <w:pPr>
      <w:pStyle w:val="Header"/>
      <w:jc w:val="right"/>
    </w:pPr>
  </w:p>
  <w:p w14:paraId="444B32E1" w14:textId="77777777" w:rsidR="00D21990" w:rsidRDefault="00D21990" w:rsidP="00FD0A6A">
    <w:pPr>
      <w:pStyle w:val="Header"/>
      <w:jc w:val="right"/>
    </w:pPr>
  </w:p>
</w:hdr>
</file>

<file path=word/header1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890799636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6CFC499" w14:textId="0F22DDDF" w:rsidR="00E0064E" w:rsidRDefault="00E0064E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383942A1" w14:textId="77777777" w:rsidR="00D21990" w:rsidRDefault="00D21990" w:rsidP="00FD0A6A">
    <w:pPr>
      <w:pStyle w:val="Header"/>
      <w:jc w:val="right"/>
    </w:pPr>
  </w:p>
</w:hdr>
</file>

<file path=word/header2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1438C67" w14:textId="77777777" w:rsidR="00157BF7" w:rsidRDefault="00157BF7">
    <w:pPr>
      <w:pStyle w:val="Header"/>
    </w:pPr>
  </w:p>
</w:hdr>
</file>

<file path=word/header3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141962D1" w14:textId="6A48D451" w:rsidR="00313A92" w:rsidRDefault="00313A92">
    <w:pPr>
      <w:pStyle w:val="Header"/>
      <w:jc w:val="right"/>
    </w:pPr>
  </w:p>
  <w:p w14:paraId="42BAABE7" w14:textId="77777777" w:rsidR="00124C12" w:rsidRDefault="00124C12" w:rsidP="00A440C5">
    <w:pPr>
      <w:pStyle w:val="Header"/>
      <w:jc w:val="right"/>
    </w:pPr>
  </w:p>
</w:hdr>
</file>

<file path=word/header4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1468207392"/>
      <w:docPartObj>
        <w:docPartGallery w:val="Page Numbers (Top of Page)"/>
        <w:docPartUnique/>
      </w:docPartObj>
    </w:sdtPr>
    <w:sdtEndPr>
      <w:rPr>
        <w:noProof/>
      </w:rPr>
    </w:sdtEndPr>
    <w:sdtContent>
      <w:p w14:paraId="254AAB6A" w14:textId="33E7874D" w:rsidR="00FD0A6A" w:rsidRDefault="00FD0A6A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427">
          <w:rPr>
            <w:noProof/>
          </w:rPr>
          <w:t>3</w:t>
        </w:r>
        <w:r>
          <w:rPr>
            <w:noProof/>
          </w:rPr>
          <w:fldChar w:fldCharType="end"/>
        </w:r>
      </w:p>
    </w:sdtContent>
  </w:sdt>
  <w:p w14:paraId="7E2D3D11" w14:textId="307F78D1" w:rsidR="00325393" w:rsidRDefault="00325393" w:rsidP="00FD0A6A">
    <w:pPr>
      <w:pStyle w:val="Header"/>
      <w:jc w:val="right"/>
    </w:pPr>
  </w:p>
</w:hdr>
</file>

<file path=word/header5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483A6145" w14:textId="4B711BA6" w:rsidR="00E414B9" w:rsidRDefault="00E414B9">
    <w:pPr>
      <w:pStyle w:val="Header"/>
      <w:jc w:val="right"/>
    </w:pPr>
  </w:p>
  <w:p w14:paraId="60739E71" w14:textId="77777777" w:rsidR="00E65639" w:rsidRDefault="00E65639" w:rsidP="00FD0A6A">
    <w:pPr>
      <w:pStyle w:val="Header"/>
      <w:jc w:val="right"/>
    </w:pPr>
  </w:p>
</w:hdr>
</file>

<file path=word/header6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56276605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59D9385E" w14:textId="274EB015" w:rsidR="004D1770" w:rsidRDefault="004D1770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>
          <w:rPr>
            <w:noProof/>
          </w:rPr>
          <w:t>2</w:t>
        </w:r>
        <w:r>
          <w:rPr>
            <w:noProof/>
          </w:rPr>
          <w:fldChar w:fldCharType="end"/>
        </w:r>
      </w:p>
    </w:sdtContent>
  </w:sdt>
  <w:p w14:paraId="4211940F" w14:textId="77777777" w:rsidR="004D1770" w:rsidRDefault="004D1770" w:rsidP="00FD0A6A">
    <w:pPr>
      <w:pStyle w:val="Header"/>
      <w:jc w:val="right"/>
    </w:pPr>
  </w:p>
</w:hdr>
</file>

<file path=word/header7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2B205678" w14:textId="3593ED2B" w:rsidR="00A53390" w:rsidRDefault="00A53390">
    <w:pPr>
      <w:pStyle w:val="Header"/>
      <w:jc w:val="right"/>
    </w:pPr>
  </w:p>
  <w:p w14:paraId="12A21456" w14:textId="77777777" w:rsidR="00A53390" w:rsidRDefault="00A53390" w:rsidP="00FD0A6A">
    <w:pPr>
      <w:pStyle w:val="Header"/>
      <w:jc w:val="right"/>
    </w:pPr>
  </w:p>
</w:hdr>
</file>

<file path=word/header8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sdt>
    <w:sdtPr>
      <w:id w:val="-463118839"/>
      <w:docPartObj>
        <w:docPartGallery w:val="Page Numbers (Top of Page)"/>
        <w:docPartUnique/>
      </w:docPartObj>
    </w:sdtPr>
    <w:sdtEndPr>
      <w:rPr>
        <w:noProof/>
      </w:rPr>
    </w:sdtEndPr>
    <w:sdtContent>
      <w:p w14:paraId="42A6FBAB" w14:textId="0F4F59C2" w:rsidR="007667A9" w:rsidRDefault="007667A9">
        <w:pPr>
          <w:pStyle w:val="Header"/>
          <w:jc w:val="right"/>
        </w:pPr>
        <w:r>
          <w:fldChar w:fldCharType="begin"/>
        </w:r>
        <w:r>
          <w:instrText xml:space="preserve"> PAGE   \* MERGEFORMAT </w:instrText>
        </w:r>
        <w:r>
          <w:fldChar w:fldCharType="separate"/>
        </w:r>
        <w:r w:rsidR="00D21427">
          <w:rPr>
            <w:noProof/>
          </w:rPr>
          <w:t>32</w:t>
        </w:r>
        <w:r>
          <w:rPr>
            <w:noProof/>
          </w:rPr>
          <w:fldChar w:fldCharType="end"/>
        </w:r>
      </w:p>
    </w:sdtContent>
  </w:sdt>
  <w:p w14:paraId="24555571" w14:textId="77777777" w:rsidR="00E41538" w:rsidRDefault="00E41538" w:rsidP="00FD0A6A">
    <w:pPr>
      <w:pStyle w:val="Header"/>
      <w:jc w:val="right"/>
    </w:pPr>
  </w:p>
</w:hdr>
</file>

<file path=word/header9.xml><?xml version="1.0" encoding="utf-8"?>
<w:hd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p w14:paraId="30CB4A5F" w14:textId="039D343C" w:rsidR="004841B9" w:rsidRDefault="004841B9">
    <w:pPr>
      <w:pStyle w:val="Header"/>
      <w:jc w:val="right"/>
    </w:pPr>
  </w:p>
  <w:p w14:paraId="01F0EF70" w14:textId="141D3705" w:rsidR="004841B9" w:rsidRDefault="004841B9" w:rsidP="00FD0A6A">
    <w:pPr>
      <w:pStyle w:val="Header"/>
      <w:jc w:val="right"/>
    </w:pPr>
  </w:p>
</w:hdr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oel="http://schemas.microsoft.com/office/2019/extlst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16 w16cex w16sdtdh wp14">
  <w:abstractNum w:abstractNumId="0" w15:restartNumberingAfterBreak="0">
    <w:nsid w:val="04E56D37"/>
    <w:multiLevelType w:val="hybridMultilevel"/>
    <w:tmpl w:val="F2BE0A4C"/>
    <w:lvl w:ilvl="0" w:tplc="7E8E7D12">
      <w:start w:val="1"/>
      <w:numFmt w:val="decimal"/>
      <w:lvlText w:val="4.%1"/>
      <w:lvlJc w:val="left"/>
      <w:pPr>
        <w:ind w:left="720" w:hanging="360"/>
      </w:pPr>
      <w:rPr>
        <w:rFonts w:ascii="Times New Roman" w:hAnsi="Times New Roman" w:cs="Times New Roman" w:hint="default"/>
        <w:b/>
        <w:bCs/>
        <w:i w:val="0"/>
        <w:iCs w:val="0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" w15:restartNumberingAfterBreak="0">
    <w:nsid w:val="09040A7B"/>
    <w:multiLevelType w:val="hybridMultilevel"/>
    <w:tmpl w:val="A3B874A4"/>
    <w:lvl w:ilvl="0" w:tplc="953CCB26">
      <w:start w:val="1"/>
      <w:numFmt w:val="decimal"/>
      <w:lvlText w:val="2.2.1.13.%1"/>
      <w:lvlJc w:val="left"/>
      <w:pPr>
        <w:ind w:left="2304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 w:tplc="FFFFFFFF" w:tentative="1">
      <w:start w:val="1"/>
      <w:numFmt w:val="lowerLetter"/>
      <w:lvlText w:val="%2."/>
      <w:lvlJc w:val="left"/>
      <w:pPr>
        <w:ind w:left="3024" w:hanging="360"/>
      </w:pPr>
    </w:lvl>
    <w:lvl w:ilvl="2" w:tplc="FFFFFFFF" w:tentative="1">
      <w:start w:val="1"/>
      <w:numFmt w:val="lowerRoman"/>
      <w:lvlText w:val="%3."/>
      <w:lvlJc w:val="right"/>
      <w:pPr>
        <w:ind w:left="3744" w:hanging="180"/>
      </w:pPr>
    </w:lvl>
    <w:lvl w:ilvl="3" w:tplc="FFFFFFFF" w:tentative="1">
      <w:start w:val="1"/>
      <w:numFmt w:val="decimal"/>
      <w:lvlText w:val="%4."/>
      <w:lvlJc w:val="left"/>
      <w:pPr>
        <w:ind w:left="4464" w:hanging="360"/>
      </w:pPr>
    </w:lvl>
    <w:lvl w:ilvl="4" w:tplc="FFFFFFFF" w:tentative="1">
      <w:start w:val="1"/>
      <w:numFmt w:val="lowerLetter"/>
      <w:lvlText w:val="%5."/>
      <w:lvlJc w:val="left"/>
      <w:pPr>
        <w:ind w:left="5184" w:hanging="360"/>
      </w:pPr>
    </w:lvl>
    <w:lvl w:ilvl="5" w:tplc="FFFFFFFF" w:tentative="1">
      <w:start w:val="1"/>
      <w:numFmt w:val="lowerRoman"/>
      <w:lvlText w:val="%6."/>
      <w:lvlJc w:val="right"/>
      <w:pPr>
        <w:ind w:left="5904" w:hanging="180"/>
      </w:pPr>
    </w:lvl>
    <w:lvl w:ilvl="6" w:tplc="FFFFFFFF" w:tentative="1">
      <w:start w:val="1"/>
      <w:numFmt w:val="decimal"/>
      <w:lvlText w:val="%7."/>
      <w:lvlJc w:val="left"/>
      <w:pPr>
        <w:ind w:left="6624" w:hanging="360"/>
      </w:pPr>
    </w:lvl>
    <w:lvl w:ilvl="7" w:tplc="FFFFFFFF" w:tentative="1">
      <w:start w:val="1"/>
      <w:numFmt w:val="lowerLetter"/>
      <w:lvlText w:val="%8."/>
      <w:lvlJc w:val="left"/>
      <w:pPr>
        <w:ind w:left="7344" w:hanging="360"/>
      </w:pPr>
    </w:lvl>
    <w:lvl w:ilvl="8" w:tplc="FFFFFFFF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2" w15:restartNumberingAfterBreak="0">
    <w:nsid w:val="17C16D40"/>
    <w:multiLevelType w:val="multilevel"/>
    <w:tmpl w:val="0A1AC286"/>
    <w:lvl w:ilvl="0">
      <w:start w:val="1"/>
      <w:numFmt w:val="decimal"/>
      <w:lvlText w:val="%1."/>
      <w:lvlJc w:val="left"/>
      <w:pPr>
        <w:ind w:left="1512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12" w:hanging="660"/>
      </w:pPr>
      <w:rPr>
        <w:rFonts w:hint="default"/>
      </w:rPr>
    </w:lvl>
    <w:lvl w:ilvl="2">
      <w:start w:val="10"/>
      <w:numFmt w:val="decimal"/>
      <w:isLgl/>
      <w:lvlText w:val="%1.%2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72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3" w15:restartNumberingAfterBreak="0">
    <w:nsid w:val="18DE4165"/>
    <w:multiLevelType w:val="hybridMultilevel"/>
    <w:tmpl w:val="F6EC810A"/>
    <w:lvl w:ilvl="0" w:tplc="570A6E34">
      <w:start w:val="3"/>
      <w:numFmt w:val="decimal"/>
      <w:lvlText w:val="3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4" w15:restartNumberingAfterBreak="0">
    <w:nsid w:val="1CA6343B"/>
    <w:multiLevelType w:val="hybridMultilevel"/>
    <w:tmpl w:val="E586F55E"/>
    <w:lvl w:ilvl="0" w:tplc="18362486">
      <w:start w:val="1"/>
      <w:numFmt w:val="decimal"/>
      <w:lvlText w:val="4.3.%1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5" w15:restartNumberingAfterBreak="0">
    <w:nsid w:val="1D3E1551"/>
    <w:multiLevelType w:val="hybridMultilevel"/>
    <w:tmpl w:val="EF86A202"/>
    <w:lvl w:ilvl="0" w:tplc="2D22CDE4">
      <w:start w:val="1"/>
      <w:numFmt w:val="decimal"/>
      <w:lvlText w:val="%1."/>
      <w:lvlJc w:val="left"/>
      <w:pPr>
        <w:ind w:left="23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6" w15:restartNumberingAfterBreak="0">
    <w:nsid w:val="1DAA328C"/>
    <w:multiLevelType w:val="multilevel"/>
    <w:tmpl w:val="F12821BE"/>
    <w:lvl w:ilvl="0">
      <w:start w:val="1"/>
      <w:numFmt w:val="decimal"/>
      <w:lvlText w:val="2.2.8.%1"/>
      <w:lvlJc w:val="left"/>
      <w:pPr>
        <w:ind w:left="1512" w:hanging="360"/>
      </w:pPr>
      <w:rPr>
        <w:rFonts w:hint="default"/>
        <w:b w:val="0"/>
        <w:bCs/>
        <w:i w:val="0"/>
        <w:iCs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72" w:hanging="720"/>
      </w:pPr>
      <w:rPr>
        <w:rFonts w:hint="default"/>
      </w:rPr>
    </w:lvl>
    <w:lvl w:ilvl="2">
      <w:start w:val="7"/>
      <w:numFmt w:val="decimal"/>
      <w:isLgl/>
      <w:lvlText w:val="%1.%2.%3."/>
      <w:lvlJc w:val="left"/>
      <w:pPr>
        <w:ind w:left="1872" w:hanging="720"/>
      </w:pPr>
      <w:rPr>
        <w:rFonts w:hint="default"/>
      </w:rPr>
    </w:lvl>
    <w:lvl w:ilvl="3">
      <w:start w:val="10"/>
      <w:numFmt w:val="decimal"/>
      <w:lvlText w:val="2.2.%4"/>
      <w:lvlJc w:val="left"/>
      <w:pPr>
        <w:ind w:left="1872" w:hanging="720"/>
      </w:pPr>
      <w:rPr>
        <w:rFonts w:hint="default"/>
        <w:b/>
        <w:bCs w:val="0"/>
        <w:i w:val="0"/>
        <w:iCs w:val="0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7" w15:restartNumberingAfterBreak="0">
    <w:nsid w:val="1E251C26"/>
    <w:multiLevelType w:val="hybridMultilevel"/>
    <w:tmpl w:val="93549B7A"/>
    <w:lvl w:ilvl="0" w:tplc="693EE544">
      <w:start w:val="1"/>
      <w:numFmt w:val="decimal"/>
      <w:lvlText w:val="2.2.%1"/>
      <w:lvlJc w:val="left"/>
      <w:pPr>
        <w:ind w:left="1584" w:hanging="360"/>
      </w:pPr>
      <w:rPr>
        <w:rFonts w:hint="default"/>
        <w:b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304" w:hanging="360"/>
      </w:pPr>
    </w:lvl>
    <w:lvl w:ilvl="2" w:tplc="0409001B" w:tentative="1">
      <w:start w:val="1"/>
      <w:numFmt w:val="lowerRoman"/>
      <w:lvlText w:val="%3."/>
      <w:lvlJc w:val="right"/>
      <w:pPr>
        <w:ind w:left="3024" w:hanging="180"/>
      </w:pPr>
    </w:lvl>
    <w:lvl w:ilvl="3" w:tplc="0409000F" w:tentative="1">
      <w:start w:val="1"/>
      <w:numFmt w:val="decimal"/>
      <w:lvlText w:val="%4."/>
      <w:lvlJc w:val="left"/>
      <w:pPr>
        <w:ind w:left="3744" w:hanging="360"/>
      </w:pPr>
    </w:lvl>
    <w:lvl w:ilvl="4" w:tplc="04090019" w:tentative="1">
      <w:start w:val="1"/>
      <w:numFmt w:val="lowerLetter"/>
      <w:lvlText w:val="%5."/>
      <w:lvlJc w:val="left"/>
      <w:pPr>
        <w:ind w:left="4464" w:hanging="360"/>
      </w:pPr>
    </w:lvl>
    <w:lvl w:ilvl="5" w:tplc="0409001B" w:tentative="1">
      <w:start w:val="1"/>
      <w:numFmt w:val="lowerRoman"/>
      <w:lvlText w:val="%6."/>
      <w:lvlJc w:val="right"/>
      <w:pPr>
        <w:ind w:left="5184" w:hanging="180"/>
      </w:pPr>
    </w:lvl>
    <w:lvl w:ilvl="6" w:tplc="0409000F" w:tentative="1">
      <w:start w:val="1"/>
      <w:numFmt w:val="decimal"/>
      <w:lvlText w:val="%7."/>
      <w:lvlJc w:val="left"/>
      <w:pPr>
        <w:ind w:left="5904" w:hanging="360"/>
      </w:pPr>
    </w:lvl>
    <w:lvl w:ilvl="7" w:tplc="04090019" w:tentative="1">
      <w:start w:val="1"/>
      <w:numFmt w:val="lowerLetter"/>
      <w:lvlText w:val="%8."/>
      <w:lvlJc w:val="left"/>
      <w:pPr>
        <w:ind w:left="6624" w:hanging="360"/>
      </w:pPr>
    </w:lvl>
    <w:lvl w:ilvl="8" w:tplc="0409001B" w:tentative="1">
      <w:start w:val="1"/>
      <w:numFmt w:val="lowerRoman"/>
      <w:lvlText w:val="%9."/>
      <w:lvlJc w:val="right"/>
      <w:pPr>
        <w:ind w:left="7344" w:hanging="180"/>
      </w:pPr>
    </w:lvl>
  </w:abstractNum>
  <w:abstractNum w:abstractNumId="8" w15:restartNumberingAfterBreak="0">
    <w:nsid w:val="24837C77"/>
    <w:multiLevelType w:val="hybridMultilevel"/>
    <w:tmpl w:val="079E8778"/>
    <w:lvl w:ilvl="0" w:tplc="693EE544">
      <w:start w:val="1"/>
      <w:numFmt w:val="decimal"/>
      <w:lvlText w:val="2.2.%1"/>
      <w:lvlJc w:val="left"/>
      <w:pPr>
        <w:ind w:left="720" w:hanging="360"/>
      </w:pPr>
      <w:rPr>
        <w:rFonts w:hint="default"/>
        <w:b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9" w15:restartNumberingAfterBreak="0">
    <w:nsid w:val="2BD4276A"/>
    <w:multiLevelType w:val="hybridMultilevel"/>
    <w:tmpl w:val="914EE5B4"/>
    <w:lvl w:ilvl="0" w:tplc="C7ACAC28">
      <w:start w:val="1"/>
      <w:numFmt w:val="decimal"/>
      <w:lvlText w:val="3.3.%1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0" w15:restartNumberingAfterBreak="0">
    <w:nsid w:val="2D154460"/>
    <w:multiLevelType w:val="hybridMultilevel"/>
    <w:tmpl w:val="F9CCC31E"/>
    <w:lvl w:ilvl="0" w:tplc="E4A413AE">
      <w:start w:val="4"/>
      <w:numFmt w:val="decimal"/>
      <w:lvlText w:val="3.3.%1"/>
      <w:lvlJc w:val="left"/>
      <w:pPr>
        <w:ind w:left="114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1" w15:restartNumberingAfterBreak="0">
    <w:nsid w:val="2D4D1AF0"/>
    <w:multiLevelType w:val="hybridMultilevel"/>
    <w:tmpl w:val="0D865142"/>
    <w:lvl w:ilvl="0" w:tplc="4BA8EAE2">
      <w:start w:val="1"/>
      <w:numFmt w:val="decimal"/>
      <w:lvlText w:val="3.3.2.1.%1"/>
      <w:lvlJc w:val="left"/>
      <w:pPr>
        <w:ind w:left="2304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12" w15:restartNumberingAfterBreak="0">
    <w:nsid w:val="2D57303B"/>
    <w:multiLevelType w:val="hybridMultilevel"/>
    <w:tmpl w:val="A57617E0"/>
    <w:lvl w:ilvl="0" w:tplc="18362486">
      <w:start w:val="1"/>
      <w:numFmt w:val="decimal"/>
      <w:lvlText w:val="4.3.%1"/>
      <w:lvlJc w:val="left"/>
      <w:pPr>
        <w:ind w:left="720" w:hanging="360"/>
      </w:pPr>
      <w:rPr>
        <w:rFonts w:hint="default"/>
        <w:color w:val="auto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3" w15:restartNumberingAfterBreak="0">
    <w:nsid w:val="2E24660A"/>
    <w:multiLevelType w:val="hybridMultilevel"/>
    <w:tmpl w:val="B96CD4AE"/>
    <w:lvl w:ilvl="0" w:tplc="61F43F8E">
      <w:start w:val="1"/>
      <w:numFmt w:val="decimal"/>
      <w:lvlText w:val="2.2.1.%1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4" w15:restartNumberingAfterBreak="0">
    <w:nsid w:val="301E2D48"/>
    <w:multiLevelType w:val="hybridMultilevel"/>
    <w:tmpl w:val="D40087F4"/>
    <w:lvl w:ilvl="0" w:tplc="1E96BF46">
      <w:start w:val="1"/>
      <w:numFmt w:val="decimal"/>
      <w:lvlText w:val="4.4.%1"/>
      <w:lvlJc w:val="left"/>
      <w:pPr>
        <w:ind w:left="2304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15" w15:restartNumberingAfterBreak="0">
    <w:nsid w:val="314E3BD0"/>
    <w:multiLevelType w:val="multilevel"/>
    <w:tmpl w:val="DFA08BC4"/>
    <w:lvl w:ilvl="0">
      <w:start w:val="2"/>
      <w:numFmt w:val="decimal"/>
      <w:lvlText w:val="%1."/>
      <w:lvlJc w:val="left"/>
      <w:pPr>
        <w:ind w:left="1512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72" w:hanging="720"/>
      </w:pPr>
      <w:rPr>
        <w:rFonts w:hint="default"/>
      </w:rPr>
    </w:lvl>
    <w:lvl w:ilvl="2">
      <w:start w:val="7"/>
      <w:numFmt w:val="decimal"/>
      <w:isLgl/>
      <w:lvlText w:val="%1.%2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2.2.%4."/>
      <w:lvlJc w:val="left"/>
      <w:pPr>
        <w:ind w:left="1872" w:hanging="720"/>
      </w:pPr>
      <w:rPr>
        <w:rFonts w:hint="default"/>
        <w:b w:val="0"/>
        <w:bCs w:val="0"/>
        <w:i w:val="0"/>
        <w:iCs w:val="0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16" w15:restartNumberingAfterBreak="0">
    <w:nsid w:val="31FB1DC7"/>
    <w:multiLevelType w:val="hybridMultilevel"/>
    <w:tmpl w:val="A718E374"/>
    <w:lvl w:ilvl="0" w:tplc="FFFFFFFF">
      <w:start w:val="1"/>
      <w:numFmt w:val="decimal"/>
      <w:lvlText w:val="%1."/>
      <w:lvlJc w:val="left"/>
      <w:pPr>
        <w:ind w:left="1140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 w:tplc="FFFFFFFF" w:tentative="1">
      <w:start w:val="1"/>
      <w:numFmt w:val="bullet"/>
      <w:lvlText w:val="o"/>
      <w:lvlJc w:val="left"/>
      <w:pPr>
        <w:ind w:left="1860" w:hanging="360"/>
      </w:pPr>
      <w:rPr>
        <w:rFonts w:ascii="Courier New" w:hAnsi="Courier New" w:cs="Courier New" w:hint="default"/>
      </w:rPr>
    </w:lvl>
    <w:lvl w:ilvl="2" w:tplc="FFFFFFFF" w:tentative="1">
      <w:start w:val="1"/>
      <w:numFmt w:val="bullet"/>
      <w:lvlText w:val=""/>
      <w:lvlJc w:val="left"/>
      <w:pPr>
        <w:ind w:left="2580" w:hanging="360"/>
      </w:pPr>
      <w:rPr>
        <w:rFonts w:ascii="Wingdings" w:hAnsi="Wingdings" w:hint="default"/>
      </w:rPr>
    </w:lvl>
    <w:lvl w:ilvl="3" w:tplc="FFFFFFFF" w:tentative="1">
      <w:start w:val="1"/>
      <w:numFmt w:val="bullet"/>
      <w:lvlText w:val=""/>
      <w:lvlJc w:val="left"/>
      <w:pPr>
        <w:ind w:left="3300" w:hanging="360"/>
      </w:pPr>
      <w:rPr>
        <w:rFonts w:ascii="Symbol" w:hAnsi="Symbol" w:hint="default"/>
      </w:rPr>
    </w:lvl>
    <w:lvl w:ilvl="4" w:tplc="FFFFFFFF" w:tentative="1">
      <w:start w:val="1"/>
      <w:numFmt w:val="bullet"/>
      <w:lvlText w:val="o"/>
      <w:lvlJc w:val="left"/>
      <w:pPr>
        <w:ind w:left="4020" w:hanging="360"/>
      </w:pPr>
      <w:rPr>
        <w:rFonts w:ascii="Courier New" w:hAnsi="Courier New" w:cs="Courier New" w:hint="default"/>
      </w:rPr>
    </w:lvl>
    <w:lvl w:ilvl="5" w:tplc="FFFFFFFF" w:tentative="1">
      <w:start w:val="1"/>
      <w:numFmt w:val="bullet"/>
      <w:lvlText w:val=""/>
      <w:lvlJc w:val="left"/>
      <w:pPr>
        <w:ind w:left="4740" w:hanging="360"/>
      </w:pPr>
      <w:rPr>
        <w:rFonts w:ascii="Wingdings" w:hAnsi="Wingdings" w:hint="default"/>
      </w:rPr>
    </w:lvl>
    <w:lvl w:ilvl="6" w:tplc="FFFFFFFF" w:tentative="1">
      <w:start w:val="1"/>
      <w:numFmt w:val="bullet"/>
      <w:lvlText w:val=""/>
      <w:lvlJc w:val="left"/>
      <w:pPr>
        <w:ind w:left="5460" w:hanging="360"/>
      </w:pPr>
      <w:rPr>
        <w:rFonts w:ascii="Symbol" w:hAnsi="Symbol" w:hint="default"/>
      </w:rPr>
    </w:lvl>
    <w:lvl w:ilvl="7" w:tplc="FFFFFFFF" w:tentative="1">
      <w:start w:val="1"/>
      <w:numFmt w:val="bullet"/>
      <w:lvlText w:val="o"/>
      <w:lvlJc w:val="left"/>
      <w:pPr>
        <w:ind w:left="6180" w:hanging="360"/>
      </w:pPr>
      <w:rPr>
        <w:rFonts w:ascii="Courier New" w:hAnsi="Courier New" w:cs="Courier New" w:hint="default"/>
      </w:rPr>
    </w:lvl>
    <w:lvl w:ilvl="8" w:tplc="FFFFFFFF" w:tentative="1">
      <w:start w:val="1"/>
      <w:numFmt w:val="bullet"/>
      <w:lvlText w:val=""/>
      <w:lvlJc w:val="left"/>
      <w:pPr>
        <w:ind w:left="6900" w:hanging="360"/>
      </w:pPr>
      <w:rPr>
        <w:rFonts w:ascii="Wingdings" w:hAnsi="Wingdings" w:hint="default"/>
      </w:rPr>
    </w:lvl>
  </w:abstractNum>
  <w:abstractNum w:abstractNumId="17" w15:restartNumberingAfterBreak="0">
    <w:nsid w:val="33A4675C"/>
    <w:multiLevelType w:val="multilevel"/>
    <w:tmpl w:val="5CDCE072"/>
    <w:lvl w:ilvl="0">
      <w:start w:val="1"/>
      <w:numFmt w:val="decimal"/>
      <w:lvlText w:val="2.2.1.15.%1"/>
      <w:lvlJc w:val="left"/>
      <w:pPr>
        <w:tabs>
          <w:tab w:val="num" w:pos="720"/>
        </w:tabs>
        <w:ind w:left="720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8" w15:restartNumberingAfterBreak="0">
    <w:nsid w:val="35D74835"/>
    <w:multiLevelType w:val="hybridMultilevel"/>
    <w:tmpl w:val="5E54513E"/>
    <w:lvl w:ilvl="0" w:tplc="42868E28">
      <w:start w:val="1"/>
      <w:numFmt w:val="decimal"/>
      <w:lvlText w:val="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19" w15:restartNumberingAfterBreak="0">
    <w:nsid w:val="3B197E67"/>
    <w:multiLevelType w:val="hybridMultilevel"/>
    <w:tmpl w:val="D486CF2A"/>
    <w:lvl w:ilvl="0" w:tplc="30EC2004">
      <w:start w:val="1"/>
      <w:numFmt w:val="decimal"/>
      <w:lvlText w:val="3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0" w15:restartNumberingAfterBreak="0">
    <w:nsid w:val="404D1E3A"/>
    <w:multiLevelType w:val="hybridMultilevel"/>
    <w:tmpl w:val="34F61B36"/>
    <w:lvl w:ilvl="0" w:tplc="CD421552">
      <w:start w:val="1"/>
      <w:numFmt w:val="decimal"/>
      <w:lvlText w:val="4.1.%1"/>
      <w:lvlJc w:val="left"/>
      <w:pPr>
        <w:ind w:left="720" w:hanging="360"/>
      </w:pPr>
      <w:rPr>
        <w:rFonts w:hint="default"/>
        <w:b/>
        <w:bCs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1" w15:restartNumberingAfterBreak="0">
    <w:nsid w:val="4390249E"/>
    <w:multiLevelType w:val="hybridMultilevel"/>
    <w:tmpl w:val="D76E4D3A"/>
    <w:lvl w:ilvl="0" w:tplc="5A90A7CA">
      <w:start w:val="1"/>
      <w:numFmt w:val="decimal"/>
      <w:lvlText w:val="3.1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2" w15:restartNumberingAfterBreak="0">
    <w:nsid w:val="45B90464"/>
    <w:multiLevelType w:val="hybridMultilevel"/>
    <w:tmpl w:val="588A0E10"/>
    <w:lvl w:ilvl="0" w:tplc="DA2ED792">
      <w:start w:val="1"/>
      <w:numFmt w:val="decimal"/>
      <w:lvlText w:val="5.%1"/>
      <w:lvlJc w:val="left"/>
      <w:pPr>
        <w:ind w:left="720" w:hanging="360"/>
      </w:pPr>
      <w:rPr>
        <w:rFonts w:ascii="Times New Roman" w:hAnsi="Times New Roman" w:cs="Times New Roman" w:hint="default"/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3" w15:restartNumberingAfterBreak="0">
    <w:nsid w:val="4D9D4C1E"/>
    <w:multiLevelType w:val="multilevel"/>
    <w:tmpl w:val="BE70707E"/>
    <w:lvl w:ilvl="0">
      <w:start w:val="1"/>
      <w:numFmt w:val="decimal"/>
      <w:lvlText w:val="%1."/>
      <w:lvlJc w:val="left"/>
      <w:pPr>
        <w:ind w:left="1512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72" w:hanging="720"/>
      </w:pPr>
      <w:rPr>
        <w:rFonts w:hint="default"/>
      </w:rPr>
    </w:lvl>
    <w:lvl w:ilvl="2">
      <w:start w:val="7"/>
      <w:numFmt w:val="decimal"/>
      <w:isLgl/>
      <w:lvlText w:val="%1.%2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lvlText w:val="2.1.%4."/>
      <w:lvlJc w:val="left"/>
      <w:pPr>
        <w:ind w:left="1872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24" w15:restartNumberingAfterBreak="0">
    <w:nsid w:val="50790745"/>
    <w:multiLevelType w:val="hybridMultilevel"/>
    <w:tmpl w:val="44C6D688"/>
    <w:lvl w:ilvl="0" w:tplc="F9FE1590">
      <w:start w:val="13"/>
      <w:numFmt w:val="decimal"/>
      <w:lvlText w:val="2.2.%1"/>
      <w:lvlJc w:val="left"/>
      <w:pPr>
        <w:ind w:left="2304" w:hanging="360"/>
      </w:pPr>
      <w:rPr>
        <w:rFonts w:hint="default"/>
        <w:b/>
        <w:bCs w:val="0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5" w15:restartNumberingAfterBreak="0">
    <w:nsid w:val="55D33C93"/>
    <w:multiLevelType w:val="hybridMultilevel"/>
    <w:tmpl w:val="316C6128"/>
    <w:lvl w:ilvl="0" w:tplc="9DE293E0">
      <w:start w:val="1"/>
      <w:numFmt w:val="decimal"/>
      <w:lvlText w:val="2.2.1.6.%1"/>
      <w:lvlJc w:val="left"/>
      <w:pPr>
        <w:ind w:left="2304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 w:tplc="04090019" w:tentative="1">
      <w:start w:val="1"/>
      <w:numFmt w:val="lowerLetter"/>
      <w:lvlText w:val="%2."/>
      <w:lvlJc w:val="left"/>
      <w:pPr>
        <w:ind w:left="3024" w:hanging="360"/>
      </w:pPr>
    </w:lvl>
    <w:lvl w:ilvl="2" w:tplc="0409001B" w:tentative="1">
      <w:start w:val="1"/>
      <w:numFmt w:val="lowerRoman"/>
      <w:lvlText w:val="%3."/>
      <w:lvlJc w:val="right"/>
      <w:pPr>
        <w:ind w:left="3744" w:hanging="180"/>
      </w:pPr>
    </w:lvl>
    <w:lvl w:ilvl="3" w:tplc="0409000F" w:tentative="1">
      <w:start w:val="1"/>
      <w:numFmt w:val="decimal"/>
      <w:lvlText w:val="%4."/>
      <w:lvlJc w:val="left"/>
      <w:pPr>
        <w:ind w:left="4464" w:hanging="360"/>
      </w:pPr>
    </w:lvl>
    <w:lvl w:ilvl="4" w:tplc="04090019" w:tentative="1">
      <w:start w:val="1"/>
      <w:numFmt w:val="lowerLetter"/>
      <w:lvlText w:val="%5."/>
      <w:lvlJc w:val="left"/>
      <w:pPr>
        <w:ind w:left="5184" w:hanging="360"/>
      </w:pPr>
    </w:lvl>
    <w:lvl w:ilvl="5" w:tplc="0409001B" w:tentative="1">
      <w:start w:val="1"/>
      <w:numFmt w:val="lowerRoman"/>
      <w:lvlText w:val="%6."/>
      <w:lvlJc w:val="right"/>
      <w:pPr>
        <w:ind w:left="5904" w:hanging="180"/>
      </w:pPr>
    </w:lvl>
    <w:lvl w:ilvl="6" w:tplc="0409000F" w:tentative="1">
      <w:start w:val="1"/>
      <w:numFmt w:val="decimal"/>
      <w:lvlText w:val="%7."/>
      <w:lvlJc w:val="left"/>
      <w:pPr>
        <w:ind w:left="6624" w:hanging="360"/>
      </w:pPr>
    </w:lvl>
    <w:lvl w:ilvl="7" w:tplc="04090019" w:tentative="1">
      <w:start w:val="1"/>
      <w:numFmt w:val="lowerLetter"/>
      <w:lvlText w:val="%8."/>
      <w:lvlJc w:val="left"/>
      <w:pPr>
        <w:ind w:left="7344" w:hanging="360"/>
      </w:pPr>
    </w:lvl>
    <w:lvl w:ilvl="8" w:tplc="0409001B" w:tentative="1">
      <w:start w:val="1"/>
      <w:numFmt w:val="lowerRoman"/>
      <w:lvlText w:val="%9."/>
      <w:lvlJc w:val="right"/>
      <w:pPr>
        <w:ind w:left="8064" w:hanging="180"/>
      </w:pPr>
    </w:lvl>
  </w:abstractNum>
  <w:abstractNum w:abstractNumId="26" w15:restartNumberingAfterBreak="0">
    <w:nsid w:val="5CED2EEF"/>
    <w:multiLevelType w:val="hybridMultilevel"/>
    <w:tmpl w:val="2102AD8C"/>
    <w:lvl w:ilvl="0" w:tplc="A1E439B6">
      <w:start w:val="1"/>
      <w:numFmt w:val="decimal"/>
      <w:lvlText w:val="3.3.2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7" w15:restartNumberingAfterBreak="0">
    <w:nsid w:val="5F5A56A9"/>
    <w:multiLevelType w:val="multilevel"/>
    <w:tmpl w:val="39886590"/>
    <w:lvl w:ilvl="0">
      <w:start w:val="2"/>
      <w:numFmt w:val="decimal"/>
      <w:lvlText w:val="%1."/>
      <w:lvlJc w:val="left"/>
      <w:pPr>
        <w:ind w:left="1512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72" w:hanging="720"/>
      </w:pPr>
      <w:rPr>
        <w:rFonts w:hint="default"/>
      </w:rPr>
    </w:lvl>
    <w:lvl w:ilvl="2">
      <w:start w:val="7"/>
      <w:numFmt w:val="decimal"/>
      <w:isLgl/>
      <w:lvlText w:val="%1.%2.%3."/>
      <w:lvlJc w:val="left"/>
      <w:pPr>
        <w:ind w:left="1872" w:hanging="720"/>
      </w:pPr>
      <w:rPr>
        <w:rFonts w:hint="default"/>
      </w:rPr>
    </w:lvl>
    <w:lvl w:ilvl="3">
      <w:start w:val="11"/>
      <w:numFmt w:val="decimal"/>
      <w:lvlText w:val="2.2.%4"/>
      <w:lvlJc w:val="left"/>
      <w:pPr>
        <w:ind w:left="1872" w:hanging="720"/>
      </w:pPr>
      <w:rPr>
        <w:rFonts w:hint="default"/>
        <w:b/>
        <w:bCs w:val="0"/>
        <w:i w:val="0"/>
        <w:iCs w:val="0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28" w15:restartNumberingAfterBreak="0">
    <w:nsid w:val="60D04C47"/>
    <w:multiLevelType w:val="hybridMultilevel"/>
    <w:tmpl w:val="0FBCDD4E"/>
    <w:lvl w:ilvl="0" w:tplc="CCC0795A">
      <w:start w:val="1"/>
      <w:numFmt w:val="decimal"/>
      <w:lvlText w:val="%1."/>
      <w:lvlJc w:val="left"/>
      <w:pPr>
        <w:ind w:left="720" w:hanging="360"/>
      </w:pPr>
      <w:rPr>
        <w:rFonts w:hint="default"/>
        <w:sz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29" w15:restartNumberingAfterBreak="0">
    <w:nsid w:val="637B3B71"/>
    <w:multiLevelType w:val="multilevel"/>
    <w:tmpl w:val="88C69C86"/>
    <w:lvl w:ilvl="0">
      <w:start w:val="1"/>
      <w:numFmt w:val="decimal"/>
      <w:lvlText w:val="%1."/>
      <w:lvlJc w:val="left"/>
      <w:pPr>
        <w:ind w:left="720" w:hanging="360"/>
      </w:pPr>
      <w:rPr>
        <w:rFonts w:ascii="Times New Roman" w:hAnsi="Times New Roman" w:hint="default"/>
        <w:b w:val="0"/>
        <w:i w:val="0"/>
        <w:color w:val="auto"/>
        <w:sz w:val="24"/>
        <w:u w:val="none"/>
      </w:rPr>
    </w:lvl>
    <w:lvl w:ilvl="1">
      <w:start w:val="5"/>
      <w:numFmt w:val="decimal"/>
      <w:isLgl/>
      <w:lvlText w:val="%1.%2"/>
      <w:lvlJc w:val="left"/>
      <w:pPr>
        <w:ind w:left="900" w:hanging="540"/>
      </w:pPr>
      <w:rPr>
        <w:rFonts w:hint="default"/>
      </w:rPr>
    </w:lvl>
    <w:lvl w:ilvl="2">
      <w:start w:val="1"/>
      <w:numFmt w:val="decimal"/>
      <w:isLgl/>
      <w:lvlText w:val="%1.%2.%3"/>
      <w:lvlJc w:val="left"/>
      <w:pPr>
        <w:ind w:left="1080" w:hanging="720"/>
      </w:pPr>
      <w:rPr>
        <w:rFonts w:hint="default"/>
      </w:rPr>
    </w:lvl>
    <w:lvl w:ilvl="3">
      <w:start w:val="1"/>
      <w:numFmt w:val="decimal"/>
      <w:isLgl/>
      <w:lvlText w:val="%1.%2.%3.%4"/>
      <w:lvlJc w:val="left"/>
      <w:pPr>
        <w:ind w:left="1080" w:hanging="720"/>
      </w:pPr>
      <w:rPr>
        <w:rFonts w:hint="default"/>
      </w:rPr>
    </w:lvl>
    <w:lvl w:ilvl="4">
      <w:start w:val="1"/>
      <w:numFmt w:val="decimal"/>
      <w:isLgl/>
      <w:lvlText w:val="%1.%2.%3.%4.%5"/>
      <w:lvlJc w:val="left"/>
      <w:pPr>
        <w:ind w:left="1440" w:hanging="1080"/>
      </w:pPr>
      <w:rPr>
        <w:rFonts w:hint="default"/>
      </w:rPr>
    </w:lvl>
    <w:lvl w:ilvl="5">
      <w:start w:val="1"/>
      <w:numFmt w:val="decimal"/>
      <w:isLgl/>
      <w:lvlText w:val="%1.%2.%3.%4.%5.%6"/>
      <w:lvlJc w:val="left"/>
      <w:pPr>
        <w:ind w:left="1440" w:hanging="1080"/>
      </w:pPr>
      <w:rPr>
        <w:rFonts w:hint="default"/>
      </w:rPr>
    </w:lvl>
    <w:lvl w:ilvl="6">
      <w:start w:val="1"/>
      <w:numFmt w:val="decimal"/>
      <w:isLgl/>
      <w:lvlText w:val="%1.%2.%3.%4.%5.%6.%7"/>
      <w:lvlJc w:val="left"/>
      <w:pPr>
        <w:ind w:left="1800" w:hanging="1440"/>
      </w:pPr>
      <w:rPr>
        <w:rFonts w:hint="default"/>
      </w:rPr>
    </w:lvl>
    <w:lvl w:ilvl="7">
      <w:start w:val="1"/>
      <w:numFmt w:val="decimal"/>
      <w:isLgl/>
      <w:lvlText w:val="%1.%2.%3.%4.%5.%6.%7.%8"/>
      <w:lvlJc w:val="left"/>
      <w:pPr>
        <w:ind w:left="1800" w:hanging="1440"/>
      </w:pPr>
      <w:rPr>
        <w:rFonts w:hint="default"/>
      </w:rPr>
    </w:lvl>
    <w:lvl w:ilvl="8">
      <w:start w:val="1"/>
      <w:numFmt w:val="decimal"/>
      <w:isLgl/>
      <w:lvlText w:val="%1.%2.%3.%4.%5.%6.%7.%8.%9"/>
      <w:lvlJc w:val="left"/>
      <w:pPr>
        <w:ind w:left="2160" w:hanging="1800"/>
      </w:pPr>
      <w:rPr>
        <w:rFonts w:hint="default"/>
      </w:rPr>
    </w:lvl>
  </w:abstractNum>
  <w:abstractNum w:abstractNumId="30" w15:restartNumberingAfterBreak="0">
    <w:nsid w:val="649E5D36"/>
    <w:multiLevelType w:val="hybridMultilevel"/>
    <w:tmpl w:val="9DECDA48"/>
    <w:lvl w:ilvl="0" w:tplc="7B8C371C">
      <w:start w:val="1"/>
      <w:numFmt w:val="decimal"/>
      <w:lvlText w:val="4.2.%1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1" w15:restartNumberingAfterBreak="0">
    <w:nsid w:val="655A6851"/>
    <w:multiLevelType w:val="hybridMultilevel"/>
    <w:tmpl w:val="CF0206CE"/>
    <w:lvl w:ilvl="0" w:tplc="CD549096">
      <w:start w:val="1"/>
      <w:numFmt w:val="decimal"/>
      <w:lvlText w:val="3.%1"/>
      <w:lvlJc w:val="left"/>
      <w:pPr>
        <w:ind w:left="720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2" w15:restartNumberingAfterBreak="0">
    <w:nsid w:val="660D425E"/>
    <w:multiLevelType w:val="hybridMultilevel"/>
    <w:tmpl w:val="D2AE1C64"/>
    <w:lvl w:ilvl="0" w:tplc="97C04AA8">
      <w:start w:val="1"/>
      <w:numFmt w:val="decimal"/>
      <w:lvlText w:val="%1."/>
      <w:lvlJc w:val="left"/>
      <w:pPr>
        <w:ind w:left="720" w:hanging="360"/>
      </w:pPr>
      <w:rPr>
        <w:sz w:val="24"/>
        <w:szCs w:val="24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3" w15:restartNumberingAfterBreak="0">
    <w:nsid w:val="6AAC288F"/>
    <w:multiLevelType w:val="hybridMultilevel"/>
    <w:tmpl w:val="5C5E1EDC"/>
    <w:lvl w:ilvl="0" w:tplc="1E96BF46">
      <w:start w:val="1"/>
      <w:numFmt w:val="decimal"/>
      <w:lvlText w:val="4.4.%1"/>
      <w:lvlJc w:val="left"/>
      <w:pPr>
        <w:ind w:left="720" w:hanging="360"/>
      </w:pPr>
      <w:rPr>
        <w:rFonts w:hint="default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4" w15:restartNumberingAfterBreak="0">
    <w:nsid w:val="6AF21158"/>
    <w:multiLevelType w:val="hybridMultilevel"/>
    <w:tmpl w:val="26A29286"/>
    <w:lvl w:ilvl="0" w:tplc="04090011">
      <w:start w:val="1"/>
      <w:numFmt w:val="decimal"/>
      <w:lvlText w:val="%1)"/>
      <w:lvlJc w:val="left"/>
      <w:pPr>
        <w:ind w:left="2160" w:hanging="360"/>
      </w:pPr>
      <w:rPr>
        <w:i w:val="0"/>
      </w:rPr>
    </w:lvl>
    <w:lvl w:ilvl="1" w:tplc="04090019" w:tentative="1">
      <w:start w:val="1"/>
      <w:numFmt w:val="lowerLetter"/>
      <w:lvlText w:val="%2."/>
      <w:lvlJc w:val="left"/>
      <w:pPr>
        <w:ind w:left="2880" w:hanging="360"/>
      </w:pPr>
    </w:lvl>
    <w:lvl w:ilvl="2" w:tplc="0409001B" w:tentative="1">
      <w:start w:val="1"/>
      <w:numFmt w:val="lowerRoman"/>
      <w:lvlText w:val="%3."/>
      <w:lvlJc w:val="right"/>
      <w:pPr>
        <w:ind w:left="3600" w:hanging="180"/>
      </w:pPr>
    </w:lvl>
    <w:lvl w:ilvl="3" w:tplc="0409000F" w:tentative="1">
      <w:start w:val="1"/>
      <w:numFmt w:val="decimal"/>
      <w:lvlText w:val="%4."/>
      <w:lvlJc w:val="left"/>
      <w:pPr>
        <w:ind w:left="4320" w:hanging="360"/>
      </w:pPr>
    </w:lvl>
    <w:lvl w:ilvl="4" w:tplc="04090019" w:tentative="1">
      <w:start w:val="1"/>
      <w:numFmt w:val="lowerLetter"/>
      <w:lvlText w:val="%5."/>
      <w:lvlJc w:val="left"/>
      <w:pPr>
        <w:ind w:left="5040" w:hanging="360"/>
      </w:pPr>
    </w:lvl>
    <w:lvl w:ilvl="5" w:tplc="0409001B" w:tentative="1">
      <w:start w:val="1"/>
      <w:numFmt w:val="lowerRoman"/>
      <w:lvlText w:val="%6."/>
      <w:lvlJc w:val="right"/>
      <w:pPr>
        <w:ind w:left="5760" w:hanging="180"/>
      </w:pPr>
    </w:lvl>
    <w:lvl w:ilvl="6" w:tplc="0409000F" w:tentative="1">
      <w:start w:val="1"/>
      <w:numFmt w:val="decimal"/>
      <w:lvlText w:val="%7."/>
      <w:lvlJc w:val="left"/>
      <w:pPr>
        <w:ind w:left="6480" w:hanging="360"/>
      </w:pPr>
    </w:lvl>
    <w:lvl w:ilvl="7" w:tplc="04090019" w:tentative="1">
      <w:start w:val="1"/>
      <w:numFmt w:val="lowerLetter"/>
      <w:lvlText w:val="%8."/>
      <w:lvlJc w:val="left"/>
      <w:pPr>
        <w:ind w:left="7200" w:hanging="360"/>
      </w:pPr>
    </w:lvl>
    <w:lvl w:ilvl="8" w:tplc="0409001B" w:tentative="1">
      <w:start w:val="1"/>
      <w:numFmt w:val="lowerRoman"/>
      <w:lvlText w:val="%9."/>
      <w:lvlJc w:val="right"/>
      <w:pPr>
        <w:ind w:left="7920" w:hanging="180"/>
      </w:pPr>
    </w:lvl>
  </w:abstractNum>
  <w:abstractNum w:abstractNumId="35" w15:restartNumberingAfterBreak="0">
    <w:nsid w:val="6F7A5857"/>
    <w:multiLevelType w:val="hybridMultilevel"/>
    <w:tmpl w:val="18444A28"/>
    <w:lvl w:ilvl="0" w:tplc="7C900762">
      <w:start w:val="1"/>
      <w:numFmt w:val="decimal"/>
      <w:lvlText w:val="4.4.%1"/>
      <w:lvlJc w:val="left"/>
      <w:pPr>
        <w:ind w:left="720" w:hanging="360"/>
      </w:pPr>
      <w:rPr>
        <w:rFonts w:ascii="Times New Roman" w:hAnsi="Times New Roman" w:cs="Times New Roman"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1440" w:hanging="360"/>
      </w:pPr>
    </w:lvl>
    <w:lvl w:ilvl="2" w:tplc="0409001B" w:tentative="1">
      <w:start w:val="1"/>
      <w:numFmt w:val="lowerRoman"/>
      <w:lvlText w:val="%3."/>
      <w:lvlJc w:val="right"/>
      <w:pPr>
        <w:ind w:left="2160" w:hanging="180"/>
      </w:pPr>
    </w:lvl>
    <w:lvl w:ilvl="3" w:tplc="0409000F" w:tentative="1">
      <w:start w:val="1"/>
      <w:numFmt w:val="decimal"/>
      <w:lvlText w:val="%4."/>
      <w:lvlJc w:val="left"/>
      <w:pPr>
        <w:ind w:left="2880" w:hanging="360"/>
      </w:pPr>
    </w:lvl>
    <w:lvl w:ilvl="4" w:tplc="04090019" w:tentative="1">
      <w:start w:val="1"/>
      <w:numFmt w:val="lowerLetter"/>
      <w:lvlText w:val="%5."/>
      <w:lvlJc w:val="left"/>
      <w:pPr>
        <w:ind w:left="3600" w:hanging="360"/>
      </w:pPr>
    </w:lvl>
    <w:lvl w:ilvl="5" w:tplc="0409001B" w:tentative="1">
      <w:start w:val="1"/>
      <w:numFmt w:val="lowerRoman"/>
      <w:lvlText w:val="%6."/>
      <w:lvlJc w:val="right"/>
      <w:pPr>
        <w:ind w:left="4320" w:hanging="180"/>
      </w:pPr>
    </w:lvl>
    <w:lvl w:ilvl="6" w:tplc="0409000F" w:tentative="1">
      <w:start w:val="1"/>
      <w:numFmt w:val="decimal"/>
      <w:lvlText w:val="%7."/>
      <w:lvlJc w:val="left"/>
      <w:pPr>
        <w:ind w:left="5040" w:hanging="360"/>
      </w:pPr>
    </w:lvl>
    <w:lvl w:ilvl="7" w:tplc="04090019" w:tentative="1">
      <w:start w:val="1"/>
      <w:numFmt w:val="lowerLetter"/>
      <w:lvlText w:val="%8."/>
      <w:lvlJc w:val="left"/>
      <w:pPr>
        <w:ind w:left="5760" w:hanging="360"/>
      </w:pPr>
    </w:lvl>
    <w:lvl w:ilvl="8" w:tplc="0409001B" w:tentative="1">
      <w:start w:val="1"/>
      <w:numFmt w:val="lowerRoman"/>
      <w:lvlText w:val="%9."/>
      <w:lvlJc w:val="right"/>
      <w:pPr>
        <w:ind w:left="6480" w:hanging="180"/>
      </w:pPr>
    </w:lvl>
  </w:abstractNum>
  <w:abstractNum w:abstractNumId="36" w15:restartNumberingAfterBreak="0">
    <w:nsid w:val="70780472"/>
    <w:multiLevelType w:val="multilevel"/>
    <w:tmpl w:val="E5B60D4C"/>
    <w:lvl w:ilvl="0">
      <w:start w:val="1"/>
      <w:numFmt w:val="decimal"/>
      <w:lvlText w:val="2.2.7.%1."/>
      <w:lvlJc w:val="left"/>
      <w:pPr>
        <w:ind w:left="1512" w:hanging="360"/>
      </w:pPr>
      <w:rPr>
        <w:rFonts w:hint="default"/>
        <w:b/>
        <w:bCs/>
        <w:i w:val="0"/>
        <w:color w:val="auto"/>
        <w:sz w:val="24"/>
        <w:u w:val="none"/>
      </w:rPr>
    </w:lvl>
    <w:lvl w:ilvl="1">
      <w:start w:val="2"/>
      <w:numFmt w:val="decimal"/>
      <w:isLgl/>
      <w:lvlText w:val="%1.%2."/>
      <w:lvlJc w:val="left"/>
      <w:pPr>
        <w:ind w:left="1812" w:hanging="660"/>
      </w:pPr>
      <w:rPr>
        <w:rFonts w:hint="default"/>
      </w:rPr>
    </w:lvl>
    <w:lvl w:ilvl="2">
      <w:start w:val="1"/>
      <w:numFmt w:val="decimal"/>
      <w:lvlText w:val="2.2.9.%3."/>
      <w:lvlJc w:val="left"/>
      <w:pPr>
        <w:ind w:left="1872" w:hanging="720"/>
      </w:pPr>
      <w:rPr>
        <w:rFonts w:hint="default"/>
      </w:rPr>
    </w:lvl>
    <w:lvl w:ilvl="3">
      <w:start w:val="1"/>
      <w:numFmt w:val="decimal"/>
      <w:isLgl/>
      <w:lvlText w:val="%1.%2.%3.%4."/>
      <w:lvlJc w:val="left"/>
      <w:pPr>
        <w:ind w:left="1872" w:hanging="720"/>
      </w:pPr>
      <w:rPr>
        <w:rFonts w:hint="default"/>
      </w:rPr>
    </w:lvl>
    <w:lvl w:ilvl="4">
      <w:start w:val="1"/>
      <w:numFmt w:val="decimal"/>
      <w:isLgl/>
      <w:lvlText w:val="%1.%2.%3.%4.%5."/>
      <w:lvlJc w:val="left"/>
      <w:pPr>
        <w:ind w:left="2232" w:hanging="1080"/>
      </w:pPr>
      <w:rPr>
        <w:rFonts w:hint="default"/>
      </w:rPr>
    </w:lvl>
    <w:lvl w:ilvl="5">
      <w:start w:val="1"/>
      <w:numFmt w:val="decimal"/>
      <w:isLgl/>
      <w:lvlText w:val="%1.%2.%3.%4.%5.%6."/>
      <w:lvlJc w:val="left"/>
      <w:pPr>
        <w:ind w:left="2232" w:hanging="1080"/>
      </w:pPr>
      <w:rPr>
        <w:rFonts w:hint="default"/>
      </w:rPr>
    </w:lvl>
    <w:lvl w:ilvl="6">
      <w:start w:val="1"/>
      <w:numFmt w:val="decimal"/>
      <w:isLgl/>
      <w:lvlText w:val="%1.%2.%3.%4.%5.%6.%7."/>
      <w:lvlJc w:val="left"/>
      <w:pPr>
        <w:ind w:left="2592" w:hanging="1440"/>
      </w:pPr>
      <w:rPr>
        <w:rFonts w:hint="default"/>
      </w:rPr>
    </w:lvl>
    <w:lvl w:ilvl="7">
      <w:start w:val="1"/>
      <w:numFmt w:val="decimal"/>
      <w:isLgl/>
      <w:lvlText w:val="%1.%2.%3.%4.%5.%6.%7.%8."/>
      <w:lvlJc w:val="left"/>
      <w:pPr>
        <w:ind w:left="2592" w:hanging="1440"/>
      </w:pPr>
      <w:rPr>
        <w:rFonts w:hint="default"/>
      </w:rPr>
    </w:lvl>
    <w:lvl w:ilvl="8">
      <w:start w:val="1"/>
      <w:numFmt w:val="decimal"/>
      <w:isLgl/>
      <w:lvlText w:val="%1.%2.%3.%4.%5.%6.%7.%8.%9."/>
      <w:lvlJc w:val="left"/>
      <w:pPr>
        <w:ind w:left="2952" w:hanging="1800"/>
      </w:pPr>
      <w:rPr>
        <w:rFonts w:hint="default"/>
      </w:rPr>
    </w:lvl>
  </w:abstractNum>
  <w:abstractNum w:abstractNumId="37" w15:restartNumberingAfterBreak="0">
    <w:nsid w:val="79592F9B"/>
    <w:multiLevelType w:val="hybridMultilevel"/>
    <w:tmpl w:val="B6485F64"/>
    <w:lvl w:ilvl="0" w:tplc="07080C36">
      <w:start w:val="1"/>
      <w:numFmt w:val="decimal"/>
      <w:lvlText w:val="3.3.3.%1"/>
      <w:lvlJc w:val="left"/>
      <w:pPr>
        <w:ind w:left="1944" w:hanging="360"/>
      </w:pPr>
      <w:rPr>
        <w:rFonts w:hint="default"/>
        <w:i w:val="0"/>
        <w:iCs w:val="0"/>
      </w:rPr>
    </w:lvl>
    <w:lvl w:ilvl="1" w:tplc="04090019" w:tentative="1">
      <w:start w:val="1"/>
      <w:numFmt w:val="lowerLetter"/>
      <w:lvlText w:val="%2."/>
      <w:lvlJc w:val="left"/>
      <w:pPr>
        <w:ind w:left="2664" w:hanging="360"/>
      </w:pPr>
    </w:lvl>
    <w:lvl w:ilvl="2" w:tplc="0409001B" w:tentative="1">
      <w:start w:val="1"/>
      <w:numFmt w:val="lowerRoman"/>
      <w:lvlText w:val="%3."/>
      <w:lvlJc w:val="right"/>
      <w:pPr>
        <w:ind w:left="3384" w:hanging="180"/>
      </w:pPr>
    </w:lvl>
    <w:lvl w:ilvl="3" w:tplc="0409000F" w:tentative="1">
      <w:start w:val="1"/>
      <w:numFmt w:val="decimal"/>
      <w:lvlText w:val="%4."/>
      <w:lvlJc w:val="left"/>
      <w:pPr>
        <w:ind w:left="4104" w:hanging="360"/>
      </w:pPr>
    </w:lvl>
    <w:lvl w:ilvl="4" w:tplc="04090019" w:tentative="1">
      <w:start w:val="1"/>
      <w:numFmt w:val="lowerLetter"/>
      <w:lvlText w:val="%5."/>
      <w:lvlJc w:val="left"/>
      <w:pPr>
        <w:ind w:left="4824" w:hanging="360"/>
      </w:pPr>
    </w:lvl>
    <w:lvl w:ilvl="5" w:tplc="0409001B" w:tentative="1">
      <w:start w:val="1"/>
      <w:numFmt w:val="lowerRoman"/>
      <w:lvlText w:val="%6."/>
      <w:lvlJc w:val="right"/>
      <w:pPr>
        <w:ind w:left="5544" w:hanging="180"/>
      </w:pPr>
    </w:lvl>
    <w:lvl w:ilvl="6" w:tplc="0409000F" w:tentative="1">
      <w:start w:val="1"/>
      <w:numFmt w:val="decimal"/>
      <w:lvlText w:val="%7."/>
      <w:lvlJc w:val="left"/>
      <w:pPr>
        <w:ind w:left="6264" w:hanging="360"/>
      </w:pPr>
    </w:lvl>
    <w:lvl w:ilvl="7" w:tplc="04090019" w:tentative="1">
      <w:start w:val="1"/>
      <w:numFmt w:val="lowerLetter"/>
      <w:lvlText w:val="%8."/>
      <w:lvlJc w:val="left"/>
      <w:pPr>
        <w:ind w:left="6984" w:hanging="360"/>
      </w:pPr>
    </w:lvl>
    <w:lvl w:ilvl="8" w:tplc="0409001B" w:tentative="1">
      <w:start w:val="1"/>
      <w:numFmt w:val="lowerRoman"/>
      <w:lvlText w:val="%9."/>
      <w:lvlJc w:val="right"/>
      <w:pPr>
        <w:ind w:left="7704" w:hanging="180"/>
      </w:pPr>
    </w:lvl>
  </w:abstractNum>
  <w:num w:numId="1" w16cid:durableId="319192769">
    <w:abstractNumId w:val="2"/>
  </w:num>
  <w:num w:numId="2" w16cid:durableId="751001556">
    <w:abstractNumId w:val="23"/>
  </w:num>
  <w:num w:numId="3" w16cid:durableId="1161503192">
    <w:abstractNumId w:val="18"/>
  </w:num>
  <w:num w:numId="4" w16cid:durableId="1673339375">
    <w:abstractNumId w:val="34"/>
  </w:num>
  <w:num w:numId="5" w16cid:durableId="1900238282">
    <w:abstractNumId w:val="8"/>
  </w:num>
  <w:num w:numId="6" w16cid:durableId="980306827">
    <w:abstractNumId w:val="13"/>
  </w:num>
  <w:num w:numId="7" w16cid:durableId="1309475081">
    <w:abstractNumId w:val="16"/>
  </w:num>
  <w:num w:numId="8" w16cid:durableId="666177880">
    <w:abstractNumId w:val="29"/>
  </w:num>
  <w:num w:numId="9" w16cid:durableId="1483619088">
    <w:abstractNumId w:val="36"/>
  </w:num>
  <w:num w:numId="10" w16cid:durableId="375784378">
    <w:abstractNumId w:val="15"/>
  </w:num>
  <w:num w:numId="11" w16cid:durableId="940651698">
    <w:abstractNumId w:val="27"/>
  </w:num>
  <w:num w:numId="12" w16cid:durableId="318272902">
    <w:abstractNumId w:val="6"/>
  </w:num>
  <w:num w:numId="13" w16cid:durableId="330448563">
    <w:abstractNumId w:val="5"/>
  </w:num>
  <w:num w:numId="14" w16cid:durableId="1629701618">
    <w:abstractNumId w:val="31"/>
  </w:num>
  <w:num w:numId="15" w16cid:durableId="1152595840">
    <w:abstractNumId w:val="21"/>
  </w:num>
  <w:num w:numId="16" w16cid:durableId="1311860300">
    <w:abstractNumId w:val="19"/>
  </w:num>
  <w:num w:numId="17" w16cid:durableId="1332831008">
    <w:abstractNumId w:val="7"/>
  </w:num>
  <w:num w:numId="18" w16cid:durableId="399862666">
    <w:abstractNumId w:val="24"/>
  </w:num>
  <w:num w:numId="19" w16cid:durableId="862284834">
    <w:abstractNumId w:val="3"/>
  </w:num>
  <w:num w:numId="20" w16cid:durableId="2102945168">
    <w:abstractNumId w:val="26"/>
  </w:num>
  <w:num w:numId="21" w16cid:durableId="2091195325">
    <w:abstractNumId w:val="11"/>
  </w:num>
  <w:num w:numId="22" w16cid:durableId="918293486">
    <w:abstractNumId w:val="9"/>
  </w:num>
  <w:num w:numId="23" w16cid:durableId="210385299">
    <w:abstractNumId w:val="37"/>
  </w:num>
  <w:num w:numId="24" w16cid:durableId="490021183">
    <w:abstractNumId w:val="10"/>
  </w:num>
  <w:num w:numId="25" w16cid:durableId="1070038790">
    <w:abstractNumId w:val="17"/>
  </w:num>
  <w:num w:numId="26" w16cid:durableId="1551192176">
    <w:abstractNumId w:val="25"/>
  </w:num>
  <w:num w:numId="27" w16cid:durableId="2145997897">
    <w:abstractNumId w:val="1"/>
  </w:num>
  <w:num w:numId="28" w16cid:durableId="927689735">
    <w:abstractNumId w:val="0"/>
  </w:num>
  <w:num w:numId="29" w16cid:durableId="1480881074">
    <w:abstractNumId w:val="20"/>
  </w:num>
  <w:num w:numId="30" w16cid:durableId="389158171">
    <w:abstractNumId w:val="30"/>
  </w:num>
  <w:num w:numId="31" w16cid:durableId="480271610">
    <w:abstractNumId w:val="12"/>
  </w:num>
  <w:num w:numId="32" w16cid:durableId="807674961">
    <w:abstractNumId w:val="35"/>
  </w:num>
  <w:num w:numId="33" w16cid:durableId="503665222">
    <w:abstractNumId w:val="4"/>
  </w:num>
  <w:num w:numId="34" w16cid:durableId="678506309">
    <w:abstractNumId w:val="14"/>
  </w:num>
  <w:num w:numId="35" w16cid:durableId="750541145">
    <w:abstractNumId w:val="33"/>
  </w:num>
  <w:num w:numId="36" w16cid:durableId="415132564">
    <w:abstractNumId w:val="28"/>
  </w:num>
  <w:num w:numId="37" w16cid:durableId="1809934849">
    <w:abstractNumId w:val="32"/>
  </w:num>
  <w:num w:numId="38" w16cid:durableId="688332356">
    <w:abstractNumId w:val="22"/>
  </w:num>
  <w:numIdMacAtCleanup w:val="32"/>
</w:numbering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xmlns:sl="http://schemas.openxmlformats.org/schemaLibrary/2006/main" mc:Ignorable="w14 w15 w16se w16cid w16 w16cex w16sdtdh">
  <w:zoom w:percent="100"/>
  <w:hideSpellingErrors/>
  <w:proofState w:spelling="clean"/>
  <w:defaultTabStop w:val="720"/>
  <w:characterSpacingControl w:val="doNotCompress"/>
  <w:hdrShapeDefaults>
    <o:shapedefaults v:ext="edit" spidmax="2050"/>
  </w:hdrShapeDefaults>
  <w:footnotePr>
    <w:footnote w:id="-1"/>
    <w:footnote w:id="0"/>
  </w:footnotePr>
  <w:endnotePr>
    <w:endnote w:id="-1"/>
    <w:endnote w:id="0"/>
  </w:endnotePr>
  <w:compat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1"/>
  </w:compat>
  <w:rsids>
    <w:rsidRoot w:val="00764E9D"/>
    <w:rsid w:val="0000022B"/>
    <w:rsid w:val="000003F3"/>
    <w:rsid w:val="00000A57"/>
    <w:rsid w:val="00000DE9"/>
    <w:rsid w:val="000011DD"/>
    <w:rsid w:val="000020EE"/>
    <w:rsid w:val="000021E0"/>
    <w:rsid w:val="0000267C"/>
    <w:rsid w:val="00003286"/>
    <w:rsid w:val="0000421D"/>
    <w:rsid w:val="000043F9"/>
    <w:rsid w:val="00004AFF"/>
    <w:rsid w:val="00004D34"/>
    <w:rsid w:val="000055B9"/>
    <w:rsid w:val="00005731"/>
    <w:rsid w:val="00005EB3"/>
    <w:rsid w:val="0000617D"/>
    <w:rsid w:val="000065A5"/>
    <w:rsid w:val="000066ED"/>
    <w:rsid w:val="0000712B"/>
    <w:rsid w:val="00007A12"/>
    <w:rsid w:val="00007A95"/>
    <w:rsid w:val="00007B8C"/>
    <w:rsid w:val="00010095"/>
    <w:rsid w:val="00010713"/>
    <w:rsid w:val="00010AEE"/>
    <w:rsid w:val="00011907"/>
    <w:rsid w:val="000129D4"/>
    <w:rsid w:val="00013088"/>
    <w:rsid w:val="000134FA"/>
    <w:rsid w:val="0001372A"/>
    <w:rsid w:val="0001505D"/>
    <w:rsid w:val="000157AC"/>
    <w:rsid w:val="00015948"/>
    <w:rsid w:val="00015FD8"/>
    <w:rsid w:val="000160CE"/>
    <w:rsid w:val="000165B3"/>
    <w:rsid w:val="00016944"/>
    <w:rsid w:val="00017650"/>
    <w:rsid w:val="00017D2D"/>
    <w:rsid w:val="00020763"/>
    <w:rsid w:val="000207C0"/>
    <w:rsid w:val="000209C4"/>
    <w:rsid w:val="000221C1"/>
    <w:rsid w:val="00023A66"/>
    <w:rsid w:val="00023AA6"/>
    <w:rsid w:val="00023F7C"/>
    <w:rsid w:val="00023FB5"/>
    <w:rsid w:val="000245C8"/>
    <w:rsid w:val="00024C41"/>
    <w:rsid w:val="00024D9C"/>
    <w:rsid w:val="00025824"/>
    <w:rsid w:val="0002672D"/>
    <w:rsid w:val="00026768"/>
    <w:rsid w:val="00026A0A"/>
    <w:rsid w:val="00026D02"/>
    <w:rsid w:val="000276AF"/>
    <w:rsid w:val="000300DA"/>
    <w:rsid w:val="000306A4"/>
    <w:rsid w:val="00030941"/>
    <w:rsid w:val="00030AC1"/>
    <w:rsid w:val="00030B55"/>
    <w:rsid w:val="0003121F"/>
    <w:rsid w:val="00031B4F"/>
    <w:rsid w:val="00032410"/>
    <w:rsid w:val="00032A4C"/>
    <w:rsid w:val="00032AC6"/>
    <w:rsid w:val="00032B81"/>
    <w:rsid w:val="000332DB"/>
    <w:rsid w:val="000349CF"/>
    <w:rsid w:val="000350C6"/>
    <w:rsid w:val="0003559A"/>
    <w:rsid w:val="000367EF"/>
    <w:rsid w:val="00036859"/>
    <w:rsid w:val="000368EA"/>
    <w:rsid w:val="00036961"/>
    <w:rsid w:val="000379EB"/>
    <w:rsid w:val="00040325"/>
    <w:rsid w:val="00041279"/>
    <w:rsid w:val="0004170B"/>
    <w:rsid w:val="00041A2E"/>
    <w:rsid w:val="00041D1C"/>
    <w:rsid w:val="00041D30"/>
    <w:rsid w:val="00042718"/>
    <w:rsid w:val="00042F87"/>
    <w:rsid w:val="00043C64"/>
    <w:rsid w:val="00043C8A"/>
    <w:rsid w:val="00043EAB"/>
    <w:rsid w:val="00043EF0"/>
    <w:rsid w:val="00044E7E"/>
    <w:rsid w:val="00045EC6"/>
    <w:rsid w:val="000463E6"/>
    <w:rsid w:val="00046403"/>
    <w:rsid w:val="000470D6"/>
    <w:rsid w:val="00047354"/>
    <w:rsid w:val="00050015"/>
    <w:rsid w:val="000501B4"/>
    <w:rsid w:val="00050393"/>
    <w:rsid w:val="00050758"/>
    <w:rsid w:val="00051245"/>
    <w:rsid w:val="00051F68"/>
    <w:rsid w:val="000526E1"/>
    <w:rsid w:val="000533F0"/>
    <w:rsid w:val="00053B01"/>
    <w:rsid w:val="00055AD7"/>
    <w:rsid w:val="00055E6D"/>
    <w:rsid w:val="00055FFA"/>
    <w:rsid w:val="000564E8"/>
    <w:rsid w:val="00056A94"/>
    <w:rsid w:val="00056C5C"/>
    <w:rsid w:val="0005714A"/>
    <w:rsid w:val="00057F57"/>
    <w:rsid w:val="000600F4"/>
    <w:rsid w:val="000608BA"/>
    <w:rsid w:val="00060A57"/>
    <w:rsid w:val="00060AAC"/>
    <w:rsid w:val="00061125"/>
    <w:rsid w:val="00061F1D"/>
    <w:rsid w:val="00061FB6"/>
    <w:rsid w:val="0006206A"/>
    <w:rsid w:val="00062261"/>
    <w:rsid w:val="000623A7"/>
    <w:rsid w:val="0006240B"/>
    <w:rsid w:val="00062809"/>
    <w:rsid w:val="0006321E"/>
    <w:rsid w:val="00063575"/>
    <w:rsid w:val="000638A9"/>
    <w:rsid w:val="00063D2A"/>
    <w:rsid w:val="00064AC9"/>
    <w:rsid w:val="0006528D"/>
    <w:rsid w:val="00065550"/>
    <w:rsid w:val="000655E8"/>
    <w:rsid w:val="00065A48"/>
    <w:rsid w:val="00066505"/>
    <w:rsid w:val="00067199"/>
    <w:rsid w:val="0007025E"/>
    <w:rsid w:val="000709FD"/>
    <w:rsid w:val="00070C14"/>
    <w:rsid w:val="000711DE"/>
    <w:rsid w:val="00071414"/>
    <w:rsid w:val="00072810"/>
    <w:rsid w:val="00072B26"/>
    <w:rsid w:val="00073146"/>
    <w:rsid w:val="000731E8"/>
    <w:rsid w:val="00073DA3"/>
    <w:rsid w:val="000748FE"/>
    <w:rsid w:val="00074A8C"/>
    <w:rsid w:val="00074F70"/>
    <w:rsid w:val="0007504F"/>
    <w:rsid w:val="000751DD"/>
    <w:rsid w:val="00076053"/>
    <w:rsid w:val="0007606A"/>
    <w:rsid w:val="00076E6B"/>
    <w:rsid w:val="00076EC1"/>
    <w:rsid w:val="0007733D"/>
    <w:rsid w:val="000779CD"/>
    <w:rsid w:val="0008067C"/>
    <w:rsid w:val="00080E2E"/>
    <w:rsid w:val="000816B3"/>
    <w:rsid w:val="00081A01"/>
    <w:rsid w:val="00081AE8"/>
    <w:rsid w:val="00081F5D"/>
    <w:rsid w:val="00083852"/>
    <w:rsid w:val="00084999"/>
    <w:rsid w:val="00084DB0"/>
    <w:rsid w:val="0008545A"/>
    <w:rsid w:val="00085C4B"/>
    <w:rsid w:val="00085CA6"/>
    <w:rsid w:val="00086693"/>
    <w:rsid w:val="000870DF"/>
    <w:rsid w:val="00090A70"/>
    <w:rsid w:val="00090F51"/>
    <w:rsid w:val="000910DE"/>
    <w:rsid w:val="000929E6"/>
    <w:rsid w:val="000936E3"/>
    <w:rsid w:val="00094538"/>
    <w:rsid w:val="00094FB1"/>
    <w:rsid w:val="00095514"/>
    <w:rsid w:val="0009642E"/>
    <w:rsid w:val="000973EA"/>
    <w:rsid w:val="000A091A"/>
    <w:rsid w:val="000A0AF5"/>
    <w:rsid w:val="000A0C10"/>
    <w:rsid w:val="000A176D"/>
    <w:rsid w:val="000A1A88"/>
    <w:rsid w:val="000A1E59"/>
    <w:rsid w:val="000A1EDD"/>
    <w:rsid w:val="000A2BED"/>
    <w:rsid w:val="000A320D"/>
    <w:rsid w:val="000A33D2"/>
    <w:rsid w:val="000A3602"/>
    <w:rsid w:val="000A3F37"/>
    <w:rsid w:val="000A46B1"/>
    <w:rsid w:val="000A4C1F"/>
    <w:rsid w:val="000A4F3F"/>
    <w:rsid w:val="000A4F5E"/>
    <w:rsid w:val="000A54E3"/>
    <w:rsid w:val="000A5586"/>
    <w:rsid w:val="000A5741"/>
    <w:rsid w:val="000A5ADF"/>
    <w:rsid w:val="000A6EB4"/>
    <w:rsid w:val="000B05CA"/>
    <w:rsid w:val="000B09DA"/>
    <w:rsid w:val="000B0B06"/>
    <w:rsid w:val="000B0EE1"/>
    <w:rsid w:val="000B13FB"/>
    <w:rsid w:val="000B280A"/>
    <w:rsid w:val="000B28D1"/>
    <w:rsid w:val="000B2BEE"/>
    <w:rsid w:val="000B2C18"/>
    <w:rsid w:val="000B2F9C"/>
    <w:rsid w:val="000B34E5"/>
    <w:rsid w:val="000B3924"/>
    <w:rsid w:val="000B3A45"/>
    <w:rsid w:val="000B3A8A"/>
    <w:rsid w:val="000B3F8F"/>
    <w:rsid w:val="000B4389"/>
    <w:rsid w:val="000B4491"/>
    <w:rsid w:val="000B4763"/>
    <w:rsid w:val="000B483C"/>
    <w:rsid w:val="000B5180"/>
    <w:rsid w:val="000B57BD"/>
    <w:rsid w:val="000B622A"/>
    <w:rsid w:val="000B69EF"/>
    <w:rsid w:val="000B6B0B"/>
    <w:rsid w:val="000B7220"/>
    <w:rsid w:val="000B730B"/>
    <w:rsid w:val="000B7583"/>
    <w:rsid w:val="000B75AE"/>
    <w:rsid w:val="000B76B3"/>
    <w:rsid w:val="000C02DC"/>
    <w:rsid w:val="000C0519"/>
    <w:rsid w:val="000C0E9E"/>
    <w:rsid w:val="000C11F4"/>
    <w:rsid w:val="000C1350"/>
    <w:rsid w:val="000C14FF"/>
    <w:rsid w:val="000C1A3B"/>
    <w:rsid w:val="000C2269"/>
    <w:rsid w:val="000C2CB1"/>
    <w:rsid w:val="000C3526"/>
    <w:rsid w:val="000C39CD"/>
    <w:rsid w:val="000C3A24"/>
    <w:rsid w:val="000C3DD1"/>
    <w:rsid w:val="000C3EB8"/>
    <w:rsid w:val="000C45B8"/>
    <w:rsid w:val="000C73CF"/>
    <w:rsid w:val="000C7650"/>
    <w:rsid w:val="000C7B98"/>
    <w:rsid w:val="000D03BC"/>
    <w:rsid w:val="000D0458"/>
    <w:rsid w:val="000D112A"/>
    <w:rsid w:val="000D16D0"/>
    <w:rsid w:val="000D22C0"/>
    <w:rsid w:val="000D3B77"/>
    <w:rsid w:val="000D47FA"/>
    <w:rsid w:val="000D4909"/>
    <w:rsid w:val="000D4BA6"/>
    <w:rsid w:val="000D4DA2"/>
    <w:rsid w:val="000D4F01"/>
    <w:rsid w:val="000D51C0"/>
    <w:rsid w:val="000D5646"/>
    <w:rsid w:val="000D5D63"/>
    <w:rsid w:val="000D5EB5"/>
    <w:rsid w:val="000D5F85"/>
    <w:rsid w:val="000D65D2"/>
    <w:rsid w:val="000D735C"/>
    <w:rsid w:val="000D7691"/>
    <w:rsid w:val="000D7A5B"/>
    <w:rsid w:val="000D7B54"/>
    <w:rsid w:val="000D7C9B"/>
    <w:rsid w:val="000D7CAE"/>
    <w:rsid w:val="000E0159"/>
    <w:rsid w:val="000E0172"/>
    <w:rsid w:val="000E069C"/>
    <w:rsid w:val="000E0D2C"/>
    <w:rsid w:val="000E1D77"/>
    <w:rsid w:val="000E24AF"/>
    <w:rsid w:val="000E273E"/>
    <w:rsid w:val="000E2BF7"/>
    <w:rsid w:val="000E2D11"/>
    <w:rsid w:val="000E2FB3"/>
    <w:rsid w:val="000E3BBB"/>
    <w:rsid w:val="000E3DB6"/>
    <w:rsid w:val="000E3EBE"/>
    <w:rsid w:val="000E3FCF"/>
    <w:rsid w:val="000E4DEE"/>
    <w:rsid w:val="000E53DB"/>
    <w:rsid w:val="000E591A"/>
    <w:rsid w:val="000E5B19"/>
    <w:rsid w:val="000E635E"/>
    <w:rsid w:val="000E63C6"/>
    <w:rsid w:val="000E7220"/>
    <w:rsid w:val="000F02B8"/>
    <w:rsid w:val="000F07AF"/>
    <w:rsid w:val="000F21E5"/>
    <w:rsid w:val="000F2360"/>
    <w:rsid w:val="000F296C"/>
    <w:rsid w:val="000F2D62"/>
    <w:rsid w:val="000F35FC"/>
    <w:rsid w:val="000F4003"/>
    <w:rsid w:val="000F4143"/>
    <w:rsid w:val="000F4507"/>
    <w:rsid w:val="000F49D2"/>
    <w:rsid w:val="000F4A22"/>
    <w:rsid w:val="000F59C1"/>
    <w:rsid w:val="000F5B31"/>
    <w:rsid w:val="000F6AE4"/>
    <w:rsid w:val="000F7584"/>
    <w:rsid w:val="000F7897"/>
    <w:rsid w:val="000F7A9F"/>
    <w:rsid w:val="000F7B1C"/>
    <w:rsid w:val="0010053A"/>
    <w:rsid w:val="00100BB3"/>
    <w:rsid w:val="00100F6D"/>
    <w:rsid w:val="001010A0"/>
    <w:rsid w:val="001014D1"/>
    <w:rsid w:val="001016A3"/>
    <w:rsid w:val="00101788"/>
    <w:rsid w:val="0010200C"/>
    <w:rsid w:val="00102208"/>
    <w:rsid w:val="001024FF"/>
    <w:rsid w:val="001031DA"/>
    <w:rsid w:val="001035D7"/>
    <w:rsid w:val="001040EB"/>
    <w:rsid w:val="00104C23"/>
    <w:rsid w:val="00105088"/>
    <w:rsid w:val="0010568A"/>
    <w:rsid w:val="0010617B"/>
    <w:rsid w:val="0010640E"/>
    <w:rsid w:val="0010647A"/>
    <w:rsid w:val="00106884"/>
    <w:rsid w:val="0010698C"/>
    <w:rsid w:val="00106A7A"/>
    <w:rsid w:val="00106CE4"/>
    <w:rsid w:val="0010708F"/>
    <w:rsid w:val="00107467"/>
    <w:rsid w:val="00107A20"/>
    <w:rsid w:val="001105DC"/>
    <w:rsid w:val="00110833"/>
    <w:rsid w:val="00110DAB"/>
    <w:rsid w:val="00110FDE"/>
    <w:rsid w:val="00111559"/>
    <w:rsid w:val="001123F4"/>
    <w:rsid w:val="00112721"/>
    <w:rsid w:val="00112DC7"/>
    <w:rsid w:val="00113435"/>
    <w:rsid w:val="00113698"/>
    <w:rsid w:val="00113F4D"/>
    <w:rsid w:val="00114130"/>
    <w:rsid w:val="0011481D"/>
    <w:rsid w:val="00114B32"/>
    <w:rsid w:val="00114E8F"/>
    <w:rsid w:val="0011508C"/>
    <w:rsid w:val="001150E9"/>
    <w:rsid w:val="00115895"/>
    <w:rsid w:val="001164B2"/>
    <w:rsid w:val="00116593"/>
    <w:rsid w:val="001165CA"/>
    <w:rsid w:val="00116C1E"/>
    <w:rsid w:val="00116EFB"/>
    <w:rsid w:val="00117051"/>
    <w:rsid w:val="00120A60"/>
    <w:rsid w:val="001212CA"/>
    <w:rsid w:val="001214CB"/>
    <w:rsid w:val="0012182F"/>
    <w:rsid w:val="001222F1"/>
    <w:rsid w:val="00122409"/>
    <w:rsid w:val="0012257E"/>
    <w:rsid w:val="00123B7C"/>
    <w:rsid w:val="001249F3"/>
    <w:rsid w:val="00124A29"/>
    <w:rsid w:val="00124C12"/>
    <w:rsid w:val="00125298"/>
    <w:rsid w:val="00125B8D"/>
    <w:rsid w:val="00125DBA"/>
    <w:rsid w:val="0012637B"/>
    <w:rsid w:val="00126421"/>
    <w:rsid w:val="00126524"/>
    <w:rsid w:val="001267CF"/>
    <w:rsid w:val="00127481"/>
    <w:rsid w:val="001277D3"/>
    <w:rsid w:val="0012790F"/>
    <w:rsid w:val="00127E0F"/>
    <w:rsid w:val="00127FA5"/>
    <w:rsid w:val="0013006C"/>
    <w:rsid w:val="001303FE"/>
    <w:rsid w:val="001309B2"/>
    <w:rsid w:val="00130B7F"/>
    <w:rsid w:val="00130E60"/>
    <w:rsid w:val="0013171C"/>
    <w:rsid w:val="00131DB1"/>
    <w:rsid w:val="00131F5F"/>
    <w:rsid w:val="00132311"/>
    <w:rsid w:val="0013247D"/>
    <w:rsid w:val="001329DB"/>
    <w:rsid w:val="00133103"/>
    <w:rsid w:val="00133162"/>
    <w:rsid w:val="00133B76"/>
    <w:rsid w:val="00134B41"/>
    <w:rsid w:val="00134BD0"/>
    <w:rsid w:val="00135BDF"/>
    <w:rsid w:val="0013754E"/>
    <w:rsid w:val="0013787B"/>
    <w:rsid w:val="00137EEC"/>
    <w:rsid w:val="00137F46"/>
    <w:rsid w:val="001403E1"/>
    <w:rsid w:val="001404D3"/>
    <w:rsid w:val="00140CAC"/>
    <w:rsid w:val="00140EE0"/>
    <w:rsid w:val="0014101E"/>
    <w:rsid w:val="001411E4"/>
    <w:rsid w:val="001417A1"/>
    <w:rsid w:val="00141AE9"/>
    <w:rsid w:val="00142003"/>
    <w:rsid w:val="0014203F"/>
    <w:rsid w:val="001426DF"/>
    <w:rsid w:val="00143174"/>
    <w:rsid w:val="00143903"/>
    <w:rsid w:val="0014397C"/>
    <w:rsid w:val="001444AE"/>
    <w:rsid w:val="00144BD8"/>
    <w:rsid w:val="00144F54"/>
    <w:rsid w:val="001452A0"/>
    <w:rsid w:val="00145CD7"/>
    <w:rsid w:val="00145E4E"/>
    <w:rsid w:val="00146004"/>
    <w:rsid w:val="001460D3"/>
    <w:rsid w:val="00146B59"/>
    <w:rsid w:val="00146F45"/>
    <w:rsid w:val="00150656"/>
    <w:rsid w:val="00150802"/>
    <w:rsid w:val="00150CC1"/>
    <w:rsid w:val="0015136A"/>
    <w:rsid w:val="001514DB"/>
    <w:rsid w:val="0015178B"/>
    <w:rsid w:val="00151D13"/>
    <w:rsid w:val="00151DF8"/>
    <w:rsid w:val="001523C9"/>
    <w:rsid w:val="00152E07"/>
    <w:rsid w:val="00153163"/>
    <w:rsid w:val="001534E2"/>
    <w:rsid w:val="0015380B"/>
    <w:rsid w:val="0015471D"/>
    <w:rsid w:val="0015497C"/>
    <w:rsid w:val="00155270"/>
    <w:rsid w:val="00155B37"/>
    <w:rsid w:val="001569D8"/>
    <w:rsid w:val="00156B49"/>
    <w:rsid w:val="00156C91"/>
    <w:rsid w:val="00156E95"/>
    <w:rsid w:val="00157287"/>
    <w:rsid w:val="001573FB"/>
    <w:rsid w:val="001576F3"/>
    <w:rsid w:val="00157865"/>
    <w:rsid w:val="00157993"/>
    <w:rsid w:val="00157BF7"/>
    <w:rsid w:val="00157CAE"/>
    <w:rsid w:val="00160024"/>
    <w:rsid w:val="00160DE4"/>
    <w:rsid w:val="001613D6"/>
    <w:rsid w:val="00161520"/>
    <w:rsid w:val="00161B72"/>
    <w:rsid w:val="00163053"/>
    <w:rsid w:val="00163844"/>
    <w:rsid w:val="00163A48"/>
    <w:rsid w:val="00163A8D"/>
    <w:rsid w:val="00163E9D"/>
    <w:rsid w:val="0016488F"/>
    <w:rsid w:val="001648E6"/>
    <w:rsid w:val="001650F2"/>
    <w:rsid w:val="00165360"/>
    <w:rsid w:val="00165DAC"/>
    <w:rsid w:val="001663ED"/>
    <w:rsid w:val="00167877"/>
    <w:rsid w:val="00170016"/>
    <w:rsid w:val="001700EC"/>
    <w:rsid w:val="00170139"/>
    <w:rsid w:val="00170F28"/>
    <w:rsid w:val="001715E7"/>
    <w:rsid w:val="00171B81"/>
    <w:rsid w:val="00171DE4"/>
    <w:rsid w:val="00172F23"/>
    <w:rsid w:val="00173222"/>
    <w:rsid w:val="001732AC"/>
    <w:rsid w:val="0017418F"/>
    <w:rsid w:val="00174534"/>
    <w:rsid w:val="0017479A"/>
    <w:rsid w:val="00174DBB"/>
    <w:rsid w:val="0017538B"/>
    <w:rsid w:val="00175FD8"/>
    <w:rsid w:val="0017644C"/>
    <w:rsid w:val="001766D8"/>
    <w:rsid w:val="001778DA"/>
    <w:rsid w:val="001779D1"/>
    <w:rsid w:val="00177C38"/>
    <w:rsid w:val="0018251E"/>
    <w:rsid w:val="001825C2"/>
    <w:rsid w:val="001825CC"/>
    <w:rsid w:val="00182FCB"/>
    <w:rsid w:val="00183152"/>
    <w:rsid w:val="00183F7D"/>
    <w:rsid w:val="0018404B"/>
    <w:rsid w:val="0018459A"/>
    <w:rsid w:val="00184D2A"/>
    <w:rsid w:val="00186B04"/>
    <w:rsid w:val="00186D34"/>
    <w:rsid w:val="00187626"/>
    <w:rsid w:val="00187C86"/>
    <w:rsid w:val="00187FF0"/>
    <w:rsid w:val="00191DCE"/>
    <w:rsid w:val="00192376"/>
    <w:rsid w:val="00192504"/>
    <w:rsid w:val="00192A6D"/>
    <w:rsid w:val="00192F03"/>
    <w:rsid w:val="00193039"/>
    <w:rsid w:val="00193262"/>
    <w:rsid w:val="00193626"/>
    <w:rsid w:val="0019367F"/>
    <w:rsid w:val="00194B33"/>
    <w:rsid w:val="00195106"/>
    <w:rsid w:val="001952ED"/>
    <w:rsid w:val="001962A4"/>
    <w:rsid w:val="001972E1"/>
    <w:rsid w:val="001972EB"/>
    <w:rsid w:val="00197798"/>
    <w:rsid w:val="00197903"/>
    <w:rsid w:val="00197A29"/>
    <w:rsid w:val="00197C90"/>
    <w:rsid w:val="001A00A5"/>
    <w:rsid w:val="001A0157"/>
    <w:rsid w:val="001A13BE"/>
    <w:rsid w:val="001A1454"/>
    <w:rsid w:val="001A2436"/>
    <w:rsid w:val="001A255C"/>
    <w:rsid w:val="001A27BB"/>
    <w:rsid w:val="001A28E9"/>
    <w:rsid w:val="001A2EE7"/>
    <w:rsid w:val="001A341B"/>
    <w:rsid w:val="001A4D1E"/>
    <w:rsid w:val="001A5273"/>
    <w:rsid w:val="001A52E0"/>
    <w:rsid w:val="001A587E"/>
    <w:rsid w:val="001A5BDA"/>
    <w:rsid w:val="001A5DFC"/>
    <w:rsid w:val="001A7103"/>
    <w:rsid w:val="001A7152"/>
    <w:rsid w:val="001A79A9"/>
    <w:rsid w:val="001A7A2E"/>
    <w:rsid w:val="001B00AE"/>
    <w:rsid w:val="001B00B5"/>
    <w:rsid w:val="001B0411"/>
    <w:rsid w:val="001B0AB2"/>
    <w:rsid w:val="001B0C53"/>
    <w:rsid w:val="001B152B"/>
    <w:rsid w:val="001B1E04"/>
    <w:rsid w:val="001B22A4"/>
    <w:rsid w:val="001B257B"/>
    <w:rsid w:val="001B2CA7"/>
    <w:rsid w:val="001B2EC1"/>
    <w:rsid w:val="001B35BF"/>
    <w:rsid w:val="001B3F63"/>
    <w:rsid w:val="001B41B7"/>
    <w:rsid w:val="001B552F"/>
    <w:rsid w:val="001B5590"/>
    <w:rsid w:val="001B578D"/>
    <w:rsid w:val="001B63C6"/>
    <w:rsid w:val="001B6B2A"/>
    <w:rsid w:val="001B7062"/>
    <w:rsid w:val="001B7885"/>
    <w:rsid w:val="001B7B45"/>
    <w:rsid w:val="001C0786"/>
    <w:rsid w:val="001C0ACB"/>
    <w:rsid w:val="001C0F4D"/>
    <w:rsid w:val="001C117E"/>
    <w:rsid w:val="001C14CD"/>
    <w:rsid w:val="001C18C8"/>
    <w:rsid w:val="001C20E6"/>
    <w:rsid w:val="001C2F18"/>
    <w:rsid w:val="001C2F21"/>
    <w:rsid w:val="001C346E"/>
    <w:rsid w:val="001C3517"/>
    <w:rsid w:val="001C362A"/>
    <w:rsid w:val="001C372E"/>
    <w:rsid w:val="001C3B42"/>
    <w:rsid w:val="001C434F"/>
    <w:rsid w:val="001C44B0"/>
    <w:rsid w:val="001C6FDF"/>
    <w:rsid w:val="001C77E4"/>
    <w:rsid w:val="001C7C25"/>
    <w:rsid w:val="001C7DD8"/>
    <w:rsid w:val="001D0994"/>
    <w:rsid w:val="001D123F"/>
    <w:rsid w:val="001D1C75"/>
    <w:rsid w:val="001D1E11"/>
    <w:rsid w:val="001D2D71"/>
    <w:rsid w:val="001D381C"/>
    <w:rsid w:val="001D3E77"/>
    <w:rsid w:val="001D48AF"/>
    <w:rsid w:val="001D6EAB"/>
    <w:rsid w:val="001D73C8"/>
    <w:rsid w:val="001D757E"/>
    <w:rsid w:val="001D7773"/>
    <w:rsid w:val="001D7D80"/>
    <w:rsid w:val="001E004C"/>
    <w:rsid w:val="001E0358"/>
    <w:rsid w:val="001E0606"/>
    <w:rsid w:val="001E1712"/>
    <w:rsid w:val="001E24AB"/>
    <w:rsid w:val="001E294F"/>
    <w:rsid w:val="001E2A9C"/>
    <w:rsid w:val="001E2DAE"/>
    <w:rsid w:val="001E42A5"/>
    <w:rsid w:val="001E4427"/>
    <w:rsid w:val="001E44EB"/>
    <w:rsid w:val="001E48E4"/>
    <w:rsid w:val="001E49B9"/>
    <w:rsid w:val="001E4F55"/>
    <w:rsid w:val="001E5FF1"/>
    <w:rsid w:val="001E645C"/>
    <w:rsid w:val="001E646D"/>
    <w:rsid w:val="001E6653"/>
    <w:rsid w:val="001E71EF"/>
    <w:rsid w:val="001E765B"/>
    <w:rsid w:val="001E7707"/>
    <w:rsid w:val="001E7872"/>
    <w:rsid w:val="001E7B6C"/>
    <w:rsid w:val="001E7F95"/>
    <w:rsid w:val="001F00AF"/>
    <w:rsid w:val="001F08EB"/>
    <w:rsid w:val="001F1138"/>
    <w:rsid w:val="001F1249"/>
    <w:rsid w:val="001F14F5"/>
    <w:rsid w:val="001F16D5"/>
    <w:rsid w:val="001F1762"/>
    <w:rsid w:val="001F17DB"/>
    <w:rsid w:val="001F1C02"/>
    <w:rsid w:val="001F227B"/>
    <w:rsid w:val="001F2765"/>
    <w:rsid w:val="001F396E"/>
    <w:rsid w:val="001F4EE9"/>
    <w:rsid w:val="001F4FD0"/>
    <w:rsid w:val="001F523E"/>
    <w:rsid w:val="001F53D1"/>
    <w:rsid w:val="001F5759"/>
    <w:rsid w:val="001F59C9"/>
    <w:rsid w:val="001F633F"/>
    <w:rsid w:val="001F7CB9"/>
    <w:rsid w:val="001F7D57"/>
    <w:rsid w:val="00200604"/>
    <w:rsid w:val="00200A73"/>
    <w:rsid w:val="00200F79"/>
    <w:rsid w:val="00201640"/>
    <w:rsid w:val="00201EFC"/>
    <w:rsid w:val="0020351D"/>
    <w:rsid w:val="00203A42"/>
    <w:rsid w:val="00203EA1"/>
    <w:rsid w:val="002041C0"/>
    <w:rsid w:val="00204855"/>
    <w:rsid w:val="002048B7"/>
    <w:rsid w:val="002057F7"/>
    <w:rsid w:val="002064F5"/>
    <w:rsid w:val="00206A4C"/>
    <w:rsid w:val="00206F0E"/>
    <w:rsid w:val="00206FEF"/>
    <w:rsid w:val="0020728B"/>
    <w:rsid w:val="002072D6"/>
    <w:rsid w:val="0020747C"/>
    <w:rsid w:val="0020761F"/>
    <w:rsid w:val="002076D0"/>
    <w:rsid w:val="00207DE3"/>
    <w:rsid w:val="00207E08"/>
    <w:rsid w:val="002107C3"/>
    <w:rsid w:val="00210B4F"/>
    <w:rsid w:val="00210C08"/>
    <w:rsid w:val="002110D3"/>
    <w:rsid w:val="00211A54"/>
    <w:rsid w:val="00211B42"/>
    <w:rsid w:val="00211E44"/>
    <w:rsid w:val="00212D6F"/>
    <w:rsid w:val="0021310E"/>
    <w:rsid w:val="002131CA"/>
    <w:rsid w:val="002135AB"/>
    <w:rsid w:val="00213D46"/>
    <w:rsid w:val="00213E03"/>
    <w:rsid w:val="00214273"/>
    <w:rsid w:val="00214C76"/>
    <w:rsid w:val="00214DEB"/>
    <w:rsid w:val="00215425"/>
    <w:rsid w:val="00216EA0"/>
    <w:rsid w:val="00217B38"/>
    <w:rsid w:val="00217F71"/>
    <w:rsid w:val="00220D27"/>
    <w:rsid w:val="00220ECA"/>
    <w:rsid w:val="002212B5"/>
    <w:rsid w:val="002213AC"/>
    <w:rsid w:val="00221ADB"/>
    <w:rsid w:val="00221C43"/>
    <w:rsid w:val="00222D4E"/>
    <w:rsid w:val="00223291"/>
    <w:rsid w:val="00223C98"/>
    <w:rsid w:val="00224C25"/>
    <w:rsid w:val="002259D7"/>
    <w:rsid w:val="002261D5"/>
    <w:rsid w:val="002268E8"/>
    <w:rsid w:val="00226CE9"/>
    <w:rsid w:val="00227059"/>
    <w:rsid w:val="002272AF"/>
    <w:rsid w:val="0022748A"/>
    <w:rsid w:val="002275B8"/>
    <w:rsid w:val="0023071A"/>
    <w:rsid w:val="002318E4"/>
    <w:rsid w:val="00231D7F"/>
    <w:rsid w:val="00231DB4"/>
    <w:rsid w:val="00232162"/>
    <w:rsid w:val="0023306C"/>
    <w:rsid w:val="00233B73"/>
    <w:rsid w:val="00233E6F"/>
    <w:rsid w:val="0023421B"/>
    <w:rsid w:val="00234741"/>
    <w:rsid w:val="002347F9"/>
    <w:rsid w:val="00234818"/>
    <w:rsid w:val="00234F35"/>
    <w:rsid w:val="00235466"/>
    <w:rsid w:val="00235488"/>
    <w:rsid w:val="00235B70"/>
    <w:rsid w:val="00235FB6"/>
    <w:rsid w:val="00236327"/>
    <w:rsid w:val="00237080"/>
    <w:rsid w:val="00237306"/>
    <w:rsid w:val="00237308"/>
    <w:rsid w:val="0023760F"/>
    <w:rsid w:val="002401C7"/>
    <w:rsid w:val="00240404"/>
    <w:rsid w:val="00240655"/>
    <w:rsid w:val="00240A3D"/>
    <w:rsid w:val="00240D6D"/>
    <w:rsid w:val="00241DF0"/>
    <w:rsid w:val="0024250E"/>
    <w:rsid w:val="00242E07"/>
    <w:rsid w:val="002430F6"/>
    <w:rsid w:val="002432F5"/>
    <w:rsid w:val="00243AB6"/>
    <w:rsid w:val="00243D0E"/>
    <w:rsid w:val="0024435E"/>
    <w:rsid w:val="002451C4"/>
    <w:rsid w:val="00245B90"/>
    <w:rsid w:val="00245C13"/>
    <w:rsid w:val="00246124"/>
    <w:rsid w:val="00246B90"/>
    <w:rsid w:val="00246BC0"/>
    <w:rsid w:val="00247899"/>
    <w:rsid w:val="00247DBB"/>
    <w:rsid w:val="00250F00"/>
    <w:rsid w:val="002510DF"/>
    <w:rsid w:val="002515B5"/>
    <w:rsid w:val="002516C6"/>
    <w:rsid w:val="002518E9"/>
    <w:rsid w:val="00251998"/>
    <w:rsid w:val="0025213D"/>
    <w:rsid w:val="00252B60"/>
    <w:rsid w:val="00252CCB"/>
    <w:rsid w:val="00252F36"/>
    <w:rsid w:val="0025312C"/>
    <w:rsid w:val="0025332F"/>
    <w:rsid w:val="00253E3F"/>
    <w:rsid w:val="00253FD3"/>
    <w:rsid w:val="002541B8"/>
    <w:rsid w:val="002552E7"/>
    <w:rsid w:val="002555E5"/>
    <w:rsid w:val="0025599C"/>
    <w:rsid w:val="002562DD"/>
    <w:rsid w:val="00256775"/>
    <w:rsid w:val="002574E3"/>
    <w:rsid w:val="00260B57"/>
    <w:rsid w:val="00261CC1"/>
    <w:rsid w:val="00262447"/>
    <w:rsid w:val="0026244E"/>
    <w:rsid w:val="002624EE"/>
    <w:rsid w:val="00262522"/>
    <w:rsid w:val="002626F7"/>
    <w:rsid w:val="0026356B"/>
    <w:rsid w:val="002635A9"/>
    <w:rsid w:val="0026381E"/>
    <w:rsid w:val="00263A21"/>
    <w:rsid w:val="0026411B"/>
    <w:rsid w:val="002645E0"/>
    <w:rsid w:val="00264F6E"/>
    <w:rsid w:val="00265325"/>
    <w:rsid w:val="00265997"/>
    <w:rsid w:val="00265DDE"/>
    <w:rsid w:val="002660A0"/>
    <w:rsid w:val="00266D65"/>
    <w:rsid w:val="0026701B"/>
    <w:rsid w:val="00267139"/>
    <w:rsid w:val="0026745F"/>
    <w:rsid w:val="002675E9"/>
    <w:rsid w:val="002716B1"/>
    <w:rsid w:val="00272388"/>
    <w:rsid w:val="00272675"/>
    <w:rsid w:val="00272C20"/>
    <w:rsid w:val="002735CD"/>
    <w:rsid w:val="002739E7"/>
    <w:rsid w:val="0027485B"/>
    <w:rsid w:val="002748C8"/>
    <w:rsid w:val="00275609"/>
    <w:rsid w:val="00275FE1"/>
    <w:rsid w:val="00276EA6"/>
    <w:rsid w:val="002774B0"/>
    <w:rsid w:val="0027764D"/>
    <w:rsid w:val="00281269"/>
    <w:rsid w:val="0028142F"/>
    <w:rsid w:val="00281693"/>
    <w:rsid w:val="00281A67"/>
    <w:rsid w:val="00282680"/>
    <w:rsid w:val="00282B41"/>
    <w:rsid w:val="00283232"/>
    <w:rsid w:val="002832EB"/>
    <w:rsid w:val="00283ECC"/>
    <w:rsid w:val="002840EB"/>
    <w:rsid w:val="00284757"/>
    <w:rsid w:val="0028478E"/>
    <w:rsid w:val="00284A09"/>
    <w:rsid w:val="00286211"/>
    <w:rsid w:val="00286A43"/>
    <w:rsid w:val="00286DA7"/>
    <w:rsid w:val="0028702A"/>
    <w:rsid w:val="002870DD"/>
    <w:rsid w:val="00287D85"/>
    <w:rsid w:val="0029019D"/>
    <w:rsid w:val="00290A8C"/>
    <w:rsid w:val="002917A8"/>
    <w:rsid w:val="00291ACA"/>
    <w:rsid w:val="00291E77"/>
    <w:rsid w:val="00292056"/>
    <w:rsid w:val="00292449"/>
    <w:rsid w:val="00292570"/>
    <w:rsid w:val="002927AF"/>
    <w:rsid w:val="00292DE4"/>
    <w:rsid w:val="00293774"/>
    <w:rsid w:val="00294010"/>
    <w:rsid w:val="0029441A"/>
    <w:rsid w:val="0029467A"/>
    <w:rsid w:val="00294EFE"/>
    <w:rsid w:val="0029584A"/>
    <w:rsid w:val="002968EC"/>
    <w:rsid w:val="00296A69"/>
    <w:rsid w:val="00296C98"/>
    <w:rsid w:val="00297B50"/>
    <w:rsid w:val="002A0609"/>
    <w:rsid w:val="002A0741"/>
    <w:rsid w:val="002A0865"/>
    <w:rsid w:val="002A0B63"/>
    <w:rsid w:val="002A0C37"/>
    <w:rsid w:val="002A2280"/>
    <w:rsid w:val="002A24CA"/>
    <w:rsid w:val="002A2CCF"/>
    <w:rsid w:val="002A2E16"/>
    <w:rsid w:val="002A2E44"/>
    <w:rsid w:val="002A2F71"/>
    <w:rsid w:val="002A332E"/>
    <w:rsid w:val="002A3C31"/>
    <w:rsid w:val="002A3E11"/>
    <w:rsid w:val="002A4108"/>
    <w:rsid w:val="002A4645"/>
    <w:rsid w:val="002A4A81"/>
    <w:rsid w:val="002A4D28"/>
    <w:rsid w:val="002A5490"/>
    <w:rsid w:val="002A5981"/>
    <w:rsid w:val="002A5E16"/>
    <w:rsid w:val="002A6217"/>
    <w:rsid w:val="002A7249"/>
    <w:rsid w:val="002A739E"/>
    <w:rsid w:val="002A77A8"/>
    <w:rsid w:val="002B1026"/>
    <w:rsid w:val="002B190B"/>
    <w:rsid w:val="002B22D8"/>
    <w:rsid w:val="002B2775"/>
    <w:rsid w:val="002B2A12"/>
    <w:rsid w:val="002B35D4"/>
    <w:rsid w:val="002B3860"/>
    <w:rsid w:val="002B398B"/>
    <w:rsid w:val="002B4513"/>
    <w:rsid w:val="002B4CB1"/>
    <w:rsid w:val="002B4D40"/>
    <w:rsid w:val="002B51BE"/>
    <w:rsid w:val="002B573C"/>
    <w:rsid w:val="002B6C66"/>
    <w:rsid w:val="002B7505"/>
    <w:rsid w:val="002B7BE5"/>
    <w:rsid w:val="002B7CF8"/>
    <w:rsid w:val="002B7F20"/>
    <w:rsid w:val="002C0516"/>
    <w:rsid w:val="002C05DA"/>
    <w:rsid w:val="002C0DF7"/>
    <w:rsid w:val="002C0F3D"/>
    <w:rsid w:val="002C1522"/>
    <w:rsid w:val="002C1DAF"/>
    <w:rsid w:val="002C30BA"/>
    <w:rsid w:val="002C3165"/>
    <w:rsid w:val="002C3CEF"/>
    <w:rsid w:val="002C4F3A"/>
    <w:rsid w:val="002C6838"/>
    <w:rsid w:val="002C787C"/>
    <w:rsid w:val="002C7913"/>
    <w:rsid w:val="002C7937"/>
    <w:rsid w:val="002C7961"/>
    <w:rsid w:val="002C7CBF"/>
    <w:rsid w:val="002C7D2C"/>
    <w:rsid w:val="002D07BF"/>
    <w:rsid w:val="002D1ED2"/>
    <w:rsid w:val="002D2007"/>
    <w:rsid w:val="002D2332"/>
    <w:rsid w:val="002D3622"/>
    <w:rsid w:val="002D37A6"/>
    <w:rsid w:val="002D404D"/>
    <w:rsid w:val="002D4365"/>
    <w:rsid w:val="002D4520"/>
    <w:rsid w:val="002D457B"/>
    <w:rsid w:val="002D4C6C"/>
    <w:rsid w:val="002D4DDB"/>
    <w:rsid w:val="002D5B2D"/>
    <w:rsid w:val="002D5BF3"/>
    <w:rsid w:val="002D603A"/>
    <w:rsid w:val="002D6372"/>
    <w:rsid w:val="002D664C"/>
    <w:rsid w:val="002D6881"/>
    <w:rsid w:val="002D6B8F"/>
    <w:rsid w:val="002D7648"/>
    <w:rsid w:val="002E0183"/>
    <w:rsid w:val="002E0294"/>
    <w:rsid w:val="002E089D"/>
    <w:rsid w:val="002E09FB"/>
    <w:rsid w:val="002E0E97"/>
    <w:rsid w:val="002E115F"/>
    <w:rsid w:val="002E1788"/>
    <w:rsid w:val="002E1B6B"/>
    <w:rsid w:val="002E234C"/>
    <w:rsid w:val="002E257E"/>
    <w:rsid w:val="002E32F7"/>
    <w:rsid w:val="002E381E"/>
    <w:rsid w:val="002E3D0A"/>
    <w:rsid w:val="002E48C6"/>
    <w:rsid w:val="002E517C"/>
    <w:rsid w:val="002E5596"/>
    <w:rsid w:val="002E602A"/>
    <w:rsid w:val="002E6309"/>
    <w:rsid w:val="002E660D"/>
    <w:rsid w:val="002E6F95"/>
    <w:rsid w:val="002E78BA"/>
    <w:rsid w:val="002E7A6D"/>
    <w:rsid w:val="002F01B9"/>
    <w:rsid w:val="002F0573"/>
    <w:rsid w:val="002F065A"/>
    <w:rsid w:val="002F0BFD"/>
    <w:rsid w:val="002F1E4D"/>
    <w:rsid w:val="002F2A62"/>
    <w:rsid w:val="002F2D32"/>
    <w:rsid w:val="002F31AC"/>
    <w:rsid w:val="002F392E"/>
    <w:rsid w:val="002F3DD3"/>
    <w:rsid w:val="002F47F0"/>
    <w:rsid w:val="002F51A2"/>
    <w:rsid w:val="002F67D8"/>
    <w:rsid w:val="002F69F0"/>
    <w:rsid w:val="002F7371"/>
    <w:rsid w:val="0030189E"/>
    <w:rsid w:val="003018A8"/>
    <w:rsid w:val="0030275E"/>
    <w:rsid w:val="00302AD3"/>
    <w:rsid w:val="00302F76"/>
    <w:rsid w:val="00303043"/>
    <w:rsid w:val="003032CE"/>
    <w:rsid w:val="00303D5D"/>
    <w:rsid w:val="00304B1C"/>
    <w:rsid w:val="00304BBD"/>
    <w:rsid w:val="003053E3"/>
    <w:rsid w:val="00305B50"/>
    <w:rsid w:val="00305EEB"/>
    <w:rsid w:val="003061B7"/>
    <w:rsid w:val="003065A6"/>
    <w:rsid w:val="0030697F"/>
    <w:rsid w:val="003070FB"/>
    <w:rsid w:val="003075FA"/>
    <w:rsid w:val="003076C8"/>
    <w:rsid w:val="00307FF4"/>
    <w:rsid w:val="003101DE"/>
    <w:rsid w:val="00310B7F"/>
    <w:rsid w:val="00310BD8"/>
    <w:rsid w:val="003113FE"/>
    <w:rsid w:val="00311B5B"/>
    <w:rsid w:val="003123D4"/>
    <w:rsid w:val="003131EA"/>
    <w:rsid w:val="0031365B"/>
    <w:rsid w:val="00313A92"/>
    <w:rsid w:val="00314E73"/>
    <w:rsid w:val="00315222"/>
    <w:rsid w:val="00315627"/>
    <w:rsid w:val="00315F15"/>
    <w:rsid w:val="00316439"/>
    <w:rsid w:val="003165BC"/>
    <w:rsid w:val="003172FD"/>
    <w:rsid w:val="0031776C"/>
    <w:rsid w:val="0032018F"/>
    <w:rsid w:val="0032027D"/>
    <w:rsid w:val="00320C17"/>
    <w:rsid w:val="00322125"/>
    <w:rsid w:val="00322E47"/>
    <w:rsid w:val="00322FB8"/>
    <w:rsid w:val="003232C0"/>
    <w:rsid w:val="00323A07"/>
    <w:rsid w:val="00323CF7"/>
    <w:rsid w:val="003247AB"/>
    <w:rsid w:val="00324C5A"/>
    <w:rsid w:val="00324E4E"/>
    <w:rsid w:val="00324F2F"/>
    <w:rsid w:val="0032501F"/>
    <w:rsid w:val="00325393"/>
    <w:rsid w:val="00325D16"/>
    <w:rsid w:val="0032606D"/>
    <w:rsid w:val="003260BC"/>
    <w:rsid w:val="003263EA"/>
    <w:rsid w:val="00326C65"/>
    <w:rsid w:val="00327D2F"/>
    <w:rsid w:val="00330651"/>
    <w:rsid w:val="00330BCD"/>
    <w:rsid w:val="00331C0A"/>
    <w:rsid w:val="00332472"/>
    <w:rsid w:val="003325D0"/>
    <w:rsid w:val="00333274"/>
    <w:rsid w:val="003332F4"/>
    <w:rsid w:val="00333438"/>
    <w:rsid w:val="003334C1"/>
    <w:rsid w:val="00333509"/>
    <w:rsid w:val="00333D26"/>
    <w:rsid w:val="003345E8"/>
    <w:rsid w:val="003348D9"/>
    <w:rsid w:val="00334FFD"/>
    <w:rsid w:val="003352E0"/>
    <w:rsid w:val="00335806"/>
    <w:rsid w:val="00335A34"/>
    <w:rsid w:val="0033654B"/>
    <w:rsid w:val="0033714A"/>
    <w:rsid w:val="00337C8C"/>
    <w:rsid w:val="00340278"/>
    <w:rsid w:val="00341180"/>
    <w:rsid w:val="00341334"/>
    <w:rsid w:val="00341C96"/>
    <w:rsid w:val="00342549"/>
    <w:rsid w:val="00342731"/>
    <w:rsid w:val="003430E1"/>
    <w:rsid w:val="00343566"/>
    <w:rsid w:val="00345845"/>
    <w:rsid w:val="0034599D"/>
    <w:rsid w:val="00345BA9"/>
    <w:rsid w:val="00346405"/>
    <w:rsid w:val="00346710"/>
    <w:rsid w:val="0034713E"/>
    <w:rsid w:val="0035077F"/>
    <w:rsid w:val="003509DF"/>
    <w:rsid w:val="003511DB"/>
    <w:rsid w:val="00351EE5"/>
    <w:rsid w:val="0035222D"/>
    <w:rsid w:val="00352E27"/>
    <w:rsid w:val="0035356B"/>
    <w:rsid w:val="0035357F"/>
    <w:rsid w:val="0035394E"/>
    <w:rsid w:val="00353EDD"/>
    <w:rsid w:val="00354453"/>
    <w:rsid w:val="003547B9"/>
    <w:rsid w:val="003547C3"/>
    <w:rsid w:val="00355E39"/>
    <w:rsid w:val="00357063"/>
    <w:rsid w:val="00357222"/>
    <w:rsid w:val="00357EC9"/>
    <w:rsid w:val="00360115"/>
    <w:rsid w:val="003602F1"/>
    <w:rsid w:val="0036043F"/>
    <w:rsid w:val="00361452"/>
    <w:rsid w:val="00361770"/>
    <w:rsid w:val="003617E0"/>
    <w:rsid w:val="003619BA"/>
    <w:rsid w:val="003620D5"/>
    <w:rsid w:val="00362440"/>
    <w:rsid w:val="003639AA"/>
    <w:rsid w:val="00364276"/>
    <w:rsid w:val="003642D9"/>
    <w:rsid w:val="0036475A"/>
    <w:rsid w:val="00365048"/>
    <w:rsid w:val="0036643E"/>
    <w:rsid w:val="0036690C"/>
    <w:rsid w:val="0036777E"/>
    <w:rsid w:val="00370DEF"/>
    <w:rsid w:val="00370E22"/>
    <w:rsid w:val="00370EAA"/>
    <w:rsid w:val="0037128C"/>
    <w:rsid w:val="00371449"/>
    <w:rsid w:val="00371875"/>
    <w:rsid w:val="00371C35"/>
    <w:rsid w:val="00372A09"/>
    <w:rsid w:val="003741F8"/>
    <w:rsid w:val="00374BC5"/>
    <w:rsid w:val="00374E9F"/>
    <w:rsid w:val="00375737"/>
    <w:rsid w:val="00376439"/>
    <w:rsid w:val="003772D6"/>
    <w:rsid w:val="00377D10"/>
    <w:rsid w:val="0038007D"/>
    <w:rsid w:val="003801BF"/>
    <w:rsid w:val="00380561"/>
    <w:rsid w:val="00380571"/>
    <w:rsid w:val="0038083E"/>
    <w:rsid w:val="003808BE"/>
    <w:rsid w:val="00380994"/>
    <w:rsid w:val="00380A9C"/>
    <w:rsid w:val="00381C45"/>
    <w:rsid w:val="0038282D"/>
    <w:rsid w:val="003828EF"/>
    <w:rsid w:val="00383A35"/>
    <w:rsid w:val="003842F9"/>
    <w:rsid w:val="003847D1"/>
    <w:rsid w:val="00384A2C"/>
    <w:rsid w:val="00384C9A"/>
    <w:rsid w:val="00385155"/>
    <w:rsid w:val="00386AA5"/>
    <w:rsid w:val="00386C6C"/>
    <w:rsid w:val="0039075E"/>
    <w:rsid w:val="00390E13"/>
    <w:rsid w:val="003921AB"/>
    <w:rsid w:val="00392591"/>
    <w:rsid w:val="00392890"/>
    <w:rsid w:val="00393759"/>
    <w:rsid w:val="00393B40"/>
    <w:rsid w:val="00394C1A"/>
    <w:rsid w:val="003955EA"/>
    <w:rsid w:val="00395A36"/>
    <w:rsid w:val="00396366"/>
    <w:rsid w:val="00396732"/>
    <w:rsid w:val="0039679D"/>
    <w:rsid w:val="0039697F"/>
    <w:rsid w:val="00396E8A"/>
    <w:rsid w:val="00397940"/>
    <w:rsid w:val="003A054D"/>
    <w:rsid w:val="003A103C"/>
    <w:rsid w:val="003A1404"/>
    <w:rsid w:val="003A1912"/>
    <w:rsid w:val="003A1BCC"/>
    <w:rsid w:val="003A2AB6"/>
    <w:rsid w:val="003A32CE"/>
    <w:rsid w:val="003A412A"/>
    <w:rsid w:val="003A4B49"/>
    <w:rsid w:val="003A4C26"/>
    <w:rsid w:val="003A4C28"/>
    <w:rsid w:val="003A5B94"/>
    <w:rsid w:val="003A5DD0"/>
    <w:rsid w:val="003A68C3"/>
    <w:rsid w:val="003A6AC9"/>
    <w:rsid w:val="003A715B"/>
    <w:rsid w:val="003A7943"/>
    <w:rsid w:val="003B05B8"/>
    <w:rsid w:val="003B0909"/>
    <w:rsid w:val="003B12A6"/>
    <w:rsid w:val="003B2729"/>
    <w:rsid w:val="003B4614"/>
    <w:rsid w:val="003B49F1"/>
    <w:rsid w:val="003B4EA8"/>
    <w:rsid w:val="003B54CA"/>
    <w:rsid w:val="003B590B"/>
    <w:rsid w:val="003B5BF2"/>
    <w:rsid w:val="003B6141"/>
    <w:rsid w:val="003B667D"/>
    <w:rsid w:val="003B67F0"/>
    <w:rsid w:val="003B6F61"/>
    <w:rsid w:val="003B70FC"/>
    <w:rsid w:val="003B723C"/>
    <w:rsid w:val="003C045A"/>
    <w:rsid w:val="003C0AA7"/>
    <w:rsid w:val="003C0DD7"/>
    <w:rsid w:val="003C1A42"/>
    <w:rsid w:val="003C1D60"/>
    <w:rsid w:val="003C20E6"/>
    <w:rsid w:val="003C2FDF"/>
    <w:rsid w:val="003C37B7"/>
    <w:rsid w:val="003C3EF7"/>
    <w:rsid w:val="003C5325"/>
    <w:rsid w:val="003C5BFC"/>
    <w:rsid w:val="003C6805"/>
    <w:rsid w:val="003C6CB0"/>
    <w:rsid w:val="003C6E35"/>
    <w:rsid w:val="003C7433"/>
    <w:rsid w:val="003C7986"/>
    <w:rsid w:val="003C79BD"/>
    <w:rsid w:val="003C7D85"/>
    <w:rsid w:val="003D00C9"/>
    <w:rsid w:val="003D02CE"/>
    <w:rsid w:val="003D164D"/>
    <w:rsid w:val="003D20A8"/>
    <w:rsid w:val="003D2683"/>
    <w:rsid w:val="003D2F91"/>
    <w:rsid w:val="003D4F6E"/>
    <w:rsid w:val="003D5045"/>
    <w:rsid w:val="003D56C9"/>
    <w:rsid w:val="003D58CF"/>
    <w:rsid w:val="003D595C"/>
    <w:rsid w:val="003D5DAD"/>
    <w:rsid w:val="003D64DD"/>
    <w:rsid w:val="003D6A1B"/>
    <w:rsid w:val="003D70EB"/>
    <w:rsid w:val="003D7359"/>
    <w:rsid w:val="003D7564"/>
    <w:rsid w:val="003E0282"/>
    <w:rsid w:val="003E150F"/>
    <w:rsid w:val="003E216B"/>
    <w:rsid w:val="003E21DE"/>
    <w:rsid w:val="003E38AE"/>
    <w:rsid w:val="003E39BF"/>
    <w:rsid w:val="003E3A8F"/>
    <w:rsid w:val="003E400B"/>
    <w:rsid w:val="003E41EF"/>
    <w:rsid w:val="003E4920"/>
    <w:rsid w:val="003E4A9E"/>
    <w:rsid w:val="003E4B45"/>
    <w:rsid w:val="003E51FA"/>
    <w:rsid w:val="003E5333"/>
    <w:rsid w:val="003E5391"/>
    <w:rsid w:val="003E58D0"/>
    <w:rsid w:val="003E6742"/>
    <w:rsid w:val="003E67CB"/>
    <w:rsid w:val="003E7688"/>
    <w:rsid w:val="003F082D"/>
    <w:rsid w:val="003F0C82"/>
    <w:rsid w:val="003F225E"/>
    <w:rsid w:val="003F2D5F"/>
    <w:rsid w:val="003F4749"/>
    <w:rsid w:val="003F47EF"/>
    <w:rsid w:val="003F56AA"/>
    <w:rsid w:val="003F6D89"/>
    <w:rsid w:val="003F7F76"/>
    <w:rsid w:val="004002AF"/>
    <w:rsid w:val="00400D29"/>
    <w:rsid w:val="00400D83"/>
    <w:rsid w:val="00400DA1"/>
    <w:rsid w:val="00401D05"/>
    <w:rsid w:val="004021CA"/>
    <w:rsid w:val="004026AA"/>
    <w:rsid w:val="004033D4"/>
    <w:rsid w:val="00403A28"/>
    <w:rsid w:val="004041F3"/>
    <w:rsid w:val="004045ED"/>
    <w:rsid w:val="004051EA"/>
    <w:rsid w:val="0040588E"/>
    <w:rsid w:val="00406DA3"/>
    <w:rsid w:val="0041011C"/>
    <w:rsid w:val="00410E1E"/>
    <w:rsid w:val="00410FAE"/>
    <w:rsid w:val="00411EA7"/>
    <w:rsid w:val="00412875"/>
    <w:rsid w:val="0041296C"/>
    <w:rsid w:val="00412CBD"/>
    <w:rsid w:val="00416626"/>
    <w:rsid w:val="0041741E"/>
    <w:rsid w:val="00417AF3"/>
    <w:rsid w:val="00420DF3"/>
    <w:rsid w:val="004216BE"/>
    <w:rsid w:val="0042175F"/>
    <w:rsid w:val="00421F17"/>
    <w:rsid w:val="004226AE"/>
    <w:rsid w:val="00423022"/>
    <w:rsid w:val="0042337A"/>
    <w:rsid w:val="00423A94"/>
    <w:rsid w:val="00424B1F"/>
    <w:rsid w:val="00424B7E"/>
    <w:rsid w:val="00424E09"/>
    <w:rsid w:val="00425DDE"/>
    <w:rsid w:val="00426DB0"/>
    <w:rsid w:val="00427721"/>
    <w:rsid w:val="00427CC1"/>
    <w:rsid w:val="00431142"/>
    <w:rsid w:val="00431B9E"/>
    <w:rsid w:val="00431D48"/>
    <w:rsid w:val="004320FB"/>
    <w:rsid w:val="00432617"/>
    <w:rsid w:val="00433645"/>
    <w:rsid w:val="0043377B"/>
    <w:rsid w:val="00433919"/>
    <w:rsid w:val="00434027"/>
    <w:rsid w:val="0043441C"/>
    <w:rsid w:val="004356C1"/>
    <w:rsid w:val="0043573C"/>
    <w:rsid w:val="00436FFD"/>
    <w:rsid w:val="004371F6"/>
    <w:rsid w:val="00437586"/>
    <w:rsid w:val="004377AE"/>
    <w:rsid w:val="00437A09"/>
    <w:rsid w:val="004400DC"/>
    <w:rsid w:val="004404D7"/>
    <w:rsid w:val="00440EA3"/>
    <w:rsid w:val="00441161"/>
    <w:rsid w:val="004417E0"/>
    <w:rsid w:val="00441D81"/>
    <w:rsid w:val="004421D6"/>
    <w:rsid w:val="00442994"/>
    <w:rsid w:val="004429A1"/>
    <w:rsid w:val="00442A53"/>
    <w:rsid w:val="004436A7"/>
    <w:rsid w:val="004448C7"/>
    <w:rsid w:val="004457D5"/>
    <w:rsid w:val="00445892"/>
    <w:rsid w:val="004460D9"/>
    <w:rsid w:val="0044693F"/>
    <w:rsid w:val="00446D32"/>
    <w:rsid w:val="004478A1"/>
    <w:rsid w:val="00450357"/>
    <w:rsid w:val="004515AA"/>
    <w:rsid w:val="00451C0C"/>
    <w:rsid w:val="004534C2"/>
    <w:rsid w:val="004542CA"/>
    <w:rsid w:val="004546FD"/>
    <w:rsid w:val="004549B0"/>
    <w:rsid w:val="00454B6C"/>
    <w:rsid w:val="0045560B"/>
    <w:rsid w:val="004556C1"/>
    <w:rsid w:val="00455BF9"/>
    <w:rsid w:val="00455FF2"/>
    <w:rsid w:val="004574AF"/>
    <w:rsid w:val="004574B8"/>
    <w:rsid w:val="004616F6"/>
    <w:rsid w:val="00461EEA"/>
    <w:rsid w:val="00461FC4"/>
    <w:rsid w:val="00462869"/>
    <w:rsid w:val="00462C67"/>
    <w:rsid w:val="004636BF"/>
    <w:rsid w:val="00463763"/>
    <w:rsid w:val="00463765"/>
    <w:rsid w:val="004638D7"/>
    <w:rsid w:val="00464501"/>
    <w:rsid w:val="00464584"/>
    <w:rsid w:val="004657D1"/>
    <w:rsid w:val="004658C8"/>
    <w:rsid w:val="00465B60"/>
    <w:rsid w:val="00465E81"/>
    <w:rsid w:val="004664DC"/>
    <w:rsid w:val="004667BF"/>
    <w:rsid w:val="00466CEE"/>
    <w:rsid w:val="0046721D"/>
    <w:rsid w:val="00470540"/>
    <w:rsid w:val="0047085F"/>
    <w:rsid w:val="00470B1D"/>
    <w:rsid w:val="0047173C"/>
    <w:rsid w:val="00471742"/>
    <w:rsid w:val="00471BC5"/>
    <w:rsid w:val="004723AB"/>
    <w:rsid w:val="004726AC"/>
    <w:rsid w:val="00472C60"/>
    <w:rsid w:val="0047337A"/>
    <w:rsid w:val="0047341E"/>
    <w:rsid w:val="0047351D"/>
    <w:rsid w:val="00473981"/>
    <w:rsid w:val="00473F0B"/>
    <w:rsid w:val="004749EE"/>
    <w:rsid w:val="004755A9"/>
    <w:rsid w:val="0047597C"/>
    <w:rsid w:val="00475E52"/>
    <w:rsid w:val="00476012"/>
    <w:rsid w:val="00476481"/>
    <w:rsid w:val="00476E30"/>
    <w:rsid w:val="004775F9"/>
    <w:rsid w:val="0047763C"/>
    <w:rsid w:val="004807E1"/>
    <w:rsid w:val="004813FB"/>
    <w:rsid w:val="00481CCE"/>
    <w:rsid w:val="0048247D"/>
    <w:rsid w:val="004824A4"/>
    <w:rsid w:val="00482870"/>
    <w:rsid w:val="004835D8"/>
    <w:rsid w:val="00483952"/>
    <w:rsid w:val="004841B9"/>
    <w:rsid w:val="004849CA"/>
    <w:rsid w:val="00484A96"/>
    <w:rsid w:val="00484B2E"/>
    <w:rsid w:val="004855F8"/>
    <w:rsid w:val="00485CFE"/>
    <w:rsid w:val="00486FFA"/>
    <w:rsid w:val="004879A5"/>
    <w:rsid w:val="0049152E"/>
    <w:rsid w:val="00491E7E"/>
    <w:rsid w:val="004920B9"/>
    <w:rsid w:val="0049235E"/>
    <w:rsid w:val="004925ED"/>
    <w:rsid w:val="00493561"/>
    <w:rsid w:val="00494218"/>
    <w:rsid w:val="00494DCF"/>
    <w:rsid w:val="004952A9"/>
    <w:rsid w:val="00495425"/>
    <w:rsid w:val="00495E46"/>
    <w:rsid w:val="004A0B1E"/>
    <w:rsid w:val="004A0BF9"/>
    <w:rsid w:val="004A1280"/>
    <w:rsid w:val="004A191D"/>
    <w:rsid w:val="004A1CA5"/>
    <w:rsid w:val="004A1D1B"/>
    <w:rsid w:val="004A1E76"/>
    <w:rsid w:val="004A1FB2"/>
    <w:rsid w:val="004A2155"/>
    <w:rsid w:val="004A22D4"/>
    <w:rsid w:val="004A2BBD"/>
    <w:rsid w:val="004A3CFF"/>
    <w:rsid w:val="004A3E3B"/>
    <w:rsid w:val="004A4CFF"/>
    <w:rsid w:val="004A4F03"/>
    <w:rsid w:val="004A589B"/>
    <w:rsid w:val="004A686B"/>
    <w:rsid w:val="004A6CD6"/>
    <w:rsid w:val="004A7E72"/>
    <w:rsid w:val="004B050A"/>
    <w:rsid w:val="004B0968"/>
    <w:rsid w:val="004B0C31"/>
    <w:rsid w:val="004B1DF8"/>
    <w:rsid w:val="004B27F6"/>
    <w:rsid w:val="004B357F"/>
    <w:rsid w:val="004B39C8"/>
    <w:rsid w:val="004B423C"/>
    <w:rsid w:val="004B4273"/>
    <w:rsid w:val="004B4AA1"/>
    <w:rsid w:val="004B4C4E"/>
    <w:rsid w:val="004B4E89"/>
    <w:rsid w:val="004B56F5"/>
    <w:rsid w:val="004B640F"/>
    <w:rsid w:val="004B6819"/>
    <w:rsid w:val="004B6898"/>
    <w:rsid w:val="004B6AEE"/>
    <w:rsid w:val="004B70A9"/>
    <w:rsid w:val="004B7823"/>
    <w:rsid w:val="004B7AC7"/>
    <w:rsid w:val="004B7B4B"/>
    <w:rsid w:val="004C0775"/>
    <w:rsid w:val="004C07BE"/>
    <w:rsid w:val="004C0974"/>
    <w:rsid w:val="004C0E1F"/>
    <w:rsid w:val="004C1045"/>
    <w:rsid w:val="004C1285"/>
    <w:rsid w:val="004C12FE"/>
    <w:rsid w:val="004C13BE"/>
    <w:rsid w:val="004C176B"/>
    <w:rsid w:val="004C1F7D"/>
    <w:rsid w:val="004C21D1"/>
    <w:rsid w:val="004C2B9D"/>
    <w:rsid w:val="004C46D7"/>
    <w:rsid w:val="004C4C3C"/>
    <w:rsid w:val="004C5103"/>
    <w:rsid w:val="004C651E"/>
    <w:rsid w:val="004C6706"/>
    <w:rsid w:val="004C6ED6"/>
    <w:rsid w:val="004C6FED"/>
    <w:rsid w:val="004D0A72"/>
    <w:rsid w:val="004D0B0D"/>
    <w:rsid w:val="004D11AE"/>
    <w:rsid w:val="004D126B"/>
    <w:rsid w:val="004D1418"/>
    <w:rsid w:val="004D1770"/>
    <w:rsid w:val="004D19AB"/>
    <w:rsid w:val="004D1FA3"/>
    <w:rsid w:val="004D2126"/>
    <w:rsid w:val="004D25F1"/>
    <w:rsid w:val="004D2ECE"/>
    <w:rsid w:val="004D31DB"/>
    <w:rsid w:val="004D359F"/>
    <w:rsid w:val="004D3EB8"/>
    <w:rsid w:val="004D4142"/>
    <w:rsid w:val="004D45C4"/>
    <w:rsid w:val="004D589F"/>
    <w:rsid w:val="004D59FF"/>
    <w:rsid w:val="004D62A6"/>
    <w:rsid w:val="004D6EA0"/>
    <w:rsid w:val="004D7284"/>
    <w:rsid w:val="004E012E"/>
    <w:rsid w:val="004E08FB"/>
    <w:rsid w:val="004E1B4C"/>
    <w:rsid w:val="004E3120"/>
    <w:rsid w:val="004E48D1"/>
    <w:rsid w:val="004E4BD3"/>
    <w:rsid w:val="004E5013"/>
    <w:rsid w:val="004E5690"/>
    <w:rsid w:val="004E5D96"/>
    <w:rsid w:val="004E5F2A"/>
    <w:rsid w:val="004E6675"/>
    <w:rsid w:val="004E68A9"/>
    <w:rsid w:val="004E694A"/>
    <w:rsid w:val="004E6983"/>
    <w:rsid w:val="004E6C3E"/>
    <w:rsid w:val="004E70AB"/>
    <w:rsid w:val="004E7691"/>
    <w:rsid w:val="004E76BD"/>
    <w:rsid w:val="004E7913"/>
    <w:rsid w:val="004E79C0"/>
    <w:rsid w:val="004F02DC"/>
    <w:rsid w:val="004F192F"/>
    <w:rsid w:val="004F1976"/>
    <w:rsid w:val="004F1A63"/>
    <w:rsid w:val="004F2039"/>
    <w:rsid w:val="004F214B"/>
    <w:rsid w:val="004F451F"/>
    <w:rsid w:val="004F505D"/>
    <w:rsid w:val="004F5311"/>
    <w:rsid w:val="004F669F"/>
    <w:rsid w:val="004F746C"/>
    <w:rsid w:val="004F7BDB"/>
    <w:rsid w:val="004F7EC5"/>
    <w:rsid w:val="00500ED6"/>
    <w:rsid w:val="0050108D"/>
    <w:rsid w:val="00501119"/>
    <w:rsid w:val="005012FD"/>
    <w:rsid w:val="00501710"/>
    <w:rsid w:val="00501A6B"/>
    <w:rsid w:val="00501BAA"/>
    <w:rsid w:val="00501F73"/>
    <w:rsid w:val="00502321"/>
    <w:rsid w:val="00502698"/>
    <w:rsid w:val="005028CB"/>
    <w:rsid w:val="00502D25"/>
    <w:rsid w:val="00503A92"/>
    <w:rsid w:val="00503C95"/>
    <w:rsid w:val="00504445"/>
    <w:rsid w:val="00504648"/>
    <w:rsid w:val="00504CB5"/>
    <w:rsid w:val="00504E12"/>
    <w:rsid w:val="00506173"/>
    <w:rsid w:val="00506B76"/>
    <w:rsid w:val="00506CB5"/>
    <w:rsid w:val="00506FD7"/>
    <w:rsid w:val="005071D3"/>
    <w:rsid w:val="0050742B"/>
    <w:rsid w:val="00507699"/>
    <w:rsid w:val="00507CAC"/>
    <w:rsid w:val="005103C8"/>
    <w:rsid w:val="00510D85"/>
    <w:rsid w:val="00511453"/>
    <w:rsid w:val="005119FB"/>
    <w:rsid w:val="00511F32"/>
    <w:rsid w:val="0051267A"/>
    <w:rsid w:val="005126E8"/>
    <w:rsid w:val="0051392C"/>
    <w:rsid w:val="00513A69"/>
    <w:rsid w:val="005146CC"/>
    <w:rsid w:val="0051497A"/>
    <w:rsid w:val="00514C4B"/>
    <w:rsid w:val="00515A63"/>
    <w:rsid w:val="00515C81"/>
    <w:rsid w:val="00516450"/>
    <w:rsid w:val="00516A90"/>
    <w:rsid w:val="00516AA7"/>
    <w:rsid w:val="00517719"/>
    <w:rsid w:val="0052024F"/>
    <w:rsid w:val="00520441"/>
    <w:rsid w:val="00520941"/>
    <w:rsid w:val="00521E3F"/>
    <w:rsid w:val="005220F3"/>
    <w:rsid w:val="00522C5A"/>
    <w:rsid w:val="00523495"/>
    <w:rsid w:val="00523698"/>
    <w:rsid w:val="005238F6"/>
    <w:rsid w:val="00523DA9"/>
    <w:rsid w:val="005241C3"/>
    <w:rsid w:val="005256D3"/>
    <w:rsid w:val="005257D7"/>
    <w:rsid w:val="005260BD"/>
    <w:rsid w:val="00526120"/>
    <w:rsid w:val="00526F54"/>
    <w:rsid w:val="005274C1"/>
    <w:rsid w:val="00527E98"/>
    <w:rsid w:val="005302EC"/>
    <w:rsid w:val="00530915"/>
    <w:rsid w:val="00530D8B"/>
    <w:rsid w:val="00531C7A"/>
    <w:rsid w:val="00531E1F"/>
    <w:rsid w:val="005338A7"/>
    <w:rsid w:val="00533A4A"/>
    <w:rsid w:val="00534380"/>
    <w:rsid w:val="0053452B"/>
    <w:rsid w:val="00535C28"/>
    <w:rsid w:val="00536173"/>
    <w:rsid w:val="00536788"/>
    <w:rsid w:val="005369ED"/>
    <w:rsid w:val="00536F97"/>
    <w:rsid w:val="0053754A"/>
    <w:rsid w:val="00537B73"/>
    <w:rsid w:val="00540691"/>
    <w:rsid w:val="0054082B"/>
    <w:rsid w:val="00540B73"/>
    <w:rsid w:val="00542ECF"/>
    <w:rsid w:val="005432AA"/>
    <w:rsid w:val="00543FDF"/>
    <w:rsid w:val="00544872"/>
    <w:rsid w:val="005448B7"/>
    <w:rsid w:val="00545D31"/>
    <w:rsid w:val="005465C3"/>
    <w:rsid w:val="00546A10"/>
    <w:rsid w:val="0054735A"/>
    <w:rsid w:val="00547DD6"/>
    <w:rsid w:val="00547EAD"/>
    <w:rsid w:val="00547FE9"/>
    <w:rsid w:val="005506A9"/>
    <w:rsid w:val="00550A54"/>
    <w:rsid w:val="00551130"/>
    <w:rsid w:val="005514E8"/>
    <w:rsid w:val="00552028"/>
    <w:rsid w:val="00552ED8"/>
    <w:rsid w:val="005531A6"/>
    <w:rsid w:val="005536B2"/>
    <w:rsid w:val="00553B8B"/>
    <w:rsid w:val="0055443D"/>
    <w:rsid w:val="00554F3F"/>
    <w:rsid w:val="005557E3"/>
    <w:rsid w:val="00556344"/>
    <w:rsid w:val="00556A41"/>
    <w:rsid w:val="00556DE8"/>
    <w:rsid w:val="00557205"/>
    <w:rsid w:val="005573AA"/>
    <w:rsid w:val="005573EB"/>
    <w:rsid w:val="005576D0"/>
    <w:rsid w:val="005579A7"/>
    <w:rsid w:val="00557B02"/>
    <w:rsid w:val="00557C48"/>
    <w:rsid w:val="00560068"/>
    <w:rsid w:val="005603B2"/>
    <w:rsid w:val="005607A6"/>
    <w:rsid w:val="00561A8B"/>
    <w:rsid w:val="00561C03"/>
    <w:rsid w:val="005624CC"/>
    <w:rsid w:val="00562CDF"/>
    <w:rsid w:val="005636C0"/>
    <w:rsid w:val="00564024"/>
    <w:rsid w:val="005656F0"/>
    <w:rsid w:val="00565EBB"/>
    <w:rsid w:val="00566DF2"/>
    <w:rsid w:val="00567E49"/>
    <w:rsid w:val="00570CCE"/>
    <w:rsid w:val="00570EE1"/>
    <w:rsid w:val="00572235"/>
    <w:rsid w:val="005736CD"/>
    <w:rsid w:val="00573C48"/>
    <w:rsid w:val="00574795"/>
    <w:rsid w:val="00574F31"/>
    <w:rsid w:val="005754CC"/>
    <w:rsid w:val="0057557A"/>
    <w:rsid w:val="00575970"/>
    <w:rsid w:val="00575AC4"/>
    <w:rsid w:val="0057706E"/>
    <w:rsid w:val="00577229"/>
    <w:rsid w:val="00577C01"/>
    <w:rsid w:val="005801A4"/>
    <w:rsid w:val="005801C7"/>
    <w:rsid w:val="0058060A"/>
    <w:rsid w:val="0058189D"/>
    <w:rsid w:val="00581B02"/>
    <w:rsid w:val="00581B4A"/>
    <w:rsid w:val="00582254"/>
    <w:rsid w:val="00582449"/>
    <w:rsid w:val="00582EFC"/>
    <w:rsid w:val="00582F3C"/>
    <w:rsid w:val="0058341E"/>
    <w:rsid w:val="00583814"/>
    <w:rsid w:val="0058439A"/>
    <w:rsid w:val="00584BB5"/>
    <w:rsid w:val="0058527E"/>
    <w:rsid w:val="00585C04"/>
    <w:rsid w:val="00585C89"/>
    <w:rsid w:val="00585D3B"/>
    <w:rsid w:val="00585EE3"/>
    <w:rsid w:val="00586F92"/>
    <w:rsid w:val="00587360"/>
    <w:rsid w:val="00587809"/>
    <w:rsid w:val="00587BDC"/>
    <w:rsid w:val="005907FD"/>
    <w:rsid w:val="00590963"/>
    <w:rsid w:val="00590A0F"/>
    <w:rsid w:val="00590D90"/>
    <w:rsid w:val="0059137D"/>
    <w:rsid w:val="005913A6"/>
    <w:rsid w:val="005913F8"/>
    <w:rsid w:val="00591552"/>
    <w:rsid w:val="0059194C"/>
    <w:rsid w:val="00591987"/>
    <w:rsid w:val="00592E3F"/>
    <w:rsid w:val="005930C9"/>
    <w:rsid w:val="005930E9"/>
    <w:rsid w:val="00593522"/>
    <w:rsid w:val="005937C9"/>
    <w:rsid w:val="00593F64"/>
    <w:rsid w:val="005940B7"/>
    <w:rsid w:val="005953F9"/>
    <w:rsid w:val="00595F6E"/>
    <w:rsid w:val="005961AB"/>
    <w:rsid w:val="00596425"/>
    <w:rsid w:val="00597426"/>
    <w:rsid w:val="00597E8F"/>
    <w:rsid w:val="005A0F1A"/>
    <w:rsid w:val="005A1113"/>
    <w:rsid w:val="005A1833"/>
    <w:rsid w:val="005A1D46"/>
    <w:rsid w:val="005A2B35"/>
    <w:rsid w:val="005A3486"/>
    <w:rsid w:val="005A3595"/>
    <w:rsid w:val="005A3930"/>
    <w:rsid w:val="005A3EC0"/>
    <w:rsid w:val="005A4630"/>
    <w:rsid w:val="005A4715"/>
    <w:rsid w:val="005A4C5E"/>
    <w:rsid w:val="005A5514"/>
    <w:rsid w:val="005A5EA4"/>
    <w:rsid w:val="005A5ED1"/>
    <w:rsid w:val="005A6B80"/>
    <w:rsid w:val="005A726F"/>
    <w:rsid w:val="005A7ABB"/>
    <w:rsid w:val="005B0462"/>
    <w:rsid w:val="005B0F1E"/>
    <w:rsid w:val="005B0F27"/>
    <w:rsid w:val="005B1186"/>
    <w:rsid w:val="005B13E1"/>
    <w:rsid w:val="005B161D"/>
    <w:rsid w:val="005B2461"/>
    <w:rsid w:val="005B292D"/>
    <w:rsid w:val="005B32EB"/>
    <w:rsid w:val="005B3350"/>
    <w:rsid w:val="005B45C9"/>
    <w:rsid w:val="005B4C07"/>
    <w:rsid w:val="005B50CA"/>
    <w:rsid w:val="005B5D38"/>
    <w:rsid w:val="005B5E5F"/>
    <w:rsid w:val="005B6B9B"/>
    <w:rsid w:val="005B794D"/>
    <w:rsid w:val="005B7F29"/>
    <w:rsid w:val="005C091E"/>
    <w:rsid w:val="005C1B25"/>
    <w:rsid w:val="005C2636"/>
    <w:rsid w:val="005C2936"/>
    <w:rsid w:val="005C2D03"/>
    <w:rsid w:val="005C3814"/>
    <w:rsid w:val="005C392B"/>
    <w:rsid w:val="005C421A"/>
    <w:rsid w:val="005C42B7"/>
    <w:rsid w:val="005C45B2"/>
    <w:rsid w:val="005C4D81"/>
    <w:rsid w:val="005C5E03"/>
    <w:rsid w:val="005C620C"/>
    <w:rsid w:val="005C78B0"/>
    <w:rsid w:val="005C7CA3"/>
    <w:rsid w:val="005C7CCF"/>
    <w:rsid w:val="005D1302"/>
    <w:rsid w:val="005D2721"/>
    <w:rsid w:val="005D32C7"/>
    <w:rsid w:val="005D36BB"/>
    <w:rsid w:val="005D3933"/>
    <w:rsid w:val="005D3CD0"/>
    <w:rsid w:val="005D4801"/>
    <w:rsid w:val="005D4886"/>
    <w:rsid w:val="005D4933"/>
    <w:rsid w:val="005D5F02"/>
    <w:rsid w:val="005D6779"/>
    <w:rsid w:val="005D678C"/>
    <w:rsid w:val="005D7471"/>
    <w:rsid w:val="005D7710"/>
    <w:rsid w:val="005D7BFB"/>
    <w:rsid w:val="005E0382"/>
    <w:rsid w:val="005E1554"/>
    <w:rsid w:val="005E270D"/>
    <w:rsid w:val="005E2896"/>
    <w:rsid w:val="005E29AE"/>
    <w:rsid w:val="005E2A20"/>
    <w:rsid w:val="005E2D52"/>
    <w:rsid w:val="005E368C"/>
    <w:rsid w:val="005E41D9"/>
    <w:rsid w:val="005E5443"/>
    <w:rsid w:val="005E54FB"/>
    <w:rsid w:val="005E5C5A"/>
    <w:rsid w:val="005E6319"/>
    <w:rsid w:val="005E69C2"/>
    <w:rsid w:val="005E6C79"/>
    <w:rsid w:val="005E72DF"/>
    <w:rsid w:val="005E7ED2"/>
    <w:rsid w:val="005F0D01"/>
    <w:rsid w:val="005F1302"/>
    <w:rsid w:val="005F1485"/>
    <w:rsid w:val="005F1F8F"/>
    <w:rsid w:val="005F2239"/>
    <w:rsid w:val="005F2433"/>
    <w:rsid w:val="005F275A"/>
    <w:rsid w:val="005F2BC1"/>
    <w:rsid w:val="005F3D1C"/>
    <w:rsid w:val="005F3F2F"/>
    <w:rsid w:val="005F40DA"/>
    <w:rsid w:val="005F4125"/>
    <w:rsid w:val="005F43DF"/>
    <w:rsid w:val="005F45C6"/>
    <w:rsid w:val="005F482B"/>
    <w:rsid w:val="005F4AC1"/>
    <w:rsid w:val="005F4FA8"/>
    <w:rsid w:val="005F5018"/>
    <w:rsid w:val="005F68D1"/>
    <w:rsid w:val="005F6FE3"/>
    <w:rsid w:val="00600800"/>
    <w:rsid w:val="00600998"/>
    <w:rsid w:val="00601129"/>
    <w:rsid w:val="00601248"/>
    <w:rsid w:val="006016E0"/>
    <w:rsid w:val="00601758"/>
    <w:rsid w:val="00602402"/>
    <w:rsid w:val="00603163"/>
    <w:rsid w:val="00603498"/>
    <w:rsid w:val="0060377F"/>
    <w:rsid w:val="00603AAA"/>
    <w:rsid w:val="006040CF"/>
    <w:rsid w:val="006047E8"/>
    <w:rsid w:val="00604CE9"/>
    <w:rsid w:val="00604F51"/>
    <w:rsid w:val="00605833"/>
    <w:rsid w:val="00605DE7"/>
    <w:rsid w:val="00605FD0"/>
    <w:rsid w:val="0060725A"/>
    <w:rsid w:val="00610826"/>
    <w:rsid w:val="00610ACD"/>
    <w:rsid w:val="00610FB7"/>
    <w:rsid w:val="00611DA7"/>
    <w:rsid w:val="00612158"/>
    <w:rsid w:val="006123AA"/>
    <w:rsid w:val="006123D1"/>
    <w:rsid w:val="0061272A"/>
    <w:rsid w:val="00613A5D"/>
    <w:rsid w:val="00613AB9"/>
    <w:rsid w:val="00613F0B"/>
    <w:rsid w:val="00613F3A"/>
    <w:rsid w:val="006145AA"/>
    <w:rsid w:val="00614FA8"/>
    <w:rsid w:val="006155F5"/>
    <w:rsid w:val="00615E99"/>
    <w:rsid w:val="00616185"/>
    <w:rsid w:val="00616630"/>
    <w:rsid w:val="006168A4"/>
    <w:rsid w:val="00616F9A"/>
    <w:rsid w:val="00617025"/>
    <w:rsid w:val="006171D4"/>
    <w:rsid w:val="0061727E"/>
    <w:rsid w:val="00617E5D"/>
    <w:rsid w:val="006207DD"/>
    <w:rsid w:val="00620A2E"/>
    <w:rsid w:val="00620FFA"/>
    <w:rsid w:val="00621949"/>
    <w:rsid w:val="00622AE7"/>
    <w:rsid w:val="006246E3"/>
    <w:rsid w:val="00624AF3"/>
    <w:rsid w:val="00625067"/>
    <w:rsid w:val="00627115"/>
    <w:rsid w:val="00627895"/>
    <w:rsid w:val="00627ED8"/>
    <w:rsid w:val="00627FE9"/>
    <w:rsid w:val="00630337"/>
    <w:rsid w:val="00630C9E"/>
    <w:rsid w:val="00630CA6"/>
    <w:rsid w:val="00631580"/>
    <w:rsid w:val="006315AC"/>
    <w:rsid w:val="00631733"/>
    <w:rsid w:val="00631A35"/>
    <w:rsid w:val="00632D16"/>
    <w:rsid w:val="006331B2"/>
    <w:rsid w:val="006331DD"/>
    <w:rsid w:val="006345E0"/>
    <w:rsid w:val="00635140"/>
    <w:rsid w:val="00635398"/>
    <w:rsid w:val="006356D7"/>
    <w:rsid w:val="006359CC"/>
    <w:rsid w:val="00635ADD"/>
    <w:rsid w:val="00635CF8"/>
    <w:rsid w:val="00635DA7"/>
    <w:rsid w:val="006360DD"/>
    <w:rsid w:val="0063645A"/>
    <w:rsid w:val="00636570"/>
    <w:rsid w:val="0063659C"/>
    <w:rsid w:val="0063665A"/>
    <w:rsid w:val="00636819"/>
    <w:rsid w:val="00637425"/>
    <w:rsid w:val="00637F68"/>
    <w:rsid w:val="0064066B"/>
    <w:rsid w:val="0064073A"/>
    <w:rsid w:val="00641A9E"/>
    <w:rsid w:val="00641E27"/>
    <w:rsid w:val="00641E6A"/>
    <w:rsid w:val="00642815"/>
    <w:rsid w:val="00642C41"/>
    <w:rsid w:val="00643316"/>
    <w:rsid w:val="00644468"/>
    <w:rsid w:val="006444E2"/>
    <w:rsid w:val="006445D5"/>
    <w:rsid w:val="0064475C"/>
    <w:rsid w:val="00644D77"/>
    <w:rsid w:val="00645490"/>
    <w:rsid w:val="00645AC4"/>
    <w:rsid w:val="00645E68"/>
    <w:rsid w:val="00646565"/>
    <w:rsid w:val="00646917"/>
    <w:rsid w:val="00646A81"/>
    <w:rsid w:val="006471A2"/>
    <w:rsid w:val="00647FD4"/>
    <w:rsid w:val="00650092"/>
    <w:rsid w:val="006504DE"/>
    <w:rsid w:val="006507BC"/>
    <w:rsid w:val="00651CFB"/>
    <w:rsid w:val="0065240C"/>
    <w:rsid w:val="00652CD0"/>
    <w:rsid w:val="006531EC"/>
    <w:rsid w:val="006531FE"/>
    <w:rsid w:val="00653257"/>
    <w:rsid w:val="006538D6"/>
    <w:rsid w:val="00654AD7"/>
    <w:rsid w:val="00655DD5"/>
    <w:rsid w:val="0065621C"/>
    <w:rsid w:val="006565E2"/>
    <w:rsid w:val="00657E36"/>
    <w:rsid w:val="00661237"/>
    <w:rsid w:val="00661E6C"/>
    <w:rsid w:val="00662701"/>
    <w:rsid w:val="006628EF"/>
    <w:rsid w:val="00662A8A"/>
    <w:rsid w:val="006637A8"/>
    <w:rsid w:val="006641F4"/>
    <w:rsid w:val="00664AE5"/>
    <w:rsid w:val="0066546E"/>
    <w:rsid w:val="006661F8"/>
    <w:rsid w:val="0066671F"/>
    <w:rsid w:val="00666B37"/>
    <w:rsid w:val="00667083"/>
    <w:rsid w:val="00667CF1"/>
    <w:rsid w:val="00667E81"/>
    <w:rsid w:val="0067025D"/>
    <w:rsid w:val="00670B6B"/>
    <w:rsid w:val="00670BCA"/>
    <w:rsid w:val="00671A1B"/>
    <w:rsid w:val="00671D96"/>
    <w:rsid w:val="00671F0F"/>
    <w:rsid w:val="006728C0"/>
    <w:rsid w:val="00672E2D"/>
    <w:rsid w:val="00672EB1"/>
    <w:rsid w:val="00673A7F"/>
    <w:rsid w:val="00673E78"/>
    <w:rsid w:val="00674A57"/>
    <w:rsid w:val="00674E41"/>
    <w:rsid w:val="00675124"/>
    <w:rsid w:val="006751D7"/>
    <w:rsid w:val="0067575B"/>
    <w:rsid w:val="0068043D"/>
    <w:rsid w:val="00680CF2"/>
    <w:rsid w:val="00681665"/>
    <w:rsid w:val="00682FCE"/>
    <w:rsid w:val="006830DC"/>
    <w:rsid w:val="00683A5F"/>
    <w:rsid w:val="0068409E"/>
    <w:rsid w:val="006847FB"/>
    <w:rsid w:val="0068499F"/>
    <w:rsid w:val="00684A09"/>
    <w:rsid w:val="00684C0E"/>
    <w:rsid w:val="006853ED"/>
    <w:rsid w:val="006854D8"/>
    <w:rsid w:val="00685572"/>
    <w:rsid w:val="00685B76"/>
    <w:rsid w:val="0068612A"/>
    <w:rsid w:val="0068661C"/>
    <w:rsid w:val="006869B1"/>
    <w:rsid w:val="0068747D"/>
    <w:rsid w:val="006876F2"/>
    <w:rsid w:val="00690F70"/>
    <w:rsid w:val="00692007"/>
    <w:rsid w:val="006928B7"/>
    <w:rsid w:val="0069376B"/>
    <w:rsid w:val="00693791"/>
    <w:rsid w:val="00693EF9"/>
    <w:rsid w:val="006943D3"/>
    <w:rsid w:val="00695102"/>
    <w:rsid w:val="006951FD"/>
    <w:rsid w:val="00695B3A"/>
    <w:rsid w:val="006961D9"/>
    <w:rsid w:val="0069649C"/>
    <w:rsid w:val="00697461"/>
    <w:rsid w:val="006A04CF"/>
    <w:rsid w:val="006A15B0"/>
    <w:rsid w:val="006A1ED0"/>
    <w:rsid w:val="006A214A"/>
    <w:rsid w:val="006A29BB"/>
    <w:rsid w:val="006A2D9D"/>
    <w:rsid w:val="006A2F99"/>
    <w:rsid w:val="006A43E4"/>
    <w:rsid w:val="006A4624"/>
    <w:rsid w:val="006A49CB"/>
    <w:rsid w:val="006A5909"/>
    <w:rsid w:val="006A5940"/>
    <w:rsid w:val="006A5B26"/>
    <w:rsid w:val="006A5D86"/>
    <w:rsid w:val="006A677E"/>
    <w:rsid w:val="006A69FD"/>
    <w:rsid w:val="006A6F50"/>
    <w:rsid w:val="006A7A25"/>
    <w:rsid w:val="006B06DA"/>
    <w:rsid w:val="006B0D2E"/>
    <w:rsid w:val="006B1305"/>
    <w:rsid w:val="006B14CE"/>
    <w:rsid w:val="006B1590"/>
    <w:rsid w:val="006B25BF"/>
    <w:rsid w:val="006B2C70"/>
    <w:rsid w:val="006B3517"/>
    <w:rsid w:val="006B4A12"/>
    <w:rsid w:val="006B4D37"/>
    <w:rsid w:val="006B5D2E"/>
    <w:rsid w:val="006B5D70"/>
    <w:rsid w:val="006B61B4"/>
    <w:rsid w:val="006B7260"/>
    <w:rsid w:val="006B7825"/>
    <w:rsid w:val="006B7B55"/>
    <w:rsid w:val="006B7E84"/>
    <w:rsid w:val="006C0B79"/>
    <w:rsid w:val="006C0B82"/>
    <w:rsid w:val="006C0CAF"/>
    <w:rsid w:val="006C16B2"/>
    <w:rsid w:val="006C17A3"/>
    <w:rsid w:val="006C1A2A"/>
    <w:rsid w:val="006C22BD"/>
    <w:rsid w:val="006C23AE"/>
    <w:rsid w:val="006C25B0"/>
    <w:rsid w:val="006C2D61"/>
    <w:rsid w:val="006C5097"/>
    <w:rsid w:val="006C50EC"/>
    <w:rsid w:val="006C573B"/>
    <w:rsid w:val="006C57DD"/>
    <w:rsid w:val="006C5E3B"/>
    <w:rsid w:val="006C6CD1"/>
    <w:rsid w:val="006C79B0"/>
    <w:rsid w:val="006C7D34"/>
    <w:rsid w:val="006C7F0E"/>
    <w:rsid w:val="006D0109"/>
    <w:rsid w:val="006D0674"/>
    <w:rsid w:val="006D1B51"/>
    <w:rsid w:val="006D1E6D"/>
    <w:rsid w:val="006D2626"/>
    <w:rsid w:val="006D263A"/>
    <w:rsid w:val="006D2A5A"/>
    <w:rsid w:val="006D2AAD"/>
    <w:rsid w:val="006D2B76"/>
    <w:rsid w:val="006D37F6"/>
    <w:rsid w:val="006D3AD5"/>
    <w:rsid w:val="006D3C93"/>
    <w:rsid w:val="006D4008"/>
    <w:rsid w:val="006D41F1"/>
    <w:rsid w:val="006D4249"/>
    <w:rsid w:val="006D4A29"/>
    <w:rsid w:val="006D4AE8"/>
    <w:rsid w:val="006D4D7E"/>
    <w:rsid w:val="006D4E54"/>
    <w:rsid w:val="006D5551"/>
    <w:rsid w:val="006D5B5A"/>
    <w:rsid w:val="006D6B8C"/>
    <w:rsid w:val="006D6E14"/>
    <w:rsid w:val="006D7A75"/>
    <w:rsid w:val="006E02DF"/>
    <w:rsid w:val="006E06BE"/>
    <w:rsid w:val="006E0D51"/>
    <w:rsid w:val="006E1337"/>
    <w:rsid w:val="006E214B"/>
    <w:rsid w:val="006E2423"/>
    <w:rsid w:val="006E2C54"/>
    <w:rsid w:val="006E311F"/>
    <w:rsid w:val="006E38EA"/>
    <w:rsid w:val="006E3997"/>
    <w:rsid w:val="006E3B85"/>
    <w:rsid w:val="006E3C4F"/>
    <w:rsid w:val="006E412A"/>
    <w:rsid w:val="006E4297"/>
    <w:rsid w:val="006E479B"/>
    <w:rsid w:val="006E4B05"/>
    <w:rsid w:val="006E4D06"/>
    <w:rsid w:val="006E4FC3"/>
    <w:rsid w:val="006E562C"/>
    <w:rsid w:val="006E639A"/>
    <w:rsid w:val="006E7AB9"/>
    <w:rsid w:val="006E7FB2"/>
    <w:rsid w:val="006F0424"/>
    <w:rsid w:val="006F2159"/>
    <w:rsid w:val="006F435E"/>
    <w:rsid w:val="006F4A8B"/>
    <w:rsid w:val="006F6C0D"/>
    <w:rsid w:val="006F7220"/>
    <w:rsid w:val="006F7AEE"/>
    <w:rsid w:val="006F7F26"/>
    <w:rsid w:val="00700205"/>
    <w:rsid w:val="007004C6"/>
    <w:rsid w:val="00701219"/>
    <w:rsid w:val="0070140A"/>
    <w:rsid w:val="007014AD"/>
    <w:rsid w:val="00701A26"/>
    <w:rsid w:val="00702208"/>
    <w:rsid w:val="00702BED"/>
    <w:rsid w:val="00702E16"/>
    <w:rsid w:val="0070370B"/>
    <w:rsid w:val="00703C16"/>
    <w:rsid w:val="00704423"/>
    <w:rsid w:val="007053C3"/>
    <w:rsid w:val="0070549D"/>
    <w:rsid w:val="007057B5"/>
    <w:rsid w:val="00705D35"/>
    <w:rsid w:val="00706109"/>
    <w:rsid w:val="0070661D"/>
    <w:rsid w:val="00706C1C"/>
    <w:rsid w:val="00706D95"/>
    <w:rsid w:val="007075BE"/>
    <w:rsid w:val="00707EEA"/>
    <w:rsid w:val="00710305"/>
    <w:rsid w:val="007109D0"/>
    <w:rsid w:val="00711143"/>
    <w:rsid w:val="0071115B"/>
    <w:rsid w:val="00711633"/>
    <w:rsid w:val="00712A73"/>
    <w:rsid w:val="007131CD"/>
    <w:rsid w:val="007131D3"/>
    <w:rsid w:val="00713853"/>
    <w:rsid w:val="00713A17"/>
    <w:rsid w:val="00713AD1"/>
    <w:rsid w:val="00713DD6"/>
    <w:rsid w:val="007142B4"/>
    <w:rsid w:val="00714301"/>
    <w:rsid w:val="00714382"/>
    <w:rsid w:val="00714451"/>
    <w:rsid w:val="007149F6"/>
    <w:rsid w:val="00714E7E"/>
    <w:rsid w:val="0071507D"/>
    <w:rsid w:val="0071574A"/>
    <w:rsid w:val="00716EE5"/>
    <w:rsid w:val="0071775B"/>
    <w:rsid w:val="00717A66"/>
    <w:rsid w:val="00717D19"/>
    <w:rsid w:val="00717EF1"/>
    <w:rsid w:val="00717F52"/>
    <w:rsid w:val="0072005E"/>
    <w:rsid w:val="00720206"/>
    <w:rsid w:val="00720743"/>
    <w:rsid w:val="007207F5"/>
    <w:rsid w:val="0072088E"/>
    <w:rsid w:val="00720F08"/>
    <w:rsid w:val="007218FF"/>
    <w:rsid w:val="00721900"/>
    <w:rsid w:val="00721D6C"/>
    <w:rsid w:val="00722636"/>
    <w:rsid w:val="00722C01"/>
    <w:rsid w:val="00723728"/>
    <w:rsid w:val="007240D6"/>
    <w:rsid w:val="007241A1"/>
    <w:rsid w:val="00724863"/>
    <w:rsid w:val="00724A13"/>
    <w:rsid w:val="00724F5F"/>
    <w:rsid w:val="007258D2"/>
    <w:rsid w:val="0072650F"/>
    <w:rsid w:val="00726AC5"/>
    <w:rsid w:val="00726FFD"/>
    <w:rsid w:val="0072762A"/>
    <w:rsid w:val="00727859"/>
    <w:rsid w:val="007279A1"/>
    <w:rsid w:val="00727B4D"/>
    <w:rsid w:val="00727BAE"/>
    <w:rsid w:val="007304C5"/>
    <w:rsid w:val="007308DA"/>
    <w:rsid w:val="00730FFE"/>
    <w:rsid w:val="0073207D"/>
    <w:rsid w:val="00732955"/>
    <w:rsid w:val="00732C2E"/>
    <w:rsid w:val="00732D4F"/>
    <w:rsid w:val="00732F1A"/>
    <w:rsid w:val="00733AD1"/>
    <w:rsid w:val="00733D24"/>
    <w:rsid w:val="00733EBF"/>
    <w:rsid w:val="007340ED"/>
    <w:rsid w:val="007348FE"/>
    <w:rsid w:val="00734DE2"/>
    <w:rsid w:val="007352C0"/>
    <w:rsid w:val="00735EBA"/>
    <w:rsid w:val="00736304"/>
    <w:rsid w:val="00736E04"/>
    <w:rsid w:val="00737357"/>
    <w:rsid w:val="007377E3"/>
    <w:rsid w:val="00737C17"/>
    <w:rsid w:val="00737F27"/>
    <w:rsid w:val="00740313"/>
    <w:rsid w:val="00740542"/>
    <w:rsid w:val="0074098E"/>
    <w:rsid w:val="00740DDE"/>
    <w:rsid w:val="00740E79"/>
    <w:rsid w:val="00741230"/>
    <w:rsid w:val="0074200C"/>
    <w:rsid w:val="00742D0D"/>
    <w:rsid w:val="00742EBB"/>
    <w:rsid w:val="00744565"/>
    <w:rsid w:val="0074456E"/>
    <w:rsid w:val="00744742"/>
    <w:rsid w:val="007447DF"/>
    <w:rsid w:val="00744820"/>
    <w:rsid w:val="00744E13"/>
    <w:rsid w:val="007455BE"/>
    <w:rsid w:val="00745658"/>
    <w:rsid w:val="00745921"/>
    <w:rsid w:val="00745B35"/>
    <w:rsid w:val="00745EC1"/>
    <w:rsid w:val="007465C3"/>
    <w:rsid w:val="007470DF"/>
    <w:rsid w:val="00750956"/>
    <w:rsid w:val="00751368"/>
    <w:rsid w:val="00752848"/>
    <w:rsid w:val="00752E7C"/>
    <w:rsid w:val="007530EF"/>
    <w:rsid w:val="00753CF5"/>
    <w:rsid w:val="00753DB0"/>
    <w:rsid w:val="00754547"/>
    <w:rsid w:val="007545C2"/>
    <w:rsid w:val="00754F0F"/>
    <w:rsid w:val="00755510"/>
    <w:rsid w:val="00755F89"/>
    <w:rsid w:val="00756005"/>
    <w:rsid w:val="0075720C"/>
    <w:rsid w:val="00757541"/>
    <w:rsid w:val="007579B7"/>
    <w:rsid w:val="007600EC"/>
    <w:rsid w:val="00760505"/>
    <w:rsid w:val="0076062B"/>
    <w:rsid w:val="007607CF"/>
    <w:rsid w:val="00762347"/>
    <w:rsid w:val="00763C88"/>
    <w:rsid w:val="00763F65"/>
    <w:rsid w:val="007640A0"/>
    <w:rsid w:val="007642BC"/>
    <w:rsid w:val="007642E7"/>
    <w:rsid w:val="007643DE"/>
    <w:rsid w:val="007647C7"/>
    <w:rsid w:val="00764D1B"/>
    <w:rsid w:val="00764E9D"/>
    <w:rsid w:val="00764EBF"/>
    <w:rsid w:val="00765393"/>
    <w:rsid w:val="00765833"/>
    <w:rsid w:val="00765F35"/>
    <w:rsid w:val="00765F3C"/>
    <w:rsid w:val="007662B1"/>
    <w:rsid w:val="0076637C"/>
    <w:rsid w:val="007667A9"/>
    <w:rsid w:val="00766A1E"/>
    <w:rsid w:val="0076726E"/>
    <w:rsid w:val="0076751A"/>
    <w:rsid w:val="0076793D"/>
    <w:rsid w:val="00767A4C"/>
    <w:rsid w:val="00767B3C"/>
    <w:rsid w:val="00767C10"/>
    <w:rsid w:val="00770430"/>
    <w:rsid w:val="0077059B"/>
    <w:rsid w:val="00770CF1"/>
    <w:rsid w:val="00771716"/>
    <w:rsid w:val="00771BC3"/>
    <w:rsid w:val="00771E94"/>
    <w:rsid w:val="00772242"/>
    <w:rsid w:val="007727C9"/>
    <w:rsid w:val="00772FCD"/>
    <w:rsid w:val="00773D7F"/>
    <w:rsid w:val="00773E97"/>
    <w:rsid w:val="00774B7C"/>
    <w:rsid w:val="00774F37"/>
    <w:rsid w:val="00775A76"/>
    <w:rsid w:val="00776578"/>
    <w:rsid w:val="00776F6B"/>
    <w:rsid w:val="0077720E"/>
    <w:rsid w:val="00777369"/>
    <w:rsid w:val="007773E3"/>
    <w:rsid w:val="007778CD"/>
    <w:rsid w:val="00777A94"/>
    <w:rsid w:val="00777A9A"/>
    <w:rsid w:val="00777CCD"/>
    <w:rsid w:val="00781596"/>
    <w:rsid w:val="00782610"/>
    <w:rsid w:val="00782798"/>
    <w:rsid w:val="00782C64"/>
    <w:rsid w:val="007835C2"/>
    <w:rsid w:val="007837B4"/>
    <w:rsid w:val="00783866"/>
    <w:rsid w:val="00783CCC"/>
    <w:rsid w:val="00783DB4"/>
    <w:rsid w:val="00784584"/>
    <w:rsid w:val="00784B18"/>
    <w:rsid w:val="0078554D"/>
    <w:rsid w:val="00785C18"/>
    <w:rsid w:val="00785CBA"/>
    <w:rsid w:val="00785EAF"/>
    <w:rsid w:val="0078622F"/>
    <w:rsid w:val="00786F05"/>
    <w:rsid w:val="00787584"/>
    <w:rsid w:val="00787DF1"/>
    <w:rsid w:val="007908DB"/>
    <w:rsid w:val="0079103D"/>
    <w:rsid w:val="0079186B"/>
    <w:rsid w:val="00791A68"/>
    <w:rsid w:val="00791B9C"/>
    <w:rsid w:val="00791DED"/>
    <w:rsid w:val="00791F13"/>
    <w:rsid w:val="00792328"/>
    <w:rsid w:val="007923A0"/>
    <w:rsid w:val="00792DE1"/>
    <w:rsid w:val="0079328D"/>
    <w:rsid w:val="007933EC"/>
    <w:rsid w:val="0079375B"/>
    <w:rsid w:val="00793F3A"/>
    <w:rsid w:val="007940E3"/>
    <w:rsid w:val="00794971"/>
    <w:rsid w:val="00794DB3"/>
    <w:rsid w:val="007951AC"/>
    <w:rsid w:val="007951C3"/>
    <w:rsid w:val="00795A73"/>
    <w:rsid w:val="00796C2B"/>
    <w:rsid w:val="00796F27"/>
    <w:rsid w:val="00796FD1"/>
    <w:rsid w:val="00797678"/>
    <w:rsid w:val="007A0134"/>
    <w:rsid w:val="007A04F7"/>
    <w:rsid w:val="007A0649"/>
    <w:rsid w:val="007A1B1B"/>
    <w:rsid w:val="007A284A"/>
    <w:rsid w:val="007A3327"/>
    <w:rsid w:val="007A34AC"/>
    <w:rsid w:val="007A39A7"/>
    <w:rsid w:val="007A3B56"/>
    <w:rsid w:val="007A3BB4"/>
    <w:rsid w:val="007A3C29"/>
    <w:rsid w:val="007A3FA7"/>
    <w:rsid w:val="007A4898"/>
    <w:rsid w:val="007A4A0F"/>
    <w:rsid w:val="007A4A19"/>
    <w:rsid w:val="007A6779"/>
    <w:rsid w:val="007A6B75"/>
    <w:rsid w:val="007A7322"/>
    <w:rsid w:val="007A73E3"/>
    <w:rsid w:val="007A7DAB"/>
    <w:rsid w:val="007B009B"/>
    <w:rsid w:val="007B03F8"/>
    <w:rsid w:val="007B0B6B"/>
    <w:rsid w:val="007B0FC5"/>
    <w:rsid w:val="007B2333"/>
    <w:rsid w:val="007B3EDB"/>
    <w:rsid w:val="007B3F8D"/>
    <w:rsid w:val="007B46F0"/>
    <w:rsid w:val="007B49E3"/>
    <w:rsid w:val="007B4D32"/>
    <w:rsid w:val="007B59DD"/>
    <w:rsid w:val="007B5D5A"/>
    <w:rsid w:val="007B621A"/>
    <w:rsid w:val="007B6596"/>
    <w:rsid w:val="007B6814"/>
    <w:rsid w:val="007B68E7"/>
    <w:rsid w:val="007B6D2D"/>
    <w:rsid w:val="007B6DB3"/>
    <w:rsid w:val="007B6DC6"/>
    <w:rsid w:val="007B6E8D"/>
    <w:rsid w:val="007C1235"/>
    <w:rsid w:val="007C1ADE"/>
    <w:rsid w:val="007C1ED0"/>
    <w:rsid w:val="007C282A"/>
    <w:rsid w:val="007C2D9A"/>
    <w:rsid w:val="007C2DEF"/>
    <w:rsid w:val="007C2FA6"/>
    <w:rsid w:val="007C35A6"/>
    <w:rsid w:val="007C5FFB"/>
    <w:rsid w:val="007C675F"/>
    <w:rsid w:val="007C6B5B"/>
    <w:rsid w:val="007C6B70"/>
    <w:rsid w:val="007C7092"/>
    <w:rsid w:val="007C72AE"/>
    <w:rsid w:val="007C7D9A"/>
    <w:rsid w:val="007D089F"/>
    <w:rsid w:val="007D0ED6"/>
    <w:rsid w:val="007D0EDB"/>
    <w:rsid w:val="007D1417"/>
    <w:rsid w:val="007D1B98"/>
    <w:rsid w:val="007D2417"/>
    <w:rsid w:val="007D2DDC"/>
    <w:rsid w:val="007D30CD"/>
    <w:rsid w:val="007D31A0"/>
    <w:rsid w:val="007D3A5C"/>
    <w:rsid w:val="007D41A6"/>
    <w:rsid w:val="007D4761"/>
    <w:rsid w:val="007D4878"/>
    <w:rsid w:val="007D4CE0"/>
    <w:rsid w:val="007D4D2A"/>
    <w:rsid w:val="007D4E23"/>
    <w:rsid w:val="007D5176"/>
    <w:rsid w:val="007D58EB"/>
    <w:rsid w:val="007D5FFC"/>
    <w:rsid w:val="007D6A17"/>
    <w:rsid w:val="007D7B97"/>
    <w:rsid w:val="007D7CEC"/>
    <w:rsid w:val="007E127E"/>
    <w:rsid w:val="007E1EB6"/>
    <w:rsid w:val="007E26C7"/>
    <w:rsid w:val="007E3398"/>
    <w:rsid w:val="007E33E1"/>
    <w:rsid w:val="007E3BDE"/>
    <w:rsid w:val="007E46AE"/>
    <w:rsid w:val="007E4AA4"/>
    <w:rsid w:val="007E5226"/>
    <w:rsid w:val="007E52B7"/>
    <w:rsid w:val="007E5401"/>
    <w:rsid w:val="007E5720"/>
    <w:rsid w:val="007E5B3C"/>
    <w:rsid w:val="007E79F6"/>
    <w:rsid w:val="007F08E1"/>
    <w:rsid w:val="007F0E6F"/>
    <w:rsid w:val="007F1356"/>
    <w:rsid w:val="007F2411"/>
    <w:rsid w:val="007F2D23"/>
    <w:rsid w:val="007F2D62"/>
    <w:rsid w:val="007F35EE"/>
    <w:rsid w:val="007F391B"/>
    <w:rsid w:val="007F42DE"/>
    <w:rsid w:val="007F520E"/>
    <w:rsid w:val="007F6629"/>
    <w:rsid w:val="007F73EA"/>
    <w:rsid w:val="007F7671"/>
    <w:rsid w:val="007F778A"/>
    <w:rsid w:val="007F7F9C"/>
    <w:rsid w:val="00800B61"/>
    <w:rsid w:val="00800D53"/>
    <w:rsid w:val="0080119B"/>
    <w:rsid w:val="00801340"/>
    <w:rsid w:val="008014A6"/>
    <w:rsid w:val="008014C4"/>
    <w:rsid w:val="0080165A"/>
    <w:rsid w:val="00801910"/>
    <w:rsid w:val="00801BDF"/>
    <w:rsid w:val="00801C54"/>
    <w:rsid w:val="00801E9E"/>
    <w:rsid w:val="00802AC8"/>
    <w:rsid w:val="00802CE5"/>
    <w:rsid w:val="00805759"/>
    <w:rsid w:val="00805797"/>
    <w:rsid w:val="00805A6E"/>
    <w:rsid w:val="00805BE1"/>
    <w:rsid w:val="00805D8A"/>
    <w:rsid w:val="00805DD1"/>
    <w:rsid w:val="00806082"/>
    <w:rsid w:val="008071BF"/>
    <w:rsid w:val="00807CE1"/>
    <w:rsid w:val="00807DF8"/>
    <w:rsid w:val="008100BE"/>
    <w:rsid w:val="00810AC3"/>
    <w:rsid w:val="008113CA"/>
    <w:rsid w:val="00811739"/>
    <w:rsid w:val="00811DCD"/>
    <w:rsid w:val="008120F3"/>
    <w:rsid w:val="008122CA"/>
    <w:rsid w:val="008134E8"/>
    <w:rsid w:val="00813699"/>
    <w:rsid w:val="00813CA9"/>
    <w:rsid w:val="00813CAC"/>
    <w:rsid w:val="00814421"/>
    <w:rsid w:val="0081492A"/>
    <w:rsid w:val="00814AB8"/>
    <w:rsid w:val="00815A5A"/>
    <w:rsid w:val="00815A86"/>
    <w:rsid w:val="00815CF9"/>
    <w:rsid w:val="00816A3D"/>
    <w:rsid w:val="0081769C"/>
    <w:rsid w:val="00820028"/>
    <w:rsid w:val="00820512"/>
    <w:rsid w:val="0082085D"/>
    <w:rsid w:val="0082171A"/>
    <w:rsid w:val="00821D12"/>
    <w:rsid w:val="00822AB3"/>
    <w:rsid w:val="00822D66"/>
    <w:rsid w:val="00822E0E"/>
    <w:rsid w:val="0082306B"/>
    <w:rsid w:val="00823A91"/>
    <w:rsid w:val="00825AC5"/>
    <w:rsid w:val="00826014"/>
    <w:rsid w:val="0082687C"/>
    <w:rsid w:val="00826CDA"/>
    <w:rsid w:val="00826DA8"/>
    <w:rsid w:val="0082738E"/>
    <w:rsid w:val="008275B7"/>
    <w:rsid w:val="00830AD6"/>
    <w:rsid w:val="00831AC2"/>
    <w:rsid w:val="00831B17"/>
    <w:rsid w:val="008322F3"/>
    <w:rsid w:val="0083258A"/>
    <w:rsid w:val="00832714"/>
    <w:rsid w:val="0083275C"/>
    <w:rsid w:val="008328A1"/>
    <w:rsid w:val="008329A3"/>
    <w:rsid w:val="0083308C"/>
    <w:rsid w:val="008330B4"/>
    <w:rsid w:val="00833FC9"/>
    <w:rsid w:val="008343CF"/>
    <w:rsid w:val="00834E08"/>
    <w:rsid w:val="0083529B"/>
    <w:rsid w:val="008353DD"/>
    <w:rsid w:val="00835B1B"/>
    <w:rsid w:val="00835EFD"/>
    <w:rsid w:val="0083612F"/>
    <w:rsid w:val="0083625C"/>
    <w:rsid w:val="008367FF"/>
    <w:rsid w:val="00836B8D"/>
    <w:rsid w:val="00836F15"/>
    <w:rsid w:val="00837BEE"/>
    <w:rsid w:val="008406AB"/>
    <w:rsid w:val="008406BD"/>
    <w:rsid w:val="0084207A"/>
    <w:rsid w:val="00842F1A"/>
    <w:rsid w:val="00843817"/>
    <w:rsid w:val="008442D9"/>
    <w:rsid w:val="008447AE"/>
    <w:rsid w:val="00844833"/>
    <w:rsid w:val="008449AD"/>
    <w:rsid w:val="00844F66"/>
    <w:rsid w:val="00844FB4"/>
    <w:rsid w:val="008455FD"/>
    <w:rsid w:val="00845FE3"/>
    <w:rsid w:val="00846493"/>
    <w:rsid w:val="00846DB7"/>
    <w:rsid w:val="008504A7"/>
    <w:rsid w:val="00850D5E"/>
    <w:rsid w:val="00852340"/>
    <w:rsid w:val="00852589"/>
    <w:rsid w:val="00852699"/>
    <w:rsid w:val="00852915"/>
    <w:rsid w:val="00854198"/>
    <w:rsid w:val="0085668E"/>
    <w:rsid w:val="00856A64"/>
    <w:rsid w:val="00856AED"/>
    <w:rsid w:val="00857A86"/>
    <w:rsid w:val="00860366"/>
    <w:rsid w:val="00860A62"/>
    <w:rsid w:val="00860F92"/>
    <w:rsid w:val="00860FCB"/>
    <w:rsid w:val="00861C42"/>
    <w:rsid w:val="008621A1"/>
    <w:rsid w:val="00862C0B"/>
    <w:rsid w:val="00862F41"/>
    <w:rsid w:val="008637DD"/>
    <w:rsid w:val="00863D2B"/>
    <w:rsid w:val="008649F6"/>
    <w:rsid w:val="00866434"/>
    <w:rsid w:val="00866B9F"/>
    <w:rsid w:val="00867239"/>
    <w:rsid w:val="008700FD"/>
    <w:rsid w:val="0087030A"/>
    <w:rsid w:val="0087064C"/>
    <w:rsid w:val="00870A33"/>
    <w:rsid w:val="00870B2B"/>
    <w:rsid w:val="00871034"/>
    <w:rsid w:val="0087111B"/>
    <w:rsid w:val="00871515"/>
    <w:rsid w:val="0087178B"/>
    <w:rsid w:val="00871F07"/>
    <w:rsid w:val="00871F1A"/>
    <w:rsid w:val="0087255F"/>
    <w:rsid w:val="00872ADA"/>
    <w:rsid w:val="00872EB7"/>
    <w:rsid w:val="00873425"/>
    <w:rsid w:val="008735CF"/>
    <w:rsid w:val="00873E79"/>
    <w:rsid w:val="00874373"/>
    <w:rsid w:val="00874E4B"/>
    <w:rsid w:val="0087537E"/>
    <w:rsid w:val="00875A91"/>
    <w:rsid w:val="00875D6C"/>
    <w:rsid w:val="00875FCE"/>
    <w:rsid w:val="00876059"/>
    <w:rsid w:val="00876139"/>
    <w:rsid w:val="00876C9A"/>
    <w:rsid w:val="00877561"/>
    <w:rsid w:val="00880BB7"/>
    <w:rsid w:val="00880C30"/>
    <w:rsid w:val="00881270"/>
    <w:rsid w:val="008819EA"/>
    <w:rsid w:val="00881BA8"/>
    <w:rsid w:val="0088202E"/>
    <w:rsid w:val="0088270B"/>
    <w:rsid w:val="0088286C"/>
    <w:rsid w:val="00883053"/>
    <w:rsid w:val="008832EE"/>
    <w:rsid w:val="0088338E"/>
    <w:rsid w:val="00883A0F"/>
    <w:rsid w:val="00883AC1"/>
    <w:rsid w:val="00883B72"/>
    <w:rsid w:val="0088497E"/>
    <w:rsid w:val="00885C56"/>
    <w:rsid w:val="0088611A"/>
    <w:rsid w:val="0088644A"/>
    <w:rsid w:val="008870F4"/>
    <w:rsid w:val="008873A9"/>
    <w:rsid w:val="00887975"/>
    <w:rsid w:val="00890029"/>
    <w:rsid w:val="00890805"/>
    <w:rsid w:val="0089081D"/>
    <w:rsid w:val="0089110E"/>
    <w:rsid w:val="008914E9"/>
    <w:rsid w:val="008919E7"/>
    <w:rsid w:val="00891C6B"/>
    <w:rsid w:val="008923C9"/>
    <w:rsid w:val="00892C86"/>
    <w:rsid w:val="0089331E"/>
    <w:rsid w:val="00893500"/>
    <w:rsid w:val="0089404C"/>
    <w:rsid w:val="0089413F"/>
    <w:rsid w:val="008946A7"/>
    <w:rsid w:val="008959D7"/>
    <w:rsid w:val="00895ABC"/>
    <w:rsid w:val="00895D19"/>
    <w:rsid w:val="00896C2E"/>
    <w:rsid w:val="008A0593"/>
    <w:rsid w:val="008A0C82"/>
    <w:rsid w:val="008A0DBE"/>
    <w:rsid w:val="008A0E24"/>
    <w:rsid w:val="008A11BE"/>
    <w:rsid w:val="008A1216"/>
    <w:rsid w:val="008A121A"/>
    <w:rsid w:val="008A1393"/>
    <w:rsid w:val="008A1603"/>
    <w:rsid w:val="008A1BF1"/>
    <w:rsid w:val="008A2568"/>
    <w:rsid w:val="008A2A82"/>
    <w:rsid w:val="008A2B38"/>
    <w:rsid w:val="008A55B1"/>
    <w:rsid w:val="008A55DA"/>
    <w:rsid w:val="008A5642"/>
    <w:rsid w:val="008A5F8F"/>
    <w:rsid w:val="008A6E3A"/>
    <w:rsid w:val="008A746B"/>
    <w:rsid w:val="008A7899"/>
    <w:rsid w:val="008B06B2"/>
    <w:rsid w:val="008B06CD"/>
    <w:rsid w:val="008B0ABC"/>
    <w:rsid w:val="008B0E39"/>
    <w:rsid w:val="008B103D"/>
    <w:rsid w:val="008B1648"/>
    <w:rsid w:val="008B1DFB"/>
    <w:rsid w:val="008B1E3C"/>
    <w:rsid w:val="008B2E0C"/>
    <w:rsid w:val="008B34D0"/>
    <w:rsid w:val="008B3933"/>
    <w:rsid w:val="008B3FF3"/>
    <w:rsid w:val="008B41C5"/>
    <w:rsid w:val="008B42BB"/>
    <w:rsid w:val="008B447B"/>
    <w:rsid w:val="008B49D0"/>
    <w:rsid w:val="008B6734"/>
    <w:rsid w:val="008B730D"/>
    <w:rsid w:val="008B7F15"/>
    <w:rsid w:val="008C0B44"/>
    <w:rsid w:val="008C0E31"/>
    <w:rsid w:val="008C0E62"/>
    <w:rsid w:val="008C0ECA"/>
    <w:rsid w:val="008C0F89"/>
    <w:rsid w:val="008C14F1"/>
    <w:rsid w:val="008C1CC6"/>
    <w:rsid w:val="008C2134"/>
    <w:rsid w:val="008C27B2"/>
    <w:rsid w:val="008C2F04"/>
    <w:rsid w:val="008C310A"/>
    <w:rsid w:val="008C364C"/>
    <w:rsid w:val="008C37CA"/>
    <w:rsid w:val="008C3803"/>
    <w:rsid w:val="008C3BA9"/>
    <w:rsid w:val="008C43B8"/>
    <w:rsid w:val="008C45A6"/>
    <w:rsid w:val="008C49DF"/>
    <w:rsid w:val="008C5018"/>
    <w:rsid w:val="008C69D0"/>
    <w:rsid w:val="008C6C70"/>
    <w:rsid w:val="008C7009"/>
    <w:rsid w:val="008C72BB"/>
    <w:rsid w:val="008D07CC"/>
    <w:rsid w:val="008D1499"/>
    <w:rsid w:val="008D1ACF"/>
    <w:rsid w:val="008D2675"/>
    <w:rsid w:val="008D322B"/>
    <w:rsid w:val="008D3721"/>
    <w:rsid w:val="008D3AFE"/>
    <w:rsid w:val="008D42C4"/>
    <w:rsid w:val="008D50C8"/>
    <w:rsid w:val="008D5114"/>
    <w:rsid w:val="008D5678"/>
    <w:rsid w:val="008D5D7F"/>
    <w:rsid w:val="008D666F"/>
    <w:rsid w:val="008D66D8"/>
    <w:rsid w:val="008D68CD"/>
    <w:rsid w:val="008D6B2A"/>
    <w:rsid w:val="008D7328"/>
    <w:rsid w:val="008D7604"/>
    <w:rsid w:val="008D7619"/>
    <w:rsid w:val="008E00F0"/>
    <w:rsid w:val="008E0298"/>
    <w:rsid w:val="008E2A2E"/>
    <w:rsid w:val="008E320E"/>
    <w:rsid w:val="008E353B"/>
    <w:rsid w:val="008E3BAD"/>
    <w:rsid w:val="008E4C6C"/>
    <w:rsid w:val="008E5045"/>
    <w:rsid w:val="008E53C8"/>
    <w:rsid w:val="008E5CE3"/>
    <w:rsid w:val="008E5DE9"/>
    <w:rsid w:val="008E6193"/>
    <w:rsid w:val="008E70A1"/>
    <w:rsid w:val="008E7660"/>
    <w:rsid w:val="008E7C83"/>
    <w:rsid w:val="008F0F76"/>
    <w:rsid w:val="008F101F"/>
    <w:rsid w:val="008F262C"/>
    <w:rsid w:val="008F3351"/>
    <w:rsid w:val="008F3824"/>
    <w:rsid w:val="008F3BD9"/>
    <w:rsid w:val="008F3F49"/>
    <w:rsid w:val="008F4EF3"/>
    <w:rsid w:val="008F53D7"/>
    <w:rsid w:val="008F60F0"/>
    <w:rsid w:val="008F62FF"/>
    <w:rsid w:val="008F63BA"/>
    <w:rsid w:val="008F656B"/>
    <w:rsid w:val="008F681C"/>
    <w:rsid w:val="008F6F47"/>
    <w:rsid w:val="008F737E"/>
    <w:rsid w:val="009001DC"/>
    <w:rsid w:val="00900463"/>
    <w:rsid w:val="00900D06"/>
    <w:rsid w:val="009010B8"/>
    <w:rsid w:val="0090149E"/>
    <w:rsid w:val="0090182E"/>
    <w:rsid w:val="00901D77"/>
    <w:rsid w:val="00902219"/>
    <w:rsid w:val="00902320"/>
    <w:rsid w:val="009025C2"/>
    <w:rsid w:val="00902B53"/>
    <w:rsid w:val="00902D60"/>
    <w:rsid w:val="00902E00"/>
    <w:rsid w:val="00902E90"/>
    <w:rsid w:val="009034DD"/>
    <w:rsid w:val="00903731"/>
    <w:rsid w:val="00903BF3"/>
    <w:rsid w:val="00904425"/>
    <w:rsid w:val="00904C83"/>
    <w:rsid w:val="00904D8B"/>
    <w:rsid w:val="009066A2"/>
    <w:rsid w:val="009068C1"/>
    <w:rsid w:val="00906B56"/>
    <w:rsid w:val="00906BE1"/>
    <w:rsid w:val="00907789"/>
    <w:rsid w:val="009078FA"/>
    <w:rsid w:val="009079B3"/>
    <w:rsid w:val="0091038F"/>
    <w:rsid w:val="00910D5D"/>
    <w:rsid w:val="009111AE"/>
    <w:rsid w:val="009112BF"/>
    <w:rsid w:val="009121C5"/>
    <w:rsid w:val="009124E5"/>
    <w:rsid w:val="00912867"/>
    <w:rsid w:val="00913057"/>
    <w:rsid w:val="009131D5"/>
    <w:rsid w:val="00913551"/>
    <w:rsid w:val="00913F90"/>
    <w:rsid w:val="0091420F"/>
    <w:rsid w:val="00914316"/>
    <w:rsid w:val="00914AAA"/>
    <w:rsid w:val="00914DEB"/>
    <w:rsid w:val="00915638"/>
    <w:rsid w:val="0091633B"/>
    <w:rsid w:val="009164A1"/>
    <w:rsid w:val="009165D1"/>
    <w:rsid w:val="009170CB"/>
    <w:rsid w:val="0091791B"/>
    <w:rsid w:val="00920043"/>
    <w:rsid w:val="009200F9"/>
    <w:rsid w:val="00920C42"/>
    <w:rsid w:val="009215D0"/>
    <w:rsid w:val="00921633"/>
    <w:rsid w:val="009217C4"/>
    <w:rsid w:val="00921880"/>
    <w:rsid w:val="00921ACB"/>
    <w:rsid w:val="00921F4C"/>
    <w:rsid w:val="0092290E"/>
    <w:rsid w:val="00922AAD"/>
    <w:rsid w:val="00923AA7"/>
    <w:rsid w:val="00923B78"/>
    <w:rsid w:val="00923BCA"/>
    <w:rsid w:val="00924EF1"/>
    <w:rsid w:val="00925158"/>
    <w:rsid w:val="0092593F"/>
    <w:rsid w:val="00925AB2"/>
    <w:rsid w:val="00925E4D"/>
    <w:rsid w:val="00926515"/>
    <w:rsid w:val="00926F7D"/>
    <w:rsid w:val="00927136"/>
    <w:rsid w:val="009272EE"/>
    <w:rsid w:val="009305EB"/>
    <w:rsid w:val="00931992"/>
    <w:rsid w:val="009319BD"/>
    <w:rsid w:val="00931F0F"/>
    <w:rsid w:val="009320A1"/>
    <w:rsid w:val="00933181"/>
    <w:rsid w:val="009334CF"/>
    <w:rsid w:val="00933582"/>
    <w:rsid w:val="00933E7A"/>
    <w:rsid w:val="00933F86"/>
    <w:rsid w:val="00934082"/>
    <w:rsid w:val="009342CA"/>
    <w:rsid w:val="009344E9"/>
    <w:rsid w:val="00936115"/>
    <w:rsid w:val="009370CC"/>
    <w:rsid w:val="009374D4"/>
    <w:rsid w:val="00937807"/>
    <w:rsid w:val="009404CB"/>
    <w:rsid w:val="009405C4"/>
    <w:rsid w:val="00940B81"/>
    <w:rsid w:val="00940CDD"/>
    <w:rsid w:val="00940E19"/>
    <w:rsid w:val="00941C70"/>
    <w:rsid w:val="00941F70"/>
    <w:rsid w:val="0094205D"/>
    <w:rsid w:val="00942641"/>
    <w:rsid w:val="009434E9"/>
    <w:rsid w:val="009440E5"/>
    <w:rsid w:val="009451EA"/>
    <w:rsid w:val="0094596B"/>
    <w:rsid w:val="00946EC0"/>
    <w:rsid w:val="00946FC2"/>
    <w:rsid w:val="00947804"/>
    <w:rsid w:val="00950259"/>
    <w:rsid w:val="0095036D"/>
    <w:rsid w:val="00950975"/>
    <w:rsid w:val="00950C0C"/>
    <w:rsid w:val="00950E39"/>
    <w:rsid w:val="009510C8"/>
    <w:rsid w:val="0095153C"/>
    <w:rsid w:val="00951D13"/>
    <w:rsid w:val="00951E03"/>
    <w:rsid w:val="00951E60"/>
    <w:rsid w:val="00951F03"/>
    <w:rsid w:val="00952806"/>
    <w:rsid w:val="00952AEA"/>
    <w:rsid w:val="0095413B"/>
    <w:rsid w:val="00954520"/>
    <w:rsid w:val="009547C2"/>
    <w:rsid w:val="009547F7"/>
    <w:rsid w:val="00954DBC"/>
    <w:rsid w:val="00954E65"/>
    <w:rsid w:val="009557E4"/>
    <w:rsid w:val="00955AEA"/>
    <w:rsid w:val="0095717F"/>
    <w:rsid w:val="00957863"/>
    <w:rsid w:val="00960839"/>
    <w:rsid w:val="00961D36"/>
    <w:rsid w:val="00962277"/>
    <w:rsid w:val="00962752"/>
    <w:rsid w:val="00962B30"/>
    <w:rsid w:val="00963123"/>
    <w:rsid w:val="009648E1"/>
    <w:rsid w:val="009656AF"/>
    <w:rsid w:val="009656F1"/>
    <w:rsid w:val="00965886"/>
    <w:rsid w:val="009662E0"/>
    <w:rsid w:val="0096648C"/>
    <w:rsid w:val="0096662C"/>
    <w:rsid w:val="0096679E"/>
    <w:rsid w:val="00967174"/>
    <w:rsid w:val="00967B0D"/>
    <w:rsid w:val="00967F11"/>
    <w:rsid w:val="0097005F"/>
    <w:rsid w:val="00970149"/>
    <w:rsid w:val="009702A9"/>
    <w:rsid w:val="009713C9"/>
    <w:rsid w:val="009714E0"/>
    <w:rsid w:val="0097180C"/>
    <w:rsid w:val="00972A6D"/>
    <w:rsid w:val="00972B07"/>
    <w:rsid w:val="00972B20"/>
    <w:rsid w:val="009731C2"/>
    <w:rsid w:val="009738DD"/>
    <w:rsid w:val="0097418F"/>
    <w:rsid w:val="00974C73"/>
    <w:rsid w:val="00975272"/>
    <w:rsid w:val="009752DF"/>
    <w:rsid w:val="00975AA6"/>
    <w:rsid w:val="00975CDE"/>
    <w:rsid w:val="00975EEF"/>
    <w:rsid w:val="00976578"/>
    <w:rsid w:val="00976764"/>
    <w:rsid w:val="0097730C"/>
    <w:rsid w:val="00977E2F"/>
    <w:rsid w:val="009808D1"/>
    <w:rsid w:val="00980918"/>
    <w:rsid w:val="00980B83"/>
    <w:rsid w:val="00981D39"/>
    <w:rsid w:val="00983212"/>
    <w:rsid w:val="009836FD"/>
    <w:rsid w:val="0098376D"/>
    <w:rsid w:val="00983866"/>
    <w:rsid w:val="00984600"/>
    <w:rsid w:val="0098473B"/>
    <w:rsid w:val="0098477B"/>
    <w:rsid w:val="009849A8"/>
    <w:rsid w:val="00984B05"/>
    <w:rsid w:val="009856D1"/>
    <w:rsid w:val="00985AA7"/>
    <w:rsid w:val="00985AD1"/>
    <w:rsid w:val="00986334"/>
    <w:rsid w:val="00987359"/>
    <w:rsid w:val="009874F6"/>
    <w:rsid w:val="00987599"/>
    <w:rsid w:val="00987A9F"/>
    <w:rsid w:val="00990243"/>
    <w:rsid w:val="00990993"/>
    <w:rsid w:val="00990E53"/>
    <w:rsid w:val="00990FE3"/>
    <w:rsid w:val="00992CD7"/>
    <w:rsid w:val="00992D42"/>
    <w:rsid w:val="00993361"/>
    <w:rsid w:val="009933BB"/>
    <w:rsid w:val="00994BFA"/>
    <w:rsid w:val="009954CE"/>
    <w:rsid w:val="00995B3C"/>
    <w:rsid w:val="0099622A"/>
    <w:rsid w:val="00996550"/>
    <w:rsid w:val="00996893"/>
    <w:rsid w:val="009A02F0"/>
    <w:rsid w:val="009A07B8"/>
    <w:rsid w:val="009A11E1"/>
    <w:rsid w:val="009A1AAB"/>
    <w:rsid w:val="009A2220"/>
    <w:rsid w:val="009A2721"/>
    <w:rsid w:val="009A2AA7"/>
    <w:rsid w:val="009A2C0F"/>
    <w:rsid w:val="009A2DE7"/>
    <w:rsid w:val="009A386A"/>
    <w:rsid w:val="009A421C"/>
    <w:rsid w:val="009A4AD0"/>
    <w:rsid w:val="009A5A8C"/>
    <w:rsid w:val="009A65A1"/>
    <w:rsid w:val="009A73C5"/>
    <w:rsid w:val="009A78F9"/>
    <w:rsid w:val="009A7B3C"/>
    <w:rsid w:val="009B0812"/>
    <w:rsid w:val="009B0988"/>
    <w:rsid w:val="009B122A"/>
    <w:rsid w:val="009B1393"/>
    <w:rsid w:val="009B24AC"/>
    <w:rsid w:val="009B3265"/>
    <w:rsid w:val="009B3483"/>
    <w:rsid w:val="009B351E"/>
    <w:rsid w:val="009B394E"/>
    <w:rsid w:val="009B3D7D"/>
    <w:rsid w:val="009B3E62"/>
    <w:rsid w:val="009B448C"/>
    <w:rsid w:val="009B48E9"/>
    <w:rsid w:val="009B4E09"/>
    <w:rsid w:val="009B4FFC"/>
    <w:rsid w:val="009B58C9"/>
    <w:rsid w:val="009B5A93"/>
    <w:rsid w:val="009B6387"/>
    <w:rsid w:val="009B693C"/>
    <w:rsid w:val="009B6B5A"/>
    <w:rsid w:val="009C030E"/>
    <w:rsid w:val="009C20C2"/>
    <w:rsid w:val="009C33C4"/>
    <w:rsid w:val="009C3A99"/>
    <w:rsid w:val="009C3B16"/>
    <w:rsid w:val="009C4263"/>
    <w:rsid w:val="009C4403"/>
    <w:rsid w:val="009C44E1"/>
    <w:rsid w:val="009C494F"/>
    <w:rsid w:val="009C579C"/>
    <w:rsid w:val="009C5806"/>
    <w:rsid w:val="009C591C"/>
    <w:rsid w:val="009C6AC3"/>
    <w:rsid w:val="009C73D6"/>
    <w:rsid w:val="009C745B"/>
    <w:rsid w:val="009C765B"/>
    <w:rsid w:val="009C7828"/>
    <w:rsid w:val="009C7932"/>
    <w:rsid w:val="009C7CA3"/>
    <w:rsid w:val="009D01D7"/>
    <w:rsid w:val="009D06C0"/>
    <w:rsid w:val="009D0E15"/>
    <w:rsid w:val="009D1B3F"/>
    <w:rsid w:val="009D1BFC"/>
    <w:rsid w:val="009D2343"/>
    <w:rsid w:val="009D2F1E"/>
    <w:rsid w:val="009D2FA0"/>
    <w:rsid w:val="009D42D2"/>
    <w:rsid w:val="009D53E1"/>
    <w:rsid w:val="009D5980"/>
    <w:rsid w:val="009D7378"/>
    <w:rsid w:val="009D7858"/>
    <w:rsid w:val="009D7AEA"/>
    <w:rsid w:val="009E102A"/>
    <w:rsid w:val="009E1D10"/>
    <w:rsid w:val="009E1FD7"/>
    <w:rsid w:val="009E208A"/>
    <w:rsid w:val="009E2E84"/>
    <w:rsid w:val="009E2E9D"/>
    <w:rsid w:val="009E2FE7"/>
    <w:rsid w:val="009E389A"/>
    <w:rsid w:val="009E43FC"/>
    <w:rsid w:val="009E4E03"/>
    <w:rsid w:val="009E5EFA"/>
    <w:rsid w:val="009E62D7"/>
    <w:rsid w:val="009E68DB"/>
    <w:rsid w:val="009E6974"/>
    <w:rsid w:val="009E6E89"/>
    <w:rsid w:val="009E7B52"/>
    <w:rsid w:val="009F10DD"/>
    <w:rsid w:val="009F11B7"/>
    <w:rsid w:val="009F1467"/>
    <w:rsid w:val="009F1873"/>
    <w:rsid w:val="009F387C"/>
    <w:rsid w:val="009F3BBB"/>
    <w:rsid w:val="009F3D5D"/>
    <w:rsid w:val="009F4B37"/>
    <w:rsid w:val="009F5056"/>
    <w:rsid w:val="009F5493"/>
    <w:rsid w:val="009F627B"/>
    <w:rsid w:val="009F67A6"/>
    <w:rsid w:val="00A0067E"/>
    <w:rsid w:val="00A01698"/>
    <w:rsid w:val="00A018D6"/>
    <w:rsid w:val="00A0245E"/>
    <w:rsid w:val="00A02863"/>
    <w:rsid w:val="00A02B9A"/>
    <w:rsid w:val="00A02D82"/>
    <w:rsid w:val="00A03E46"/>
    <w:rsid w:val="00A03EE8"/>
    <w:rsid w:val="00A049F2"/>
    <w:rsid w:val="00A04D39"/>
    <w:rsid w:val="00A04E0F"/>
    <w:rsid w:val="00A055FC"/>
    <w:rsid w:val="00A05C77"/>
    <w:rsid w:val="00A06291"/>
    <w:rsid w:val="00A06F9B"/>
    <w:rsid w:val="00A07060"/>
    <w:rsid w:val="00A07F32"/>
    <w:rsid w:val="00A10095"/>
    <w:rsid w:val="00A104E8"/>
    <w:rsid w:val="00A112E8"/>
    <w:rsid w:val="00A12449"/>
    <w:rsid w:val="00A12BD6"/>
    <w:rsid w:val="00A132D8"/>
    <w:rsid w:val="00A13AB1"/>
    <w:rsid w:val="00A13E87"/>
    <w:rsid w:val="00A14169"/>
    <w:rsid w:val="00A1453C"/>
    <w:rsid w:val="00A169C2"/>
    <w:rsid w:val="00A16BFA"/>
    <w:rsid w:val="00A16DFC"/>
    <w:rsid w:val="00A171DE"/>
    <w:rsid w:val="00A17633"/>
    <w:rsid w:val="00A17F81"/>
    <w:rsid w:val="00A20B0F"/>
    <w:rsid w:val="00A20D00"/>
    <w:rsid w:val="00A20F46"/>
    <w:rsid w:val="00A210F7"/>
    <w:rsid w:val="00A21712"/>
    <w:rsid w:val="00A217C0"/>
    <w:rsid w:val="00A219EC"/>
    <w:rsid w:val="00A22080"/>
    <w:rsid w:val="00A22B33"/>
    <w:rsid w:val="00A230EB"/>
    <w:rsid w:val="00A23572"/>
    <w:rsid w:val="00A23637"/>
    <w:rsid w:val="00A23AB0"/>
    <w:rsid w:val="00A24AB3"/>
    <w:rsid w:val="00A25031"/>
    <w:rsid w:val="00A2556F"/>
    <w:rsid w:val="00A26C4F"/>
    <w:rsid w:val="00A270C7"/>
    <w:rsid w:val="00A279B3"/>
    <w:rsid w:val="00A27C47"/>
    <w:rsid w:val="00A30415"/>
    <w:rsid w:val="00A309ED"/>
    <w:rsid w:val="00A311BC"/>
    <w:rsid w:val="00A314F2"/>
    <w:rsid w:val="00A31685"/>
    <w:rsid w:val="00A319D3"/>
    <w:rsid w:val="00A32527"/>
    <w:rsid w:val="00A32B5F"/>
    <w:rsid w:val="00A32E63"/>
    <w:rsid w:val="00A33062"/>
    <w:rsid w:val="00A33434"/>
    <w:rsid w:val="00A33478"/>
    <w:rsid w:val="00A339DA"/>
    <w:rsid w:val="00A33E3F"/>
    <w:rsid w:val="00A34485"/>
    <w:rsid w:val="00A34BAF"/>
    <w:rsid w:val="00A354E2"/>
    <w:rsid w:val="00A35A18"/>
    <w:rsid w:val="00A35FE1"/>
    <w:rsid w:val="00A3601D"/>
    <w:rsid w:val="00A363E9"/>
    <w:rsid w:val="00A36C70"/>
    <w:rsid w:val="00A375FA"/>
    <w:rsid w:val="00A376CA"/>
    <w:rsid w:val="00A3785A"/>
    <w:rsid w:val="00A37AA9"/>
    <w:rsid w:val="00A37B45"/>
    <w:rsid w:val="00A37C5B"/>
    <w:rsid w:val="00A40DF0"/>
    <w:rsid w:val="00A4151E"/>
    <w:rsid w:val="00A41902"/>
    <w:rsid w:val="00A43875"/>
    <w:rsid w:val="00A440C5"/>
    <w:rsid w:val="00A4428C"/>
    <w:rsid w:val="00A44464"/>
    <w:rsid w:val="00A4447F"/>
    <w:rsid w:val="00A44F95"/>
    <w:rsid w:val="00A453C7"/>
    <w:rsid w:val="00A45713"/>
    <w:rsid w:val="00A45C70"/>
    <w:rsid w:val="00A4600D"/>
    <w:rsid w:val="00A46374"/>
    <w:rsid w:val="00A465AE"/>
    <w:rsid w:val="00A470F2"/>
    <w:rsid w:val="00A478B2"/>
    <w:rsid w:val="00A5002C"/>
    <w:rsid w:val="00A505FC"/>
    <w:rsid w:val="00A5083E"/>
    <w:rsid w:val="00A5096A"/>
    <w:rsid w:val="00A50FB9"/>
    <w:rsid w:val="00A51006"/>
    <w:rsid w:val="00A51049"/>
    <w:rsid w:val="00A510EC"/>
    <w:rsid w:val="00A51D51"/>
    <w:rsid w:val="00A5250F"/>
    <w:rsid w:val="00A52B85"/>
    <w:rsid w:val="00A532F7"/>
    <w:rsid w:val="00A53390"/>
    <w:rsid w:val="00A536D2"/>
    <w:rsid w:val="00A539A9"/>
    <w:rsid w:val="00A53AC1"/>
    <w:rsid w:val="00A53B6D"/>
    <w:rsid w:val="00A53FD3"/>
    <w:rsid w:val="00A5417E"/>
    <w:rsid w:val="00A542C1"/>
    <w:rsid w:val="00A543C7"/>
    <w:rsid w:val="00A54B1F"/>
    <w:rsid w:val="00A550E1"/>
    <w:rsid w:val="00A55C08"/>
    <w:rsid w:val="00A5606A"/>
    <w:rsid w:val="00A5620C"/>
    <w:rsid w:val="00A607B5"/>
    <w:rsid w:val="00A60CF4"/>
    <w:rsid w:val="00A6123A"/>
    <w:rsid w:val="00A621E5"/>
    <w:rsid w:val="00A62538"/>
    <w:rsid w:val="00A628EF"/>
    <w:rsid w:val="00A62B44"/>
    <w:rsid w:val="00A62F46"/>
    <w:rsid w:val="00A63542"/>
    <w:rsid w:val="00A63AD8"/>
    <w:rsid w:val="00A63BB1"/>
    <w:rsid w:val="00A64025"/>
    <w:rsid w:val="00A6444E"/>
    <w:rsid w:val="00A65264"/>
    <w:rsid w:val="00A65399"/>
    <w:rsid w:val="00A654C2"/>
    <w:rsid w:val="00A65608"/>
    <w:rsid w:val="00A65BED"/>
    <w:rsid w:val="00A65D29"/>
    <w:rsid w:val="00A65DF7"/>
    <w:rsid w:val="00A65E2B"/>
    <w:rsid w:val="00A66A12"/>
    <w:rsid w:val="00A66CB5"/>
    <w:rsid w:val="00A718CC"/>
    <w:rsid w:val="00A71B37"/>
    <w:rsid w:val="00A71BC9"/>
    <w:rsid w:val="00A723F1"/>
    <w:rsid w:val="00A72F66"/>
    <w:rsid w:val="00A73E94"/>
    <w:rsid w:val="00A7452F"/>
    <w:rsid w:val="00A74599"/>
    <w:rsid w:val="00A746BF"/>
    <w:rsid w:val="00A75B47"/>
    <w:rsid w:val="00A761E4"/>
    <w:rsid w:val="00A76DC7"/>
    <w:rsid w:val="00A773D4"/>
    <w:rsid w:val="00A77A2D"/>
    <w:rsid w:val="00A77DE5"/>
    <w:rsid w:val="00A77E57"/>
    <w:rsid w:val="00A77E64"/>
    <w:rsid w:val="00A8015F"/>
    <w:rsid w:val="00A81EA1"/>
    <w:rsid w:val="00A82446"/>
    <w:rsid w:val="00A82E01"/>
    <w:rsid w:val="00A83679"/>
    <w:rsid w:val="00A83E19"/>
    <w:rsid w:val="00A848C8"/>
    <w:rsid w:val="00A84D15"/>
    <w:rsid w:val="00A85829"/>
    <w:rsid w:val="00A85D28"/>
    <w:rsid w:val="00A85FBD"/>
    <w:rsid w:val="00A8748D"/>
    <w:rsid w:val="00A87858"/>
    <w:rsid w:val="00A878C2"/>
    <w:rsid w:val="00A87D04"/>
    <w:rsid w:val="00A900EA"/>
    <w:rsid w:val="00A90EB4"/>
    <w:rsid w:val="00A91266"/>
    <w:rsid w:val="00A91E5C"/>
    <w:rsid w:val="00A925A0"/>
    <w:rsid w:val="00A928CD"/>
    <w:rsid w:val="00A9381B"/>
    <w:rsid w:val="00A938A2"/>
    <w:rsid w:val="00A938EB"/>
    <w:rsid w:val="00A93F96"/>
    <w:rsid w:val="00A94427"/>
    <w:rsid w:val="00A94FFA"/>
    <w:rsid w:val="00A96B95"/>
    <w:rsid w:val="00A96C47"/>
    <w:rsid w:val="00A96CDD"/>
    <w:rsid w:val="00A9768C"/>
    <w:rsid w:val="00AA1482"/>
    <w:rsid w:val="00AA15BC"/>
    <w:rsid w:val="00AA22B2"/>
    <w:rsid w:val="00AA2696"/>
    <w:rsid w:val="00AA2A2B"/>
    <w:rsid w:val="00AA4FB1"/>
    <w:rsid w:val="00AA5385"/>
    <w:rsid w:val="00AA5AC5"/>
    <w:rsid w:val="00AA5B47"/>
    <w:rsid w:val="00AA6D75"/>
    <w:rsid w:val="00AA711B"/>
    <w:rsid w:val="00AA7FD7"/>
    <w:rsid w:val="00AB023B"/>
    <w:rsid w:val="00AB042F"/>
    <w:rsid w:val="00AB0DD0"/>
    <w:rsid w:val="00AB0DFC"/>
    <w:rsid w:val="00AB165A"/>
    <w:rsid w:val="00AB1DB2"/>
    <w:rsid w:val="00AB22B4"/>
    <w:rsid w:val="00AB2606"/>
    <w:rsid w:val="00AB2B60"/>
    <w:rsid w:val="00AB2ECD"/>
    <w:rsid w:val="00AB4FE5"/>
    <w:rsid w:val="00AB539F"/>
    <w:rsid w:val="00AB6DC3"/>
    <w:rsid w:val="00AB6F8B"/>
    <w:rsid w:val="00AB73B8"/>
    <w:rsid w:val="00AB7480"/>
    <w:rsid w:val="00AB7546"/>
    <w:rsid w:val="00AB7872"/>
    <w:rsid w:val="00AB7BE4"/>
    <w:rsid w:val="00AB7E73"/>
    <w:rsid w:val="00AB7F43"/>
    <w:rsid w:val="00AC0302"/>
    <w:rsid w:val="00AC0362"/>
    <w:rsid w:val="00AC0526"/>
    <w:rsid w:val="00AC0888"/>
    <w:rsid w:val="00AC090F"/>
    <w:rsid w:val="00AC0C57"/>
    <w:rsid w:val="00AC11A4"/>
    <w:rsid w:val="00AC14BE"/>
    <w:rsid w:val="00AC1D9F"/>
    <w:rsid w:val="00AC22AC"/>
    <w:rsid w:val="00AC24E8"/>
    <w:rsid w:val="00AC3599"/>
    <w:rsid w:val="00AC3637"/>
    <w:rsid w:val="00AC3640"/>
    <w:rsid w:val="00AC393D"/>
    <w:rsid w:val="00AC3BC0"/>
    <w:rsid w:val="00AC506B"/>
    <w:rsid w:val="00AC5126"/>
    <w:rsid w:val="00AC5152"/>
    <w:rsid w:val="00AC53A0"/>
    <w:rsid w:val="00AC6042"/>
    <w:rsid w:val="00AC68F1"/>
    <w:rsid w:val="00AC6B59"/>
    <w:rsid w:val="00AC7CE8"/>
    <w:rsid w:val="00AD035F"/>
    <w:rsid w:val="00AD0BCA"/>
    <w:rsid w:val="00AD10AC"/>
    <w:rsid w:val="00AD11CC"/>
    <w:rsid w:val="00AD19DA"/>
    <w:rsid w:val="00AD1F85"/>
    <w:rsid w:val="00AD33CD"/>
    <w:rsid w:val="00AD44D5"/>
    <w:rsid w:val="00AD5A53"/>
    <w:rsid w:val="00AD5B51"/>
    <w:rsid w:val="00AD5BA9"/>
    <w:rsid w:val="00AD5F07"/>
    <w:rsid w:val="00AD71CF"/>
    <w:rsid w:val="00AD7849"/>
    <w:rsid w:val="00AD7A53"/>
    <w:rsid w:val="00AE0130"/>
    <w:rsid w:val="00AE0DF6"/>
    <w:rsid w:val="00AE0E10"/>
    <w:rsid w:val="00AE126F"/>
    <w:rsid w:val="00AE1885"/>
    <w:rsid w:val="00AE18AE"/>
    <w:rsid w:val="00AE1972"/>
    <w:rsid w:val="00AE2093"/>
    <w:rsid w:val="00AE21D3"/>
    <w:rsid w:val="00AE41E6"/>
    <w:rsid w:val="00AE4848"/>
    <w:rsid w:val="00AE54A7"/>
    <w:rsid w:val="00AE6792"/>
    <w:rsid w:val="00AE6A35"/>
    <w:rsid w:val="00AE6DCF"/>
    <w:rsid w:val="00AE70F7"/>
    <w:rsid w:val="00AE72E4"/>
    <w:rsid w:val="00AE737B"/>
    <w:rsid w:val="00AE74A3"/>
    <w:rsid w:val="00AE79A5"/>
    <w:rsid w:val="00AE7C3E"/>
    <w:rsid w:val="00AF0101"/>
    <w:rsid w:val="00AF09DF"/>
    <w:rsid w:val="00AF12DC"/>
    <w:rsid w:val="00AF1E05"/>
    <w:rsid w:val="00AF24E7"/>
    <w:rsid w:val="00AF2963"/>
    <w:rsid w:val="00AF2B66"/>
    <w:rsid w:val="00AF3128"/>
    <w:rsid w:val="00AF34AF"/>
    <w:rsid w:val="00AF3D4C"/>
    <w:rsid w:val="00AF4294"/>
    <w:rsid w:val="00AF4465"/>
    <w:rsid w:val="00AF467D"/>
    <w:rsid w:val="00AF47A6"/>
    <w:rsid w:val="00AF487C"/>
    <w:rsid w:val="00AF4CB2"/>
    <w:rsid w:val="00AF546A"/>
    <w:rsid w:val="00AF6976"/>
    <w:rsid w:val="00AF74C8"/>
    <w:rsid w:val="00AF7753"/>
    <w:rsid w:val="00AF7A27"/>
    <w:rsid w:val="00B00651"/>
    <w:rsid w:val="00B00680"/>
    <w:rsid w:val="00B00AF7"/>
    <w:rsid w:val="00B00BA9"/>
    <w:rsid w:val="00B014EE"/>
    <w:rsid w:val="00B023B6"/>
    <w:rsid w:val="00B03356"/>
    <w:rsid w:val="00B04640"/>
    <w:rsid w:val="00B04ACE"/>
    <w:rsid w:val="00B04D1D"/>
    <w:rsid w:val="00B04E27"/>
    <w:rsid w:val="00B05432"/>
    <w:rsid w:val="00B068F5"/>
    <w:rsid w:val="00B101CF"/>
    <w:rsid w:val="00B10D29"/>
    <w:rsid w:val="00B1257F"/>
    <w:rsid w:val="00B1259F"/>
    <w:rsid w:val="00B12D09"/>
    <w:rsid w:val="00B130FC"/>
    <w:rsid w:val="00B13658"/>
    <w:rsid w:val="00B137BC"/>
    <w:rsid w:val="00B137E7"/>
    <w:rsid w:val="00B139FA"/>
    <w:rsid w:val="00B13F00"/>
    <w:rsid w:val="00B1476E"/>
    <w:rsid w:val="00B148C8"/>
    <w:rsid w:val="00B14F54"/>
    <w:rsid w:val="00B1512F"/>
    <w:rsid w:val="00B16768"/>
    <w:rsid w:val="00B16B1E"/>
    <w:rsid w:val="00B170D1"/>
    <w:rsid w:val="00B17344"/>
    <w:rsid w:val="00B17920"/>
    <w:rsid w:val="00B20045"/>
    <w:rsid w:val="00B20B20"/>
    <w:rsid w:val="00B20B78"/>
    <w:rsid w:val="00B2120E"/>
    <w:rsid w:val="00B2177B"/>
    <w:rsid w:val="00B21A65"/>
    <w:rsid w:val="00B2239D"/>
    <w:rsid w:val="00B22E15"/>
    <w:rsid w:val="00B2308B"/>
    <w:rsid w:val="00B2364E"/>
    <w:rsid w:val="00B23685"/>
    <w:rsid w:val="00B2369F"/>
    <w:rsid w:val="00B239A6"/>
    <w:rsid w:val="00B23B57"/>
    <w:rsid w:val="00B23DBD"/>
    <w:rsid w:val="00B23DEA"/>
    <w:rsid w:val="00B24B19"/>
    <w:rsid w:val="00B25761"/>
    <w:rsid w:val="00B267EE"/>
    <w:rsid w:val="00B26801"/>
    <w:rsid w:val="00B26B25"/>
    <w:rsid w:val="00B26F97"/>
    <w:rsid w:val="00B277EC"/>
    <w:rsid w:val="00B27AA1"/>
    <w:rsid w:val="00B30382"/>
    <w:rsid w:val="00B3091B"/>
    <w:rsid w:val="00B30E61"/>
    <w:rsid w:val="00B3114D"/>
    <w:rsid w:val="00B314CA"/>
    <w:rsid w:val="00B315DF"/>
    <w:rsid w:val="00B32198"/>
    <w:rsid w:val="00B33449"/>
    <w:rsid w:val="00B3371A"/>
    <w:rsid w:val="00B33BEB"/>
    <w:rsid w:val="00B342D8"/>
    <w:rsid w:val="00B35137"/>
    <w:rsid w:val="00B372B5"/>
    <w:rsid w:val="00B4025C"/>
    <w:rsid w:val="00B40654"/>
    <w:rsid w:val="00B40870"/>
    <w:rsid w:val="00B40D1D"/>
    <w:rsid w:val="00B40DD5"/>
    <w:rsid w:val="00B40F4A"/>
    <w:rsid w:val="00B410E4"/>
    <w:rsid w:val="00B4119C"/>
    <w:rsid w:val="00B4215E"/>
    <w:rsid w:val="00B421AE"/>
    <w:rsid w:val="00B4337D"/>
    <w:rsid w:val="00B43B5A"/>
    <w:rsid w:val="00B44787"/>
    <w:rsid w:val="00B44A12"/>
    <w:rsid w:val="00B45A8E"/>
    <w:rsid w:val="00B45B0F"/>
    <w:rsid w:val="00B45F45"/>
    <w:rsid w:val="00B463C5"/>
    <w:rsid w:val="00B4693F"/>
    <w:rsid w:val="00B469B9"/>
    <w:rsid w:val="00B46C92"/>
    <w:rsid w:val="00B46D7F"/>
    <w:rsid w:val="00B4776B"/>
    <w:rsid w:val="00B478B2"/>
    <w:rsid w:val="00B47DBB"/>
    <w:rsid w:val="00B50733"/>
    <w:rsid w:val="00B50A80"/>
    <w:rsid w:val="00B51117"/>
    <w:rsid w:val="00B513D9"/>
    <w:rsid w:val="00B51595"/>
    <w:rsid w:val="00B516B6"/>
    <w:rsid w:val="00B51D63"/>
    <w:rsid w:val="00B51DBC"/>
    <w:rsid w:val="00B53624"/>
    <w:rsid w:val="00B53C19"/>
    <w:rsid w:val="00B53CB4"/>
    <w:rsid w:val="00B53FAB"/>
    <w:rsid w:val="00B540A1"/>
    <w:rsid w:val="00B54104"/>
    <w:rsid w:val="00B54D80"/>
    <w:rsid w:val="00B55368"/>
    <w:rsid w:val="00B55387"/>
    <w:rsid w:val="00B5575D"/>
    <w:rsid w:val="00B55A90"/>
    <w:rsid w:val="00B56728"/>
    <w:rsid w:val="00B57371"/>
    <w:rsid w:val="00B6172F"/>
    <w:rsid w:val="00B61BA7"/>
    <w:rsid w:val="00B61FF6"/>
    <w:rsid w:val="00B63CCA"/>
    <w:rsid w:val="00B643DA"/>
    <w:rsid w:val="00B643FB"/>
    <w:rsid w:val="00B65ED1"/>
    <w:rsid w:val="00B662FE"/>
    <w:rsid w:val="00B6636D"/>
    <w:rsid w:val="00B66A7B"/>
    <w:rsid w:val="00B66D9D"/>
    <w:rsid w:val="00B66E03"/>
    <w:rsid w:val="00B670D5"/>
    <w:rsid w:val="00B67DFE"/>
    <w:rsid w:val="00B70C07"/>
    <w:rsid w:val="00B70D8C"/>
    <w:rsid w:val="00B717C5"/>
    <w:rsid w:val="00B7198B"/>
    <w:rsid w:val="00B71A1C"/>
    <w:rsid w:val="00B71D32"/>
    <w:rsid w:val="00B7279A"/>
    <w:rsid w:val="00B72830"/>
    <w:rsid w:val="00B72EFA"/>
    <w:rsid w:val="00B73438"/>
    <w:rsid w:val="00B73A85"/>
    <w:rsid w:val="00B7454D"/>
    <w:rsid w:val="00B756E3"/>
    <w:rsid w:val="00B75EB2"/>
    <w:rsid w:val="00B760B3"/>
    <w:rsid w:val="00B76356"/>
    <w:rsid w:val="00B7638F"/>
    <w:rsid w:val="00B763E6"/>
    <w:rsid w:val="00B764D3"/>
    <w:rsid w:val="00B76C43"/>
    <w:rsid w:val="00B76CE8"/>
    <w:rsid w:val="00B77189"/>
    <w:rsid w:val="00B77DAE"/>
    <w:rsid w:val="00B77F46"/>
    <w:rsid w:val="00B77FF0"/>
    <w:rsid w:val="00B80CA7"/>
    <w:rsid w:val="00B810E1"/>
    <w:rsid w:val="00B81183"/>
    <w:rsid w:val="00B81569"/>
    <w:rsid w:val="00B81C01"/>
    <w:rsid w:val="00B81FAE"/>
    <w:rsid w:val="00B8225F"/>
    <w:rsid w:val="00B82A1F"/>
    <w:rsid w:val="00B831FD"/>
    <w:rsid w:val="00B83446"/>
    <w:rsid w:val="00B83801"/>
    <w:rsid w:val="00B83A15"/>
    <w:rsid w:val="00B83A80"/>
    <w:rsid w:val="00B83CD5"/>
    <w:rsid w:val="00B8442A"/>
    <w:rsid w:val="00B85D24"/>
    <w:rsid w:val="00B85D96"/>
    <w:rsid w:val="00B86994"/>
    <w:rsid w:val="00B870A3"/>
    <w:rsid w:val="00B91297"/>
    <w:rsid w:val="00B9197E"/>
    <w:rsid w:val="00B91F91"/>
    <w:rsid w:val="00B92CE9"/>
    <w:rsid w:val="00B93815"/>
    <w:rsid w:val="00B9395A"/>
    <w:rsid w:val="00B93991"/>
    <w:rsid w:val="00B93F6D"/>
    <w:rsid w:val="00B944A3"/>
    <w:rsid w:val="00B94694"/>
    <w:rsid w:val="00B94893"/>
    <w:rsid w:val="00B94B5E"/>
    <w:rsid w:val="00B94EF5"/>
    <w:rsid w:val="00B95BC2"/>
    <w:rsid w:val="00B961B4"/>
    <w:rsid w:val="00B971D9"/>
    <w:rsid w:val="00B97EEE"/>
    <w:rsid w:val="00BA0F3D"/>
    <w:rsid w:val="00BA158A"/>
    <w:rsid w:val="00BA1E64"/>
    <w:rsid w:val="00BA2345"/>
    <w:rsid w:val="00BA3CE5"/>
    <w:rsid w:val="00BA3E45"/>
    <w:rsid w:val="00BA4700"/>
    <w:rsid w:val="00BA492F"/>
    <w:rsid w:val="00BA4FDD"/>
    <w:rsid w:val="00BA57E5"/>
    <w:rsid w:val="00BA6051"/>
    <w:rsid w:val="00BA6968"/>
    <w:rsid w:val="00BA6AF1"/>
    <w:rsid w:val="00BA6CCA"/>
    <w:rsid w:val="00BA72AB"/>
    <w:rsid w:val="00BA73BC"/>
    <w:rsid w:val="00BA759D"/>
    <w:rsid w:val="00BA7AFB"/>
    <w:rsid w:val="00BB00DC"/>
    <w:rsid w:val="00BB046D"/>
    <w:rsid w:val="00BB06AA"/>
    <w:rsid w:val="00BB0787"/>
    <w:rsid w:val="00BB10E4"/>
    <w:rsid w:val="00BB1270"/>
    <w:rsid w:val="00BB262B"/>
    <w:rsid w:val="00BB2778"/>
    <w:rsid w:val="00BB2B67"/>
    <w:rsid w:val="00BB2D03"/>
    <w:rsid w:val="00BB36A8"/>
    <w:rsid w:val="00BB3AE2"/>
    <w:rsid w:val="00BB3CE2"/>
    <w:rsid w:val="00BB4C86"/>
    <w:rsid w:val="00BB50FE"/>
    <w:rsid w:val="00BB5260"/>
    <w:rsid w:val="00BB5327"/>
    <w:rsid w:val="00BB5BCF"/>
    <w:rsid w:val="00BB70C5"/>
    <w:rsid w:val="00BB7255"/>
    <w:rsid w:val="00BB77B8"/>
    <w:rsid w:val="00BB7DFE"/>
    <w:rsid w:val="00BC0E3B"/>
    <w:rsid w:val="00BC1019"/>
    <w:rsid w:val="00BC1C6C"/>
    <w:rsid w:val="00BC203B"/>
    <w:rsid w:val="00BC2BF8"/>
    <w:rsid w:val="00BC387E"/>
    <w:rsid w:val="00BC3CA3"/>
    <w:rsid w:val="00BC3D96"/>
    <w:rsid w:val="00BC4B97"/>
    <w:rsid w:val="00BC6294"/>
    <w:rsid w:val="00BC6C1A"/>
    <w:rsid w:val="00BC72C2"/>
    <w:rsid w:val="00BC72EA"/>
    <w:rsid w:val="00BC76CB"/>
    <w:rsid w:val="00BC76DE"/>
    <w:rsid w:val="00BC773B"/>
    <w:rsid w:val="00BC7862"/>
    <w:rsid w:val="00BC7974"/>
    <w:rsid w:val="00BC7C25"/>
    <w:rsid w:val="00BD04D8"/>
    <w:rsid w:val="00BD0ECC"/>
    <w:rsid w:val="00BD0F13"/>
    <w:rsid w:val="00BD11EC"/>
    <w:rsid w:val="00BD1236"/>
    <w:rsid w:val="00BD1B93"/>
    <w:rsid w:val="00BD1C86"/>
    <w:rsid w:val="00BD209B"/>
    <w:rsid w:val="00BD3D43"/>
    <w:rsid w:val="00BD4027"/>
    <w:rsid w:val="00BD4AD4"/>
    <w:rsid w:val="00BD4BBF"/>
    <w:rsid w:val="00BD4BF9"/>
    <w:rsid w:val="00BD4C21"/>
    <w:rsid w:val="00BD4C3B"/>
    <w:rsid w:val="00BD55D9"/>
    <w:rsid w:val="00BD5C4A"/>
    <w:rsid w:val="00BD5DFE"/>
    <w:rsid w:val="00BD6097"/>
    <w:rsid w:val="00BD6D0A"/>
    <w:rsid w:val="00BD75A9"/>
    <w:rsid w:val="00BE011E"/>
    <w:rsid w:val="00BE1357"/>
    <w:rsid w:val="00BE1CF4"/>
    <w:rsid w:val="00BE2469"/>
    <w:rsid w:val="00BE270E"/>
    <w:rsid w:val="00BE2B22"/>
    <w:rsid w:val="00BE355F"/>
    <w:rsid w:val="00BE3748"/>
    <w:rsid w:val="00BE3B59"/>
    <w:rsid w:val="00BE423C"/>
    <w:rsid w:val="00BE4253"/>
    <w:rsid w:val="00BE44C4"/>
    <w:rsid w:val="00BE44E1"/>
    <w:rsid w:val="00BE4887"/>
    <w:rsid w:val="00BE4D99"/>
    <w:rsid w:val="00BE4E7D"/>
    <w:rsid w:val="00BE5D27"/>
    <w:rsid w:val="00BE6390"/>
    <w:rsid w:val="00BE6848"/>
    <w:rsid w:val="00BE7067"/>
    <w:rsid w:val="00BE7841"/>
    <w:rsid w:val="00BF03FA"/>
    <w:rsid w:val="00BF142B"/>
    <w:rsid w:val="00BF1D49"/>
    <w:rsid w:val="00BF26D7"/>
    <w:rsid w:val="00BF2A8B"/>
    <w:rsid w:val="00BF38BC"/>
    <w:rsid w:val="00BF3BF8"/>
    <w:rsid w:val="00BF4363"/>
    <w:rsid w:val="00BF4A41"/>
    <w:rsid w:val="00BF4EE0"/>
    <w:rsid w:val="00BF5576"/>
    <w:rsid w:val="00BF6524"/>
    <w:rsid w:val="00BF719A"/>
    <w:rsid w:val="00BF7483"/>
    <w:rsid w:val="00BF76D1"/>
    <w:rsid w:val="00BF7A16"/>
    <w:rsid w:val="00C0062B"/>
    <w:rsid w:val="00C00E5B"/>
    <w:rsid w:val="00C00EDB"/>
    <w:rsid w:val="00C0184E"/>
    <w:rsid w:val="00C0262E"/>
    <w:rsid w:val="00C029D5"/>
    <w:rsid w:val="00C038D8"/>
    <w:rsid w:val="00C04037"/>
    <w:rsid w:val="00C0417F"/>
    <w:rsid w:val="00C0449D"/>
    <w:rsid w:val="00C056AB"/>
    <w:rsid w:val="00C05715"/>
    <w:rsid w:val="00C05D7C"/>
    <w:rsid w:val="00C06510"/>
    <w:rsid w:val="00C06527"/>
    <w:rsid w:val="00C06B2A"/>
    <w:rsid w:val="00C06D19"/>
    <w:rsid w:val="00C0770E"/>
    <w:rsid w:val="00C0790F"/>
    <w:rsid w:val="00C10170"/>
    <w:rsid w:val="00C10D66"/>
    <w:rsid w:val="00C112E2"/>
    <w:rsid w:val="00C11859"/>
    <w:rsid w:val="00C11EDA"/>
    <w:rsid w:val="00C12CE8"/>
    <w:rsid w:val="00C12DFA"/>
    <w:rsid w:val="00C12F29"/>
    <w:rsid w:val="00C14127"/>
    <w:rsid w:val="00C144BB"/>
    <w:rsid w:val="00C14A66"/>
    <w:rsid w:val="00C14B10"/>
    <w:rsid w:val="00C14D07"/>
    <w:rsid w:val="00C14D22"/>
    <w:rsid w:val="00C15391"/>
    <w:rsid w:val="00C167E4"/>
    <w:rsid w:val="00C175EE"/>
    <w:rsid w:val="00C200E7"/>
    <w:rsid w:val="00C20305"/>
    <w:rsid w:val="00C2073A"/>
    <w:rsid w:val="00C20A9B"/>
    <w:rsid w:val="00C20C8E"/>
    <w:rsid w:val="00C219D6"/>
    <w:rsid w:val="00C21D12"/>
    <w:rsid w:val="00C224BC"/>
    <w:rsid w:val="00C227FD"/>
    <w:rsid w:val="00C229C0"/>
    <w:rsid w:val="00C231F6"/>
    <w:rsid w:val="00C25081"/>
    <w:rsid w:val="00C25C32"/>
    <w:rsid w:val="00C27A3E"/>
    <w:rsid w:val="00C27C72"/>
    <w:rsid w:val="00C27DEF"/>
    <w:rsid w:val="00C30066"/>
    <w:rsid w:val="00C300C2"/>
    <w:rsid w:val="00C3044B"/>
    <w:rsid w:val="00C3065C"/>
    <w:rsid w:val="00C3068C"/>
    <w:rsid w:val="00C315BD"/>
    <w:rsid w:val="00C31AAA"/>
    <w:rsid w:val="00C32AE1"/>
    <w:rsid w:val="00C32AFA"/>
    <w:rsid w:val="00C32D71"/>
    <w:rsid w:val="00C33E61"/>
    <w:rsid w:val="00C3453E"/>
    <w:rsid w:val="00C348EB"/>
    <w:rsid w:val="00C3496D"/>
    <w:rsid w:val="00C34D2F"/>
    <w:rsid w:val="00C35506"/>
    <w:rsid w:val="00C358F6"/>
    <w:rsid w:val="00C35D26"/>
    <w:rsid w:val="00C35DFE"/>
    <w:rsid w:val="00C36591"/>
    <w:rsid w:val="00C37947"/>
    <w:rsid w:val="00C40B16"/>
    <w:rsid w:val="00C40F01"/>
    <w:rsid w:val="00C4102C"/>
    <w:rsid w:val="00C41138"/>
    <w:rsid w:val="00C41783"/>
    <w:rsid w:val="00C42B85"/>
    <w:rsid w:val="00C4333D"/>
    <w:rsid w:val="00C435B7"/>
    <w:rsid w:val="00C4395F"/>
    <w:rsid w:val="00C43B19"/>
    <w:rsid w:val="00C43D70"/>
    <w:rsid w:val="00C43E5C"/>
    <w:rsid w:val="00C4476E"/>
    <w:rsid w:val="00C44889"/>
    <w:rsid w:val="00C45C90"/>
    <w:rsid w:val="00C45E9F"/>
    <w:rsid w:val="00C46A9A"/>
    <w:rsid w:val="00C472FA"/>
    <w:rsid w:val="00C473E5"/>
    <w:rsid w:val="00C50288"/>
    <w:rsid w:val="00C515F8"/>
    <w:rsid w:val="00C516BA"/>
    <w:rsid w:val="00C52089"/>
    <w:rsid w:val="00C52614"/>
    <w:rsid w:val="00C52B5A"/>
    <w:rsid w:val="00C545F9"/>
    <w:rsid w:val="00C5494A"/>
    <w:rsid w:val="00C54EAF"/>
    <w:rsid w:val="00C55104"/>
    <w:rsid w:val="00C5639B"/>
    <w:rsid w:val="00C566F4"/>
    <w:rsid w:val="00C575CF"/>
    <w:rsid w:val="00C579C9"/>
    <w:rsid w:val="00C57B3B"/>
    <w:rsid w:val="00C604B3"/>
    <w:rsid w:val="00C6066D"/>
    <w:rsid w:val="00C60F76"/>
    <w:rsid w:val="00C614FB"/>
    <w:rsid w:val="00C62510"/>
    <w:rsid w:val="00C627EE"/>
    <w:rsid w:val="00C62834"/>
    <w:rsid w:val="00C62C9A"/>
    <w:rsid w:val="00C6370B"/>
    <w:rsid w:val="00C63914"/>
    <w:rsid w:val="00C63F42"/>
    <w:rsid w:val="00C64579"/>
    <w:rsid w:val="00C649F0"/>
    <w:rsid w:val="00C64CF7"/>
    <w:rsid w:val="00C65B1A"/>
    <w:rsid w:val="00C65CCD"/>
    <w:rsid w:val="00C65E74"/>
    <w:rsid w:val="00C673B7"/>
    <w:rsid w:val="00C67BD2"/>
    <w:rsid w:val="00C67C09"/>
    <w:rsid w:val="00C67FFB"/>
    <w:rsid w:val="00C70839"/>
    <w:rsid w:val="00C70FA4"/>
    <w:rsid w:val="00C71071"/>
    <w:rsid w:val="00C7138D"/>
    <w:rsid w:val="00C71D2E"/>
    <w:rsid w:val="00C7217E"/>
    <w:rsid w:val="00C721C7"/>
    <w:rsid w:val="00C722E1"/>
    <w:rsid w:val="00C723DB"/>
    <w:rsid w:val="00C724E8"/>
    <w:rsid w:val="00C74149"/>
    <w:rsid w:val="00C74ADA"/>
    <w:rsid w:val="00C7697D"/>
    <w:rsid w:val="00C77275"/>
    <w:rsid w:val="00C777CD"/>
    <w:rsid w:val="00C77DB3"/>
    <w:rsid w:val="00C77F11"/>
    <w:rsid w:val="00C77F4F"/>
    <w:rsid w:val="00C8001E"/>
    <w:rsid w:val="00C80519"/>
    <w:rsid w:val="00C80898"/>
    <w:rsid w:val="00C80D9C"/>
    <w:rsid w:val="00C81AD0"/>
    <w:rsid w:val="00C81DE0"/>
    <w:rsid w:val="00C8298A"/>
    <w:rsid w:val="00C82E07"/>
    <w:rsid w:val="00C82EF3"/>
    <w:rsid w:val="00C84751"/>
    <w:rsid w:val="00C84BAC"/>
    <w:rsid w:val="00C8562C"/>
    <w:rsid w:val="00C85DE2"/>
    <w:rsid w:val="00C862B2"/>
    <w:rsid w:val="00C867C7"/>
    <w:rsid w:val="00C86871"/>
    <w:rsid w:val="00C86CDF"/>
    <w:rsid w:val="00C86F6B"/>
    <w:rsid w:val="00C900CA"/>
    <w:rsid w:val="00C90118"/>
    <w:rsid w:val="00C916D0"/>
    <w:rsid w:val="00C9175F"/>
    <w:rsid w:val="00C92944"/>
    <w:rsid w:val="00C92ADE"/>
    <w:rsid w:val="00C92D0F"/>
    <w:rsid w:val="00C93438"/>
    <w:rsid w:val="00C934B0"/>
    <w:rsid w:val="00C940F8"/>
    <w:rsid w:val="00C943B7"/>
    <w:rsid w:val="00C9463C"/>
    <w:rsid w:val="00C94695"/>
    <w:rsid w:val="00C94C06"/>
    <w:rsid w:val="00C9535A"/>
    <w:rsid w:val="00C958D5"/>
    <w:rsid w:val="00C960C0"/>
    <w:rsid w:val="00C966F9"/>
    <w:rsid w:val="00C972B4"/>
    <w:rsid w:val="00C97813"/>
    <w:rsid w:val="00C97C55"/>
    <w:rsid w:val="00C97D57"/>
    <w:rsid w:val="00C97E9A"/>
    <w:rsid w:val="00C97F05"/>
    <w:rsid w:val="00CA04E7"/>
    <w:rsid w:val="00CA0520"/>
    <w:rsid w:val="00CA06C1"/>
    <w:rsid w:val="00CA0C4A"/>
    <w:rsid w:val="00CA1125"/>
    <w:rsid w:val="00CA121B"/>
    <w:rsid w:val="00CA18F3"/>
    <w:rsid w:val="00CA1C71"/>
    <w:rsid w:val="00CA1C9D"/>
    <w:rsid w:val="00CA2815"/>
    <w:rsid w:val="00CA2A23"/>
    <w:rsid w:val="00CA2F61"/>
    <w:rsid w:val="00CA32AE"/>
    <w:rsid w:val="00CA32B4"/>
    <w:rsid w:val="00CA3BFE"/>
    <w:rsid w:val="00CA41F8"/>
    <w:rsid w:val="00CA4344"/>
    <w:rsid w:val="00CA4DB1"/>
    <w:rsid w:val="00CA61C5"/>
    <w:rsid w:val="00CA6DC9"/>
    <w:rsid w:val="00CA71DA"/>
    <w:rsid w:val="00CA7BD0"/>
    <w:rsid w:val="00CA7D5D"/>
    <w:rsid w:val="00CB07BE"/>
    <w:rsid w:val="00CB0D47"/>
    <w:rsid w:val="00CB0DC1"/>
    <w:rsid w:val="00CB11EF"/>
    <w:rsid w:val="00CB1D55"/>
    <w:rsid w:val="00CB2646"/>
    <w:rsid w:val="00CB4036"/>
    <w:rsid w:val="00CB4DB4"/>
    <w:rsid w:val="00CB511D"/>
    <w:rsid w:val="00CB5C69"/>
    <w:rsid w:val="00CB6991"/>
    <w:rsid w:val="00CB79A5"/>
    <w:rsid w:val="00CB7A11"/>
    <w:rsid w:val="00CB7DF3"/>
    <w:rsid w:val="00CC0963"/>
    <w:rsid w:val="00CC0B32"/>
    <w:rsid w:val="00CC0E45"/>
    <w:rsid w:val="00CC11AF"/>
    <w:rsid w:val="00CC143D"/>
    <w:rsid w:val="00CC1EC2"/>
    <w:rsid w:val="00CC33A9"/>
    <w:rsid w:val="00CC374E"/>
    <w:rsid w:val="00CC3B6B"/>
    <w:rsid w:val="00CC411C"/>
    <w:rsid w:val="00CC4373"/>
    <w:rsid w:val="00CC464B"/>
    <w:rsid w:val="00CC4662"/>
    <w:rsid w:val="00CC49DA"/>
    <w:rsid w:val="00CC4FCF"/>
    <w:rsid w:val="00CC519D"/>
    <w:rsid w:val="00CC54D6"/>
    <w:rsid w:val="00CC5A4D"/>
    <w:rsid w:val="00CC5AD4"/>
    <w:rsid w:val="00CC72DB"/>
    <w:rsid w:val="00CC7591"/>
    <w:rsid w:val="00CD0A4E"/>
    <w:rsid w:val="00CD15B5"/>
    <w:rsid w:val="00CD1D7E"/>
    <w:rsid w:val="00CD1E62"/>
    <w:rsid w:val="00CD24E3"/>
    <w:rsid w:val="00CD2508"/>
    <w:rsid w:val="00CD2606"/>
    <w:rsid w:val="00CD2B44"/>
    <w:rsid w:val="00CD35F8"/>
    <w:rsid w:val="00CD4182"/>
    <w:rsid w:val="00CD4BCE"/>
    <w:rsid w:val="00CD5156"/>
    <w:rsid w:val="00CD51BE"/>
    <w:rsid w:val="00CD5BD9"/>
    <w:rsid w:val="00CD6EC3"/>
    <w:rsid w:val="00CD735F"/>
    <w:rsid w:val="00CD7C19"/>
    <w:rsid w:val="00CE030E"/>
    <w:rsid w:val="00CE18FD"/>
    <w:rsid w:val="00CE19EE"/>
    <w:rsid w:val="00CE1E52"/>
    <w:rsid w:val="00CE2201"/>
    <w:rsid w:val="00CE247F"/>
    <w:rsid w:val="00CE27E3"/>
    <w:rsid w:val="00CE289E"/>
    <w:rsid w:val="00CE2F44"/>
    <w:rsid w:val="00CE3003"/>
    <w:rsid w:val="00CE4783"/>
    <w:rsid w:val="00CE4E62"/>
    <w:rsid w:val="00CE5312"/>
    <w:rsid w:val="00CE5524"/>
    <w:rsid w:val="00CE59B1"/>
    <w:rsid w:val="00CE5EC8"/>
    <w:rsid w:val="00CE6A6D"/>
    <w:rsid w:val="00CE6FA4"/>
    <w:rsid w:val="00CE7119"/>
    <w:rsid w:val="00CE719F"/>
    <w:rsid w:val="00CE748B"/>
    <w:rsid w:val="00CE79AE"/>
    <w:rsid w:val="00CE7D43"/>
    <w:rsid w:val="00CF01CD"/>
    <w:rsid w:val="00CF0AF0"/>
    <w:rsid w:val="00CF0B20"/>
    <w:rsid w:val="00CF0DF4"/>
    <w:rsid w:val="00CF1CD6"/>
    <w:rsid w:val="00CF2166"/>
    <w:rsid w:val="00CF253A"/>
    <w:rsid w:val="00CF2E39"/>
    <w:rsid w:val="00CF3324"/>
    <w:rsid w:val="00CF3543"/>
    <w:rsid w:val="00CF49AB"/>
    <w:rsid w:val="00CF4ACC"/>
    <w:rsid w:val="00CF4EAF"/>
    <w:rsid w:val="00CF564D"/>
    <w:rsid w:val="00CF56BA"/>
    <w:rsid w:val="00CF5BF1"/>
    <w:rsid w:val="00CF60D5"/>
    <w:rsid w:val="00CF64AB"/>
    <w:rsid w:val="00CF7646"/>
    <w:rsid w:val="00CF7FD5"/>
    <w:rsid w:val="00D00769"/>
    <w:rsid w:val="00D00DCD"/>
    <w:rsid w:val="00D00FCB"/>
    <w:rsid w:val="00D015E2"/>
    <w:rsid w:val="00D0244B"/>
    <w:rsid w:val="00D02728"/>
    <w:rsid w:val="00D02910"/>
    <w:rsid w:val="00D02D0A"/>
    <w:rsid w:val="00D02E7F"/>
    <w:rsid w:val="00D04AE5"/>
    <w:rsid w:val="00D050F5"/>
    <w:rsid w:val="00D058BD"/>
    <w:rsid w:val="00D05CC0"/>
    <w:rsid w:val="00D0676B"/>
    <w:rsid w:val="00D0680D"/>
    <w:rsid w:val="00D075F6"/>
    <w:rsid w:val="00D07A56"/>
    <w:rsid w:val="00D10255"/>
    <w:rsid w:val="00D10F1E"/>
    <w:rsid w:val="00D120C5"/>
    <w:rsid w:val="00D1271B"/>
    <w:rsid w:val="00D13B5A"/>
    <w:rsid w:val="00D14CC0"/>
    <w:rsid w:val="00D14E91"/>
    <w:rsid w:val="00D1525F"/>
    <w:rsid w:val="00D1577C"/>
    <w:rsid w:val="00D15E9D"/>
    <w:rsid w:val="00D178F7"/>
    <w:rsid w:val="00D17B8D"/>
    <w:rsid w:val="00D200F7"/>
    <w:rsid w:val="00D20E3C"/>
    <w:rsid w:val="00D21427"/>
    <w:rsid w:val="00D21990"/>
    <w:rsid w:val="00D22C99"/>
    <w:rsid w:val="00D230F6"/>
    <w:rsid w:val="00D23676"/>
    <w:rsid w:val="00D23E2B"/>
    <w:rsid w:val="00D23ED5"/>
    <w:rsid w:val="00D25603"/>
    <w:rsid w:val="00D25AC7"/>
    <w:rsid w:val="00D26411"/>
    <w:rsid w:val="00D3009E"/>
    <w:rsid w:val="00D30B5F"/>
    <w:rsid w:val="00D314FE"/>
    <w:rsid w:val="00D3199C"/>
    <w:rsid w:val="00D319A1"/>
    <w:rsid w:val="00D320BE"/>
    <w:rsid w:val="00D322C6"/>
    <w:rsid w:val="00D324FF"/>
    <w:rsid w:val="00D325A4"/>
    <w:rsid w:val="00D328E0"/>
    <w:rsid w:val="00D32B2A"/>
    <w:rsid w:val="00D32B31"/>
    <w:rsid w:val="00D3379D"/>
    <w:rsid w:val="00D337F9"/>
    <w:rsid w:val="00D33E3E"/>
    <w:rsid w:val="00D340E6"/>
    <w:rsid w:val="00D34732"/>
    <w:rsid w:val="00D349DF"/>
    <w:rsid w:val="00D34F53"/>
    <w:rsid w:val="00D35F18"/>
    <w:rsid w:val="00D360C7"/>
    <w:rsid w:val="00D36268"/>
    <w:rsid w:val="00D3662D"/>
    <w:rsid w:val="00D37392"/>
    <w:rsid w:val="00D3751E"/>
    <w:rsid w:val="00D37FBB"/>
    <w:rsid w:val="00D406EB"/>
    <w:rsid w:val="00D40831"/>
    <w:rsid w:val="00D41C7C"/>
    <w:rsid w:val="00D41E43"/>
    <w:rsid w:val="00D420BD"/>
    <w:rsid w:val="00D42978"/>
    <w:rsid w:val="00D4330C"/>
    <w:rsid w:val="00D437A0"/>
    <w:rsid w:val="00D44023"/>
    <w:rsid w:val="00D448F0"/>
    <w:rsid w:val="00D44B49"/>
    <w:rsid w:val="00D44D7F"/>
    <w:rsid w:val="00D451E5"/>
    <w:rsid w:val="00D458EB"/>
    <w:rsid w:val="00D47435"/>
    <w:rsid w:val="00D47F9B"/>
    <w:rsid w:val="00D50034"/>
    <w:rsid w:val="00D50047"/>
    <w:rsid w:val="00D506A1"/>
    <w:rsid w:val="00D50856"/>
    <w:rsid w:val="00D517B6"/>
    <w:rsid w:val="00D51BB1"/>
    <w:rsid w:val="00D52003"/>
    <w:rsid w:val="00D52943"/>
    <w:rsid w:val="00D52CA8"/>
    <w:rsid w:val="00D53D61"/>
    <w:rsid w:val="00D55383"/>
    <w:rsid w:val="00D556EC"/>
    <w:rsid w:val="00D55BD7"/>
    <w:rsid w:val="00D5668B"/>
    <w:rsid w:val="00D56A9D"/>
    <w:rsid w:val="00D56F7F"/>
    <w:rsid w:val="00D5719C"/>
    <w:rsid w:val="00D57273"/>
    <w:rsid w:val="00D60C23"/>
    <w:rsid w:val="00D61DFD"/>
    <w:rsid w:val="00D61EE2"/>
    <w:rsid w:val="00D62112"/>
    <w:rsid w:val="00D6254A"/>
    <w:rsid w:val="00D628B0"/>
    <w:rsid w:val="00D62E6A"/>
    <w:rsid w:val="00D6383F"/>
    <w:rsid w:val="00D647C7"/>
    <w:rsid w:val="00D64BBE"/>
    <w:rsid w:val="00D65270"/>
    <w:rsid w:val="00D6563A"/>
    <w:rsid w:val="00D65C10"/>
    <w:rsid w:val="00D6614C"/>
    <w:rsid w:val="00D661D9"/>
    <w:rsid w:val="00D66217"/>
    <w:rsid w:val="00D666FC"/>
    <w:rsid w:val="00D67520"/>
    <w:rsid w:val="00D70874"/>
    <w:rsid w:val="00D70B3D"/>
    <w:rsid w:val="00D70B92"/>
    <w:rsid w:val="00D7185F"/>
    <w:rsid w:val="00D72A3F"/>
    <w:rsid w:val="00D730F6"/>
    <w:rsid w:val="00D73234"/>
    <w:rsid w:val="00D73460"/>
    <w:rsid w:val="00D736FD"/>
    <w:rsid w:val="00D73D33"/>
    <w:rsid w:val="00D743BF"/>
    <w:rsid w:val="00D75061"/>
    <w:rsid w:val="00D755DD"/>
    <w:rsid w:val="00D76A11"/>
    <w:rsid w:val="00D7743C"/>
    <w:rsid w:val="00D77B59"/>
    <w:rsid w:val="00D77D77"/>
    <w:rsid w:val="00D80186"/>
    <w:rsid w:val="00D806E9"/>
    <w:rsid w:val="00D80856"/>
    <w:rsid w:val="00D81B8E"/>
    <w:rsid w:val="00D8223E"/>
    <w:rsid w:val="00D82E2A"/>
    <w:rsid w:val="00D82EC5"/>
    <w:rsid w:val="00D830C4"/>
    <w:rsid w:val="00D83257"/>
    <w:rsid w:val="00D836B0"/>
    <w:rsid w:val="00D83703"/>
    <w:rsid w:val="00D83B7F"/>
    <w:rsid w:val="00D83BFF"/>
    <w:rsid w:val="00D84F50"/>
    <w:rsid w:val="00D850D9"/>
    <w:rsid w:val="00D861F7"/>
    <w:rsid w:val="00D86998"/>
    <w:rsid w:val="00D86C07"/>
    <w:rsid w:val="00D87050"/>
    <w:rsid w:val="00D875BF"/>
    <w:rsid w:val="00D876D7"/>
    <w:rsid w:val="00D87CFB"/>
    <w:rsid w:val="00D87F4F"/>
    <w:rsid w:val="00D90731"/>
    <w:rsid w:val="00D92617"/>
    <w:rsid w:val="00D9272C"/>
    <w:rsid w:val="00D9273B"/>
    <w:rsid w:val="00D93940"/>
    <w:rsid w:val="00D93BDF"/>
    <w:rsid w:val="00D93EFC"/>
    <w:rsid w:val="00D949CE"/>
    <w:rsid w:val="00D94C2D"/>
    <w:rsid w:val="00D95104"/>
    <w:rsid w:val="00D95626"/>
    <w:rsid w:val="00D95ADA"/>
    <w:rsid w:val="00D960B5"/>
    <w:rsid w:val="00D96395"/>
    <w:rsid w:val="00D96731"/>
    <w:rsid w:val="00D96ABA"/>
    <w:rsid w:val="00D96ECD"/>
    <w:rsid w:val="00D973C7"/>
    <w:rsid w:val="00D97A8F"/>
    <w:rsid w:val="00DA0661"/>
    <w:rsid w:val="00DA0B0D"/>
    <w:rsid w:val="00DA0BB3"/>
    <w:rsid w:val="00DA1638"/>
    <w:rsid w:val="00DA1734"/>
    <w:rsid w:val="00DA1EA2"/>
    <w:rsid w:val="00DA2202"/>
    <w:rsid w:val="00DA2EA5"/>
    <w:rsid w:val="00DA3816"/>
    <w:rsid w:val="00DA3856"/>
    <w:rsid w:val="00DA3B20"/>
    <w:rsid w:val="00DA459A"/>
    <w:rsid w:val="00DA45DC"/>
    <w:rsid w:val="00DA4C22"/>
    <w:rsid w:val="00DA5AFC"/>
    <w:rsid w:val="00DA5E55"/>
    <w:rsid w:val="00DA621C"/>
    <w:rsid w:val="00DA6AA1"/>
    <w:rsid w:val="00DA721B"/>
    <w:rsid w:val="00DA771B"/>
    <w:rsid w:val="00DA7ABD"/>
    <w:rsid w:val="00DB0091"/>
    <w:rsid w:val="00DB1219"/>
    <w:rsid w:val="00DB1FAE"/>
    <w:rsid w:val="00DB2CB4"/>
    <w:rsid w:val="00DB301A"/>
    <w:rsid w:val="00DB342D"/>
    <w:rsid w:val="00DB3783"/>
    <w:rsid w:val="00DB3BCA"/>
    <w:rsid w:val="00DB4B70"/>
    <w:rsid w:val="00DB4C47"/>
    <w:rsid w:val="00DB58FF"/>
    <w:rsid w:val="00DB5981"/>
    <w:rsid w:val="00DB5A2C"/>
    <w:rsid w:val="00DB5DD8"/>
    <w:rsid w:val="00DB65D9"/>
    <w:rsid w:val="00DB6EE6"/>
    <w:rsid w:val="00DB6F0C"/>
    <w:rsid w:val="00DB6F3D"/>
    <w:rsid w:val="00DB72C8"/>
    <w:rsid w:val="00DB73EE"/>
    <w:rsid w:val="00DB776F"/>
    <w:rsid w:val="00DB78F5"/>
    <w:rsid w:val="00DB7FE3"/>
    <w:rsid w:val="00DC0669"/>
    <w:rsid w:val="00DC0AB8"/>
    <w:rsid w:val="00DC0AF5"/>
    <w:rsid w:val="00DC0D58"/>
    <w:rsid w:val="00DC0FFE"/>
    <w:rsid w:val="00DC152A"/>
    <w:rsid w:val="00DC2298"/>
    <w:rsid w:val="00DC332B"/>
    <w:rsid w:val="00DC3535"/>
    <w:rsid w:val="00DC37A3"/>
    <w:rsid w:val="00DC3AD6"/>
    <w:rsid w:val="00DC400D"/>
    <w:rsid w:val="00DC40B3"/>
    <w:rsid w:val="00DC4147"/>
    <w:rsid w:val="00DC43BE"/>
    <w:rsid w:val="00DC4882"/>
    <w:rsid w:val="00DC4CF7"/>
    <w:rsid w:val="00DC4ED6"/>
    <w:rsid w:val="00DC5208"/>
    <w:rsid w:val="00DC5B58"/>
    <w:rsid w:val="00DC5D40"/>
    <w:rsid w:val="00DC5E0B"/>
    <w:rsid w:val="00DC636B"/>
    <w:rsid w:val="00DC7F93"/>
    <w:rsid w:val="00DD00C3"/>
    <w:rsid w:val="00DD0871"/>
    <w:rsid w:val="00DD0B0A"/>
    <w:rsid w:val="00DD0D12"/>
    <w:rsid w:val="00DD0FEA"/>
    <w:rsid w:val="00DD14AC"/>
    <w:rsid w:val="00DD184B"/>
    <w:rsid w:val="00DD1972"/>
    <w:rsid w:val="00DD25A1"/>
    <w:rsid w:val="00DD3287"/>
    <w:rsid w:val="00DD3658"/>
    <w:rsid w:val="00DD41C6"/>
    <w:rsid w:val="00DD4340"/>
    <w:rsid w:val="00DD4EE9"/>
    <w:rsid w:val="00DD4FE0"/>
    <w:rsid w:val="00DD50E9"/>
    <w:rsid w:val="00DD50EC"/>
    <w:rsid w:val="00DD57C8"/>
    <w:rsid w:val="00DD5B5F"/>
    <w:rsid w:val="00DD5E61"/>
    <w:rsid w:val="00DD5EA2"/>
    <w:rsid w:val="00DD6474"/>
    <w:rsid w:val="00DD6EFE"/>
    <w:rsid w:val="00DD7AB6"/>
    <w:rsid w:val="00DD7BFA"/>
    <w:rsid w:val="00DE03FA"/>
    <w:rsid w:val="00DE0D5D"/>
    <w:rsid w:val="00DE1333"/>
    <w:rsid w:val="00DE24E1"/>
    <w:rsid w:val="00DE2AF7"/>
    <w:rsid w:val="00DE2E78"/>
    <w:rsid w:val="00DE32E3"/>
    <w:rsid w:val="00DE43E6"/>
    <w:rsid w:val="00DE45B6"/>
    <w:rsid w:val="00DE466E"/>
    <w:rsid w:val="00DE46B1"/>
    <w:rsid w:val="00DE4A11"/>
    <w:rsid w:val="00DE536D"/>
    <w:rsid w:val="00DE57FB"/>
    <w:rsid w:val="00DE5AD7"/>
    <w:rsid w:val="00DE61B4"/>
    <w:rsid w:val="00DE6F92"/>
    <w:rsid w:val="00DE701F"/>
    <w:rsid w:val="00DE71A8"/>
    <w:rsid w:val="00DE7703"/>
    <w:rsid w:val="00DE7A44"/>
    <w:rsid w:val="00DE7E3C"/>
    <w:rsid w:val="00DF00DC"/>
    <w:rsid w:val="00DF085F"/>
    <w:rsid w:val="00DF0AD8"/>
    <w:rsid w:val="00DF13F0"/>
    <w:rsid w:val="00DF1F4E"/>
    <w:rsid w:val="00DF37F9"/>
    <w:rsid w:val="00DF3B66"/>
    <w:rsid w:val="00DF42E3"/>
    <w:rsid w:val="00DF4626"/>
    <w:rsid w:val="00DF4D46"/>
    <w:rsid w:val="00DF4EE6"/>
    <w:rsid w:val="00DF505C"/>
    <w:rsid w:val="00DF5288"/>
    <w:rsid w:val="00DF53FA"/>
    <w:rsid w:val="00DF5C7A"/>
    <w:rsid w:val="00DF66D2"/>
    <w:rsid w:val="00DF7079"/>
    <w:rsid w:val="00DF71D1"/>
    <w:rsid w:val="00DF75B1"/>
    <w:rsid w:val="00E00373"/>
    <w:rsid w:val="00E0064E"/>
    <w:rsid w:val="00E00C0F"/>
    <w:rsid w:val="00E01476"/>
    <w:rsid w:val="00E01F79"/>
    <w:rsid w:val="00E03103"/>
    <w:rsid w:val="00E03421"/>
    <w:rsid w:val="00E04605"/>
    <w:rsid w:val="00E0483A"/>
    <w:rsid w:val="00E05322"/>
    <w:rsid w:val="00E0640F"/>
    <w:rsid w:val="00E066CD"/>
    <w:rsid w:val="00E0684F"/>
    <w:rsid w:val="00E0752A"/>
    <w:rsid w:val="00E10119"/>
    <w:rsid w:val="00E10271"/>
    <w:rsid w:val="00E10298"/>
    <w:rsid w:val="00E11EBC"/>
    <w:rsid w:val="00E121FC"/>
    <w:rsid w:val="00E12BDC"/>
    <w:rsid w:val="00E12DF2"/>
    <w:rsid w:val="00E12FCB"/>
    <w:rsid w:val="00E131B6"/>
    <w:rsid w:val="00E13286"/>
    <w:rsid w:val="00E137B8"/>
    <w:rsid w:val="00E13FA3"/>
    <w:rsid w:val="00E14253"/>
    <w:rsid w:val="00E159F7"/>
    <w:rsid w:val="00E15E23"/>
    <w:rsid w:val="00E1633A"/>
    <w:rsid w:val="00E169DA"/>
    <w:rsid w:val="00E1747E"/>
    <w:rsid w:val="00E179C6"/>
    <w:rsid w:val="00E17DDC"/>
    <w:rsid w:val="00E17F66"/>
    <w:rsid w:val="00E20665"/>
    <w:rsid w:val="00E21135"/>
    <w:rsid w:val="00E22215"/>
    <w:rsid w:val="00E2246E"/>
    <w:rsid w:val="00E22BC0"/>
    <w:rsid w:val="00E22CF4"/>
    <w:rsid w:val="00E22D78"/>
    <w:rsid w:val="00E230F0"/>
    <w:rsid w:val="00E23479"/>
    <w:rsid w:val="00E2379E"/>
    <w:rsid w:val="00E23902"/>
    <w:rsid w:val="00E24624"/>
    <w:rsid w:val="00E249BF"/>
    <w:rsid w:val="00E249DC"/>
    <w:rsid w:val="00E2512D"/>
    <w:rsid w:val="00E25BB1"/>
    <w:rsid w:val="00E26779"/>
    <w:rsid w:val="00E268A5"/>
    <w:rsid w:val="00E268CB"/>
    <w:rsid w:val="00E302A2"/>
    <w:rsid w:val="00E304F8"/>
    <w:rsid w:val="00E309BF"/>
    <w:rsid w:val="00E30CB3"/>
    <w:rsid w:val="00E30CFD"/>
    <w:rsid w:val="00E30FEE"/>
    <w:rsid w:val="00E31C43"/>
    <w:rsid w:val="00E32371"/>
    <w:rsid w:val="00E324B3"/>
    <w:rsid w:val="00E32738"/>
    <w:rsid w:val="00E330E5"/>
    <w:rsid w:val="00E333ED"/>
    <w:rsid w:val="00E3540E"/>
    <w:rsid w:val="00E354A9"/>
    <w:rsid w:val="00E3571B"/>
    <w:rsid w:val="00E35B0D"/>
    <w:rsid w:val="00E3634E"/>
    <w:rsid w:val="00E36801"/>
    <w:rsid w:val="00E36E76"/>
    <w:rsid w:val="00E37FE2"/>
    <w:rsid w:val="00E401A6"/>
    <w:rsid w:val="00E40CAC"/>
    <w:rsid w:val="00E41251"/>
    <w:rsid w:val="00E414B9"/>
    <w:rsid w:val="00E41538"/>
    <w:rsid w:val="00E415BF"/>
    <w:rsid w:val="00E41708"/>
    <w:rsid w:val="00E42314"/>
    <w:rsid w:val="00E42444"/>
    <w:rsid w:val="00E42563"/>
    <w:rsid w:val="00E43F8A"/>
    <w:rsid w:val="00E446DD"/>
    <w:rsid w:val="00E45445"/>
    <w:rsid w:val="00E45782"/>
    <w:rsid w:val="00E46883"/>
    <w:rsid w:val="00E46D4E"/>
    <w:rsid w:val="00E46F59"/>
    <w:rsid w:val="00E47762"/>
    <w:rsid w:val="00E47BA2"/>
    <w:rsid w:val="00E50A40"/>
    <w:rsid w:val="00E513EF"/>
    <w:rsid w:val="00E5154D"/>
    <w:rsid w:val="00E53D2A"/>
    <w:rsid w:val="00E54555"/>
    <w:rsid w:val="00E549DF"/>
    <w:rsid w:val="00E54C34"/>
    <w:rsid w:val="00E5505D"/>
    <w:rsid w:val="00E556A0"/>
    <w:rsid w:val="00E55BC9"/>
    <w:rsid w:val="00E56334"/>
    <w:rsid w:val="00E56790"/>
    <w:rsid w:val="00E56859"/>
    <w:rsid w:val="00E572E7"/>
    <w:rsid w:val="00E5730F"/>
    <w:rsid w:val="00E57DBE"/>
    <w:rsid w:val="00E604BB"/>
    <w:rsid w:val="00E6050F"/>
    <w:rsid w:val="00E60719"/>
    <w:rsid w:val="00E60845"/>
    <w:rsid w:val="00E6106A"/>
    <w:rsid w:val="00E6141A"/>
    <w:rsid w:val="00E6171E"/>
    <w:rsid w:val="00E61799"/>
    <w:rsid w:val="00E61F62"/>
    <w:rsid w:val="00E6290C"/>
    <w:rsid w:val="00E62C28"/>
    <w:rsid w:val="00E630BB"/>
    <w:rsid w:val="00E630F6"/>
    <w:rsid w:val="00E6441C"/>
    <w:rsid w:val="00E64554"/>
    <w:rsid w:val="00E65272"/>
    <w:rsid w:val="00E65639"/>
    <w:rsid w:val="00E664AB"/>
    <w:rsid w:val="00E6672F"/>
    <w:rsid w:val="00E67322"/>
    <w:rsid w:val="00E6747A"/>
    <w:rsid w:val="00E6781E"/>
    <w:rsid w:val="00E67DF4"/>
    <w:rsid w:val="00E707DA"/>
    <w:rsid w:val="00E70881"/>
    <w:rsid w:val="00E72EAD"/>
    <w:rsid w:val="00E7317A"/>
    <w:rsid w:val="00E744BE"/>
    <w:rsid w:val="00E746E4"/>
    <w:rsid w:val="00E755D8"/>
    <w:rsid w:val="00E757A9"/>
    <w:rsid w:val="00E75A24"/>
    <w:rsid w:val="00E75E60"/>
    <w:rsid w:val="00E77128"/>
    <w:rsid w:val="00E773C4"/>
    <w:rsid w:val="00E774FA"/>
    <w:rsid w:val="00E81223"/>
    <w:rsid w:val="00E812B0"/>
    <w:rsid w:val="00E81460"/>
    <w:rsid w:val="00E81464"/>
    <w:rsid w:val="00E81695"/>
    <w:rsid w:val="00E82724"/>
    <w:rsid w:val="00E8281C"/>
    <w:rsid w:val="00E83B7F"/>
    <w:rsid w:val="00E8403B"/>
    <w:rsid w:val="00E8406B"/>
    <w:rsid w:val="00E8411A"/>
    <w:rsid w:val="00E8418E"/>
    <w:rsid w:val="00E8487B"/>
    <w:rsid w:val="00E84B17"/>
    <w:rsid w:val="00E859B1"/>
    <w:rsid w:val="00E86596"/>
    <w:rsid w:val="00E8715F"/>
    <w:rsid w:val="00E877CC"/>
    <w:rsid w:val="00E87B0C"/>
    <w:rsid w:val="00E87BB5"/>
    <w:rsid w:val="00E87E37"/>
    <w:rsid w:val="00E9037D"/>
    <w:rsid w:val="00E906F6"/>
    <w:rsid w:val="00E90C50"/>
    <w:rsid w:val="00E915AF"/>
    <w:rsid w:val="00E917D4"/>
    <w:rsid w:val="00E91B6C"/>
    <w:rsid w:val="00E92ADB"/>
    <w:rsid w:val="00E932E4"/>
    <w:rsid w:val="00E93DC2"/>
    <w:rsid w:val="00E94D99"/>
    <w:rsid w:val="00E95004"/>
    <w:rsid w:val="00E9515A"/>
    <w:rsid w:val="00E95654"/>
    <w:rsid w:val="00E95882"/>
    <w:rsid w:val="00E9632B"/>
    <w:rsid w:val="00E9696F"/>
    <w:rsid w:val="00EA0626"/>
    <w:rsid w:val="00EA0791"/>
    <w:rsid w:val="00EA0992"/>
    <w:rsid w:val="00EA1441"/>
    <w:rsid w:val="00EA208E"/>
    <w:rsid w:val="00EA24B7"/>
    <w:rsid w:val="00EA3F29"/>
    <w:rsid w:val="00EA5653"/>
    <w:rsid w:val="00EA5E53"/>
    <w:rsid w:val="00EA6006"/>
    <w:rsid w:val="00EA6116"/>
    <w:rsid w:val="00EA6868"/>
    <w:rsid w:val="00EB05AC"/>
    <w:rsid w:val="00EB1019"/>
    <w:rsid w:val="00EB16C4"/>
    <w:rsid w:val="00EB1BE6"/>
    <w:rsid w:val="00EB2494"/>
    <w:rsid w:val="00EB2761"/>
    <w:rsid w:val="00EB2BA5"/>
    <w:rsid w:val="00EB2BA8"/>
    <w:rsid w:val="00EB2E51"/>
    <w:rsid w:val="00EB32F3"/>
    <w:rsid w:val="00EB3A55"/>
    <w:rsid w:val="00EB3F4F"/>
    <w:rsid w:val="00EB3F58"/>
    <w:rsid w:val="00EB400F"/>
    <w:rsid w:val="00EB52CA"/>
    <w:rsid w:val="00EB56AA"/>
    <w:rsid w:val="00EB59E7"/>
    <w:rsid w:val="00EB66D5"/>
    <w:rsid w:val="00EB71B3"/>
    <w:rsid w:val="00EC0AF0"/>
    <w:rsid w:val="00EC0D96"/>
    <w:rsid w:val="00EC1393"/>
    <w:rsid w:val="00EC1951"/>
    <w:rsid w:val="00EC1E62"/>
    <w:rsid w:val="00EC1FDA"/>
    <w:rsid w:val="00EC2009"/>
    <w:rsid w:val="00EC222A"/>
    <w:rsid w:val="00EC2C52"/>
    <w:rsid w:val="00EC3134"/>
    <w:rsid w:val="00EC34B3"/>
    <w:rsid w:val="00EC3742"/>
    <w:rsid w:val="00EC37BE"/>
    <w:rsid w:val="00EC39B2"/>
    <w:rsid w:val="00EC63DC"/>
    <w:rsid w:val="00EC64FF"/>
    <w:rsid w:val="00EC6621"/>
    <w:rsid w:val="00EC6818"/>
    <w:rsid w:val="00EC7C15"/>
    <w:rsid w:val="00EC7CEB"/>
    <w:rsid w:val="00ED08CC"/>
    <w:rsid w:val="00ED1AB6"/>
    <w:rsid w:val="00ED1C61"/>
    <w:rsid w:val="00ED24EC"/>
    <w:rsid w:val="00ED2C8F"/>
    <w:rsid w:val="00ED3379"/>
    <w:rsid w:val="00ED3453"/>
    <w:rsid w:val="00ED390E"/>
    <w:rsid w:val="00ED4A41"/>
    <w:rsid w:val="00ED5668"/>
    <w:rsid w:val="00ED5D0B"/>
    <w:rsid w:val="00ED5EC9"/>
    <w:rsid w:val="00ED6164"/>
    <w:rsid w:val="00ED6396"/>
    <w:rsid w:val="00ED75E5"/>
    <w:rsid w:val="00ED79FA"/>
    <w:rsid w:val="00ED7B43"/>
    <w:rsid w:val="00EE025B"/>
    <w:rsid w:val="00EE0C28"/>
    <w:rsid w:val="00EE1AEF"/>
    <w:rsid w:val="00EE2007"/>
    <w:rsid w:val="00EE24DC"/>
    <w:rsid w:val="00EE25F4"/>
    <w:rsid w:val="00EE2BE9"/>
    <w:rsid w:val="00EE2D56"/>
    <w:rsid w:val="00EE40EE"/>
    <w:rsid w:val="00EE425C"/>
    <w:rsid w:val="00EE4366"/>
    <w:rsid w:val="00EE4555"/>
    <w:rsid w:val="00EE45C8"/>
    <w:rsid w:val="00EE487B"/>
    <w:rsid w:val="00EE4883"/>
    <w:rsid w:val="00EE5243"/>
    <w:rsid w:val="00EE5750"/>
    <w:rsid w:val="00EE5915"/>
    <w:rsid w:val="00EE60F6"/>
    <w:rsid w:val="00EE60F8"/>
    <w:rsid w:val="00EE683D"/>
    <w:rsid w:val="00EE689D"/>
    <w:rsid w:val="00EE6BA8"/>
    <w:rsid w:val="00EE6CE3"/>
    <w:rsid w:val="00EE6F45"/>
    <w:rsid w:val="00EE79C0"/>
    <w:rsid w:val="00EE7C8D"/>
    <w:rsid w:val="00EE7FC3"/>
    <w:rsid w:val="00EF15D1"/>
    <w:rsid w:val="00EF1C94"/>
    <w:rsid w:val="00EF2664"/>
    <w:rsid w:val="00EF37CB"/>
    <w:rsid w:val="00EF3C36"/>
    <w:rsid w:val="00EF4014"/>
    <w:rsid w:val="00EF4791"/>
    <w:rsid w:val="00EF5051"/>
    <w:rsid w:val="00EF5269"/>
    <w:rsid w:val="00EF61BE"/>
    <w:rsid w:val="00EF6F8C"/>
    <w:rsid w:val="00EF7B44"/>
    <w:rsid w:val="00F016CD"/>
    <w:rsid w:val="00F0219B"/>
    <w:rsid w:val="00F02A10"/>
    <w:rsid w:val="00F02B99"/>
    <w:rsid w:val="00F02BD2"/>
    <w:rsid w:val="00F032FF"/>
    <w:rsid w:val="00F03562"/>
    <w:rsid w:val="00F03B47"/>
    <w:rsid w:val="00F03C03"/>
    <w:rsid w:val="00F04753"/>
    <w:rsid w:val="00F04C87"/>
    <w:rsid w:val="00F055BA"/>
    <w:rsid w:val="00F0569A"/>
    <w:rsid w:val="00F06457"/>
    <w:rsid w:val="00F06BE0"/>
    <w:rsid w:val="00F074EA"/>
    <w:rsid w:val="00F100A1"/>
    <w:rsid w:val="00F103A0"/>
    <w:rsid w:val="00F10727"/>
    <w:rsid w:val="00F10B46"/>
    <w:rsid w:val="00F10BFC"/>
    <w:rsid w:val="00F110D7"/>
    <w:rsid w:val="00F11660"/>
    <w:rsid w:val="00F1187A"/>
    <w:rsid w:val="00F118BB"/>
    <w:rsid w:val="00F11A4D"/>
    <w:rsid w:val="00F11AEE"/>
    <w:rsid w:val="00F11B06"/>
    <w:rsid w:val="00F123BF"/>
    <w:rsid w:val="00F12578"/>
    <w:rsid w:val="00F130DB"/>
    <w:rsid w:val="00F136AB"/>
    <w:rsid w:val="00F13804"/>
    <w:rsid w:val="00F13F30"/>
    <w:rsid w:val="00F14176"/>
    <w:rsid w:val="00F14AA5"/>
    <w:rsid w:val="00F1692A"/>
    <w:rsid w:val="00F169DA"/>
    <w:rsid w:val="00F16C48"/>
    <w:rsid w:val="00F16E60"/>
    <w:rsid w:val="00F174C4"/>
    <w:rsid w:val="00F176FD"/>
    <w:rsid w:val="00F17D21"/>
    <w:rsid w:val="00F2091E"/>
    <w:rsid w:val="00F209E1"/>
    <w:rsid w:val="00F211BB"/>
    <w:rsid w:val="00F21AFA"/>
    <w:rsid w:val="00F222F6"/>
    <w:rsid w:val="00F23122"/>
    <w:rsid w:val="00F234BE"/>
    <w:rsid w:val="00F243C0"/>
    <w:rsid w:val="00F24790"/>
    <w:rsid w:val="00F24845"/>
    <w:rsid w:val="00F2570B"/>
    <w:rsid w:val="00F25E80"/>
    <w:rsid w:val="00F26A63"/>
    <w:rsid w:val="00F26AF5"/>
    <w:rsid w:val="00F26B21"/>
    <w:rsid w:val="00F27C78"/>
    <w:rsid w:val="00F308B8"/>
    <w:rsid w:val="00F30ADD"/>
    <w:rsid w:val="00F318CB"/>
    <w:rsid w:val="00F31FA5"/>
    <w:rsid w:val="00F32241"/>
    <w:rsid w:val="00F323A4"/>
    <w:rsid w:val="00F32F11"/>
    <w:rsid w:val="00F334F8"/>
    <w:rsid w:val="00F3357B"/>
    <w:rsid w:val="00F33994"/>
    <w:rsid w:val="00F3444E"/>
    <w:rsid w:val="00F344BC"/>
    <w:rsid w:val="00F348B0"/>
    <w:rsid w:val="00F348B7"/>
    <w:rsid w:val="00F35F03"/>
    <w:rsid w:val="00F36426"/>
    <w:rsid w:val="00F3649B"/>
    <w:rsid w:val="00F3650E"/>
    <w:rsid w:val="00F3675F"/>
    <w:rsid w:val="00F36A92"/>
    <w:rsid w:val="00F36CC0"/>
    <w:rsid w:val="00F36E48"/>
    <w:rsid w:val="00F36FBF"/>
    <w:rsid w:val="00F371F2"/>
    <w:rsid w:val="00F37212"/>
    <w:rsid w:val="00F376B9"/>
    <w:rsid w:val="00F37AB2"/>
    <w:rsid w:val="00F37DCA"/>
    <w:rsid w:val="00F4022E"/>
    <w:rsid w:val="00F41BEF"/>
    <w:rsid w:val="00F42974"/>
    <w:rsid w:val="00F429DD"/>
    <w:rsid w:val="00F43725"/>
    <w:rsid w:val="00F43DD1"/>
    <w:rsid w:val="00F443B8"/>
    <w:rsid w:val="00F4575F"/>
    <w:rsid w:val="00F458EB"/>
    <w:rsid w:val="00F46450"/>
    <w:rsid w:val="00F470F9"/>
    <w:rsid w:val="00F4722A"/>
    <w:rsid w:val="00F47391"/>
    <w:rsid w:val="00F4783F"/>
    <w:rsid w:val="00F47ED1"/>
    <w:rsid w:val="00F512AC"/>
    <w:rsid w:val="00F51520"/>
    <w:rsid w:val="00F5175B"/>
    <w:rsid w:val="00F51C85"/>
    <w:rsid w:val="00F51EC5"/>
    <w:rsid w:val="00F529C5"/>
    <w:rsid w:val="00F53B99"/>
    <w:rsid w:val="00F545D5"/>
    <w:rsid w:val="00F54861"/>
    <w:rsid w:val="00F54954"/>
    <w:rsid w:val="00F55007"/>
    <w:rsid w:val="00F55F6E"/>
    <w:rsid w:val="00F5636D"/>
    <w:rsid w:val="00F565CE"/>
    <w:rsid w:val="00F56F59"/>
    <w:rsid w:val="00F57217"/>
    <w:rsid w:val="00F60031"/>
    <w:rsid w:val="00F605F7"/>
    <w:rsid w:val="00F60D8F"/>
    <w:rsid w:val="00F62277"/>
    <w:rsid w:val="00F6229D"/>
    <w:rsid w:val="00F6265F"/>
    <w:rsid w:val="00F630E6"/>
    <w:rsid w:val="00F64727"/>
    <w:rsid w:val="00F64762"/>
    <w:rsid w:val="00F64940"/>
    <w:rsid w:val="00F64F95"/>
    <w:rsid w:val="00F65300"/>
    <w:rsid w:val="00F65353"/>
    <w:rsid w:val="00F6559E"/>
    <w:rsid w:val="00F65713"/>
    <w:rsid w:val="00F65D62"/>
    <w:rsid w:val="00F65F3D"/>
    <w:rsid w:val="00F66339"/>
    <w:rsid w:val="00F6687D"/>
    <w:rsid w:val="00F66A55"/>
    <w:rsid w:val="00F670DC"/>
    <w:rsid w:val="00F671BB"/>
    <w:rsid w:val="00F67344"/>
    <w:rsid w:val="00F70102"/>
    <w:rsid w:val="00F70287"/>
    <w:rsid w:val="00F717C8"/>
    <w:rsid w:val="00F71B64"/>
    <w:rsid w:val="00F7206B"/>
    <w:rsid w:val="00F728B3"/>
    <w:rsid w:val="00F728BD"/>
    <w:rsid w:val="00F733E4"/>
    <w:rsid w:val="00F736DE"/>
    <w:rsid w:val="00F73771"/>
    <w:rsid w:val="00F739D5"/>
    <w:rsid w:val="00F73B2B"/>
    <w:rsid w:val="00F73EB6"/>
    <w:rsid w:val="00F75A7E"/>
    <w:rsid w:val="00F75A89"/>
    <w:rsid w:val="00F75C53"/>
    <w:rsid w:val="00F76120"/>
    <w:rsid w:val="00F7703B"/>
    <w:rsid w:val="00F77BA3"/>
    <w:rsid w:val="00F803CC"/>
    <w:rsid w:val="00F80D76"/>
    <w:rsid w:val="00F810A2"/>
    <w:rsid w:val="00F8155C"/>
    <w:rsid w:val="00F81CAA"/>
    <w:rsid w:val="00F82020"/>
    <w:rsid w:val="00F82287"/>
    <w:rsid w:val="00F828F7"/>
    <w:rsid w:val="00F82B90"/>
    <w:rsid w:val="00F8302E"/>
    <w:rsid w:val="00F83AC8"/>
    <w:rsid w:val="00F842C7"/>
    <w:rsid w:val="00F8443E"/>
    <w:rsid w:val="00F84677"/>
    <w:rsid w:val="00F84849"/>
    <w:rsid w:val="00F84B8B"/>
    <w:rsid w:val="00F859D3"/>
    <w:rsid w:val="00F8629A"/>
    <w:rsid w:val="00F8637B"/>
    <w:rsid w:val="00F86F09"/>
    <w:rsid w:val="00F8772C"/>
    <w:rsid w:val="00F87D9D"/>
    <w:rsid w:val="00F90062"/>
    <w:rsid w:val="00F91C9E"/>
    <w:rsid w:val="00F928AF"/>
    <w:rsid w:val="00F930B5"/>
    <w:rsid w:val="00F931DA"/>
    <w:rsid w:val="00F93547"/>
    <w:rsid w:val="00F9586B"/>
    <w:rsid w:val="00F95AE8"/>
    <w:rsid w:val="00F96D64"/>
    <w:rsid w:val="00F96D85"/>
    <w:rsid w:val="00F96D97"/>
    <w:rsid w:val="00F971BE"/>
    <w:rsid w:val="00F97D03"/>
    <w:rsid w:val="00FA003F"/>
    <w:rsid w:val="00FA07AA"/>
    <w:rsid w:val="00FA0C71"/>
    <w:rsid w:val="00FA0E65"/>
    <w:rsid w:val="00FA15EC"/>
    <w:rsid w:val="00FA2CC7"/>
    <w:rsid w:val="00FA38C0"/>
    <w:rsid w:val="00FA3AB9"/>
    <w:rsid w:val="00FA3ACC"/>
    <w:rsid w:val="00FA42FA"/>
    <w:rsid w:val="00FA489A"/>
    <w:rsid w:val="00FA52A7"/>
    <w:rsid w:val="00FA53CE"/>
    <w:rsid w:val="00FA588E"/>
    <w:rsid w:val="00FA59D4"/>
    <w:rsid w:val="00FA5D94"/>
    <w:rsid w:val="00FA6655"/>
    <w:rsid w:val="00FA6817"/>
    <w:rsid w:val="00FA6958"/>
    <w:rsid w:val="00FA69B7"/>
    <w:rsid w:val="00FA7AE6"/>
    <w:rsid w:val="00FB06AC"/>
    <w:rsid w:val="00FB0F62"/>
    <w:rsid w:val="00FB1CA5"/>
    <w:rsid w:val="00FB1EA3"/>
    <w:rsid w:val="00FB208B"/>
    <w:rsid w:val="00FB2825"/>
    <w:rsid w:val="00FB28C1"/>
    <w:rsid w:val="00FB2BBD"/>
    <w:rsid w:val="00FB30BC"/>
    <w:rsid w:val="00FB3E8E"/>
    <w:rsid w:val="00FB4284"/>
    <w:rsid w:val="00FB46C2"/>
    <w:rsid w:val="00FB4782"/>
    <w:rsid w:val="00FB5623"/>
    <w:rsid w:val="00FB6C67"/>
    <w:rsid w:val="00FB7D46"/>
    <w:rsid w:val="00FC0004"/>
    <w:rsid w:val="00FC0795"/>
    <w:rsid w:val="00FC07CB"/>
    <w:rsid w:val="00FC0C67"/>
    <w:rsid w:val="00FC0F10"/>
    <w:rsid w:val="00FC10EC"/>
    <w:rsid w:val="00FC1351"/>
    <w:rsid w:val="00FC1981"/>
    <w:rsid w:val="00FC2BB8"/>
    <w:rsid w:val="00FC2BDB"/>
    <w:rsid w:val="00FC365C"/>
    <w:rsid w:val="00FC3B6C"/>
    <w:rsid w:val="00FC3DA1"/>
    <w:rsid w:val="00FC3F78"/>
    <w:rsid w:val="00FC403F"/>
    <w:rsid w:val="00FC4C30"/>
    <w:rsid w:val="00FC5439"/>
    <w:rsid w:val="00FC54D6"/>
    <w:rsid w:val="00FC575A"/>
    <w:rsid w:val="00FC633E"/>
    <w:rsid w:val="00FD0A6A"/>
    <w:rsid w:val="00FD12C0"/>
    <w:rsid w:val="00FD2159"/>
    <w:rsid w:val="00FD2FDE"/>
    <w:rsid w:val="00FD3002"/>
    <w:rsid w:val="00FD314A"/>
    <w:rsid w:val="00FD38A4"/>
    <w:rsid w:val="00FD38A5"/>
    <w:rsid w:val="00FD43A9"/>
    <w:rsid w:val="00FD59D7"/>
    <w:rsid w:val="00FD5B0B"/>
    <w:rsid w:val="00FD6A89"/>
    <w:rsid w:val="00FD6CAB"/>
    <w:rsid w:val="00FD787E"/>
    <w:rsid w:val="00FE0579"/>
    <w:rsid w:val="00FE09E2"/>
    <w:rsid w:val="00FE0A6D"/>
    <w:rsid w:val="00FE0D0B"/>
    <w:rsid w:val="00FE0F03"/>
    <w:rsid w:val="00FE130D"/>
    <w:rsid w:val="00FE1B95"/>
    <w:rsid w:val="00FE23D0"/>
    <w:rsid w:val="00FE2406"/>
    <w:rsid w:val="00FE267B"/>
    <w:rsid w:val="00FE2877"/>
    <w:rsid w:val="00FE29F6"/>
    <w:rsid w:val="00FE3325"/>
    <w:rsid w:val="00FE3396"/>
    <w:rsid w:val="00FE3673"/>
    <w:rsid w:val="00FE3A19"/>
    <w:rsid w:val="00FE3C88"/>
    <w:rsid w:val="00FE499A"/>
    <w:rsid w:val="00FE4C5E"/>
    <w:rsid w:val="00FE5D07"/>
    <w:rsid w:val="00FE6B67"/>
    <w:rsid w:val="00FE7484"/>
    <w:rsid w:val="00FE7528"/>
    <w:rsid w:val="00FE796E"/>
    <w:rsid w:val="00FE7DA5"/>
    <w:rsid w:val="00FF0264"/>
    <w:rsid w:val="00FF0ECA"/>
    <w:rsid w:val="00FF1BB5"/>
    <w:rsid w:val="00FF26E2"/>
    <w:rsid w:val="00FF4CBF"/>
    <w:rsid w:val="00FF4EB4"/>
    <w:rsid w:val="00FF54DC"/>
    <w:rsid w:val="00FF57EE"/>
    <w:rsid w:val="00FF5966"/>
    <w:rsid w:val="00FF5A9F"/>
    <w:rsid w:val="00FF5BE5"/>
    <w:rsid w:val="00FF649D"/>
    <w:rsid w:val="00FF6613"/>
    <w:rsid w:val="00FF66E4"/>
    <w:rsid w:val="00FF6C96"/>
    <w:rsid w:val="00FF6E47"/>
    <w:rsid w:val="00FF6F59"/>
    <w:rsid w:val="00FF75B9"/>
    <w:rsid w:val="00FF7CEC"/>
    <w:rsid w:val="00FF7FD2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/>
  <w:clrSchemeMapping w:bg1="light1" w:t1="dark1" w:bg2="light2" w:t2="dark2" w:accent1="accent1" w:accent2="accent2" w:accent3="accent3" w:accent4="accent4" w:accent5="accent5" w:accent6="accent6" w:hyperlink="hyperlink" w:followedHyperlink="followedHyperlink"/>
  <w:shapeDefaults>
    <o:shapedefaults v:ext="edit" spidmax="2050"/>
    <o:shapelayout v:ext="edit">
      <o:idmap v:ext="edit" data="2"/>
    </o:shapelayout>
  </w:shapeDefaults>
  <w:decimalSymbol w:val="."/>
  <w:listSeparator w:val=","/>
  <w14:docId w14:val="38E03C5B"/>
  <w15:docId w15:val="{D62ADB57-6A35-498E-9348-D98392D59BB7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ocDefaults>
    <w:rPrDefault>
      <w:rPr>
        <w:rFonts w:asciiTheme="minorHAnsi" w:eastAsiaTheme="minorHAnsi" w:hAnsiTheme="minorHAnsi" w:cstheme="minorBidi"/>
        <w:sz w:val="22"/>
        <w:szCs w:val="22"/>
        <w:lang w:val="en-US" w:eastAsia="en-US" w:bidi="ar-SA"/>
      </w:rPr>
    </w:rPrDefault>
    <w:pPrDefault>
      <w:pPr>
        <w:spacing w:after="160" w:line="259" w:lineRule="auto"/>
      </w:pPr>
    </w:pPrDefault>
  </w:docDefaults>
  <w:latentStyles w:defLockedState="0" w:defUIPriority="99" w:defSemiHidden="0" w:defUnhideWhenUsed="0" w:defQFormat="0" w:count="376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/>
    <w:lsdException w:name="header" w:semiHidden="1" w:unhideWhenUsed="1"/>
    <w:lsdException w:name="footer" w:semiHidden="1" w:unhideWhenUsed="1"/>
    <w:lsdException w:name="index heading" w:semiHidden="1" w:unhideWhenUsed="1"/>
    <w:lsdException w:name="caption" w:semiHidden="1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/>
    <w:lsdException w:name="Table Theme" w:semiHidden="1" w:unhideWhenUsed="1"/>
    <w:lsdException w:name="Placeholder Text" w:semiHidden="1"/>
    <w:lsdException w:name="No Spacing" w:uiPriority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List Paragraph" w:uiPriority="34" w:qFormat="1"/>
    <w:lsdException w:name="Quote" w:uiPriority="29" w:qFormat="1"/>
    <w:lsdException w:name="Intense Quote" w:uiPriority="30" w:qFormat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  <w:lsdException w:name="Smart Link" w:semiHidden="1" w:unhideWhenUsed="1"/>
  </w:latentStyles>
  <w:style w:type="paragraph" w:default="1" w:styleId="Normal">
    <w:name w:val="Normal"/>
    <w:qFormat/>
  </w:style>
  <w:style w:type="paragraph" w:styleId="Heading1">
    <w:name w:val="heading 1"/>
    <w:basedOn w:val="Normal"/>
    <w:next w:val="Normal"/>
    <w:link w:val="Heading1Char"/>
    <w:uiPriority w:val="9"/>
    <w:qFormat/>
    <w:rsid w:val="00540691"/>
    <w:pPr>
      <w:keepNext/>
      <w:keepLines/>
      <w:spacing w:before="240" w:after="0"/>
      <w:outlineLvl w:val="0"/>
    </w:pPr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paragraph" w:styleId="Heading2">
    <w:name w:val="heading 2"/>
    <w:basedOn w:val="Normal"/>
    <w:next w:val="Normal"/>
    <w:link w:val="Heading2Char"/>
    <w:uiPriority w:val="9"/>
    <w:unhideWhenUsed/>
    <w:qFormat/>
    <w:rsid w:val="00540691"/>
    <w:pPr>
      <w:keepNext/>
      <w:keepLines/>
      <w:spacing w:before="40" w:after="0"/>
      <w:outlineLvl w:val="1"/>
    </w:pPr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paragraph" w:styleId="Heading3">
    <w:name w:val="heading 3"/>
    <w:basedOn w:val="Normal"/>
    <w:next w:val="Normal"/>
    <w:link w:val="Heading3Char"/>
    <w:uiPriority w:val="9"/>
    <w:unhideWhenUsed/>
    <w:qFormat/>
    <w:rsid w:val="0030697F"/>
    <w:pPr>
      <w:keepNext/>
      <w:keepLines/>
      <w:spacing w:before="40" w:after="0"/>
      <w:outlineLvl w:val="2"/>
    </w:pPr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Heading4">
    <w:name w:val="heading 4"/>
    <w:basedOn w:val="Normal"/>
    <w:next w:val="Normal"/>
    <w:link w:val="Heading4Char"/>
    <w:uiPriority w:val="9"/>
    <w:unhideWhenUsed/>
    <w:qFormat/>
    <w:rsid w:val="00B4215E"/>
    <w:pPr>
      <w:keepNext/>
      <w:keepLines/>
      <w:spacing w:before="40" w:after="0"/>
      <w:outlineLvl w:val="3"/>
    </w:pPr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default="1" w:styleId="DefaultParagraphFont">
    <w:name w:val="Default Paragraph Font"/>
    <w:uiPriority w:val="1"/>
    <w:semiHidden/>
    <w:unhideWhenUsed/>
  </w:style>
  <w:style w:type="table" w:default="1" w:styleId="TableNormal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NoList">
    <w:name w:val="No List"/>
    <w:uiPriority w:val="99"/>
    <w:semiHidden/>
    <w:unhideWhenUsed/>
  </w:style>
  <w:style w:type="paragraph" w:styleId="ListParagraph">
    <w:name w:val="List Paragraph"/>
    <w:basedOn w:val="Normal"/>
    <w:uiPriority w:val="34"/>
    <w:qFormat/>
    <w:rsid w:val="00A62F46"/>
    <w:pPr>
      <w:ind w:left="720"/>
      <w:contextualSpacing/>
    </w:pPr>
  </w:style>
  <w:style w:type="character" w:styleId="CommentReference">
    <w:name w:val="annotation reference"/>
    <w:basedOn w:val="DefaultParagraphFont"/>
    <w:uiPriority w:val="99"/>
    <w:semiHidden/>
    <w:unhideWhenUsed/>
    <w:rsid w:val="00A20D00"/>
    <w:rPr>
      <w:sz w:val="16"/>
      <w:szCs w:val="16"/>
    </w:rPr>
  </w:style>
  <w:style w:type="paragraph" w:styleId="CommentText">
    <w:name w:val="annotation text"/>
    <w:basedOn w:val="Normal"/>
    <w:link w:val="CommentTextChar"/>
    <w:uiPriority w:val="99"/>
    <w:semiHidden/>
    <w:unhideWhenUsed/>
    <w:rsid w:val="00A20D00"/>
    <w:pPr>
      <w:spacing w:line="240" w:lineRule="auto"/>
    </w:pPr>
    <w:rPr>
      <w:sz w:val="20"/>
      <w:szCs w:val="20"/>
    </w:rPr>
  </w:style>
  <w:style w:type="character" w:customStyle="1" w:styleId="CommentTextChar">
    <w:name w:val="Comment Text Char"/>
    <w:basedOn w:val="DefaultParagraphFont"/>
    <w:link w:val="CommentText"/>
    <w:uiPriority w:val="99"/>
    <w:semiHidden/>
    <w:rsid w:val="00A20D00"/>
    <w:rPr>
      <w:sz w:val="20"/>
      <w:szCs w:val="20"/>
    </w:rPr>
  </w:style>
  <w:style w:type="paragraph" w:styleId="CommentSubject">
    <w:name w:val="annotation subject"/>
    <w:basedOn w:val="CommentText"/>
    <w:next w:val="CommentText"/>
    <w:link w:val="CommentSubjectChar"/>
    <w:uiPriority w:val="99"/>
    <w:semiHidden/>
    <w:unhideWhenUsed/>
    <w:rsid w:val="00A20D00"/>
    <w:rPr>
      <w:b/>
      <w:bCs/>
    </w:rPr>
  </w:style>
  <w:style w:type="character" w:customStyle="1" w:styleId="CommentSubjectChar">
    <w:name w:val="Comment Subject Char"/>
    <w:basedOn w:val="CommentTextChar"/>
    <w:link w:val="CommentSubject"/>
    <w:uiPriority w:val="99"/>
    <w:semiHidden/>
    <w:rsid w:val="00A20D00"/>
    <w:rPr>
      <w:b/>
      <w:bCs/>
      <w:sz w:val="20"/>
      <w:szCs w:val="20"/>
    </w:rPr>
  </w:style>
  <w:style w:type="paragraph" w:styleId="BalloonText">
    <w:name w:val="Balloon Text"/>
    <w:basedOn w:val="Normal"/>
    <w:link w:val="BalloonTextChar"/>
    <w:uiPriority w:val="99"/>
    <w:semiHidden/>
    <w:unhideWhenUsed/>
    <w:rsid w:val="00A20D00"/>
    <w:pPr>
      <w:spacing w:after="0" w:line="240" w:lineRule="auto"/>
    </w:pPr>
    <w:rPr>
      <w:rFonts w:ascii="Segoe UI" w:hAnsi="Segoe UI" w:cs="Segoe UI"/>
      <w:sz w:val="18"/>
      <w:szCs w:val="18"/>
    </w:rPr>
  </w:style>
  <w:style w:type="character" w:customStyle="1" w:styleId="BalloonTextChar">
    <w:name w:val="Balloon Text Char"/>
    <w:basedOn w:val="DefaultParagraphFont"/>
    <w:link w:val="BalloonText"/>
    <w:uiPriority w:val="99"/>
    <w:semiHidden/>
    <w:rsid w:val="00A20D00"/>
    <w:rPr>
      <w:rFonts w:ascii="Segoe UI" w:hAnsi="Segoe UI" w:cs="Segoe UI"/>
      <w:sz w:val="18"/>
      <w:szCs w:val="18"/>
    </w:rPr>
  </w:style>
  <w:style w:type="character" w:customStyle="1" w:styleId="Heading1Char">
    <w:name w:val="Heading 1 Char"/>
    <w:basedOn w:val="DefaultParagraphFont"/>
    <w:link w:val="Heading1"/>
    <w:uiPriority w:val="9"/>
    <w:rsid w:val="00540691"/>
    <w:rPr>
      <w:rFonts w:asciiTheme="majorHAnsi" w:eastAsiaTheme="majorEastAsia" w:hAnsiTheme="majorHAnsi" w:cstheme="majorBidi"/>
      <w:color w:val="2F5496" w:themeColor="accent1" w:themeShade="BF"/>
      <w:sz w:val="32"/>
      <w:szCs w:val="32"/>
    </w:rPr>
  </w:style>
  <w:style w:type="character" w:customStyle="1" w:styleId="Heading2Char">
    <w:name w:val="Heading 2 Char"/>
    <w:basedOn w:val="DefaultParagraphFont"/>
    <w:link w:val="Heading2"/>
    <w:uiPriority w:val="9"/>
    <w:rsid w:val="00540691"/>
    <w:rPr>
      <w:rFonts w:asciiTheme="majorHAnsi" w:eastAsiaTheme="majorEastAsia" w:hAnsiTheme="majorHAnsi" w:cstheme="majorBidi"/>
      <w:color w:val="2F5496" w:themeColor="accent1" w:themeShade="BF"/>
      <w:sz w:val="26"/>
      <w:szCs w:val="26"/>
    </w:rPr>
  </w:style>
  <w:style w:type="character" w:customStyle="1" w:styleId="Heading3Char">
    <w:name w:val="Heading 3 Char"/>
    <w:basedOn w:val="DefaultParagraphFont"/>
    <w:link w:val="Heading3"/>
    <w:uiPriority w:val="9"/>
    <w:rsid w:val="0030697F"/>
    <w:rPr>
      <w:rFonts w:asciiTheme="majorHAnsi" w:eastAsiaTheme="majorEastAsia" w:hAnsiTheme="majorHAnsi" w:cstheme="majorBidi"/>
      <w:color w:val="1F3763" w:themeColor="accent1" w:themeShade="7F"/>
      <w:sz w:val="24"/>
      <w:szCs w:val="24"/>
    </w:rPr>
  </w:style>
  <w:style w:type="paragraph" w:styleId="TOCHeading">
    <w:name w:val="TOC Heading"/>
    <w:basedOn w:val="Heading1"/>
    <w:next w:val="Normal"/>
    <w:uiPriority w:val="39"/>
    <w:unhideWhenUsed/>
    <w:qFormat/>
    <w:rsid w:val="0089110E"/>
    <w:pPr>
      <w:outlineLvl w:val="9"/>
    </w:pPr>
  </w:style>
  <w:style w:type="paragraph" w:styleId="TOC1">
    <w:name w:val="toc 1"/>
    <w:basedOn w:val="Normal"/>
    <w:next w:val="Normal"/>
    <w:autoRedefine/>
    <w:uiPriority w:val="39"/>
    <w:unhideWhenUsed/>
    <w:rsid w:val="004D0A72"/>
    <w:pPr>
      <w:tabs>
        <w:tab w:val="right" w:leader="dot" w:pos="9350"/>
      </w:tabs>
      <w:spacing w:after="0"/>
    </w:pPr>
    <w:rPr>
      <w:rFonts w:ascii="Times New Roman" w:hAnsi="Times New Roman" w:cs="Times New Roman"/>
      <w:b/>
      <w:bCs/>
      <w:noProof/>
      <w:sz w:val="24"/>
      <w:szCs w:val="24"/>
    </w:rPr>
  </w:style>
  <w:style w:type="paragraph" w:styleId="TOC2">
    <w:name w:val="toc 2"/>
    <w:basedOn w:val="Normal"/>
    <w:next w:val="Normal"/>
    <w:autoRedefine/>
    <w:uiPriority w:val="39"/>
    <w:unhideWhenUsed/>
    <w:rsid w:val="0089110E"/>
    <w:pPr>
      <w:spacing w:after="100"/>
      <w:ind w:left="220"/>
    </w:pPr>
  </w:style>
  <w:style w:type="paragraph" w:styleId="TOC3">
    <w:name w:val="toc 3"/>
    <w:basedOn w:val="Normal"/>
    <w:next w:val="Normal"/>
    <w:autoRedefine/>
    <w:uiPriority w:val="39"/>
    <w:unhideWhenUsed/>
    <w:rsid w:val="0089110E"/>
    <w:pPr>
      <w:spacing w:after="100"/>
      <w:ind w:left="440"/>
    </w:pPr>
  </w:style>
  <w:style w:type="character" w:styleId="Hyperlink">
    <w:name w:val="Hyperlink"/>
    <w:basedOn w:val="DefaultParagraphFont"/>
    <w:uiPriority w:val="99"/>
    <w:unhideWhenUsed/>
    <w:rsid w:val="0089110E"/>
    <w:rPr>
      <w:color w:val="0563C1" w:themeColor="hyperlink"/>
      <w:u w:val="single"/>
    </w:rPr>
  </w:style>
  <w:style w:type="paragraph" w:styleId="Header">
    <w:name w:val="header"/>
    <w:basedOn w:val="Normal"/>
    <w:link w:val="HeaderChar"/>
    <w:uiPriority w:val="99"/>
    <w:unhideWhenUsed/>
    <w:rsid w:val="006964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HeaderChar">
    <w:name w:val="Header Char"/>
    <w:basedOn w:val="DefaultParagraphFont"/>
    <w:link w:val="Header"/>
    <w:uiPriority w:val="99"/>
    <w:rsid w:val="0069649C"/>
  </w:style>
  <w:style w:type="paragraph" w:styleId="Footer">
    <w:name w:val="footer"/>
    <w:basedOn w:val="Normal"/>
    <w:link w:val="FooterChar"/>
    <w:uiPriority w:val="99"/>
    <w:unhideWhenUsed/>
    <w:rsid w:val="0069649C"/>
    <w:pPr>
      <w:tabs>
        <w:tab w:val="center" w:pos="4680"/>
        <w:tab w:val="right" w:pos="9360"/>
      </w:tabs>
      <w:spacing w:after="0" w:line="240" w:lineRule="auto"/>
    </w:pPr>
  </w:style>
  <w:style w:type="character" w:customStyle="1" w:styleId="FooterChar">
    <w:name w:val="Footer Char"/>
    <w:basedOn w:val="DefaultParagraphFont"/>
    <w:link w:val="Footer"/>
    <w:uiPriority w:val="99"/>
    <w:rsid w:val="0069649C"/>
  </w:style>
  <w:style w:type="table" w:styleId="TableGrid">
    <w:name w:val="Table Grid"/>
    <w:basedOn w:val="TableNormal"/>
    <w:uiPriority w:val="39"/>
    <w:rsid w:val="00926F7D"/>
    <w:pPr>
      <w:spacing w:after="0" w:line="240" w:lineRule="auto"/>
    </w:pPr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styleId="Bibliography">
    <w:name w:val="Bibliography"/>
    <w:basedOn w:val="Normal"/>
    <w:next w:val="Normal"/>
    <w:uiPriority w:val="37"/>
    <w:unhideWhenUsed/>
    <w:rsid w:val="00B75EB2"/>
  </w:style>
  <w:style w:type="character" w:customStyle="1" w:styleId="Heading4Char">
    <w:name w:val="Heading 4 Char"/>
    <w:basedOn w:val="DefaultParagraphFont"/>
    <w:link w:val="Heading4"/>
    <w:uiPriority w:val="9"/>
    <w:rsid w:val="00B4215E"/>
    <w:rPr>
      <w:rFonts w:asciiTheme="majorHAnsi" w:eastAsiaTheme="majorEastAsia" w:hAnsiTheme="majorHAnsi" w:cstheme="majorBidi"/>
      <w:i/>
      <w:iCs/>
      <w:color w:val="2F5496" w:themeColor="accent1" w:themeShade="BF"/>
    </w:rPr>
  </w:style>
  <w:style w:type="character" w:styleId="PlaceholderText">
    <w:name w:val="Placeholder Text"/>
    <w:basedOn w:val="DefaultParagraphFont"/>
    <w:uiPriority w:val="99"/>
    <w:semiHidden/>
    <w:rsid w:val="00370DEF"/>
    <w:rPr>
      <w:color w:val="808080"/>
    </w:rPr>
  </w:style>
  <w:style w:type="paragraph" w:styleId="Caption">
    <w:name w:val="caption"/>
    <w:basedOn w:val="Normal"/>
    <w:next w:val="Normal"/>
    <w:uiPriority w:val="35"/>
    <w:unhideWhenUsed/>
    <w:qFormat/>
    <w:rsid w:val="00E131B6"/>
    <w:pPr>
      <w:spacing w:after="200" w:line="240" w:lineRule="auto"/>
    </w:pPr>
    <w:rPr>
      <w:i/>
      <w:iCs/>
      <w:color w:val="44546A" w:themeColor="text2"/>
      <w:sz w:val="18"/>
      <w:szCs w:val="18"/>
    </w:rPr>
  </w:style>
  <w:style w:type="paragraph" w:styleId="TableofFigures">
    <w:name w:val="table of figures"/>
    <w:basedOn w:val="Normal"/>
    <w:next w:val="Normal"/>
    <w:uiPriority w:val="99"/>
    <w:unhideWhenUsed/>
    <w:rsid w:val="0023760F"/>
    <w:pPr>
      <w:spacing w:after="0"/>
      <w:ind w:left="440" w:hanging="440"/>
    </w:pPr>
    <w:rPr>
      <w:rFonts w:cstheme="minorHAnsi"/>
      <w:b/>
      <w:bCs/>
      <w:sz w:val="20"/>
      <w:szCs w:val="20"/>
    </w:rPr>
  </w:style>
  <w:style w:type="character" w:styleId="LineNumber">
    <w:name w:val="line number"/>
    <w:basedOn w:val="DefaultParagraphFont"/>
    <w:uiPriority w:val="99"/>
    <w:semiHidden/>
    <w:unhideWhenUsed/>
    <w:rsid w:val="00094538"/>
  </w:style>
  <w:style w:type="character" w:styleId="Emphasis">
    <w:name w:val="Emphasis"/>
    <w:basedOn w:val="DefaultParagraphFont"/>
    <w:uiPriority w:val="20"/>
    <w:qFormat/>
    <w:rsid w:val="00464501"/>
    <w:rPr>
      <w:i/>
      <w:iCs/>
    </w:rPr>
  </w:style>
  <w:style w:type="paragraph" w:customStyle="1" w:styleId="ql-align-justify">
    <w:name w:val="ql-align-justify"/>
    <w:basedOn w:val="Normal"/>
    <w:rsid w:val="00FF649D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paragraph" w:styleId="NormalWeb">
    <w:name w:val="Normal (Web)"/>
    <w:basedOn w:val="Normal"/>
    <w:uiPriority w:val="99"/>
    <w:unhideWhenUsed/>
    <w:rsid w:val="0033654B"/>
    <w:pPr>
      <w:spacing w:before="100" w:beforeAutospacing="1" w:after="100" w:afterAutospacing="1" w:line="240" w:lineRule="auto"/>
    </w:pPr>
    <w:rPr>
      <w:rFonts w:ascii="Times New Roman" w:eastAsia="Times New Roman" w:hAnsi="Times New Roman" w:cs="Times New Roman"/>
      <w:sz w:val="24"/>
      <w:szCs w:val="24"/>
    </w:rPr>
  </w:style>
  <w:style w:type="character" w:styleId="Strong">
    <w:name w:val="Strong"/>
    <w:basedOn w:val="DefaultParagraphFont"/>
    <w:uiPriority w:val="22"/>
    <w:qFormat/>
    <w:rsid w:val="00421F17"/>
    <w:rPr>
      <w:b/>
      <w:bCs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ex="http://schemas.microsoft.com/office/word/2018/wordml/cex" xmlns:w16cid="http://schemas.microsoft.com/office/word/2016/wordml/cid" xmlns:w16="http://schemas.microsoft.com/office/word/2018/wordml" xmlns:w16sdtdh="http://schemas.microsoft.com/office/word/2020/wordml/sdtdatahash" xmlns:w16se="http://schemas.microsoft.com/office/word/2015/wordml/symex" mc:Ignorable="w14 w15 w16se w16cid w16 w16cex w16sdtdh">
  <w:divs>
    <w:div w:id="2827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594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79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244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53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1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047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735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1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289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2521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127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3517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8617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6360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521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4212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93299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305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111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09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7701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8459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55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781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268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7391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510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9443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79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824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85997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486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340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2527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6561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3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262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100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9745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171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382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1540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72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357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8362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6905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19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012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83496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928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27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5821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47250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299659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02369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65957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59606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21514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66625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08651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59929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76870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785349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25373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31931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57465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864702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406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97035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37799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52868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66720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095282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0986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54524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69977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170050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5496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47448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283392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34303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403575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156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24163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59301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569332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1901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5659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5764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69456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33712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26822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41831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851027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42761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396444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34528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56122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085058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394028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0179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7798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1998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224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05678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4114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42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27777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2573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469716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6147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71159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59804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5925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687831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2406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56805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791523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01955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17706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7092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884464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5657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6072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84239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4990085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48262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7715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2536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086439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146098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28672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74546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2822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2377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380135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2132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6722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488801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64294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5963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17964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31785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51916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69848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773735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81937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2434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5893861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001903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414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18688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0943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333687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2197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57855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74892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698747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72727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3283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4013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47465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6056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891807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6916922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2466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1563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28261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83819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091893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0344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188244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3369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238664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0079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2433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48197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38939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22901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441866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26267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5588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6826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598386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070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27272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687379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2289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5952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749114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80999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53713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726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796876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14591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21158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09056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2023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0584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3334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58023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196878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23532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42000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55101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7400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292550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12586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24503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366558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5287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46866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341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0681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572304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0436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676415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09931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281087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792468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09444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177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83951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62094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8980575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2864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036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044137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00381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196437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39726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7788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182480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0992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255786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1548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24748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37057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17624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2302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495826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401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550659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648877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12080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4069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71045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798408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22762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890220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00183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991904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5935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64392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085603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16155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544810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28067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21508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44224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54281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04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8898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390160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43484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24617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567340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24818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47225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87724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6949536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0154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73233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0323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33800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70694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0888471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0107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76540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7368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098601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26737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66825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17332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04193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17288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20742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4930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284755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7106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085641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392298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436192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16748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6717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2909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44955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6651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88828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5907692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32076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67208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28400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32981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63836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77816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6016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75208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88980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1975435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40553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055627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39976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180527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25027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0965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57053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62794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754528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3993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387817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15272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23759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65680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4984419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4238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028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56474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28811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34198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232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79562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0005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691179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753999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7613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2977633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35387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5481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066230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24399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42870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50611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65639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196470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383867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438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47756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04474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12271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3265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6130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5588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29789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638254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0180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41101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54244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855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796253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09362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18305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3797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855184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2969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3930380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124510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026037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126565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0826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3842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5310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66112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28425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0927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36265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43969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352465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08783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19473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32654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47431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79925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580622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45396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653501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10228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0900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229030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46369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51734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779938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4190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053561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88202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26039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4978439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0421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262244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6047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083992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18756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6849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186900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004872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829984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294175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029642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3374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689131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7309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395896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1603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170101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32480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489878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67971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488394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25970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6703629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38505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55835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76890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11325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34926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8945949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050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36576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51698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5998669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3147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461004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051880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13708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2353146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29147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34867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5717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38681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176213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043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54293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67347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4777968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275827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56060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2749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593669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667873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375125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5112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781455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08835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20499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3886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839748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20993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41884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0001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79214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1156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6986581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51586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67362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8116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194776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374578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40588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278772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23410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343227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38283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440656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06917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31579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87442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59667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07572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22201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476702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691099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34291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41292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71680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796383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049251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2343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758293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8934689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03143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793553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173072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4347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677306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742765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083530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461393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500587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747338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29634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23295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325927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3619017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03410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157834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393474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485786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13619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483226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08252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2992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488319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33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62640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598077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069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058480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40423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679391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09678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079456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264391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769630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17459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48223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8698607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895123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04326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108953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0213620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0939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21815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017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2486996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177140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3489203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118198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493134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628031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583686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18429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53109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635149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6753774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08931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166948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429309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7902254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142332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8620554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132302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748732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199892094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53920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019585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168078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01532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119579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27811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269007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3935755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008312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416470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7290018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848116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499147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41345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1566649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287460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559304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6440617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264963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79474453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0979001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102116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0379145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12580212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156113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3499205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896398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29274410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5630751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667875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39952964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  <w:div w:id="2146577167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13" Type="http://schemas.openxmlformats.org/officeDocument/2006/relationships/footer" Target="footer3.xml"/><Relationship Id="rId18" Type="http://schemas.openxmlformats.org/officeDocument/2006/relationships/header" Target="header5.xml"/><Relationship Id="rId26" Type="http://schemas.openxmlformats.org/officeDocument/2006/relationships/footer" Target="footer8.xml"/><Relationship Id="rId39" Type="http://schemas.openxmlformats.org/officeDocument/2006/relationships/image" Target="media/image13.png"/><Relationship Id="rId21" Type="http://schemas.openxmlformats.org/officeDocument/2006/relationships/image" Target="media/image3.jpeg"/><Relationship Id="rId34" Type="http://schemas.openxmlformats.org/officeDocument/2006/relationships/footer" Target="footer10.xml"/><Relationship Id="rId42" Type="http://schemas.openxmlformats.org/officeDocument/2006/relationships/image" Target="media/image16.png"/><Relationship Id="rId47" Type="http://schemas.openxmlformats.org/officeDocument/2006/relationships/image" Target="media/image21.png"/><Relationship Id="rId50" Type="http://schemas.openxmlformats.org/officeDocument/2006/relationships/footer" Target="footer11.xml"/><Relationship Id="rId55" Type="http://schemas.openxmlformats.org/officeDocument/2006/relationships/fontTable" Target="fontTable.xml"/><Relationship Id="rId7" Type="http://schemas.openxmlformats.org/officeDocument/2006/relationships/endnotes" Target="endnotes.xml"/><Relationship Id="rId2" Type="http://schemas.openxmlformats.org/officeDocument/2006/relationships/numbering" Target="numbering.xml"/><Relationship Id="rId16" Type="http://schemas.openxmlformats.org/officeDocument/2006/relationships/footer" Target="footer4.xml"/><Relationship Id="rId29" Type="http://schemas.openxmlformats.org/officeDocument/2006/relationships/image" Target="media/image7.jpg"/><Relationship Id="rId11" Type="http://schemas.openxmlformats.org/officeDocument/2006/relationships/footer" Target="footer2.xml"/><Relationship Id="rId24" Type="http://schemas.openxmlformats.org/officeDocument/2006/relationships/footer" Target="footer7.xml"/><Relationship Id="rId32" Type="http://schemas.openxmlformats.org/officeDocument/2006/relationships/footer" Target="footer9.xml"/><Relationship Id="rId37" Type="http://schemas.openxmlformats.org/officeDocument/2006/relationships/image" Target="media/image11.png"/><Relationship Id="rId40" Type="http://schemas.openxmlformats.org/officeDocument/2006/relationships/image" Target="media/image14.png"/><Relationship Id="rId45" Type="http://schemas.openxmlformats.org/officeDocument/2006/relationships/image" Target="media/image19.png"/><Relationship Id="rId53" Type="http://schemas.openxmlformats.org/officeDocument/2006/relationships/header" Target="header12.xml"/><Relationship Id="rId5" Type="http://schemas.openxmlformats.org/officeDocument/2006/relationships/webSettings" Target="webSettings.xml"/><Relationship Id="rId10" Type="http://schemas.openxmlformats.org/officeDocument/2006/relationships/footer" Target="footer1.xml"/><Relationship Id="rId19" Type="http://schemas.openxmlformats.org/officeDocument/2006/relationships/footer" Target="footer6.xml"/><Relationship Id="rId31" Type="http://schemas.openxmlformats.org/officeDocument/2006/relationships/header" Target="header8.xml"/><Relationship Id="rId44" Type="http://schemas.openxmlformats.org/officeDocument/2006/relationships/image" Target="media/image18.png"/><Relationship Id="rId52" Type="http://schemas.openxmlformats.org/officeDocument/2006/relationships/footer" Target="footer12.xml"/><Relationship Id="rId4" Type="http://schemas.openxmlformats.org/officeDocument/2006/relationships/settings" Target="settings.xml"/><Relationship Id="rId9" Type="http://schemas.openxmlformats.org/officeDocument/2006/relationships/header" Target="header1.xml"/><Relationship Id="rId14" Type="http://schemas.openxmlformats.org/officeDocument/2006/relationships/header" Target="header3.xml"/><Relationship Id="rId22" Type="http://schemas.openxmlformats.org/officeDocument/2006/relationships/image" Target="media/image4.png"/><Relationship Id="rId27" Type="http://schemas.openxmlformats.org/officeDocument/2006/relationships/image" Target="media/image5.png"/><Relationship Id="rId30" Type="http://schemas.openxmlformats.org/officeDocument/2006/relationships/image" Target="media/image8.png"/><Relationship Id="rId35" Type="http://schemas.openxmlformats.org/officeDocument/2006/relationships/image" Target="media/image9.jpeg"/><Relationship Id="rId43" Type="http://schemas.openxmlformats.org/officeDocument/2006/relationships/image" Target="media/image17.png"/><Relationship Id="rId48" Type="http://schemas.openxmlformats.org/officeDocument/2006/relationships/image" Target="media/image22.png"/><Relationship Id="rId56" Type="http://schemas.openxmlformats.org/officeDocument/2006/relationships/theme" Target="theme/theme1.xml"/><Relationship Id="rId8" Type="http://schemas.openxmlformats.org/officeDocument/2006/relationships/image" Target="media/image1.jpeg"/><Relationship Id="rId51" Type="http://schemas.openxmlformats.org/officeDocument/2006/relationships/header" Target="header11.xml"/><Relationship Id="rId3" Type="http://schemas.openxmlformats.org/officeDocument/2006/relationships/styles" Target="styles.xml"/><Relationship Id="rId12" Type="http://schemas.openxmlformats.org/officeDocument/2006/relationships/header" Target="header2.xml"/><Relationship Id="rId17" Type="http://schemas.openxmlformats.org/officeDocument/2006/relationships/footer" Target="footer5.xml"/><Relationship Id="rId25" Type="http://schemas.openxmlformats.org/officeDocument/2006/relationships/header" Target="header7.xml"/><Relationship Id="rId33" Type="http://schemas.openxmlformats.org/officeDocument/2006/relationships/header" Target="header9.xml"/><Relationship Id="rId38" Type="http://schemas.openxmlformats.org/officeDocument/2006/relationships/image" Target="media/image12.png"/><Relationship Id="rId46" Type="http://schemas.openxmlformats.org/officeDocument/2006/relationships/image" Target="media/image20.png"/><Relationship Id="rId20" Type="http://schemas.openxmlformats.org/officeDocument/2006/relationships/image" Target="media/image2.jpeg"/><Relationship Id="rId41" Type="http://schemas.openxmlformats.org/officeDocument/2006/relationships/image" Target="media/image15.png"/><Relationship Id="rId54" Type="http://schemas.openxmlformats.org/officeDocument/2006/relationships/footer" Target="footer13.xml"/><Relationship Id="rId1" Type="http://schemas.openxmlformats.org/officeDocument/2006/relationships/customXml" Target="../customXml/item1.xml"/><Relationship Id="rId6" Type="http://schemas.openxmlformats.org/officeDocument/2006/relationships/footnotes" Target="footnotes.xml"/><Relationship Id="rId15" Type="http://schemas.openxmlformats.org/officeDocument/2006/relationships/header" Target="header4.xml"/><Relationship Id="rId23" Type="http://schemas.openxmlformats.org/officeDocument/2006/relationships/header" Target="header6.xml"/><Relationship Id="rId28" Type="http://schemas.openxmlformats.org/officeDocument/2006/relationships/image" Target="media/image6.png"/><Relationship Id="rId36" Type="http://schemas.openxmlformats.org/officeDocument/2006/relationships/image" Target="media/image10.png"/><Relationship Id="rId49" Type="http://schemas.openxmlformats.org/officeDocument/2006/relationships/header" Target="header10.xml"/></Relationships>
</file>

<file path=word/theme/theme1.xml><?xml version="1.0" encoding="utf-8"?>
<a:theme xmlns:a="http://schemas.openxmlformats.org/drawingml/2006/main" name="Office Theme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Calibri Light" panose="020F0302020204030204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ajorFont>
      <a:minorFont>
        <a:latin typeface="Calibri" panose="020F0502020204030204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  <a:font script="Armn" typeface="Arial"/>
        <a:font script="Bugi" typeface="Leelawadee UI"/>
        <a:font script="Bopo" typeface="Microsoft JhengHei"/>
        <a:font script="Java" typeface="Javanese Text"/>
        <a:font script="Lisu" typeface="Segoe UI"/>
        <a:font script="Mymr" typeface="Myanmar Text"/>
        <a:font script="Nkoo" typeface="Ebrima"/>
        <a:font script="Olck" typeface="Nirmala UI"/>
        <a:font script="Osma" typeface="Ebrima"/>
        <a:font script="Phag" typeface="Phagspa"/>
        <a:font script="Syrn" typeface="Estrangelo Edessa"/>
        <a:font script="Syrj" typeface="Estrangelo Edessa"/>
        <a:font script="Syre" typeface="Estrangelo Edessa"/>
        <a:font script="Sora" typeface="Nirmala UI"/>
        <a:font script="Tale" typeface="Microsoft Tai Le"/>
        <a:font script="Talu" typeface="Microsoft New Tai Lue"/>
        <a:font script="Tfng" typeface="Ebrima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>
    <a:lnDef>
      <a:spPr bwMode="auto">
        <a:noFill/>
        <a:ln w="9525">
          <a:solidFill>
            <a:srgbClr val="000000"/>
          </a:solidFill>
          <a:round/>
          <a:headEnd/>
          <a:tailEnd type="triangle" w="med" len="med"/>
        </a:ln>
        <a:extLst>
          <a:ext uri="{909E8E84-426E-40DD-AFC4-6F175D3DCCD1}">
            <a14:hiddenFill xmlns:a14="http://schemas.microsoft.com/office/drawing/2010/main">
              <a:noFill/>
            </a14:hiddenFill>
          </a:ext>
        </a:extLst>
      </a:spPr>
      <a:bodyPr/>
      <a:lstStyle/>
    </a:lnDef>
  </a:objectDefaults>
  <a:extraClrSchemeLst/>
  <a:extLst>
    <a:ext uri="{05A4C25C-085E-4340-85A3-A5531E510DB2}">
      <thm15:themeFamily xmlns:thm15="http://schemas.microsoft.com/office/thememl/2012/main" name="Office Theme" id="{62F939B6-93AF-4DB8-9C6B-D6C7DFDC589F}" vid="{4A3C46E8-61CC-4603-A589-7422A47A8E4A}"/>
    </a:ext>
  </a:extLst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item1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>
  <b:Source>
    <b:Tag>Rik12</b:Tag>
    <b:SourceType>Book</b:SourceType>
    <b:Guid>{CE28454A-9709-4677-A83D-1140DC479597}</b:Guid>
    <b:Author>
      <b:Author>
        <b:NameList>
          <b:Person>
            <b:Last>Rosnelly</b:Last>
            <b:First>Rika</b:First>
          </b:Person>
        </b:NameList>
      </b:Author>
    </b:Author>
    <b:Title>Sistem Pakar: Konsep dan Teori</b:Title>
    <b:Year>2012</b:Year>
    <b:City>Yogyakarta</b:City>
    <b:Publisher>Penerbit Andi</b:Publisher>
    <b:RefOrder>18</b:RefOrder>
  </b:Source>
  <b:Source>
    <b:Tag>Sut11</b:Tag>
    <b:SourceType>Book</b:SourceType>
    <b:Guid>{197612C9-268D-4FA5-9B14-E94BC2BB2977}</b:Guid>
    <b:Title>Kecerdasan Buatan</b:Title>
    <b:Year>2011</b:Year>
    <b:City>Yogyakarta</b:City>
    <b:Publisher>Penerbit Andi</b:Publisher>
    <b:Author>
      <b:Author>
        <b:NameList>
          <b:Person>
            <b:Last>Sutojo</b:Last>
            <b:First>T.</b:First>
          </b:Person>
          <b:Person>
            <b:Last>Mulyanto</b:Last>
            <b:First>Edy</b:First>
          </b:Person>
          <b:Person>
            <b:Last>Suhartono</b:Last>
            <b:First>Vincent</b:First>
          </b:Person>
        </b:NameList>
      </b:Author>
    </b:Author>
    <b:RefOrder>20</b:RefOrder>
  </b:Source>
  <b:Source>
    <b:Tag>Ram18</b:Tag>
    <b:SourceType>Book</b:SourceType>
    <b:Guid>{043647CE-18BC-4169-AF4F-A2C3E519E9FD}</b:Guid>
    <b:Title>Mengenal Metode Sistem Pakar</b:Title>
    <b:Year>2018</b:Year>
    <b:City>Ponorogo</b:City>
    <b:Publisher>Uwais Inspirasi Indonesia</b:Publisher>
    <b:Author>
      <b:Author>
        <b:NameList>
          <b:Person>
            <b:Last>Ramadhan, M.Kom</b:Last>
            <b:Middle>Sari</b:Middle>
            <b:First>Puji</b:First>
          </b:Person>
          <b:Person>
            <b:Last>S.Pane, M.Kom</b:Last>
            <b:Middle>Fatimah</b:Middle>
            <b:First>Usti</b:First>
          </b:Person>
        </b:NameList>
      </b:Author>
    </b:Author>
    <b:RefOrder>21</b:RefOrder>
  </b:Source>
  <b:Source>
    <b:Tag>Pra20</b:Tag>
    <b:SourceType>Book</b:SourceType>
    <b:Guid>{898A9D5A-3512-4D90-B48C-75649A6B2D14}</b:Guid>
    <b:Title>Metodologi Pengembangan Sistem Informasi</b:Title>
    <b:Year>2020</b:Year>
    <b:City>Salatiga</b:City>
    <b:Publisher>LP2M Press</b:Publisher>
    <b:Author>
      <b:Author>
        <b:NameList>
          <b:Person>
            <b:Last>Prabowo, M. Kom</b:Last>
            <b:First>Mei</b:First>
          </b:Person>
        </b:NameList>
      </b:Author>
    </b:Author>
    <b:RefOrder>23</b:RefOrder>
  </b:Source>
  <b:Source>
    <b:Tag>Kri21</b:Tag>
    <b:SourceType>Book</b:SourceType>
    <b:Guid>{1F23095C-0D00-4C67-A209-A7425E2034E6}</b:Guid>
    <b:Title>DASAR PEMROGRAMAN WEB dengan bahasa HTML, PHP, dan Database MySQL</b:Title>
    <b:Year>2021</b:Year>
    <b:City>Purwokerto</b:City>
    <b:Publisher>Zahira Media Publisher</b:Publisher>
    <b:Author>
      <b:Author>
        <b:NameList>
          <b:Person>
            <b:Last>Krisbiantoro, M.Kom</b:Last>
            <b:First>Dwi</b:First>
          </b:Person>
          <b:Person>
            <b:Last>Abda'u, M.Kom</b:Last>
            <b:Middle>Diantono</b:Middle>
            <b:First>Prih</b:First>
          </b:Person>
        </b:NameList>
      </b:Author>
    </b:Author>
    <b:RefOrder>27</b:RefOrder>
  </b:Source>
  <b:Source>
    <b:Tag>Wah10</b:Tag>
    <b:SourceType>Book</b:SourceType>
    <b:Guid>{64D69C07-E325-468A-BDC7-B2A8AC6D7056}</b:Guid>
    <b:Title>Panduan Belajar MySQL Database Server</b:Title>
    <b:Year>2010</b:Year>
    <b:City>Jakarta</b:City>
    <b:Publisher>Mediakita</b:Publisher>
    <b:Author>
      <b:Author>
        <b:Corporate>Wahana Komputer</b:Corporate>
      </b:Author>
    </b:Author>
    <b:RefOrder>28</b:RefOrder>
  </b:Source>
  <b:Source>
    <b:Tag>Sja05</b:Tag>
    <b:SourceType>Book</b:SourceType>
    <b:Guid>{29C46D8E-A563-4555-A16E-E67AD7AFEF5C}</b:Guid>
    <b:Title>PENYAKIT KULIT YANG UMUM DI INDONESIA Sebuah Panduan Bergambar</b:Title>
    <b:Year>2005</b:Year>
    <b:City>Jakarta</b:City>
    <b:Publisher>PT Medical Multimedia Indonesia</b:Publisher>
    <b:Author>
      <b:Author>
        <b:NameList>
          <b:Person>
            <b:Last>Sjamsoe-Daili, SpKK(K)</b:Last>
            <b:Middle>Sudarmi</b:Middle>
            <b:First>Dr. Emmy</b:First>
          </b:Person>
          <b:Person>
            <b:Last>Menaldi, SpKK(K)</b:Last>
            <b:Middle>Linuwih</b:Middle>
            <b:First>Dr. Sri</b:First>
          </b:Person>
          <b:Person>
            <b:Last>Wisnu, SpKK(K)</b:Last>
            <b:Middle>Made</b:Middle>
            <b:First>Dr. I</b:First>
          </b:Person>
        </b:NameList>
      </b:Author>
    </b:Author>
    <b:RefOrder>4</b:RefOrder>
  </b:Source>
  <b:Source>
    <b:Tag>Ric91</b:Tag>
    <b:SourceType>Book</b:SourceType>
    <b:Guid>{0A1A7AF5-F53A-49C7-82C3-AF4C78F2CFBB}</b:Guid>
    <b:Title>Artificial Intelligence</b:Title>
    <b:Year>1991</b:Year>
    <b:City>New York</b:City>
    <b:Publisher>McGraw-Hill</b:Publisher>
    <b:Author>
      <b:Author>
        <b:NameList>
          <b:Person>
            <b:Last>Rich</b:Last>
            <b:First>Elaine</b:First>
          </b:Person>
          <b:Person>
            <b:Last>Knight</b:Last>
            <b:First>Kevin</b:First>
          </b:Person>
        </b:NameList>
      </b:Author>
    </b:Author>
    <b:RefOrder>16</b:RefOrder>
  </b:Source>
  <b:Source>
    <b:Tag>Fit18</b:Tag>
    <b:SourceType>JournalArticle</b:SourceType>
    <b:Guid>{024A0611-3AF4-4AF9-BCB5-843C1645D93F}</b:Guid>
    <b:Title>METODE CASE BASED REASONIG (CBR) PADA SISTEM DIAGNOSA PENYAKIT KULIT</b:Title>
    <b:Year> 2018</b:Year>
    <b:JournalName>Jurnal Informatika</b:JournalName>
    <b:Author>
      <b:Author>
        <b:NameList>
          <b:Person>
            <b:First>Fitria</b:First>
          </b:Person>
          <b:Person>
            <b:Last>Lestari</b:Last>
            <b:First>Sri</b:First>
          </b:Person>
          <b:Person>
            <b:Last>Diantoro</b:Last>
            <b:First>Wawan</b:First>
          </b:Person>
        </b:NameList>
      </b:Author>
    </b:Author>
    <b:RefOrder>1</b:RefOrder>
  </b:Source>
  <b:Source>
    <b:Tag>Piu21</b:Tag>
    <b:SourceType>JournalArticle</b:SourceType>
    <b:Guid>{B2FE52C3-7661-4D3C-B515-EC5F584CF781}</b:Guid>
    <b:Title>Diagnosis Human’s Skin Diseases Using Forward Chaining and Certainty Factor Methode</b:Title>
    <b:JournalName>ScientiCO : Computer Science and Informatics Journal</b:JournalName>
    <b:Year>2021</b:Year>
    <b:Author>
      <b:Author>
        <b:NameList>
          <b:Person>
            <b:Last>Piu</b:Last>
            <b:Middle>Wahyuningsih</b:Middle>
            <b:First>Sri</b:First>
          </b:Person>
          <b:Person>
            <b:Last>Ruktiari</b:Last>
            <b:First>Rima</b:First>
          </b:Person>
          <b:Person>
            <b:Last>Aini</b:Last>
            <b:First>Nurul</b:First>
          </b:Person>
          <b:Person>
            <b:Last>Hasmin</b:Last>
            <b:First>Erfan</b:First>
          </b:Person>
        </b:NameList>
      </b:Author>
    </b:Author>
    <b:RefOrder>2</b:RefOrder>
  </b:Source>
  <b:Source>
    <b:Tag>Sas20</b:Tag>
    <b:SourceType>JournalArticle</b:SourceType>
    <b:Guid>{8730292C-ED8F-4557-A82E-60C4815442A8}</b:Guid>
    <b:Title>Penerapan Metode Forward Chaining Untuk Mendiagnosa Penyakit Kulit Pada Manusia</b:Title>
    <b:JournalName>Jurnal Ilmiah Betrik</b:JournalName>
    <b:Year>2020</b:Year>
    <b:Author>
      <b:Author>
        <b:NameList>
          <b:Person>
            <b:First>Sasmita, M.Kom</b:First>
          </b:Person>
        </b:NameList>
      </b:Author>
    </b:Author>
    <b:RefOrder>3</b:RefOrder>
  </b:Source>
  <b:Source>
    <b:Tag>Nas08</b:Tag>
    <b:SourceType>JournalArticle</b:SourceType>
    <b:Guid>{B7944F74-5539-4BB4-8C54-BDCC28A75AFC}</b:Guid>
    <b:Title>A Proposed Expert System for Skin Diseases Diagnosis</b:Title>
    <b:JournalName>Journal of Applied Sciences Research</b:JournalName>
    <b:Year>2008</b:Year>
    <b:Author>
      <b:Author>
        <b:NameList>
          <b:Person>
            <b:Last>Naser</b:Last>
            <b:Middle>S. Abu</b:Middle>
            <b:First>Samy</b:First>
          </b:Person>
          <b:Person>
            <b:Last>Akkila</b:Last>
            <b:Middle>N.</b:Middle>
            <b:First>Alaa</b:First>
          </b:Person>
        </b:NameList>
      </b:Author>
    </b:Author>
    <b:RefOrder>5</b:RefOrder>
  </b:Source>
  <b:Source>
    <b:Tag>Mai18</b:Tag>
    <b:SourceType>JournalArticle</b:SourceType>
    <b:Guid>{95B9F93F-ABA8-4129-9D80-5CD2C5F112E9}</b:Guid>
    <b:Title>PERANCANGAN SISTEM PAKAR MENDIAGNOSA PENYAKIT KULIT PADA ANAK DENGAN MENGGUNAKAN METODE BACKWARD CHAINING</b:Title>
    <b:JournalName>Jurnal Sistem Informasi dan Manajemen</b:JournalName>
    <b:Year>2018</b:Year>
    <b:Author>
      <b:Author>
        <b:NameList>
          <b:Person>
            <b:Last>Maiyedra</b:Last>
            <b:Middle>Alvio</b:Middle>
            <b:First>Nico</b:First>
          </b:Person>
        </b:NameList>
      </b:Author>
    </b:Author>
    <b:RefOrder>6</b:RefOrder>
  </b:Source>
  <b:Source>
    <b:Tag>Uri18</b:Tag>
    <b:SourceType>JournalArticle</b:SourceType>
    <b:Guid>{3ED512A8-86D3-4FB4-81DA-3038A1D88484}</b:Guid>
    <b:Title>Comparison of Certainty Factor and Forward Chaining for Early Diagnosis of Cats Skin Diseases</b:Title>
    <b:JournalName>The 6th International Conference on Cyber and IT Service Management</b:JournalName>
    <b:Year>2018</b:Year>
    <b:Author>
      <b:Author>
        <b:NameList>
          <b:Person>
            <b:Last>Uriawan</b:Last>
            <b:First>Wisnu</b:First>
          </b:Person>
          <b:Person>
            <b:Last>Atmadja</b:Last>
            <b:Middle>Rialdy</b:Middle>
            <b:First>Aldy</b:First>
          </b:Person>
          <b:Person>
            <b:Last>Irfan</b:Last>
            <b:First>Mohamad</b:First>
          </b:Person>
          <b:Person>
            <b:Last>Taufik</b:Last>
            <b:First>Ichsan</b:First>
          </b:Person>
          <b:Person>
            <b:Last>Luhung</b:Last>
            <b:Middle>Jati</b:Middle>
            <b:First>Nur</b:First>
          </b:Person>
        </b:NameList>
      </b:Author>
    </b:Author>
    <b:RefOrder>7</b:RefOrder>
  </b:Source>
  <b:Source>
    <b:Tag>Aki17</b:Tag>
    <b:SourceType>JournalArticle</b:SourceType>
    <b:Guid>{105CD82F-63F3-473D-9E5C-F0E349E89960}</b:Guid>
    <b:Title>ANALISA EFEKTIFITAS METODE FORWARD CHAINING DAN BACKWARD CHAINING PADA SISTEM PAKAR</b:Title>
    <b:JournalName>Jurnal Pilar Nusa Mandiri</b:JournalName>
    <b:Year>2017</b:Year>
    <b:Author>
      <b:Author>
        <b:NameList>
          <b:Person>
            <b:Last>Akil</b:Last>
            <b:First>Ibnu</b:First>
          </b:Person>
        </b:NameList>
      </b:Author>
    </b:Author>
    <b:RefOrder>8</b:RefOrder>
  </b:Source>
  <b:Source>
    <b:Tag>Can20</b:Tag>
    <b:SourceType>JournalArticle</b:SourceType>
    <b:Guid>{AB9732DA-5D54-40B5-B12A-8F7A039838A9}</b:Guid>
    <b:Title>Akurasi dalam Mendeteksi Penyakit Kulit Menular menggunakan gabungan Metode Forward Chaining dengan Certainty Factor</b:Title>
    <b:JournalName>Jurnal Teknologi Dan Sistem Informasi Bisnis</b:JournalName>
    <b:Year>2020</b:Year>
    <b:Author>
      <b:Author>
        <b:NameList>
          <b:Person>
            <b:Last>Caniago</b:Last>
            <b:Middle>Putra</b:Middle>
            <b:First>Deosa</b:First>
          </b:Person>
          <b:Person>
            <b:First>Sumijan</b:First>
          </b:Person>
          <b:Person>
            <b:Last>Santony</b:Last>
            <b:First>Julius</b:First>
          </b:Person>
        </b:NameList>
      </b:Author>
    </b:Author>
    <b:RefOrder>9</b:RefOrder>
  </b:Source>
  <b:Source>
    <b:Tag>PHu21</b:Tag>
    <b:SourceType>JournalArticle</b:SourceType>
    <b:Guid>{09C6C311-BA2C-494D-B370-9A1757997C88}</b:Guid>
    <b:Title>Implementasi Metode Forward Chaining untuk Identifikasi Penyakit Kulit dan Alternatif Penanganannya</b:Title>
    <b:JournalName>JURNAL INOVTEK POLBENG - SERI INFORMATIKA</b:JournalName>
    <b:Year>2021</b:Year>
    <b:Author>
      <b:Author>
        <b:NameList>
          <b:Person>
            <b:Last> P. Hutasoit</b:Last>
            <b:Middle>Yola</b:Middle>
            <b:First>Rohana</b:First>
          </b:Person>
          <b:Person>
            <b:First>Rahmaddeni</b:First>
          </b:Person>
          <b:Person>
            <b:First>Erlin</b:First>
          </b:Person>
          <b:Person>
            <b:Last>Anam</b:Last>
            <b:Middle>Khairul</b:Middle>
            <b:First>M.</b:First>
          </b:Person>
        </b:NameList>
      </b:Author>
    </b:Author>
    <b:RefOrder>10</b:RefOrder>
  </b:Source>
  <b:Source>
    <b:Tag>Hav11</b:Tag>
    <b:SourceType>JournalArticle</b:SourceType>
    <b:Guid>{DCA81953-28D2-4286-89AA-1EF252100EDA}</b:Guid>
    <b:Title>Memahami Penggunaan UML (Unified Modelling Language)</b:Title>
    <b:JournalName>Jurnal Informatika Mulawarman</b:JournalName>
    <b:Year>2011</b:Year>
    <b:Author>
      <b:Author>
        <b:NameList>
          <b:Person>
            <b:First>Haviluddin</b:First>
          </b:Person>
        </b:NameList>
      </b:Author>
    </b:Author>
    <b:RefOrder>22</b:RefOrder>
  </b:Source>
  <b:Source>
    <b:Tag>Sim87</b:Tag>
    <b:SourceType>Book</b:SourceType>
    <b:Guid>{1C139F4C-0DED-451E-87D9-AB86D707A664}</b:Guid>
    <b:Title>Two heads are better than one: The collaboration between AI and OR. Interfaces, 17,8-15</b:Title>
    <b:Year>1987</b:Year>
    <b:Author>
      <b:Author>
        <b:NameList>
          <b:Person>
            <b:Last>Simon</b:Last>
            <b:Middle>Alexander</b:Middle>
            <b:First>Herbert</b:First>
          </b:Person>
        </b:NameList>
      </b:Author>
    </b:Author>
    <b:RefOrder>15</b:RefOrder>
  </b:Source>
  <b:Source>
    <b:Tag>Kus06</b:Tag>
    <b:SourceType>Book</b:SourceType>
    <b:Guid>{0ABCA8A8-AA9B-45BE-80D7-154601ACCF0F}</b:Guid>
    <b:Author>
      <b:Author>
        <b:NameList>
          <b:Person>
            <b:Last>Kusrini</b:Last>
            <b:First>S.Kom</b:First>
          </b:Person>
        </b:NameList>
      </b:Author>
    </b:Author>
    <b:Title>Sistem Pakar Teori dan Aplikasi</b:Title>
    <b:Year>2006</b:Year>
    <b:City>Yogyakarta</b:City>
    <b:Publisher>Penerbit Andi</b:Publisher>
    <b:RefOrder>19</b:RefOrder>
  </b:Source>
  <b:Source>
    <b:Tag>Mar881</b:Tag>
    <b:SourceType>Book</b:SourceType>
    <b:Guid>{B5C7DC41-4347-43DD-89C4-1D3D94E9A720}</b:Guid>
    <b:Title>Building Expert System</b:Title>
    <b:Year>1988</b:Year>
    <b:City>New Jersey</b:City>
    <b:Publisher>Prentice-Hall</b:Publisher>
    <b:Author>
      <b:Author>
        <b:NameList>
          <b:Person>
            <b:Last>Martin</b:Last>
            <b:First>James</b:First>
          </b:Person>
          <b:Person>
            <b:Last>Oxman</b:Last>
            <b:First>Steven</b:First>
          </b:Person>
        </b:NameList>
      </b:Author>
    </b:Author>
    <b:RefOrder>17</b:RefOrder>
  </b:Source>
  <b:Source>
    <b:Tag>Min86</b:Tag>
    <b:SourceType>Book</b:SourceType>
    <b:Guid>{B4C15DDA-A3A7-4F1B-816E-EC8881225205}</b:Guid>
    <b:Title>The Society of Mind</b:Title>
    <b:Year>1986</b:Year>
    <b:City>New York</b:City>
    <b:Publisher>Simon &amp; Schuster</b:Publisher>
    <b:Author>
      <b:Author>
        <b:NameList>
          <b:Person>
            <b:Last>Minsky</b:Last>
            <b:First>Marvin</b:First>
          </b:Person>
        </b:NameList>
      </b:Author>
    </b:Author>
    <b:RefOrder>14</b:RefOrder>
  </b:Source>
  <b:Source>
    <b:Tag>Nug18</b:Tag>
    <b:SourceType>JournalArticle</b:SourceType>
    <b:Guid>{D1A32309-043B-4813-A42A-6C0D17010AF5}</b:Guid>
    <b:Title>Application for Marketplace Agricultural Product</b:Title>
    <b:JournalName>IJAIT(International Journal of Applied Information Technology)</b:JournalName>
    <b:Year>2018</b:Year>
    <b:Author>
      <b:Author>
        <b:NameList>
          <b:Person>
            <b:Last>Nugroho</b:Last>
            <b:First>Heru</b:First>
          </b:Person>
          <b:Person>
            <b:First>Robbi Hendriyanto</b:First>
          </b:Person>
          <b:Person>
            <b:Last>Tisamawi</b:Last>
            <b:First>Kautsar</b:First>
          </b:Person>
        </b:NameList>
      </b:Author>
    </b:Author>
    <b:RefOrder>24</b:RefOrder>
  </b:Source>
  <b:Source>
    <b:Tag>MZA20</b:Tag>
    <b:SourceType>JournalArticle</b:SourceType>
    <b:Guid>{1D996BF2-D465-4AF2-8084-9B88EE3BAF2D}</b:Guid>
    <b:Title>Sistem Pakar Diagnosa Penyakit Kulit pada Manusia dengan Metode Dempster Shafer</b:Title>
    <b:JournalName>J-COSINE</b:JournalName>
    <b:Year>2020</b:Year>
    <b:Author>
      <b:Author>
        <b:NameList>
          <b:Person>
            <b:Last>MZ</b:Last>
            <b:Middle>Rosana</b:Middle>
            <b:First>Anita</b:First>
          </b:Person>
          <b:Person>
            <b:Last>Suta Wijaya</b:Last>
            <b:Middle>Pasek</b:Middle>
            <b:First>I Gede</b:First>
          </b:Person>
          <b:Person>
            <b:Last>Bimantoro</b:Last>
            <b:First>Fitri</b:First>
          </b:Person>
        </b:NameList>
      </b:Author>
    </b:Author>
    <b:RefOrder>13</b:RefOrder>
  </b:Source>
  <b:Source>
    <b:Tag>Mit20</b:Tag>
    <b:SourceType>JournalArticle</b:SourceType>
    <b:Guid>{543D16C4-9F99-452B-B3D4-C464CA9C57F2}</b:Guid>
    <b:Title>Sistem Pakar Menggunakan Metode Certainty Factor Dalam Akurasi Identifikasi Jenis Penyakit Alergi Kulit Pada Balita</b:Title>
    <b:JournalName>Jurnal Informasi dan Teknologi</b:JournalName>
    <b:Year>2020</b:Year>
    <b:Author>
      <b:Author>
        <b:NameList>
          <b:Person>
            <b:Last>Mitra</b:Last>
            <b:Middle>Nofia</b:Middle>
            <b:First>Nia</b:First>
          </b:Person>
          <b:Person>
            <b:Last>Nurcahyo</b:Last>
            <b:Middle>Widi</b:Middle>
            <b:First>Gunadi</b:First>
          </b:Person>
        </b:NameList>
      </b:Author>
    </b:Author>
    <b:RefOrder>12</b:RefOrder>
  </b:Source>
  <b:Source>
    <b:Tag>Rah21</b:Tag>
    <b:SourceType>JournalArticle</b:SourceType>
    <b:Guid>{3D19D37D-8ED2-490C-99EB-23B8B1AFB889}</b:Guid>
    <b:Title>SISTEM PAKAR DIAGNOSA PENYAKIT KULIT PADA BALITA MENGGUNAKAN METODE NAÏVE BAYES DAN FORWARD CHAINING STUDI KASUS PUSKESMAS CEMPAKA SUNGKAI SELATAN</b:Title>
    <b:JournalName>Jurnal informasi dan Komputer</b:JournalName>
    <b:Year>2021</b:Year>
    <b:Author>
      <b:Author>
        <b:NameList>
          <b:Person>
            <b:Last>Rahmatullah</b:Last>
            <b:First>Sidik</b:First>
          </b:Person>
          <b:Person>
            <b:Last>Mawarni</b:Last>
            <b:First>Rima</b:First>
          </b:Person>
        </b:NameList>
      </b:Author>
    </b:Author>
    <b:RefOrder>11</b:RefOrder>
  </b:Source>
  <b:Source>
    <b:Tag>Fit20</b:Tag>
    <b:SourceType>Book</b:SourceType>
    <b:Guid>{52ECA5D2-507C-4173-ADA5-F615AA8CB619}</b:Guid>
    <b:Title>Pemrograman Basis Data Menggunakan MySQL</b:Title>
    <b:Year>2020</b:Year>
    <b:City>Banjarmasin</b:City>
    <b:Publisher>Poliban Press</b:Publisher>
    <b:Author>
      <b:Author>
        <b:NameList>
          <b:Person>
            <b:Last>Fitri, M.Kom</b:Last>
            <b:First>Rahimi</b:First>
          </b:Person>
        </b:NameList>
      </b:Author>
    </b:Author>
    <b:RefOrder>29</b:RefOrder>
  </b:Source>
  <b:Source>
    <b:Tag>Sur20</b:Tag>
    <b:SourceType>Book</b:SourceType>
    <b:Guid>{FE6202E5-24AD-4221-8716-496A7D996759}</b:Guid>
    <b:Title>Desain Web bagi Pemula</b:Title>
    <b:Year>2020</b:Year>
    <b:City>Jakarta</b:City>
    <b:Publisher>PT. Elex Media Komputindo</b:Publisher>
    <b:Author>
      <b:Author>
        <b:NameList>
          <b:Person>
            <b:Last>Surya</b:Last>
            <b:First>Candra</b:First>
          </b:Person>
          <b:Person>
            <b:Last>Jannah</b:Last>
            <b:First>Miftahul</b:First>
          </b:Person>
        </b:NameList>
      </b:Author>
    </b:Author>
    <b:RefOrder>25</b:RefOrder>
  </b:Source>
  <b:Source>
    <b:Tag>Kur13</b:Tag>
    <b:SourceType>Book</b:SourceType>
    <b:Guid>{2DF370C9-0EA7-4D22-8716-B99587044ACD}</b:Guid>
    <b:Title>Desain Web Praktis dengan CSS</b:Title>
    <b:Year>2013</b:Year>
    <b:City>Jakarta</b:City>
    <b:Publisher>PT. Elex Media Komputindo</b:Publisher>
    <b:Author>
      <b:Author>
        <b:NameList>
          <b:Person>
            <b:Last>Kurniawan, S.Kom</b:Last>
            <b:First>Budi</b:First>
          </b:Person>
        </b:NameList>
      </b:Author>
    </b:Author>
    <b:RefOrder>26</b:RefOrder>
  </b:Source>
</b:Sources>
</file>

<file path=customXml/itemProps1.xml><?xml version="1.0" encoding="utf-8"?>
<ds:datastoreItem xmlns:ds="http://schemas.openxmlformats.org/officeDocument/2006/customXml" ds:itemID="{9F4CE2DA-EED0-4762-90A8-6BDCBAB3CDCA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3853</TotalTime>
  <Pages>82</Pages>
  <Words>14950</Words>
  <Characters>85217</Characters>
  <Application>Microsoft Office Word</Application>
  <DocSecurity>0</DocSecurity>
  <Lines>710</Lines>
  <Paragraphs>199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99968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title/>
  <dc:subject/>
  <dc:creator>Iman Nur Izza</dc:creator>
  <cp:keywords/>
  <dc:description/>
  <cp:lastModifiedBy>bff 42173</cp:lastModifiedBy>
  <cp:revision>1931</cp:revision>
  <dcterms:created xsi:type="dcterms:W3CDTF">2021-12-05T22:57:00Z</dcterms:created>
  <dcterms:modified xsi:type="dcterms:W3CDTF">2022-07-23T06:31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Mendeley Document_1">
    <vt:lpwstr>True</vt:lpwstr>
  </property>
  <property fmtid="{D5CDD505-2E9C-101B-9397-08002B2CF9AE}" pid="3" name="Mendeley Unique User Id_1">
    <vt:lpwstr>fa7f17e5-612d-32f7-93ce-dafc220ce7ba</vt:lpwstr>
  </property>
  <property fmtid="{D5CDD505-2E9C-101B-9397-08002B2CF9AE}" pid="4" name="Mendeley Recent Style Id 0_1">
    <vt:lpwstr>http://www.zotero.org/styles/american-medical-association</vt:lpwstr>
  </property>
  <property fmtid="{D5CDD505-2E9C-101B-9397-08002B2CF9AE}" pid="5" name="Mendeley Recent Style Name 0_1">
    <vt:lpwstr>American Medical Association 11th edition</vt:lpwstr>
  </property>
  <property fmtid="{D5CDD505-2E9C-101B-9397-08002B2CF9AE}" pid="6" name="Mendeley Recent Style Id 1_1">
    <vt:lpwstr>http://www.zotero.org/styles/american-political-science-association</vt:lpwstr>
  </property>
  <property fmtid="{D5CDD505-2E9C-101B-9397-08002B2CF9AE}" pid="7" name="Mendeley Recent Style Name 1_1">
    <vt:lpwstr>American Political Science Association</vt:lpwstr>
  </property>
  <property fmtid="{D5CDD505-2E9C-101B-9397-08002B2CF9AE}" pid="8" name="Mendeley Recent Style Id 2_1">
    <vt:lpwstr>http://www.zotero.org/styles/apa</vt:lpwstr>
  </property>
  <property fmtid="{D5CDD505-2E9C-101B-9397-08002B2CF9AE}" pid="9" name="Mendeley Recent Style Name 2_1">
    <vt:lpwstr>American Psychological Association 7th edition</vt:lpwstr>
  </property>
  <property fmtid="{D5CDD505-2E9C-101B-9397-08002B2CF9AE}" pid="10" name="Mendeley Recent Style Id 3_1">
    <vt:lpwstr>http://www.zotero.org/styles/american-sociological-association</vt:lpwstr>
  </property>
  <property fmtid="{D5CDD505-2E9C-101B-9397-08002B2CF9AE}" pid="11" name="Mendeley Recent Style Name 3_1">
    <vt:lpwstr>American Sociological Association 6th edition</vt:lpwstr>
  </property>
  <property fmtid="{D5CDD505-2E9C-101B-9397-08002B2CF9AE}" pid="12" name="Mendeley Recent Style Id 4_1">
    <vt:lpwstr>http://www.zotero.org/styles/chicago-author-date</vt:lpwstr>
  </property>
  <property fmtid="{D5CDD505-2E9C-101B-9397-08002B2CF9AE}" pid="13" name="Mendeley Recent Style Name 4_1">
    <vt:lpwstr>Chicago Manual of Style 17th edition (author-date)</vt:lpwstr>
  </property>
  <property fmtid="{D5CDD505-2E9C-101B-9397-08002B2CF9AE}" pid="14" name="Mendeley Recent Style Id 5_1">
    <vt:lpwstr>http://www.zotero.org/styles/harvard-cite-them-right</vt:lpwstr>
  </property>
  <property fmtid="{D5CDD505-2E9C-101B-9397-08002B2CF9AE}" pid="15" name="Mendeley Recent Style Name 5_1">
    <vt:lpwstr>Cite Them Right 10th edition - Harvard</vt:lpwstr>
  </property>
  <property fmtid="{D5CDD505-2E9C-101B-9397-08002B2CF9AE}" pid="16" name="Mendeley Recent Style Id 6_1">
    <vt:lpwstr>http://www.zotero.org/styles/ieee</vt:lpwstr>
  </property>
  <property fmtid="{D5CDD505-2E9C-101B-9397-08002B2CF9AE}" pid="17" name="Mendeley Recent Style Name 6_1">
    <vt:lpwstr>IEEE</vt:lpwstr>
  </property>
  <property fmtid="{D5CDD505-2E9C-101B-9397-08002B2CF9AE}" pid="18" name="Mendeley Recent Style Id 7_1">
    <vt:lpwstr>http://www.zotero.org/styles/modern-humanities-research-association</vt:lpwstr>
  </property>
  <property fmtid="{D5CDD505-2E9C-101B-9397-08002B2CF9AE}" pid="19" name="Mendeley Recent Style Name 7_1">
    <vt:lpwstr>Modern Humanities Research Association 3rd edition (note with bibliography)</vt:lpwstr>
  </property>
  <property fmtid="{D5CDD505-2E9C-101B-9397-08002B2CF9AE}" pid="20" name="Mendeley Recent Style Id 8_1">
    <vt:lpwstr>http://www.zotero.org/styles/modern-language-association</vt:lpwstr>
  </property>
  <property fmtid="{D5CDD505-2E9C-101B-9397-08002B2CF9AE}" pid="21" name="Mendeley Recent Style Name 8_1">
    <vt:lpwstr>Modern Language Association 8th edition</vt:lpwstr>
  </property>
  <property fmtid="{D5CDD505-2E9C-101B-9397-08002B2CF9AE}" pid="22" name="Mendeley Recent Style Id 9_1">
    <vt:lpwstr>http://www.zotero.org/styles/nature</vt:lpwstr>
  </property>
  <property fmtid="{D5CDD505-2E9C-101B-9397-08002B2CF9AE}" pid="23" name="Mendeley Recent Style Name 9_1">
    <vt:lpwstr>Nature</vt:lpwstr>
  </property>
  <property fmtid="{D5CDD505-2E9C-101B-9397-08002B2CF9AE}" pid="24" name="Mendeley Citation Style_1">
    <vt:lpwstr>http://www.zotero.org/styles/apa</vt:lpwstr>
  </property>
</Properties>
</file>